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eastAsiaTheme="minorEastAsia" w:cs="Times New Roman (Body CS)"/>
          <w:color w:val="033636" w:themeColor="text2"/>
          <w:spacing w:val="0"/>
          <w:kern w:val="2"/>
          <w:sz w:val="22"/>
          <w:szCs w:val="22"/>
        </w:rPr>
        <w:id w:val="-1859646906"/>
        <w:docPartObj>
          <w:docPartGallery w:val="Cover Pages"/>
          <w:docPartUnique/>
        </w:docPartObj>
      </w:sdtPr>
      <w:sdtEndPr>
        <w:rPr>
          <w:color w:val="083E9C"/>
        </w:rPr>
      </w:sdtEndPr>
      <w:sdtContent>
        <w:p w14:paraId="5A9E68A9" w14:textId="767B0DE0" w:rsidR="0047616C" w:rsidRPr="00F67F48" w:rsidRDefault="00EE7BD9" w:rsidP="000D78AF">
          <w:pPr>
            <w:pStyle w:val="Title"/>
            <w:rPr>
              <w:b/>
              <w:color w:val="033636" w:themeColor="text2"/>
              <w:spacing w:val="0"/>
              <w:sz w:val="44"/>
              <w:szCs w:val="44"/>
              <w14:ligatures w14:val="none"/>
            </w:rPr>
          </w:pPr>
          <w:r w:rsidRPr="00F67F48">
            <w:rPr>
              <w:b/>
              <w:noProof/>
              <w:color w:val="033636" w:themeColor="text2"/>
              <w:spacing w:val="0"/>
              <w:sz w:val="44"/>
              <w:szCs w:val="44"/>
              <w14:ligatures w14:val="none"/>
            </w:rPr>
            <w:drawing>
              <wp:anchor distT="0" distB="0" distL="114300" distR="114300" simplePos="0" relativeHeight="251658240" behindDoc="0" locked="0" layoutInCell="1" allowOverlap="1" wp14:anchorId="3AA79C6F" wp14:editId="3722886F">
                <wp:simplePos x="0" y="0"/>
                <wp:positionH relativeFrom="column">
                  <wp:posOffset>5318760</wp:posOffset>
                </wp:positionH>
                <wp:positionV relativeFrom="paragraph">
                  <wp:posOffset>-770890</wp:posOffset>
                </wp:positionV>
                <wp:extent cx="1035050" cy="1257300"/>
                <wp:effectExtent l="0" t="0" r="0" b="0"/>
                <wp:wrapNone/>
                <wp:docPr id="10" name="Picture 10" descr="CDN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DNA logo"/>
                        <pic:cNvPicPr>
                          <a:picLocks noChangeAspect="1" noChangeArrowheads="1"/>
                        </pic:cNvPicPr>
                      </pic:nvPicPr>
                      <pic:blipFill>
                        <a:blip r:embed="rId11" r:link="rId12">
                          <a:extLst>
                            <a:ext uri="{28A0092B-C50C-407E-A947-70E740481C1C}">
                              <a14:useLocalDpi xmlns:a14="http://schemas.microsoft.com/office/drawing/2010/main" val="0"/>
                            </a:ext>
                          </a:extLst>
                        </a:blip>
                        <a:srcRect/>
                        <a:stretch>
                          <a:fillRect/>
                        </a:stretch>
                      </pic:blipFill>
                      <pic:spPr bwMode="auto">
                        <a:xfrm>
                          <a:off x="0" y="0"/>
                          <a:ext cx="1035050" cy="1257300"/>
                        </a:xfrm>
                        <a:prstGeom prst="rect">
                          <a:avLst/>
                        </a:prstGeom>
                        <a:noFill/>
                        <a:ln>
                          <a:noFill/>
                        </a:ln>
                      </pic:spPr>
                    </pic:pic>
                  </a:graphicData>
                </a:graphic>
              </wp:anchor>
            </w:drawing>
          </w:r>
          <w:r w:rsidR="00370D70" w:rsidRPr="00F67F48">
            <w:rPr>
              <w:b/>
              <w:noProof/>
              <w:color w:val="033636" w:themeColor="text2"/>
              <w:spacing w:val="0"/>
              <w:sz w:val="44"/>
              <w:szCs w:val="44"/>
              <w14:ligatures w14:val="none"/>
            </w:rPr>
            <w:drawing>
              <wp:anchor distT="0" distB="0" distL="114300" distR="114300" simplePos="0" relativeHeight="251658241" behindDoc="1" locked="1" layoutInCell="1" allowOverlap="1" wp14:anchorId="4B41A713" wp14:editId="61E9BF4D">
                <wp:simplePos x="0" y="0"/>
                <wp:positionH relativeFrom="page">
                  <wp:align>right</wp:align>
                </wp:positionH>
                <wp:positionV relativeFrom="page">
                  <wp:align>bottom</wp:align>
                </wp:positionV>
                <wp:extent cx="7559040" cy="10684510"/>
                <wp:effectExtent l="0" t="0" r="3810" b="2540"/>
                <wp:wrapNone/>
                <wp:docPr id="35904255" name="Picture 3590425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extLst>
                            <a:ext uri="{C183D7F6-B498-43B3-948B-1728B52AA6E4}">
                              <adec:decorative xmlns:adec="http://schemas.microsoft.com/office/drawing/2017/decorative" val="1"/>
                            </a:ext>
                          </a:extLst>
                        </pic:cNvPr>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559040" cy="10684510"/>
                        </a:xfrm>
                        <a:prstGeom prst="rect">
                          <a:avLst/>
                        </a:prstGeom>
                      </pic:spPr>
                    </pic:pic>
                  </a:graphicData>
                </a:graphic>
                <wp14:sizeRelH relativeFrom="page">
                  <wp14:pctWidth>0</wp14:pctWidth>
                </wp14:sizeRelH>
                <wp14:sizeRelV relativeFrom="page">
                  <wp14:pctHeight>0</wp14:pctHeight>
                </wp14:sizeRelV>
              </wp:anchor>
            </w:drawing>
          </w:r>
          <w:r w:rsidR="00AC1F0C">
            <w:rPr>
              <w:rFonts w:eastAsiaTheme="minorEastAsia" w:cs="Times New Roman (Body CS)"/>
              <w:b/>
              <w:color w:val="033636" w:themeColor="text2"/>
              <w:spacing w:val="0"/>
              <w:kern w:val="2"/>
              <w:sz w:val="44"/>
              <w:szCs w:val="44"/>
            </w:rPr>
            <w:t>Mpox</w:t>
          </w:r>
          <w:r w:rsidR="00494368" w:rsidRPr="00F67F48">
            <w:rPr>
              <w:rFonts w:eastAsiaTheme="minorEastAsia" w:cs="Times New Roman (Body CS)"/>
              <w:b/>
              <w:color w:val="033636" w:themeColor="text2"/>
              <w:spacing w:val="0"/>
              <w:kern w:val="2"/>
              <w:sz w:val="44"/>
              <w:szCs w:val="44"/>
            </w:rPr>
            <w:t xml:space="preserve"> </w:t>
          </w:r>
        </w:p>
        <w:p w14:paraId="3F3309BA" w14:textId="6FCC3FDB" w:rsidR="00595F67" w:rsidRPr="00053892" w:rsidRDefault="0059015E" w:rsidP="00211962">
          <w:pPr>
            <w:pStyle w:val="Subtitle"/>
            <w:rPr>
              <w:rFonts w:eastAsiaTheme="majorEastAsia" w:cstheme="majorBidi"/>
              <w:spacing w:val="15"/>
              <w:kern w:val="0"/>
              <w:sz w:val="32"/>
              <w:szCs w:val="32"/>
              <w14:ligatures w14:val="none"/>
            </w:rPr>
          </w:pPr>
          <w:r w:rsidRPr="00053892">
            <w:rPr>
              <w:rFonts w:eastAsiaTheme="majorEastAsia" w:cstheme="majorBidi"/>
              <w:spacing w:val="15"/>
              <w:kern w:val="0"/>
              <w:sz w:val="32"/>
              <w:szCs w:val="32"/>
              <w14:ligatures w14:val="none"/>
            </w:rPr>
            <w:t xml:space="preserve">CDNA National Guidelines for </w:t>
          </w:r>
          <w:r w:rsidR="00211962" w:rsidRPr="00053892">
            <w:rPr>
              <w:rFonts w:eastAsiaTheme="majorEastAsia" w:cstheme="majorBidi"/>
              <w:spacing w:val="15"/>
              <w:kern w:val="0"/>
              <w:sz w:val="32"/>
              <w:szCs w:val="32"/>
              <w14:ligatures w14:val="none"/>
            </w:rPr>
            <w:t>Public Health</w:t>
          </w:r>
          <w:r w:rsidR="67BC5E63" w:rsidRPr="00053892">
            <w:rPr>
              <w:rFonts w:eastAsiaTheme="majorEastAsia" w:cstheme="majorBidi"/>
              <w:spacing w:val="15"/>
              <w:kern w:val="0"/>
              <w:sz w:val="32"/>
              <w:szCs w:val="32"/>
              <w14:ligatures w14:val="none"/>
            </w:rPr>
            <w:t xml:space="preserve"> </w:t>
          </w:r>
          <w:r w:rsidR="00211962" w:rsidRPr="00053892">
            <w:rPr>
              <w:rFonts w:eastAsiaTheme="majorEastAsia" w:cstheme="majorBidi"/>
              <w:spacing w:val="15"/>
              <w:kern w:val="0"/>
              <w:sz w:val="32"/>
              <w:szCs w:val="32"/>
              <w14:ligatures w14:val="none"/>
            </w:rPr>
            <w:t>Unit</w:t>
          </w:r>
          <w:r w:rsidRPr="00053892">
            <w:rPr>
              <w:rFonts w:eastAsiaTheme="majorEastAsia" w:cstheme="majorBidi"/>
              <w:spacing w:val="15"/>
              <w:kern w:val="0"/>
              <w:sz w:val="32"/>
              <w:szCs w:val="32"/>
              <w14:ligatures w14:val="none"/>
            </w:rPr>
            <w:t>s</w:t>
          </w:r>
          <w:r w:rsidR="67BC5E63" w:rsidRPr="00053892">
            <w:rPr>
              <w:rFonts w:eastAsiaTheme="majorEastAsia" w:cstheme="majorBidi"/>
              <w:spacing w:val="15"/>
              <w:kern w:val="0"/>
              <w:sz w:val="32"/>
              <w:szCs w:val="32"/>
              <w14:ligatures w14:val="none"/>
            </w:rPr>
            <w:t xml:space="preserve"> </w:t>
          </w:r>
        </w:p>
        <w:p w14:paraId="7CDECCFD" w14:textId="370C0D67" w:rsidR="00611DE3" w:rsidRPr="00C46EE3" w:rsidRDefault="00595F67" w:rsidP="00611DE3">
          <w:pPr>
            <w:pStyle w:val="Subtitle"/>
          </w:pPr>
          <w:r w:rsidRPr="00C46EE3">
            <w:t>Version</w:t>
          </w:r>
          <w:r w:rsidR="003C596A" w:rsidRPr="00C46EE3">
            <w:t xml:space="preserve"> 5.0</w:t>
          </w:r>
        </w:p>
        <w:p w14:paraId="2B693C26" w14:textId="427485E0" w:rsidR="00595F67" w:rsidRPr="00091204" w:rsidRDefault="00611DE3" w:rsidP="00091204">
          <w:pPr>
            <w:pStyle w:val="Subtitle"/>
            <w:rPr>
              <w:color w:val="083E9C"/>
            </w:rPr>
          </w:pPr>
          <w:r w:rsidRPr="00C46EE3">
            <w:t xml:space="preserve">Date: </w:t>
          </w:r>
          <w:r w:rsidR="00C46EE3" w:rsidRPr="00C46EE3">
            <w:t>16</w:t>
          </w:r>
          <w:r w:rsidR="00091204" w:rsidRPr="00C46EE3">
            <w:t xml:space="preserve"> </w:t>
          </w:r>
          <w:r w:rsidR="001C6D7E" w:rsidRPr="00C46EE3">
            <w:t>Decem</w:t>
          </w:r>
          <w:r w:rsidR="00AE72A6" w:rsidRPr="00C46EE3">
            <w:t>ber</w:t>
          </w:r>
          <w:r w:rsidR="00091204" w:rsidRPr="00C46EE3">
            <w:t xml:space="preserve"> 2025</w:t>
          </w:r>
        </w:p>
      </w:sdtContent>
    </w:sdt>
    <w:p w14:paraId="55453F66" w14:textId="32DEE0F7" w:rsidR="00BD640A" w:rsidRDefault="0047616C" w:rsidP="00595F67">
      <w:pPr>
        <w:pStyle w:val="Subtitle"/>
      </w:pPr>
      <w:r>
        <w:br w:type="page"/>
      </w:r>
    </w:p>
    <w:p w14:paraId="70EC24E3" w14:textId="77777777" w:rsidR="00803EA6" w:rsidRPr="00C14BF9" w:rsidRDefault="00803EA6" w:rsidP="00803EA6">
      <w:pPr>
        <w:pStyle w:val="NormalWeb"/>
        <w:rPr>
          <w:rFonts w:ascii="Arial" w:hAnsi="Arial" w:cs="Arial"/>
          <w:color w:val="000000"/>
          <w:sz w:val="18"/>
          <w:szCs w:val="18"/>
        </w:rPr>
      </w:pPr>
      <w:r w:rsidRPr="00C14BF9">
        <w:rPr>
          <w:rFonts w:ascii="Arial" w:hAnsi="Arial" w:cs="Arial"/>
          <w:color w:val="000000"/>
          <w:sz w:val="18"/>
          <w:szCs w:val="18"/>
        </w:rPr>
        <w:lastRenderedPageBreak/>
        <w:t>© Commonwealth of Australia as represented by the Australian Centre for Disease Control</w:t>
      </w:r>
    </w:p>
    <w:p w14:paraId="2E50033D" w14:textId="0609F904" w:rsidR="00803EA6" w:rsidRPr="00C14BF9" w:rsidRDefault="00803EA6" w:rsidP="00803EA6">
      <w:pPr>
        <w:pStyle w:val="NormalWeb"/>
        <w:rPr>
          <w:rFonts w:ascii="Arial" w:hAnsi="Arial" w:cs="Arial"/>
          <w:color w:val="000000"/>
          <w:sz w:val="18"/>
          <w:szCs w:val="18"/>
        </w:rPr>
      </w:pPr>
      <w:r w:rsidRPr="00C14BF9">
        <w:rPr>
          <w:rFonts w:ascii="Arial" w:hAnsi="Arial" w:cs="Arial"/>
          <w:color w:val="000000"/>
          <w:sz w:val="18"/>
          <w:szCs w:val="18"/>
        </w:rPr>
        <w:t xml:space="preserve">Title: </w:t>
      </w:r>
      <w:r w:rsidR="00091204" w:rsidRPr="00091204">
        <w:rPr>
          <w:rFonts w:ascii="Arial" w:hAnsi="Arial" w:cs="Arial"/>
          <w:color w:val="000000"/>
          <w:sz w:val="18"/>
          <w:szCs w:val="18"/>
        </w:rPr>
        <w:t>Mpox C</w:t>
      </w:r>
      <w:r w:rsidR="00524C87" w:rsidRPr="00091204">
        <w:rPr>
          <w:rFonts w:ascii="Arial" w:hAnsi="Arial" w:cs="Arial"/>
          <w:color w:val="000000"/>
          <w:sz w:val="18"/>
          <w:szCs w:val="18"/>
        </w:rPr>
        <w:t>DNA National</w:t>
      </w:r>
      <w:r w:rsidR="00524C87">
        <w:rPr>
          <w:rFonts w:ascii="Arial" w:hAnsi="Arial" w:cs="Arial"/>
          <w:color w:val="000000"/>
          <w:sz w:val="18"/>
          <w:szCs w:val="18"/>
        </w:rPr>
        <w:t xml:space="preserve"> Guidelines for Public Health Units</w:t>
      </w:r>
    </w:p>
    <w:p w14:paraId="60DBBD46" w14:textId="77777777" w:rsidR="00803EA6" w:rsidRPr="00C14BF9" w:rsidRDefault="00803EA6" w:rsidP="00803EA6">
      <w:pPr>
        <w:pStyle w:val="NormalWeb"/>
        <w:rPr>
          <w:rFonts w:ascii="Arial" w:hAnsi="Arial" w:cs="Arial"/>
          <w:b/>
          <w:bCs/>
          <w:color w:val="000000"/>
          <w:sz w:val="18"/>
          <w:szCs w:val="18"/>
        </w:rPr>
      </w:pPr>
      <w:r w:rsidRPr="00C14BF9">
        <w:rPr>
          <w:rFonts w:ascii="Arial" w:hAnsi="Arial" w:cs="Arial"/>
          <w:b/>
          <w:bCs/>
          <w:color w:val="000000"/>
          <w:sz w:val="18"/>
          <w:szCs w:val="18"/>
        </w:rPr>
        <w:t>Creative Commons Licence</w:t>
      </w:r>
    </w:p>
    <w:p w14:paraId="68F91ED6" w14:textId="77777777" w:rsidR="00803EA6" w:rsidRPr="00C14BF9" w:rsidRDefault="00803EA6" w:rsidP="00803EA6">
      <w:pPr>
        <w:pStyle w:val="Copyrightversotext"/>
      </w:pPr>
      <w:r w:rsidRPr="00C14BF9">
        <w:t>This publication is licensed under the Creative Commons Attribution 4.0 International Public License available from https://creativecommons.org/licenses/by/4.0/legalcode (“Licence”). You must read and understand the Licence before using any material from this publication.</w:t>
      </w:r>
    </w:p>
    <w:p w14:paraId="3820F3F9" w14:textId="77777777" w:rsidR="00803EA6" w:rsidRPr="00C14BF9" w:rsidRDefault="00803EA6" w:rsidP="00803EA6">
      <w:pPr>
        <w:pStyle w:val="NormalWeb"/>
        <w:rPr>
          <w:rFonts w:ascii="Arial" w:hAnsi="Arial" w:cs="Arial"/>
          <w:b/>
          <w:bCs/>
          <w:color w:val="000000"/>
          <w:sz w:val="18"/>
          <w:szCs w:val="18"/>
        </w:rPr>
      </w:pPr>
      <w:r w:rsidRPr="00C14BF9">
        <w:rPr>
          <w:rFonts w:ascii="Arial" w:hAnsi="Arial" w:cs="Arial"/>
          <w:b/>
          <w:bCs/>
          <w:color w:val="000000"/>
          <w:sz w:val="18"/>
          <w:szCs w:val="18"/>
        </w:rPr>
        <w:t>Restrictions</w:t>
      </w:r>
    </w:p>
    <w:p w14:paraId="633C7770" w14:textId="77777777" w:rsidR="00803EA6" w:rsidRPr="00C14BF9" w:rsidRDefault="00803EA6" w:rsidP="00803EA6">
      <w:pPr>
        <w:pStyle w:val="Copyrightversotext"/>
      </w:pPr>
      <w:r w:rsidRPr="00C14BF9">
        <w:t>The Licence may not give you all the permissions necessary for your intended use. For example, other rights (such as publicity, privacy and moral rights) may limit how you use the material found in this publication.</w:t>
      </w:r>
    </w:p>
    <w:p w14:paraId="21BEF7AE" w14:textId="77777777" w:rsidR="00803EA6" w:rsidRPr="00C14BF9" w:rsidRDefault="00803EA6" w:rsidP="00803EA6">
      <w:pPr>
        <w:pStyle w:val="NormalWeb"/>
        <w:rPr>
          <w:rFonts w:ascii="Arial" w:hAnsi="Arial" w:cs="Arial"/>
          <w:color w:val="000000"/>
          <w:sz w:val="18"/>
          <w:szCs w:val="18"/>
        </w:rPr>
      </w:pPr>
      <w:r w:rsidRPr="00C14BF9">
        <w:rPr>
          <w:rFonts w:ascii="Arial" w:hAnsi="Arial" w:cs="Arial"/>
          <w:color w:val="000000"/>
          <w:sz w:val="18"/>
          <w:szCs w:val="18"/>
        </w:rPr>
        <w:t>The Licence does not cover, and there is no permission given for, use of any of the following material found in this publication:</w:t>
      </w:r>
    </w:p>
    <w:p w14:paraId="36308895" w14:textId="77777777" w:rsidR="00803EA6" w:rsidRPr="00C14BF9" w:rsidRDefault="00803EA6" w:rsidP="00934077">
      <w:pPr>
        <w:pStyle w:val="NormalWeb"/>
        <w:numPr>
          <w:ilvl w:val="0"/>
          <w:numId w:val="1"/>
        </w:numPr>
        <w:rPr>
          <w:rFonts w:ascii="Arial" w:hAnsi="Arial" w:cs="Arial"/>
          <w:color w:val="000000"/>
          <w:sz w:val="18"/>
          <w:szCs w:val="18"/>
        </w:rPr>
      </w:pPr>
      <w:r w:rsidRPr="00C14BF9">
        <w:rPr>
          <w:rFonts w:ascii="Arial" w:hAnsi="Arial" w:cs="Arial"/>
          <w:color w:val="000000"/>
          <w:sz w:val="18"/>
          <w:szCs w:val="18"/>
        </w:rPr>
        <w:t>the Commonwealth Coat of Arms. (</w:t>
      </w:r>
      <w:proofErr w:type="gramStart"/>
      <w:r w:rsidRPr="00C14BF9">
        <w:rPr>
          <w:rFonts w:ascii="Arial" w:hAnsi="Arial" w:cs="Arial"/>
          <w:color w:val="000000"/>
          <w:sz w:val="18"/>
          <w:szCs w:val="18"/>
        </w:rPr>
        <w:t>by</w:t>
      </w:r>
      <w:proofErr w:type="gramEnd"/>
      <w:r w:rsidRPr="00C14BF9">
        <w:rPr>
          <w:rFonts w:ascii="Arial" w:hAnsi="Arial" w:cs="Arial"/>
          <w:color w:val="000000"/>
          <w:sz w:val="18"/>
          <w:szCs w:val="18"/>
        </w:rPr>
        <w:t xml:space="preserve"> way of information, the terms under which the Coat of Arms may be used can be found on the Department of Prime Minister and Cabinet website</w:t>
      </w:r>
    </w:p>
    <w:p w14:paraId="7EF482B5" w14:textId="77777777" w:rsidR="00803EA6" w:rsidRPr="00C14BF9" w:rsidRDefault="00803EA6" w:rsidP="00934077">
      <w:pPr>
        <w:pStyle w:val="NormalWeb"/>
        <w:numPr>
          <w:ilvl w:val="0"/>
          <w:numId w:val="1"/>
        </w:numPr>
        <w:rPr>
          <w:rFonts w:ascii="Arial" w:hAnsi="Arial" w:cs="Arial"/>
          <w:color w:val="000000"/>
          <w:sz w:val="18"/>
          <w:szCs w:val="18"/>
        </w:rPr>
      </w:pPr>
      <w:r w:rsidRPr="00C14BF9">
        <w:rPr>
          <w:rFonts w:ascii="Arial" w:hAnsi="Arial" w:cs="Arial"/>
          <w:color w:val="000000"/>
          <w:sz w:val="18"/>
          <w:szCs w:val="18"/>
        </w:rPr>
        <w:t xml:space="preserve">any logos and </w:t>
      </w:r>
      <w:proofErr w:type="gramStart"/>
      <w:r w:rsidRPr="00C14BF9">
        <w:rPr>
          <w:rFonts w:ascii="Arial" w:hAnsi="Arial" w:cs="Arial"/>
          <w:color w:val="000000"/>
          <w:sz w:val="18"/>
          <w:szCs w:val="18"/>
        </w:rPr>
        <w:t>trademarks;</w:t>
      </w:r>
      <w:proofErr w:type="gramEnd"/>
    </w:p>
    <w:p w14:paraId="05475E02" w14:textId="77777777" w:rsidR="00803EA6" w:rsidRPr="00C14BF9" w:rsidRDefault="00803EA6" w:rsidP="00934077">
      <w:pPr>
        <w:pStyle w:val="NormalWeb"/>
        <w:numPr>
          <w:ilvl w:val="0"/>
          <w:numId w:val="1"/>
        </w:numPr>
        <w:rPr>
          <w:rFonts w:ascii="Arial" w:hAnsi="Arial" w:cs="Arial"/>
          <w:color w:val="000000"/>
          <w:sz w:val="18"/>
          <w:szCs w:val="18"/>
        </w:rPr>
      </w:pPr>
      <w:r w:rsidRPr="00C14BF9">
        <w:rPr>
          <w:rFonts w:ascii="Arial" w:hAnsi="Arial" w:cs="Arial"/>
          <w:color w:val="000000"/>
          <w:sz w:val="18"/>
          <w:szCs w:val="18"/>
        </w:rPr>
        <w:t xml:space="preserve">any photographs and </w:t>
      </w:r>
      <w:proofErr w:type="gramStart"/>
      <w:r w:rsidRPr="00C14BF9">
        <w:rPr>
          <w:rFonts w:ascii="Arial" w:hAnsi="Arial" w:cs="Arial"/>
          <w:color w:val="000000"/>
          <w:sz w:val="18"/>
          <w:szCs w:val="18"/>
        </w:rPr>
        <w:t>images;</w:t>
      </w:r>
      <w:proofErr w:type="gramEnd"/>
    </w:p>
    <w:p w14:paraId="1DEE16C5" w14:textId="77777777" w:rsidR="00803EA6" w:rsidRPr="00C14BF9" w:rsidRDefault="00803EA6" w:rsidP="00934077">
      <w:pPr>
        <w:pStyle w:val="NormalWeb"/>
        <w:numPr>
          <w:ilvl w:val="0"/>
          <w:numId w:val="1"/>
        </w:numPr>
        <w:rPr>
          <w:rFonts w:ascii="Arial" w:hAnsi="Arial" w:cs="Arial"/>
          <w:color w:val="000000"/>
          <w:sz w:val="18"/>
          <w:szCs w:val="18"/>
        </w:rPr>
      </w:pPr>
      <w:r w:rsidRPr="00C14BF9">
        <w:rPr>
          <w:rFonts w:ascii="Arial" w:hAnsi="Arial" w:cs="Arial"/>
          <w:color w:val="000000"/>
          <w:sz w:val="18"/>
          <w:szCs w:val="18"/>
        </w:rPr>
        <w:t>any signatures; and</w:t>
      </w:r>
    </w:p>
    <w:p w14:paraId="51EC4534" w14:textId="7086C5C8" w:rsidR="00803EA6" w:rsidRPr="00C14BF9" w:rsidRDefault="00803EA6" w:rsidP="00934077">
      <w:pPr>
        <w:pStyle w:val="NormalWeb"/>
        <w:numPr>
          <w:ilvl w:val="0"/>
          <w:numId w:val="1"/>
        </w:numPr>
        <w:rPr>
          <w:rFonts w:ascii="Arial" w:hAnsi="Arial" w:cs="Arial"/>
          <w:color w:val="000000"/>
          <w:sz w:val="18"/>
          <w:szCs w:val="18"/>
        </w:rPr>
      </w:pPr>
      <w:r w:rsidRPr="00C14BF9">
        <w:rPr>
          <w:rFonts w:ascii="Arial" w:hAnsi="Arial" w:cs="Arial"/>
          <w:color w:val="000000"/>
          <w:sz w:val="18"/>
          <w:szCs w:val="18"/>
        </w:rPr>
        <w:t xml:space="preserve">any material belonging to third parties. The </w:t>
      </w:r>
      <w:proofErr w:type="gramStart"/>
      <w:r w:rsidRPr="00C14BF9">
        <w:rPr>
          <w:rFonts w:ascii="Arial" w:hAnsi="Arial" w:cs="Arial"/>
          <w:color w:val="000000"/>
          <w:sz w:val="18"/>
          <w:szCs w:val="18"/>
        </w:rPr>
        <w:t>third party</w:t>
      </w:r>
      <w:proofErr w:type="gramEnd"/>
      <w:r w:rsidRPr="00C14BF9">
        <w:rPr>
          <w:rFonts w:ascii="Arial" w:hAnsi="Arial" w:cs="Arial"/>
          <w:color w:val="000000"/>
          <w:sz w:val="18"/>
          <w:szCs w:val="18"/>
        </w:rPr>
        <w:t xml:space="preserve"> elements must be included here or have a footnote reference throughout the document showing where they are</w:t>
      </w:r>
    </w:p>
    <w:p w14:paraId="7027BA39" w14:textId="77777777" w:rsidR="00803EA6" w:rsidRPr="00C14BF9" w:rsidRDefault="00803EA6" w:rsidP="00803EA6">
      <w:pPr>
        <w:pStyle w:val="NormalWeb"/>
        <w:rPr>
          <w:rFonts w:ascii="Arial" w:hAnsi="Arial" w:cs="Arial"/>
          <w:b/>
          <w:bCs/>
          <w:color w:val="000000"/>
          <w:sz w:val="18"/>
          <w:szCs w:val="18"/>
        </w:rPr>
      </w:pPr>
      <w:r w:rsidRPr="00C14BF9">
        <w:rPr>
          <w:rFonts w:ascii="Arial" w:hAnsi="Arial" w:cs="Arial"/>
          <w:b/>
          <w:bCs/>
          <w:color w:val="000000"/>
          <w:sz w:val="18"/>
          <w:szCs w:val="18"/>
        </w:rPr>
        <w:t>Attribution</w:t>
      </w:r>
    </w:p>
    <w:p w14:paraId="3F2010D9" w14:textId="77777777" w:rsidR="00803EA6" w:rsidRPr="00C14BF9" w:rsidRDefault="00803EA6" w:rsidP="00803EA6">
      <w:pPr>
        <w:pStyle w:val="Copyrightversotext"/>
      </w:pPr>
      <w:r w:rsidRPr="00C14BF9">
        <w:t xml:space="preserve">Without limiting your obligations under the Licence, the Department of Health and Aged Care requests that you attribute this publication in your work. Any reasonable form of words may be used </w:t>
      </w:r>
      <w:proofErr w:type="gramStart"/>
      <w:r w:rsidRPr="00C14BF9">
        <w:t>provided that</w:t>
      </w:r>
      <w:proofErr w:type="gramEnd"/>
      <w:r w:rsidRPr="00C14BF9">
        <w:t xml:space="preserve"> you:</w:t>
      </w:r>
    </w:p>
    <w:p w14:paraId="4C331D4A" w14:textId="77777777" w:rsidR="00803EA6" w:rsidRPr="00C14BF9" w:rsidRDefault="00803EA6" w:rsidP="00934077">
      <w:pPr>
        <w:pStyle w:val="Copyrightversotext"/>
        <w:numPr>
          <w:ilvl w:val="0"/>
          <w:numId w:val="2"/>
        </w:numPr>
      </w:pPr>
      <w:r w:rsidRPr="00C14BF9">
        <w:t xml:space="preserve">include a reference to this publication and </w:t>
      </w:r>
      <w:proofErr w:type="gramStart"/>
      <w:r w:rsidRPr="00C14BF9">
        <w:t>where</w:t>
      </w:r>
      <w:proofErr w:type="gramEnd"/>
      <w:r w:rsidRPr="00C14BF9">
        <w:t xml:space="preserve">, practicable, the relevant page </w:t>
      </w:r>
      <w:proofErr w:type="gramStart"/>
      <w:r w:rsidRPr="00C14BF9">
        <w:t>numbers;</w:t>
      </w:r>
      <w:proofErr w:type="gramEnd"/>
    </w:p>
    <w:p w14:paraId="5FF76C28" w14:textId="77777777" w:rsidR="00803EA6" w:rsidRPr="00C14BF9" w:rsidRDefault="00803EA6" w:rsidP="00934077">
      <w:pPr>
        <w:pStyle w:val="Copyrightversotext"/>
        <w:numPr>
          <w:ilvl w:val="0"/>
          <w:numId w:val="2"/>
        </w:numPr>
      </w:pPr>
      <w:r w:rsidRPr="00C14BF9">
        <w:t xml:space="preserve">make it clear that you have permission to use the material under the Creative Commons Attribution 4.0 International Public </w:t>
      </w:r>
      <w:proofErr w:type="gramStart"/>
      <w:r w:rsidRPr="00C14BF9">
        <w:t>License;</w:t>
      </w:r>
      <w:proofErr w:type="gramEnd"/>
    </w:p>
    <w:p w14:paraId="31FD374A" w14:textId="77777777" w:rsidR="00803EA6" w:rsidRPr="00C14BF9" w:rsidRDefault="00803EA6" w:rsidP="00934077">
      <w:pPr>
        <w:pStyle w:val="Copyrightversotext"/>
        <w:numPr>
          <w:ilvl w:val="0"/>
          <w:numId w:val="2"/>
        </w:numPr>
      </w:pPr>
      <w:r w:rsidRPr="00C14BF9">
        <w:t xml:space="preserve">make it clear </w:t>
      </w:r>
      <w:proofErr w:type="gramStart"/>
      <w:r w:rsidRPr="00C14BF9">
        <w:t>whether or not</w:t>
      </w:r>
      <w:proofErr w:type="gramEnd"/>
      <w:r w:rsidRPr="00C14BF9">
        <w:t xml:space="preserve"> you have changed the material used from this </w:t>
      </w:r>
      <w:proofErr w:type="gramStart"/>
      <w:r w:rsidRPr="00C14BF9">
        <w:t>publication;</w:t>
      </w:r>
      <w:proofErr w:type="gramEnd"/>
    </w:p>
    <w:p w14:paraId="5A3ED5EB" w14:textId="77777777" w:rsidR="00803EA6" w:rsidRPr="00C14BF9" w:rsidRDefault="00803EA6" w:rsidP="00934077">
      <w:pPr>
        <w:pStyle w:val="Copyrightversotext"/>
        <w:numPr>
          <w:ilvl w:val="0"/>
          <w:numId w:val="2"/>
        </w:numPr>
      </w:pPr>
      <w:r w:rsidRPr="00C14BF9">
        <w:t>include a copyright notice in relation to the material used. In the case of no change to the material, the words “© Commonwealth of Australia (Australian Centre for Disease Control) 20XX” may be used. In the case where the material has been changed or adapted, the words: “Based on Commonwealth of Australia (Australian Centre for Disease Control) material” may be used; and</w:t>
      </w:r>
    </w:p>
    <w:p w14:paraId="37A16F83" w14:textId="77777777" w:rsidR="00803EA6" w:rsidRPr="00C14BF9" w:rsidRDefault="00803EA6" w:rsidP="00934077">
      <w:pPr>
        <w:pStyle w:val="Copyrightversotext"/>
        <w:numPr>
          <w:ilvl w:val="0"/>
          <w:numId w:val="2"/>
        </w:numPr>
      </w:pPr>
      <w:r w:rsidRPr="00C14BF9">
        <w:t>do not suggest that the Australian Centre for Disease Control endorses you or your use of the material.</w:t>
      </w:r>
    </w:p>
    <w:p w14:paraId="473FD7F2" w14:textId="77777777" w:rsidR="00803EA6" w:rsidRPr="00C14BF9" w:rsidRDefault="00803EA6" w:rsidP="00803EA6">
      <w:pPr>
        <w:pStyle w:val="NormalWeb"/>
        <w:rPr>
          <w:rFonts w:ascii="Arial" w:hAnsi="Arial" w:cs="Arial"/>
          <w:b/>
          <w:bCs/>
          <w:color w:val="000000"/>
          <w:sz w:val="18"/>
          <w:szCs w:val="18"/>
        </w:rPr>
      </w:pPr>
      <w:r w:rsidRPr="00C14BF9">
        <w:rPr>
          <w:rFonts w:ascii="Arial" w:hAnsi="Arial" w:cs="Arial"/>
          <w:b/>
          <w:bCs/>
          <w:color w:val="000000"/>
          <w:sz w:val="18"/>
          <w:szCs w:val="18"/>
        </w:rPr>
        <w:t>Enquiries</w:t>
      </w:r>
    </w:p>
    <w:p w14:paraId="774C3335" w14:textId="77777777" w:rsidR="00803EA6" w:rsidRDefault="00803EA6" w:rsidP="00803EA6">
      <w:pPr>
        <w:pStyle w:val="Copyrightversotext"/>
      </w:pPr>
      <w:r w:rsidRPr="00C14BF9">
        <w:t xml:space="preserve">Enquiries regarding any other use of this publication should be addressed to the Branch Manager, Communication Branch, Australian Centre for Disease Control, GPO Box 9848, Canberra ACT 2601, or via e-mail to </w:t>
      </w:r>
      <w:hyperlink r:id="rId14" w:history="1">
        <w:r w:rsidRPr="00C14BF9">
          <w:rPr>
            <w:rStyle w:val="Hyperlink"/>
          </w:rPr>
          <w:t>copyright@health.gov.au</w:t>
        </w:r>
      </w:hyperlink>
    </w:p>
    <w:p w14:paraId="7ED7A24B" w14:textId="77777777" w:rsidR="006378BA" w:rsidRDefault="006378BA">
      <w:pPr>
        <w:spacing w:before="0" w:after="0" w:line="240" w:lineRule="auto"/>
        <w:rPr>
          <w:rFonts w:eastAsiaTheme="majorEastAsia" w:cstheme="majorBidi"/>
          <w:color w:val="033636" w:themeColor="text2"/>
          <w:sz w:val="32"/>
        </w:rPr>
      </w:pPr>
      <w:r>
        <w:br w:type="page"/>
      </w:r>
    </w:p>
    <w:p w14:paraId="1945904E" w14:textId="6E254FD0" w:rsidR="00803EA6" w:rsidRPr="00273405" w:rsidRDefault="00803EA6" w:rsidP="0004405B">
      <w:pPr>
        <w:pStyle w:val="Heading3"/>
        <w:rPr>
          <w:b/>
          <w:sz w:val="40"/>
          <w:szCs w:val="26"/>
          <w:lang w:eastAsia="en-AU"/>
        </w:rPr>
      </w:pPr>
      <w:r w:rsidRPr="00273405">
        <w:rPr>
          <w:b/>
          <w:sz w:val="40"/>
          <w:szCs w:val="26"/>
          <w:lang w:eastAsia="en-AU"/>
        </w:rPr>
        <w:lastRenderedPageBreak/>
        <w:t>Using these guidelines</w:t>
      </w:r>
    </w:p>
    <w:p w14:paraId="341F831C" w14:textId="301D1C8C" w:rsidR="00F33847" w:rsidRPr="00D3246F" w:rsidRDefault="00F33847" w:rsidP="00F33847">
      <w:pPr>
        <w:spacing w:before="0" w:after="0" w:line="240" w:lineRule="auto"/>
        <w:textAlignment w:val="baseline"/>
        <w:rPr>
          <w:rFonts w:eastAsia="Times New Roman" w:cs="Arial"/>
          <w:color w:val="000000"/>
          <w:kern w:val="0"/>
          <w:sz w:val="18"/>
          <w:szCs w:val="18"/>
          <w:lang w:eastAsia="en-GB"/>
          <w14:ligatures w14:val="none"/>
        </w:rPr>
      </w:pPr>
      <w:r w:rsidRPr="00D3246F">
        <w:rPr>
          <w:rFonts w:eastAsia="Times New Roman" w:cs="Arial"/>
          <w:color w:val="000000"/>
          <w:kern w:val="0"/>
          <w:sz w:val="18"/>
          <w:szCs w:val="18"/>
          <w:lang w:eastAsia="en-GB"/>
          <w14:ligatures w14:val="none"/>
        </w:rPr>
        <w:t xml:space="preserve">These </w:t>
      </w:r>
      <w:r w:rsidR="00D3246F">
        <w:rPr>
          <w:rFonts w:eastAsia="Times New Roman" w:cs="Arial"/>
          <w:color w:val="000000"/>
          <w:kern w:val="0"/>
          <w:sz w:val="18"/>
          <w:szCs w:val="18"/>
          <w:lang w:eastAsia="en-GB"/>
          <w14:ligatures w14:val="none"/>
        </w:rPr>
        <w:t>guidelines</w:t>
      </w:r>
      <w:r w:rsidR="0083302A">
        <w:rPr>
          <w:rFonts w:eastAsia="Times New Roman" w:cs="Arial"/>
          <w:color w:val="000000"/>
          <w:kern w:val="0"/>
          <w:sz w:val="18"/>
          <w:szCs w:val="18"/>
          <w:lang w:eastAsia="en-GB"/>
          <w14:ligatures w14:val="none"/>
        </w:rPr>
        <w:t xml:space="preserve"> for public health units</w:t>
      </w:r>
      <w:r w:rsidRPr="00D3246F">
        <w:rPr>
          <w:rFonts w:eastAsia="Times New Roman" w:cs="Arial"/>
          <w:color w:val="000000"/>
          <w:kern w:val="0"/>
          <w:sz w:val="18"/>
          <w:szCs w:val="18"/>
          <w:lang w:eastAsia="en-GB"/>
          <w14:ligatures w14:val="none"/>
        </w:rPr>
        <w:t xml:space="preserve"> </w:t>
      </w:r>
      <w:r w:rsidR="00880DF7">
        <w:rPr>
          <w:rFonts w:eastAsia="Times New Roman" w:cs="Arial"/>
          <w:color w:val="000000"/>
          <w:kern w:val="0"/>
          <w:sz w:val="18"/>
          <w:szCs w:val="18"/>
          <w:lang w:eastAsia="en-GB"/>
          <w14:ligatures w14:val="none"/>
        </w:rPr>
        <w:t xml:space="preserve">(PHUs) </w:t>
      </w:r>
      <w:r w:rsidRPr="00D3246F">
        <w:rPr>
          <w:rFonts w:eastAsia="Times New Roman" w:cs="Arial"/>
          <w:color w:val="000000"/>
          <w:kern w:val="0"/>
          <w:sz w:val="18"/>
          <w:szCs w:val="18"/>
          <w:lang w:eastAsia="en-GB"/>
          <w14:ligatures w14:val="none"/>
        </w:rPr>
        <w:t xml:space="preserve">outline Australia’s </w:t>
      </w:r>
      <w:r w:rsidR="00DE05B6" w:rsidRPr="00D3246F">
        <w:rPr>
          <w:rFonts w:eastAsia="Times New Roman" w:cs="Arial"/>
          <w:color w:val="000000"/>
          <w:kern w:val="0"/>
          <w:sz w:val="18"/>
          <w:szCs w:val="18"/>
          <w:lang w:eastAsia="en-GB"/>
          <w14:ligatures w14:val="none"/>
        </w:rPr>
        <w:t xml:space="preserve">agreed </w:t>
      </w:r>
      <w:r w:rsidRPr="00D3246F">
        <w:rPr>
          <w:rFonts w:eastAsia="Times New Roman" w:cs="Arial"/>
          <w:color w:val="000000"/>
          <w:kern w:val="0"/>
          <w:sz w:val="18"/>
          <w:szCs w:val="18"/>
          <w:lang w:eastAsia="en-GB"/>
          <w14:ligatures w14:val="none"/>
        </w:rPr>
        <w:t xml:space="preserve">national </w:t>
      </w:r>
      <w:r w:rsidR="00331A1B" w:rsidRPr="00D3246F">
        <w:rPr>
          <w:rFonts w:eastAsia="Times New Roman" w:cs="Arial"/>
          <w:color w:val="000000"/>
          <w:kern w:val="0"/>
          <w:sz w:val="18"/>
          <w:szCs w:val="18"/>
          <w:lang w:eastAsia="en-GB"/>
          <w14:ligatures w14:val="none"/>
        </w:rPr>
        <w:t>approach</w:t>
      </w:r>
      <w:r w:rsidRPr="00D3246F">
        <w:rPr>
          <w:rFonts w:eastAsia="Times New Roman" w:cs="Arial"/>
          <w:color w:val="000000"/>
          <w:kern w:val="0"/>
          <w:sz w:val="18"/>
          <w:szCs w:val="18"/>
          <w:lang w:eastAsia="en-GB"/>
          <w14:ligatures w14:val="none"/>
        </w:rPr>
        <w:t xml:space="preserve"> for the routine public health management o</w:t>
      </w:r>
      <w:r w:rsidR="00044646" w:rsidRPr="00D3246F">
        <w:rPr>
          <w:rFonts w:eastAsia="Times New Roman" w:cs="Arial"/>
          <w:color w:val="000000"/>
          <w:kern w:val="0"/>
          <w:sz w:val="18"/>
          <w:szCs w:val="18"/>
          <w:lang w:eastAsia="en-GB"/>
          <w14:ligatures w14:val="none"/>
        </w:rPr>
        <w:t>f</w:t>
      </w:r>
      <w:r w:rsidR="00091204">
        <w:rPr>
          <w:rFonts w:eastAsia="Times New Roman" w:cs="Arial"/>
          <w:color w:val="000000"/>
          <w:kern w:val="0"/>
          <w:sz w:val="18"/>
          <w:szCs w:val="18"/>
          <w:lang w:eastAsia="en-GB"/>
          <w14:ligatures w14:val="none"/>
        </w:rPr>
        <w:t xml:space="preserve"> </w:t>
      </w:r>
      <w:r w:rsidR="00BA74DD">
        <w:rPr>
          <w:rFonts w:eastAsia="Times New Roman" w:cs="Arial"/>
          <w:color w:val="000000"/>
          <w:kern w:val="0"/>
          <w:sz w:val="18"/>
          <w:szCs w:val="18"/>
          <w:lang w:eastAsia="en-GB"/>
          <w14:ligatures w14:val="none"/>
        </w:rPr>
        <w:t>m</w:t>
      </w:r>
      <w:r w:rsidR="00091204">
        <w:rPr>
          <w:rFonts w:eastAsia="Times New Roman" w:cs="Arial"/>
          <w:color w:val="000000"/>
          <w:kern w:val="0"/>
          <w:sz w:val="18"/>
          <w:szCs w:val="18"/>
          <w:lang w:eastAsia="en-GB"/>
          <w14:ligatures w14:val="none"/>
        </w:rPr>
        <w:t>pox</w:t>
      </w:r>
      <w:r w:rsidR="00BA74DD">
        <w:rPr>
          <w:rFonts w:eastAsia="Times New Roman" w:cs="Arial"/>
          <w:color w:val="000000"/>
          <w:kern w:val="0"/>
          <w:sz w:val="18"/>
          <w:szCs w:val="18"/>
          <w:lang w:eastAsia="en-GB"/>
          <w14:ligatures w14:val="none"/>
        </w:rPr>
        <w:t>.</w:t>
      </w:r>
      <w:r w:rsidR="0078543F" w:rsidRPr="00467405">
        <w:rPr>
          <w:rFonts w:eastAsia="Times New Roman" w:cs="Arial"/>
          <w:color w:val="BFBFBF" w:themeColor="background1" w:themeShade="BF"/>
          <w:kern w:val="0"/>
          <w:sz w:val="18"/>
          <w:szCs w:val="18"/>
          <w:lang w:eastAsia="en-GB"/>
          <w14:ligatures w14:val="none"/>
        </w:rPr>
        <w:t xml:space="preserve"> </w:t>
      </w:r>
      <w:r w:rsidRPr="00D3246F">
        <w:rPr>
          <w:rFonts w:eastAsia="Times New Roman" w:cs="Arial"/>
          <w:color w:val="000000"/>
          <w:kern w:val="0"/>
          <w:sz w:val="18"/>
          <w:szCs w:val="18"/>
          <w:lang w:eastAsia="en-GB"/>
          <w14:ligatures w14:val="none"/>
        </w:rPr>
        <w:t xml:space="preserve">They </w:t>
      </w:r>
      <w:r w:rsidR="007D1498">
        <w:rPr>
          <w:rFonts w:eastAsia="Times New Roman" w:cs="Arial"/>
          <w:color w:val="000000"/>
          <w:kern w:val="0"/>
          <w:sz w:val="18"/>
          <w:szCs w:val="18"/>
          <w:lang w:eastAsia="en-GB"/>
          <w14:ligatures w14:val="none"/>
        </w:rPr>
        <w:t>consider</w:t>
      </w:r>
      <w:r w:rsidRPr="00D3246F">
        <w:rPr>
          <w:rFonts w:eastAsia="Times New Roman" w:cs="Arial"/>
          <w:color w:val="000000"/>
          <w:kern w:val="0"/>
          <w:sz w:val="18"/>
          <w:szCs w:val="18"/>
          <w:lang w:eastAsia="en-GB"/>
          <w14:ligatures w14:val="none"/>
        </w:rPr>
        <w:t xml:space="preserve"> </w:t>
      </w:r>
      <w:r w:rsidR="2E11A0DA" w:rsidRPr="00D3246F">
        <w:rPr>
          <w:rFonts w:eastAsia="Times New Roman" w:cs="Arial"/>
          <w:color w:val="000000"/>
          <w:kern w:val="0"/>
          <w:sz w:val="18"/>
          <w:szCs w:val="18"/>
          <w:lang w:eastAsia="en-GB"/>
          <w14:ligatures w14:val="none"/>
        </w:rPr>
        <w:t xml:space="preserve">available </w:t>
      </w:r>
      <w:r w:rsidR="26717C02" w:rsidRPr="00D3246F">
        <w:rPr>
          <w:rFonts w:eastAsia="Times New Roman" w:cs="Arial"/>
          <w:color w:val="000000"/>
          <w:kern w:val="0"/>
          <w:sz w:val="18"/>
          <w:szCs w:val="18"/>
          <w:lang w:eastAsia="en-GB"/>
          <w14:ligatures w14:val="none"/>
        </w:rPr>
        <w:t>evidence</w:t>
      </w:r>
      <w:r w:rsidR="0B8FDA85" w:rsidRPr="00D3246F">
        <w:rPr>
          <w:rFonts w:eastAsia="Times New Roman" w:cs="Arial"/>
          <w:color w:val="000000"/>
          <w:kern w:val="0"/>
          <w:sz w:val="18"/>
          <w:szCs w:val="18"/>
          <w:lang w:eastAsia="en-GB"/>
          <w14:ligatures w14:val="none"/>
        </w:rPr>
        <w:t xml:space="preserve"> at the time of publication</w:t>
      </w:r>
      <w:r w:rsidR="00D0589A" w:rsidRPr="00D3246F">
        <w:rPr>
          <w:rFonts w:eastAsia="Times New Roman" w:cs="Arial"/>
          <w:color w:val="000000"/>
          <w:kern w:val="0"/>
          <w:sz w:val="18"/>
          <w:szCs w:val="18"/>
          <w:lang w:eastAsia="en-GB"/>
          <w14:ligatures w14:val="none"/>
        </w:rPr>
        <w:t xml:space="preserve"> to develop </w:t>
      </w:r>
      <w:r w:rsidRPr="00D3246F">
        <w:rPr>
          <w:rFonts w:eastAsia="Times New Roman" w:cs="Arial"/>
          <w:color w:val="000000"/>
          <w:kern w:val="0"/>
          <w:sz w:val="18"/>
          <w:szCs w:val="18"/>
          <w:lang w:eastAsia="en-GB"/>
          <w14:ligatures w14:val="none"/>
        </w:rPr>
        <w:t>pragmatic guidance</w:t>
      </w:r>
      <w:r w:rsidR="00A131B4" w:rsidRPr="00D3246F">
        <w:rPr>
          <w:rFonts w:eastAsia="Times New Roman" w:cs="Arial"/>
          <w:color w:val="000000"/>
          <w:kern w:val="0"/>
          <w:sz w:val="18"/>
          <w:szCs w:val="18"/>
          <w:lang w:eastAsia="en-GB"/>
          <w14:ligatures w14:val="none"/>
        </w:rPr>
        <w:t>, including</w:t>
      </w:r>
      <w:r w:rsidRPr="00D3246F">
        <w:rPr>
          <w:rFonts w:eastAsia="Times New Roman" w:cs="Arial"/>
          <w:color w:val="000000"/>
          <w:kern w:val="0"/>
          <w:sz w:val="18"/>
          <w:szCs w:val="18"/>
          <w:lang w:eastAsia="en-GB"/>
          <w14:ligatures w14:val="none"/>
        </w:rPr>
        <w:t xml:space="preserve"> where evidence is still evolvin</w:t>
      </w:r>
      <w:r w:rsidR="00D051AD" w:rsidRPr="00D3246F">
        <w:rPr>
          <w:rFonts w:eastAsia="Times New Roman" w:cs="Arial"/>
          <w:color w:val="000000"/>
          <w:kern w:val="0"/>
          <w:sz w:val="18"/>
          <w:szCs w:val="18"/>
          <w:lang w:eastAsia="en-GB"/>
          <w14:ligatures w14:val="none"/>
        </w:rPr>
        <w:t>g</w:t>
      </w:r>
      <w:r w:rsidR="00EC461C" w:rsidRPr="00D3246F">
        <w:rPr>
          <w:rFonts w:eastAsia="Times New Roman" w:cs="Arial"/>
          <w:color w:val="000000"/>
          <w:kern w:val="0"/>
          <w:sz w:val="18"/>
          <w:szCs w:val="18"/>
          <w:lang w:eastAsia="en-GB"/>
          <w14:ligatures w14:val="none"/>
        </w:rPr>
        <w:t xml:space="preserve"> or where jurisdictional </w:t>
      </w:r>
      <w:r w:rsidR="000658CF" w:rsidRPr="00D3246F">
        <w:rPr>
          <w:rFonts w:eastAsia="Times New Roman" w:cs="Arial"/>
          <w:color w:val="000000"/>
          <w:kern w:val="0"/>
          <w:sz w:val="18"/>
          <w:szCs w:val="18"/>
          <w:lang w:eastAsia="en-GB"/>
          <w14:ligatures w14:val="none"/>
        </w:rPr>
        <w:t>approaches</w:t>
      </w:r>
      <w:r w:rsidR="00EC461C" w:rsidRPr="00D3246F">
        <w:rPr>
          <w:rFonts w:eastAsia="Times New Roman" w:cs="Arial"/>
          <w:color w:val="000000"/>
          <w:kern w:val="0"/>
          <w:sz w:val="18"/>
          <w:szCs w:val="18"/>
          <w:lang w:eastAsia="en-GB"/>
          <w14:ligatures w14:val="none"/>
        </w:rPr>
        <w:t xml:space="preserve"> differ</w:t>
      </w:r>
      <w:r w:rsidR="00D051AD" w:rsidRPr="00D3246F">
        <w:rPr>
          <w:rFonts w:eastAsia="Times New Roman" w:cs="Arial"/>
          <w:color w:val="000000"/>
          <w:kern w:val="0"/>
          <w:sz w:val="18"/>
          <w:szCs w:val="18"/>
          <w:lang w:eastAsia="en-GB"/>
          <w14:ligatures w14:val="none"/>
        </w:rPr>
        <w:t xml:space="preserve">. </w:t>
      </w:r>
      <w:r w:rsidRPr="00D3246F">
        <w:rPr>
          <w:rFonts w:eastAsia="Times New Roman" w:cs="Arial"/>
          <w:color w:val="000000"/>
          <w:kern w:val="0"/>
          <w:sz w:val="18"/>
          <w:szCs w:val="18"/>
          <w:lang w:eastAsia="en-GB"/>
          <w14:ligatures w14:val="none"/>
        </w:rPr>
        <w:t xml:space="preserve">Jurisdictions may implement policies that </w:t>
      </w:r>
      <w:r w:rsidR="004841D2" w:rsidRPr="00D3246F">
        <w:rPr>
          <w:rFonts w:eastAsia="Times New Roman" w:cs="Arial"/>
          <w:color w:val="000000"/>
          <w:kern w:val="0"/>
          <w:sz w:val="18"/>
          <w:szCs w:val="18"/>
          <w:lang w:eastAsia="en-GB"/>
          <w14:ligatures w14:val="none"/>
        </w:rPr>
        <w:t>differ from these</w:t>
      </w:r>
      <w:r w:rsidRPr="00D3246F">
        <w:rPr>
          <w:rFonts w:eastAsia="Times New Roman" w:cs="Arial"/>
          <w:color w:val="000000"/>
          <w:kern w:val="0"/>
          <w:sz w:val="18"/>
          <w:szCs w:val="18"/>
          <w:lang w:eastAsia="en-GB"/>
          <w14:ligatures w14:val="none"/>
        </w:rPr>
        <w:t xml:space="preserve"> national standard</w:t>
      </w:r>
      <w:r w:rsidR="008A5A0F" w:rsidRPr="00D3246F">
        <w:rPr>
          <w:rFonts w:eastAsia="Times New Roman" w:cs="Arial"/>
          <w:color w:val="000000"/>
          <w:kern w:val="0"/>
          <w:sz w:val="18"/>
          <w:szCs w:val="18"/>
          <w:lang w:eastAsia="en-GB"/>
          <w14:ligatures w14:val="none"/>
        </w:rPr>
        <w:t>s</w:t>
      </w:r>
      <w:r w:rsidRPr="00D3246F">
        <w:rPr>
          <w:rFonts w:eastAsia="Times New Roman" w:cs="Arial"/>
          <w:color w:val="000000"/>
          <w:kern w:val="0"/>
          <w:sz w:val="18"/>
          <w:szCs w:val="18"/>
          <w:lang w:eastAsia="en-GB"/>
          <w14:ligatures w14:val="none"/>
        </w:rPr>
        <w:t xml:space="preserve"> based on local factors.</w:t>
      </w:r>
    </w:p>
    <w:p w14:paraId="6B5881D8" w14:textId="77777777" w:rsidR="00AE60A4" w:rsidRPr="00D3246F" w:rsidRDefault="00AE60A4" w:rsidP="00F33847">
      <w:pPr>
        <w:spacing w:before="0" w:after="0" w:line="240" w:lineRule="auto"/>
        <w:textAlignment w:val="baseline"/>
        <w:rPr>
          <w:rFonts w:eastAsia="Times New Roman" w:cs="Arial"/>
          <w:color w:val="000000"/>
          <w:kern w:val="0"/>
          <w:sz w:val="18"/>
          <w:szCs w:val="18"/>
          <w:lang w:eastAsia="en-GB"/>
          <w14:ligatures w14:val="none"/>
        </w:rPr>
      </w:pPr>
    </w:p>
    <w:p w14:paraId="57A76093" w14:textId="63658221" w:rsidR="005A3273" w:rsidRPr="00D3246F" w:rsidRDefault="00F33847" w:rsidP="00F33847">
      <w:pPr>
        <w:spacing w:before="0" w:after="0" w:line="240" w:lineRule="auto"/>
        <w:textAlignment w:val="baseline"/>
        <w:rPr>
          <w:rFonts w:eastAsia="Times New Roman" w:cs="Arial"/>
          <w:color w:val="000000"/>
          <w:kern w:val="0"/>
          <w:sz w:val="18"/>
          <w:szCs w:val="18"/>
          <w:lang w:eastAsia="en-GB"/>
          <w14:ligatures w14:val="none"/>
        </w:rPr>
      </w:pPr>
      <w:r w:rsidRPr="00D3246F">
        <w:rPr>
          <w:rFonts w:eastAsia="Times New Roman" w:cs="Arial"/>
          <w:color w:val="000000"/>
          <w:kern w:val="0"/>
          <w:sz w:val="18"/>
          <w:szCs w:val="18"/>
          <w:lang w:eastAsia="en-GB"/>
          <w14:ligatures w14:val="none"/>
        </w:rPr>
        <w:t>Readers should not rely solely on the information contained within these guidelines. Guideline information is not intended to be a substitute for advice from other relevant sources, including, but not limited to</w:t>
      </w:r>
      <w:r w:rsidR="00F55651">
        <w:rPr>
          <w:rFonts w:eastAsia="Times New Roman" w:cs="Arial"/>
          <w:color w:val="000000"/>
          <w:kern w:val="0"/>
          <w:sz w:val="18"/>
          <w:szCs w:val="18"/>
          <w:lang w:eastAsia="en-GB"/>
          <w14:ligatures w14:val="none"/>
        </w:rPr>
        <w:t>,</w:t>
      </w:r>
      <w:r w:rsidRPr="00D3246F">
        <w:rPr>
          <w:rFonts w:eastAsia="Times New Roman" w:cs="Arial"/>
          <w:color w:val="000000"/>
          <w:kern w:val="0"/>
          <w:sz w:val="18"/>
          <w:szCs w:val="18"/>
          <w:lang w:eastAsia="en-GB"/>
          <w14:ligatures w14:val="none"/>
        </w:rPr>
        <w:t xml:space="preserve"> </w:t>
      </w:r>
      <w:r w:rsidR="34B0F3B0" w:rsidRPr="00D3246F">
        <w:rPr>
          <w:rFonts w:eastAsia="Times New Roman" w:cs="Arial"/>
          <w:color w:val="000000"/>
          <w:kern w:val="0"/>
          <w:sz w:val="18"/>
          <w:szCs w:val="18"/>
          <w:lang w:eastAsia="en-GB"/>
          <w14:ligatures w14:val="none"/>
        </w:rPr>
        <w:t xml:space="preserve">jurisdictional public health guidelines and </w:t>
      </w:r>
      <w:r w:rsidRPr="00D3246F">
        <w:rPr>
          <w:rFonts w:eastAsia="Times New Roman" w:cs="Arial"/>
          <w:color w:val="000000"/>
          <w:kern w:val="0"/>
          <w:sz w:val="18"/>
          <w:szCs w:val="18"/>
          <w:lang w:eastAsia="en-GB"/>
          <w14:ligatures w14:val="none"/>
        </w:rPr>
        <w:t>advice from a public health specialist or other health professional. Clinical judgment and discretion may be required to interpret and apply these guidelines</w:t>
      </w:r>
      <w:r w:rsidR="00746B17" w:rsidRPr="00D3246F">
        <w:rPr>
          <w:rFonts w:eastAsia="Times New Roman" w:cs="Arial"/>
          <w:color w:val="000000"/>
          <w:kern w:val="0"/>
          <w:sz w:val="18"/>
          <w:szCs w:val="18"/>
          <w:lang w:eastAsia="en-GB"/>
          <w14:ligatures w14:val="none"/>
        </w:rPr>
        <w:t>. PHUs</w:t>
      </w:r>
      <w:r w:rsidRPr="00D3246F">
        <w:rPr>
          <w:rFonts w:eastAsia="Times New Roman" w:cs="Arial"/>
          <w:color w:val="000000"/>
          <w:kern w:val="0"/>
          <w:sz w:val="18"/>
          <w:szCs w:val="18"/>
          <w:lang w:eastAsia="en-GB"/>
          <w14:ligatures w14:val="none"/>
        </w:rPr>
        <w:t xml:space="preserve"> should refer to and follow jurisdictional guidance regarding disease manageme</w:t>
      </w:r>
      <w:r w:rsidR="0011304E" w:rsidRPr="00D3246F">
        <w:rPr>
          <w:rFonts w:eastAsia="Times New Roman" w:cs="Arial"/>
          <w:color w:val="000000"/>
          <w:kern w:val="0"/>
          <w:sz w:val="18"/>
          <w:szCs w:val="18"/>
          <w:lang w:eastAsia="en-GB"/>
          <w14:ligatures w14:val="none"/>
        </w:rPr>
        <w:t xml:space="preserve">nt </w:t>
      </w:r>
      <w:r w:rsidRPr="00D3246F">
        <w:rPr>
          <w:rFonts w:eastAsia="Times New Roman" w:cs="Arial"/>
          <w:color w:val="000000"/>
          <w:kern w:val="0"/>
          <w:sz w:val="18"/>
          <w:szCs w:val="18"/>
          <w:lang w:eastAsia="en-GB"/>
          <w14:ligatures w14:val="none"/>
        </w:rPr>
        <w:t>where appropriate. </w:t>
      </w:r>
      <w:r w:rsidR="005A3273" w:rsidRPr="00D3246F">
        <w:rPr>
          <w:rFonts w:eastAsia="Times New Roman" w:cs="Arial"/>
          <w:color w:val="000000"/>
          <w:kern w:val="0"/>
          <w:sz w:val="18"/>
          <w:szCs w:val="18"/>
          <w:lang w:eastAsia="en-GB"/>
          <w14:ligatures w14:val="none"/>
        </w:rPr>
        <w:t xml:space="preserve">These guidelines are </w:t>
      </w:r>
      <w:r w:rsidR="00E02A60" w:rsidRPr="00D3246F">
        <w:rPr>
          <w:rFonts w:eastAsia="Times New Roman" w:cs="Arial"/>
          <w:color w:val="000000"/>
          <w:kern w:val="0"/>
          <w:sz w:val="18"/>
          <w:szCs w:val="18"/>
          <w:lang w:eastAsia="en-GB"/>
          <w14:ligatures w14:val="none"/>
        </w:rPr>
        <w:t xml:space="preserve">not intended </w:t>
      </w:r>
      <w:r w:rsidR="0093325D" w:rsidRPr="00D3246F">
        <w:rPr>
          <w:rFonts w:eastAsia="Times New Roman" w:cs="Arial"/>
          <w:color w:val="000000"/>
          <w:kern w:val="0"/>
          <w:sz w:val="18"/>
          <w:szCs w:val="18"/>
          <w:lang w:eastAsia="en-GB"/>
          <w14:ligatures w14:val="none"/>
        </w:rPr>
        <w:t xml:space="preserve">to provide </w:t>
      </w:r>
      <w:r w:rsidR="00E11F69" w:rsidRPr="00D3246F">
        <w:rPr>
          <w:rFonts w:eastAsia="Times New Roman" w:cs="Arial"/>
          <w:color w:val="000000"/>
          <w:kern w:val="0"/>
          <w:sz w:val="18"/>
          <w:szCs w:val="18"/>
          <w:lang w:eastAsia="en-GB"/>
          <w14:ligatures w14:val="none"/>
        </w:rPr>
        <w:t xml:space="preserve">public health guidance or advice </w:t>
      </w:r>
      <w:r w:rsidR="0063031D" w:rsidRPr="00D3246F">
        <w:rPr>
          <w:rFonts w:eastAsia="Times New Roman" w:cs="Arial"/>
          <w:color w:val="000000"/>
          <w:kern w:val="0"/>
          <w:sz w:val="18"/>
          <w:szCs w:val="18"/>
          <w:lang w:eastAsia="en-GB"/>
          <w14:ligatures w14:val="none"/>
        </w:rPr>
        <w:t>to</w:t>
      </w:r>
      <w:r w:rsidR="00E11F69" w:rsidRPr="00D3246F">
        <w:rPr>
          <w:rFonts w:eastAsia="Times New Roman" w:cs="Arial"/>
          <w:color w:val="000000"/>
          <w:kern w:val="0"/>
          <w:sz w:val="18"/>
          <w:szCs w:val="18"/>
          <w:lang w:eastAsia="en-GB"/>
          <w14:ligatures w14:val="none"/>
        </w:rPr>
        <w:t xml:space="preserve"> other (non-PHU) audiences.</w:t>
      </w:r>
    </w:p>
    <w:p w14:paraId="2164EDF1" w14:textId="77777777" w:rsidR="00EB6BCA" w:rsidRPr="00D3246F" w:rsidRDefault="00EB6BCA" w:rsidP="00F33847">
      <w:pPr>
        <w:spacing w:before="0" w:after="0" w:line="240" w:lineRule="auto"/>
        <w:textAlignment w:val="baseline"/>
        <w:rPr>
          <w:rFonts w:eastAsia="Times New Roman" w:cs="Arial"/>
          <w:color w:val="000000"/>
          <w:kern w:val="0"/>
          <w:sz w:val="18"/>
          <w:szCs w:val="18"/>
          <w:lang w:eastAsia="en-GB"/>
          <w14:ligatures w14:val="none"/>
        </w:rPr>
      </w:pPr>
    </w:p>
    <w:p w14:paraId="652DF641" w14:textId="36C41725" w:rsidR="00F33847" w:rsidRPr="00D3246F" w:rsidRDefault="00F33847" w:rsidP="00F33847">
      <w:pPr>
        <w:spacing w:before="0" w:after="0" w:line="240" w:lineRule="auto"/>
        <w:textAlignment w:val="baseline"/>
        <w:rPr>
          <w:rFonts w:eastAsia="Times New Roman" w:cs="Arial"/>
          <w:color w:val="000000"/>
          <w:kern w:val="0"/>
          <w:sz w:val="18"/>
          <w:szCs w:val="18"/>
          <w:lang w:eastAsia="en-GB"/>
          <w14:ligatures w14:val="none"/>
        </w:rPr>
      </w:pPr>
      <w:r w:rsidRPr="00D3246F">
        <w:rPr>
          <w:rFonts w:eastAsia="Times New Roman" w:cs="Arial"/>
          <w:color w:val="000000"/>
          <w:kern w:val="0"/>
          <w:sz w:val="18"/>
          <w:szCs w:val="18"/>
          <w:lang w:eastAsia="en-GB"/>
          <w14:ligatures w14:val="none"/>
        </w:rPr>
        <w:t xml:space="preserve">Members of the </w:t>
      </w:r>
      <w:r w:rsidR="00020676">
        <w:rPr>
          <w:rFonts w:eastAsia="Times New Roman" w:cs="Arial"/>
          <w:color w:val="000000"/>
          <w:kern w:val="0"/>
          <w:sz w:val="18"/>
          <w:szCs w:val="18"/>
          <w:lang w:eastAsia="en-GB"/>
          <w14:ligatures w14:val="none"/>
        </w:rPr>
        <w:t>Communicable Diseases Network Australia (</w:t>
      </w:r>
      <w:r w:rsidRPr="00D3246F">
        <w:rPr>
          <w:rFonts w:eastAsia="Times New Roman" w:cs="Arial"/>
          <w:color w:val="000000"/>
          <w:kern w:val="0"/>
          <w:sz w:val="18"/>
          <w:szCs w:val="18"/>
          <w:lang w:eastAsia="en-GB"/>
          <w14:ligatures w14:val="none"/>
        </w:rPr>
        <w:t>CDNA</w:t>
      </w:r>
      <w:r w:rsidR="00020676">
        <w:rPr>
          <w:rFonts w:eastAsia="Times New Roman" w:cs="Arial"/>
          <w:color w:val="000000"/>
          <w:kern w:val="0"/>
          <w:sz w:val="18"/>
          <w:szCs w:val="18"/>
          <w:lang w:eastAsia="en-GB"/>
          <w14:ligatures w14:val="none"/>
        </w:rPr>
        <w:t>)</w:t>
      </w:r>
      <w:r w:rsidRPr="00D3246F">
        <w:rPr>
          <w:rFonts w:eastAsia="Times New Roman" w:cs="Arial"/>
          <w:color w:val="000000"/>
          <w:kern w:val="0"/>
          <w:sz w:val="18"/>
          <w:szCs w:val="18"/>
          <w:lang w:eastAsia="en-GB"/>
          <w14:ligatures w14:val="none"/>
        </w:rPr>
        <w:t>, the Australian Health</w:t>
      </w:r>
      <w:r w:rsidR="00746B17" w:rsidRPr="00D3246F">
        <w:rPr>
          <w:rFonts w:eastAsia="Times New Roman" w:cs="Arial"/>
          <w:color w:val="000000"/>
          <w:kern w:val="0"/>
          <w:sz w:val="18"/>
          <w:szCs w:val="18"/>
          <w:lang w:eastAsia="en-GB"/>
          <w14:ligatures w14:val="none"/>
        </w:rPr>
        <w:t xml:space="preserve"> </w:t>
      </w:r>
      <w:r w:rsidRPr="00D3246F">
        <w:rPr>
          <w:rFonts w:eastAsia="Times New Roman" w:cs="Arial"/>
          <w:color w:val="000000"/>
          <w:kern w:val="0"/>
          <w:sz w:val="18"/>
          <w:szCs w:val="18"/>
          <w:lang w:eastAsia="en-GB"/>
          <w14:ligatures w14:val="none"/>
        </w:rPr>
        <w:t>Protectio</w:t>
      </w:r>
      <w:r w:rsidR="00746B17" w:rsidRPr="00D3246F">
        <w:rPr>
          <w:rFonts w:eastAsia="Times New Roman" w:cs="Arial"/>
          <w:color w:val="000000"/>
          <w:kern w:val="0"/>
          <w:sz w:val="18"/>
          <w:szCs w:val="18"/>
          <w:lang w:eastAsia="en-GB"/>
          <w14:ligatures w14:val="none"/>
        </w:rPr>
        <w:t xml:space="preserve">n </w:t>
      </w:r>
      <w:r w:rsidRPr="00D3246F">
        <w:rPr>
          <w:rFonts w:eastAsia="Times New Roman" w:cs="Arial"/>
          <w:color w:val="000000"/>
          <w:kern w:val="0"/>
          <w:sz w:val="18"/>
          <w:szCs w:val="18"/>
          <w:lang w:eastAsia="en-GB"/>
          <w14:ligatures w14:val="none"/>
        </w:rPr>
        <w:t>Committee (A</w:t>
      </w:r>
      <w:r w:rsidR="00746B17" w:rsidRPr="00D3246F">
        <w:rPr>
          <w:rFonts w:eastAsia="Times New Roman" w:cs="Arial"/>
          <w:color w:val="000000"/>
          <w:kern w:val="0"/>
          <w:sz w:val="18"/>
          <w:szCs w:val="18"/>
          <w:lang w:eastAsia="en-GB"/>
          <w14:ligatures w14:val="none"/>
        </w:rPr>
        <w:t>HP</w:t>
      </w:r>
      <w:r w:rsidRPr="00D3246F">
        <w:rPr>
          <w:rFonts w:eastAsia="Times New Roman" w:cs="Arial"/>
          <w:color w:val="000000"/>
          <w:kern w:val="0"/>
          <w:sz w:val="18"/>
          <w:szCs w:val="18"/>
          <w:lang w:eastAsia="en-GB"/>
          <w14:ligatures w14:val="none"/>
        </w:rPr>
        <w:t>C), and the Australian Government, as represented by the interim Australian Centre for Disease Control (CDC), do not warrant</w:t>
      </w:r>
      <w:r w:rsidR="006E1132" w:rsidRPr="00D3246F">
        <w:rPr>
          <w:rFonts w:eastAsia="Times New Roman" w:cs="Arial"/>
          <w:color w:val="000000"/>
          <w:kern w:val="0"/>
          <w:sz w:val="18"/>
          <w:szCs w:val="18"/>
          <w:lang w:eastAsia="en-GB"/>
          <w14:ligatures w14:val="none"/>
        </w:rPr>
        <w:t>,</w:t>
      </w:r>
      <w:r w:rsidRPr="00D3246F">
        <w:rPr>
          <w:rFonts w:eastAsia="Times New Roman" w:cs="Arial"/>
          <w:color w:val="000000"/>
          <w:kern w:val="0"/>
          <w:sz w:val="18"/>
          <w:szCs w:val="18"/>
          <w:lang w:eastAsia="en-GB"/>
          <w14:ligatures w14:val="none"/>
        </w:rPr>
        <w:t xml:space="preserve"> or represent that the information contained in these guidelines is accurate, current</w:t>
      </w:r>
      <w:r w:rsidR="001A1525" w:rsidRPr="00D3246F">
        <w:rPr>
          <w:rFonts w:eastAsia="Times New Roman" w:cs="Arial"/>
          <w:color w:val="000000"/>
          <w:kern w:val="0"/>
          <w:sz w:val="18"/>
          <w:szCs w:val="18"/>
          <w:lang w:eastAsia="en-GB"/>
          <w14:ligatures w14:val="none"/>
        </w:rPr>
        <w:t>,</w:t>
      </w:r>
      <w:r w:rsidRPr="00D3246F">
        <w:rPr>
          <w:rFonts w:eastAsia="Times New Roman" w:cs="Arial"/>
          <w:color w:val="000000"/>
          <w:kern w:val="0"/>
          <w:sz w:val="18"/>
          <w:szCs w:val="18"/>
          <w:lang w:eastAsia="en-GB"/>
          <w14:ligatures w14:val="none"/>
        </w:rPr>
        <w:t xml:space="preserve"> or complete.</w:t>
      </w:r>
      <w:r w:rsidR="26717C02" w:rsidRPr="00D3246F">
        <w:rPr>
          <w:rFonts w:eastAsia="Times New Roman" w:cs="Arial"/>
          <w:color w:val="000000"/>
          <w:kern w:val="0"/>
          <w:sz w:val="18"/>
          <w:szCs w:val="18"/>
          <w:lang w:eastAsia="en-GB"/>
          <w14:ligatures w14:val="none"/>
        </w:rPr>
        <w:t> The</w:t>
      </w:r>
      <w:r w:rsidRPr="00D3246F">
        <w:rPr>
          <w:rFonts w:eastAsia="Times New Roman" w:cs="Arial"/>
          <w:color w:val="000000"/>
          <w:kern w:val="0"/>
          <w:sz w:val="18"/>
          <w:szCs w:val="18"/>
          <w:lang w:eastAsia="en-GB"/>
          <w14:ligatures w14:val="none"/>
        </w:rPr>
        <w:t xml:space="preserve"> CDNA, the A</w:t>
      </w:r>
      <w:r w:rsidR="00746B17" w:rsidRPr="00D3246F">
        <w:rPr>
          <w:rFonts w:eastAsia="Times New Roman" w:cs="Arial"/>
          <w:color w:val="000000"/>
          <w:kern w:val="0"/>
          <w:sz w:val="18"/>
          <w:szCs w:val="18"/>
          <w:lang w:eastAsia="en-GB"/>
          <w14:ligatures w14:val="none"/>
        </w:rPr>
        <w:t>HPC</w:t>
      </w:r>
      <w:r w:rsidR="00020A94" w:rsidRPr="00D3246F">
        <w:rPr>
          <w:rFonts w:eastAsia="Times New Roman" w:cs="Arial"/>
          <w:color w:val="000000"/>
          <w:kern w:val="0"/>
          <w:sz w:val="18"/>
          <w:szCs w:val="18"/>
          <w:lang w:eastAsia="en-GB"/>
          <w14:ligatures w14:val="none"/>
        </w:rPr>
        <w:t xml:space="preserve"> </w:t>
      </w:r>
      <w:r w:rsidRPr="00D3246F">
        <w:rPr>
          <w:rFonts w:eastAsia="Times New Roman" w:cs="Arial"/>
          <w:color w:val="000000"/>
          <w:kern w:val="0"/>
          <w:sz w:val="18"/>
          <w:szCs w:val="18"/>
          <w:lang w:eastAsia="en-GB"/>
          <w14:ligatures w14:val="none"/>
        </w:rPr>
        <w:t>and the interim Australian CDC do not accept any legal liability or responsibility for any loss, damages, costs</w:t>
      </w:r>
      <w:r w:rsidR="009174A4" w:rsidRPr="00D3246F">
        <w:rPr>
          <w:rFonts w:eastAsia="Times New Roman" w:cs="Arial"/>
          <w:color w:val="000000"/>
          <w:kern w:val="0"/>
          <w:sz w:val="18"/>
          <w:szCs w:val="18"/>
          <w:lang w:eastAsia="en-GB"/>
          <w14:ligatures w14:val="none"/>
        </w:rPr>
        <w:t>,</w:t>
      </w:r>
      <w:r w:rsidRPr="00D3246F">
        <w:rPr>
          <w:rFonts w:eastAsia="Times New Roman" w:cs="Arial"/>
          <w:color w:val="000000"/>
          <w:kern w:val="0"/>
          <w:sz w:val="18"/>
          <w:szCs w:val="18"/>
          <w:lang w:eastAsia="en-GB"/>
          <w14:ligatures w14:val="none"/>
        </w:rPr>
        <w:t xml:space="preserve"> or expenses incurred </w:t>
      </w:r>
      <w:proofErr w:type="gramStart"/>
      <w:r w:rsidRPr="00D3246F">
        <w:rPr>
          <w:rFonts w:eastAsia="Times New Roman" w:cs="Arial"/>
          <w:color w:val="000000"/>
          <w:kern w:val="0"/>
          <w:sz w:val="18"/>
          <w:szCs w:val="18"/>
          <w:lang w:eastAsia="en-GB"/>
          <w14:ligatures w14:val="none"/>
        </w:rPr>
        <w:t>by the use of</w:t>
      </w:r>
      <w:proofErr w:type="gramEnd"/>
      <w:r w:rsidRPr="00D3246F">
        <w:rPr>
          <w:rFonts w:eastAsia="Times New Roman" w:cs="Arial"/>
          <w:color w:val="000000"/>
          <w:kern w:val="0"/>
          <w:sz w:val="18"/>
          <w:szCs w:val="18"/>
          <w:lang w:eastAsia="en-GB"/>
          <w14:ligatures w14:val="none"/>
        </w:rPr>
        <w:t>, reliance on, or interpretation of the information contained in these guidelines. </w:t>
      </w:r>
    </w:p>
    <w:p w14:paraId="2F4D0E7B" w14:textId="64A3315A" w:rsidR="00F33847" w:rsidRPr="00D3246F" w:rsidRDefault="00F33847" w:rsidP="00F33847">
      <w:pPr>
        <w:spacing w:before="0" w:after="0" w:line="240" w:lineRule="auto"/>
        <w:textAlignment w:val="baseline"/>
        <w:rPr>
          <w:rFonts w:eastAsia="Times New Roman" w:cs="Arial"/>
          <w:color w:val="000000"/>
          <w:kern w:val="0"/>
          <w:sz w:val="18"/>
          <w:szCs w:val="18"/>
          <w:lang w:eastAsia="en-GB"/>
          <w14:ligatures w14:val="none"/>
        </w:rPr>
      </w:pPr>
      <w:r w:rsidRPr="00D3246F">
        <w:rPr>
          <w:rFonts w:eastAsia="Times New Roman" w:cs="Arial"/>
          <w:color w:val="000000"/>
          <w:kern w:val="0"/>
          <w:sz w:val="18"/>
          <w:szCs w:val="18"/>
          <w:lang w:eastAsia="en-GB"/>
          <w14:ligatures w14:val="none"/>
        </w:rPr>
        <w:t> </w:t>
      </w:r>
    </w:p>
    <w:p w14:paraId="3A31499E" w14:textId="7C268241" w:rsidR="00F33847" w:rsidRPr="00C46EE3" w:rsidRDefault="00F33847" w:rsidP="00F33847">
      <w:pPr>
        <w:spacing w:before="0" w:after="0" w:line="240" w:lineRule="auto"/>
        <w:textAlignment w:val="baseline"/>
        <w:rPr>
          <w:rFonts w:eastAsia="Times New Roman" w:cs="Arial"/>
          <w:color w:val="000000"/>
          <w:kern w:val="0"/>
          <w:sz w:val="18"/>
          <w:szCs w:val="18"/>
          <w:lang w:eastAsia="en-GB"/>
          <w14:ligatures w14:val="none"/>
        </w:rPr>
      </w:pPr>
      <w:r w:rsidRPr="00D3246F">
        <w:rPr>
          <w:rFonts w:eastAsia="Times New Roman" w:cs="Arial"/>
          <w:color w:val="000000"/>
          <w:kern w:val="0"/>
          <w:sz w:val="18"/>
          <w:szCs w:val="18"/>
          <w:lang w:eastAsia="en-GB"/>
          <w14:ligatures w14:val="none"/>
        </w:rPr>
        <w:t>Endorsed by CDNA</w:t>
      </w:r>
      <w:r w:rsidR="00191075">
        <w:rPr>
          <w:rFonts w:eastAsia="Times New Roman" w:cs="Arial"/>
          <w:color w:val="000000"/>
          <w:kern w:val="0"/>
          <w:sz w:val="18"/>
          <w:szCs w:val="18"/>
          <w:lang w:eastAsia="en-GB"/>
          <w14:ligatures w14:val="none"/>
        </w:rPr>
        <w:t xml:space="preserve"> Jurisdictional Executive Group</w:t>
      </w:r>
      <w:r w:rsidRPr="00FE4250">
        <w:rPr>
          <w:rFonts w:eastAsia="Times New Roman" w:cs="Arial"/>
          <w:color w:val="000000"/>
          <w:kern w:val="0"/>
          <w:sz w:val="18"/>
          <w:szCs w:val="18"/>
          <w:lang w:eastAsia="en-GB"/>
          <w14:ligatures w14:val="none"/>
        </w:rPr>
        <w:t>:</w:t>
      </w:r>
      <w:r w:rsidR="008A3CD6" w:rsidRPr="00C46EE3">
        <w:rPr>
          <w:rFonts w:eastAsia="Times New Roman" w:cs="Arial"/>
          <w:color w:val="000000"/>
          <w:kern w:val="0"/>
          <w:sz w:val="18"/>
          <w:szCs w:val="18"/>
          <w:lang w:eastAsia="en-GB"/>
          <w14:ligatures w14:val="none"/>
        </w:rPr>
        <w:t xml:space="preserve"> </w:t>
      </w:r>
      <w:r w:rsidR="006D059C">
        <w:rPr>
          <w:rFonts w:eastAsia="Times New Roman" w:cs="Arial"/>
          <w:color w:val="000000"/>
          <w:kern w:val="0"/>
          <w:sz w:val="18"/>
          <w:szCs w:val="18"/>
          <w:lang w:eastAsia="en-GB"/>
          <w14:ligatures w14:val="none"/>
        </w:rPr>
        <w:t>7 November 2025</w:t>
      </w:r>
    </w:p>
    <w:p w14:paraId="33470445" w14:textId="4079990B" w:rsidR="006A4F83" w:rsidRPr="00C46EE3" w:rsidRDefault="00F33847" w:rsidP="006A4F83">
      <w:pPr>
        <w:spacing w:before="0" w:after="0" w:line="240" w:lineRule="auto"/>
        <w:textAlignment w:val="baseline"/>
        <w:rPr>
          <w:rFonts w:eastAsia="Times New Roman" w:cs="Arial"/>
          <w:color w:val="000000"/>
          <w:kern w:val="0"/>
          <w:sz w:val="18"/>
          <w:szCs w:val="18"/>
          <w:lang w:eastAsia="en-GB"/>
          <w14:ligatures w14:val="none"/>
        </w:rPr>
      </w:pPr>
      <w:r w:rsidRPr="00BA59F1">
        <w:rPr>
          <w:rFonts w:eastAsia="Times New Roman" w:cs="Arial"/>
          <w:color w:val="000000"/>
          <w:kern w:val="0"/>
          <w:sz w:val="18"/>
          <w:szCs w:val="18"/>
          <w:lang w:eastAsia="en-GB"/>
          <w14:ligatures w14:val="none"/>
        </w:rPr>
        <w:t>Noted by AHPC:</w:t>
      </w:r>
      <w:r w:rsidR="006A4F83" w:rsidRPr="00C46EE3">
        <w:rPr>
          <w:rFonts w:eastAsia="Times New Roman" w:cs="Arial"/>
          <w:color w:val="000000"/>
          <w:kern w:val="0"/>
          <w:sz w:val="18"/>
          <w:szCs w:val="18"/>
          <w:lang w:eastAsia="en-GB"/>
          <w14:ligatures w14:val="none"/>
        </w:rPr>
        <w:t xml:space="preserve"> </w:t>
      </w:r>
      <w:r w:rsidR="00C46EE3" w:rsidRPr="00C46EE3">
        <w:rPr>
          <w:rFonts w:eastAsia="Times New Roman" w:cs="Arial"/>
          <w:color w:val="000000"/>
          <w:kern w:val="0"/>
          <w:sz w:val="18"/>
          <w:szCs w:val="18"/>
          <w:lang w:eastAsia="en-GB"/>
          <w14:ligatures w14:val="none"/>
        </w:rPr>
        <w:t>16 December 2025</w:t>
      </w:r>
    </w:p>
    <w:p w14:paraId="4F69B760" w14:textId="0C30ECCF" w:rsidR="006A4F83" w:rsidRPr="005071B5" w:rsidRDefault="000658CF" w:rsidP="006A4F83">
      <w:pPr>
        <w:spacing w:before="0" w:after="0" w:line="240" w:lineRule="auto"/>
        <w:textAlignment w:val="baseline"/>
        <w:rPr>
          <w:rFonts w:eastAsia="Times New Roman" w:cs="Arial"/>
          <w:color w:val="000000"/>
          <w:kern w:val="0"/>
          <w:sz w:val="18"/>
          <w:szCs w:val="18"/>
          <w:lang w:eastAsia="en-GB"/>
          <w14:ligatures w14:val="none"/>
        </w:rPr>
      </w:pPr>
      <w:r w:rsidRPr="00D3246F">
        <w:rPr>
          <w:rFonts w:eastAsia="Times New Roman" w:cs="Arial"/>
          <w:color w:val="000000"/>
          <w:kern w:val="0"/>
          <w:sz w:val="18"/>
          <w:szCs w:val="18"/>
          <w:lang w:eastAsia="en-GB"/>
          <w14:ligatures w14:val="none"/>
        </w:rPr>
        <w:t>Published:</w:t>
      </w:r>
      <w:r w:rsidR="006A4F83" w:rsidRPr="005071B5">
        <w:rPr>
          <w:rFonts w:eastAsia="Times New Roman" w:cs="Arial"/>
          <w:color w:val="000000"/>
          <w:kern w:val="0"/>
          <w:sz w:val="18"/>
          <w:szCs w:val="18"/>
          <w:lang w:eastAsia="en-GB"/>
          <w14:ligatures w14:val="none"/>
        </w:rPr>
        <w:t xml:space="preserve"> </w:t>
      </w:r>
      <w:r w:rsidR="005071B5" w:rsidRPr="005071B5">
        <w:rPr>
          <w:rFonts w:eastAsia="Times New Roman" w:cs="Arial"/>
          <w:color w:val="000000"/>
          <w:kern w:val="0"/>
          <w:sz w:val="18"/>
          <w:szCs w:val="18"/>
          <w:lang w:eastAsia="en-GB"/>
          <w14:ligatures w14:val="none"/>
        </w:rPr>
        <w:t>17 December 2025</w:t>
      </w:r>
    </w:p>
    <w:p w14:paraId="6E9D4A96" w14:textId="25ACBE03" w:rsidR="00F33847" w:rsidRPr="000A6963" w:rsidRDefault="00F33847" w:rsidP="00F33847">
      <w:pPr>
        <w:spacing w:before="0" w:after="0" w:line="240" w:lineRule="auto"/>
        <w:textAlignment w:val="baseline"/>
        <w:rPr>
          <w:rFonts w:eastAsia="Times New Roman" w:cs="Arial"/>
          <w:color w:val="7F7F7F" w:themeColor="text1" w:themeTint="80"/>
          <w:kern w:val="0"/>
          <w:sz w:val="18"/>
          <w:szCs w:val="18"/>
          <w:lang w:eastAsia="en-GB"/>
          <w14:ligatures w14:val="none"/>
        </w:rPr>
      </w:pPr>
    </w:p>
    <w:p w14:paraId="23435BA6" w14:textId="77777777" w:rsidR="00F33847" w:rsidRPr="00D3246F" w:rsidRDefault="00F33847" w:rsidP="00F33847">
      <w:pPr>
        <w:spacing w:before="0" w:after="0" w:line="240" w:lineRule="auto"/>
        <w:textAlignment w:val="baseline"/>
        <w:rPr>
          <w:rFonts w:eastAsia="Times New Roman" w:cs="Arial"/>
          <w:color w:val="000000"/>
          <w:kern w:val="0"/>
          <w:sz w:val="18"/>
          <w:szCs w:val="18"/>
          <w:lang w:eastAsia="en-GB"/>
          <w14:ligatures w14:val="none"/>
        </w:rPr>
      </w:pPr>
      <w:r w:rsidRPr="00D3246F">
        <w:rPr>
          <w:rFonts w:eastAsia="Times New Roman" w:cs="Arial"/>
          <w:color w:val="000000"/>
          <w:kern w:val="0"/>
          <w:sz w:val="18"/>
          <w:szCs w:val="18"/>
          <w:lang w:eastAsia="en-GB"/>
          <w14:ligatures w14:val="none"/>
        </w:rPr>
        <w:t> </w:t>
      </w:r>
    </w:p>
    <w:p w14:paraId="01CF3A47" w14:textId="3A621676" w:rsidR="00576483" w:rsidRDefault="00576483" w:rsidP="00EA0F4C">
      <w:pPr>
        <w:pStyle w:val="Heading2"/>
      </w:pPr>
      <w:r w:rsidRPr="00F33847">
        <w:t xml:space="preserve">Summary of </w:t>
      </w:r>
      <w:r w:rsidRPr="00EA0F4C">
        <w:t>revision history</w:t>
      </w:r>
      <w:r w:rsidRPr="00F33847">
        <w:t> </w:t>
      </w:r>
    </w:p>
    <w:tbl>
      <w:tblPr>
        <w:tblW w:w="898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410"/>
        <w:gridCol w:w="1620"/>
        <w:gridCol w:w="1125"/>
        <w:gridCol w:w="4830"/>
      </w:tblGrid>
      <w:tr w:rsidR="00901FBC" w:rsidRPr="00F33847" w14:paraId="47A97FD3" w14:textId="77777777">
        <w:trPr>
          <w:trHeight w:val="540"/>
        </w:trPr>
        <w:tc>
          <w:tcPr>
            <w:tcW w:w="1410" w:type="dxa"/>
            <w:tcBorders>
              <w:top w:val="single" w:sz="6" w:space="0" w:color="00DCA1" w:themeColor="background2"/>
              <w:left w:val="nil"/>
              <w:bottom w:val="single" w:sz="6" w:space="0" w:color="00DCA1" w:themeColor="background2"/>
              <w:right w:val="nil"/>
            </w:tcBorders>
            <w:shd w:val="clear" w:color="auto" w:fill="00DCA1" w:themeFill="background2"/>
            <w:vAlign w:val="center"/>
            <w:hideMark/>
          </w:tcPr>
          <w:p w14:paraId="5F6A2659" w14:textId="77777777" w:rsidR="00901FBC" w:rsidRPr="00901FBC" w:rsidRDefault="00901FBC">
            <w:pPr>
              <w:spacing w:before="0" w:after="0" w:line="240" w:lineRule="auto"/>
              <w:textAlignment w:val="baseline"/>
              <w:rPr>
                <w:rFonts w:ascii="Times New Roman" w:eastAsia="Times New Roman" w:hAnsi="Times New Roman" w:cs="Times New Roman"/>
                <w:kern w:val="0"/>
                <w:sz w:val="20"/>
                <w:szCs w:val="20"/>
                <w:lang w:eastAsia="en-AU"/>
                <w14:ligatures w14:val="none"/>
              </w:rPr>
            </w:pPr>
            <w:r w:rsidRPr="00901FBC">
              <w:rPr>
                <w:rFonts w:eastAsia="Times New Roman" w:cs="Arial"/>
                <w:kern w:val="0"/>
                <w:sz w:val="20"/>
                <w:szCs w:val="20"/>
                <w:lang w:eastAsia="en-AU"/>
                <w14:ligatures w14:val="none"/>
              </w:rPr>
              <w:t>Version </w:t>
            </w:r>
          </w:p>
        </w:tc>
        <w:tc>
          <w:tcPr>
            <w:tcW w:w="1620" w:type="dxa"/>
            <w:tcBorders>
              <w:top w:val="single" w:sz="6" w:space="0" w:color="00DCA1" w:themeColor="background2"/>
              <w:left w:val="nil"/>
              <w:bottom w:val="single" w:sz="6" w:space="0" w:color="00DCA1" w:themeColor="background2"/>
              <w:right w:val="nil"/>
            </w:tcBorders>
            <w:shd w:val="clear" w:color="auto" w:fill="00DCA1" w:themeFill="background2"/>
            <w:vAlign w:val="center"/>
            <w:hideMark/>
          </w:tcPr>
          <w:p w14:paraId="064DFD33" w14:textId="77777777" w:rsidR="00901FBC" w:rsidRPr="00901FBC" w:rsidRDefault="00901FBC">
            <w:pPr>
              <w:spacing w:before="0" w:after="0" w:line="240" w:lineRule="auto"/>
              <w:textAlignment w:val="baseline"/>
              <w:rPr>
                <w:rFonts w:ascii="Times New Roman" w:eastAsia="Times New Roman" w:hAnsi="Times New Roman" w:cs="Times New Roman"/>
                <w:kern w:val="0"/>
                <w:sz w:val="20"/>
                <w:szCs w:val="20"/>
                <w:lang w:eastAsia="en-AU"/>
                <w14:ligatures w14:val="none"/>
              </w:rPr>
            </w:pPr>
            <w:r w:rsidRPr="00901FBC">
              <w:rPr>
                <w:rFonts w:eastAsia="Times New Roman" w:cs="Arial"/>
                <w:kern w:val="0"/>
                <w:sz w:val="20"/>
                <w:szCs w:val="20"/>
                <w:lang w:eastAsia="en-AU"/>
                <w14:ligatures w14:val="none"/>
              </w:rPr>
              <w:t>Date </w:t>
            </w:r>
          </w:p>
        </w:tc>
        <w:tc>
          <w:tcPr>
            <w:tcW w:w="1125" w:type="dxa"/>
            <w:tcBorders>
              <w:top w:val="single" w:sz="6" w:space="0" w:color="00DCA1" w:themeColor="background2"/>
              <w:left w:val="nil"/>
              <w:bottom w:val="single" w:sz="6" w:space="0" w:color="00DCA1" w:themeColor="background2"/>
              <w:right w:val="nil"/>
            </w:tcBorders>
            <w:shd w:val="clear" w:color="auto" w:fill="00DCA1" w:themeFill="background2"/>
            <w:vAlign w:val="center"/>
            <w:hideMark/>
          </w:tcPr>
          <w:p w14:paraId="78F75156" w14:textId="77777777" w:rsidR="00901FBC" w:rsidRPr="00901FBC" w:rsidRDefault="00901FBC">
            <w:pPr>
              <w:spacing w:before="0" w:after="0" w:line="240" w:lineRule="auto"/>
              <w:textAlignment w:val="baseline"/>
              <w:rPr>
                <w:rFonts w:ascii="Times New Roman" w:eastAsia="Times New Roman" w:hAnsi="Times New Roman" w:cs="Times New Roman"/>
                <w:kern w:val="0"/>
                <w:sz w:val="20"/>
                <w:szCs w:val="20"/>
                <w:lang w:eastAsia="en-AU"/>
                <w14:ligatures w14:val="none"/>
              </w:rPr>
            </w:pPr>
            <w:r w:rsidRPr="00901FBC">
              <w:rPr>
                <w:rFonts w:eastAsia="Times New Roman" w:cs="Arial"/>
                <w:kern w:val="0"/>
                <w:sz w:val="20"/>
                <w:szCs w:val="20"/>
                <w:lang w:eastAsia="en-AU"/>
                <w14:ligatures w14:val="none"/>
              </w:rPr>
              <w:t>Revised by </w:t>
            </w:r>
          </w:p>
        </w:tc>
        <w:tc>
          <w:tcPr>
            <w:tcW w:w="4830" w:type="dxa"/>
            <w:tcBorders>
              <w:top w:val="single" w:sz="6" w:space="0" w:color="00DCA1" w:themeColor="background2"/>
              <w:left w:val="nil"/>
              <w:bottom w:val="single" w:sz="6" w:space="0" w:color="00DCA1" w:themeColor="background2"/>
              <w:right w:val="nil"/>
            </w:tcBorders>
            <w:shd w:val="clear" w:color="auto" w:fill="00DCA1" w:themeFill="background2"/>
            <w:vAlign w:val="center"/>
            <w:hideMark/>
          </w:tcPr>
          <w:p w14:paraId="42F838D8" w14:textId="77777777" w:rsidR="00901FBC" w:rsidRPr="00901FBC" w:rsidRDefault="00901FBC">
            <w:pPr>
              <w:spacing w:before="0" w:after="0" w:line="240" w:lineRule="auto"/>
              <w:textAlignment w:val="baseline"/>
              <w:rPr>
                <w:rFonts w:ascii="Times New Roman" w:eastAsia="Times New Roman" w:hAnsi="Times New Roman" w:cs="Times New Roman"/>
                <w:kern w:val="0"/>
                <w:sz w:val="20"/>
                <w:szCs w:val="20"/>
                <w:lang w:eastAsia="en-AU"/>
                <w14:ligatures w14:val="none"/>
              </w:rPr>
            </w:pPr>
            <w:r w:rsidRPr="00901FBC">
              <w:rPr>
                <w:rFonts w:eastAsia="Times New Roman" w:cs="Arial"/>
                <w:kern w:val="0"/>
                <w:sz w:val="20"/>
                <w:szCs w:val="20"/>
                <w:lang w:eastAsia="en-AU"/>
                <w14:ligatures w14:val="none"/>
              </w:rPr>
              <w:t>Changes </w:t>
            </w:r>
          </w:p>
        </w:tc>
      </w:tr>
      <w:tr w:rsidR="007A5BD9" w:rsidRPr="001C6D7E" w14:paraId="38F7885E" w14:textId="77777777">
        <w:trPr>
          <w:trHeight w:val="30"/>
        </w:trPr>
        <w:tc>
          <w:tcPr>
            <w:tcW w:w="1410" w:type="dxa"/>
            <w:tcBorders>
              <w:top w:val="single" w:sz="6" w:space="0" w:color="00DCA1" w:themeColor="background2"/>
              <w:left w:val="nil"/>
              <w:bottom w:val="single" w:sz="6" w:space="0" w:color="00DCA1" w:themeColor="background2"/>
              <w:right w:val="nil"/>
            </w:tcBorders>
            <w:vAlign w:val="center"/>
          </w:tcPr>
          <w:p w14:paraId="065F64A0" w14:textId="08ED4738" w:rsidR="007A5BD9" w:rsidRPr="001C6D7E" w:rsidRDefault="007A5BD9" w:rsidP="00C10ED2">
            <w:pPr>
              <w:spacing w:line="240" w:lineRule="auto"/>
              <w:textAlignment w:val="baseline"/>
              <w:rPr>
                <w:rFonts w:eastAsia="Times New Roman" w:cs="Times New Roman"/>
                <w:color w:val="000000" w:themeColor="text1"/>
                <w:kern w:val="0"/>
                <w:sz w:val="20"/>
                <w:szCs w:val="20"/>
                <w14:ligatures w14:val="none"/>
              </w:rPr>
            </w:pPr>
            <w:r w:rsidRPr="001C6D7E">
              <w:rPr>
                <w:rFonts w:eastAsia="Times New Roman" w:cs="Times New Roman"/>
                <w:color w:val="000000" w:themeColor="text1"/>
                <w:kern w:val="0"/>
                <w:sz w:val="20"/>
                <w:szCs w:val="20"/>
                <w14:ligatures w14:val="none"/>
              </w:rPr>
              <w:t>Version 5.0</w:t>
            </w:r>
          </w:p>
        </w:tc>
        <w:tc>
          <w:tcPr>
            <w:tcW w:w="1620" w:type="dxa"/>
            <w:tcBorders>
              <w:top w:val="single" w:sz="6" w:space="0" w:color="00DCA1" w:themeColor="background2"/>
              <w:left w:val="nil"/>
              <w:bottom w:val="single" w:sz="6" w:space="0" w:color="00DCA1" w:themeColor="background2"/>
              <w:right w:val="nil"/>
            </w:tcBorders>
            <w:vAlign w:val="center"/>
          </w:tcPr>
          <w:p w14:paraId="14A4093F" w14:textId="7A2519A5" w:rsidR="007A5BD9" w:rsidRPr="001C6D7E" w:rsidRDefault="00C46EE3" w:rsidP="00C10ED2">
            <w:pPr>
              <w:spacing w:line="240" w:lineRule="auto"/>
              <w:textAlignment w:val="baseline"/>
              <w:rPr>
                <w:rFonts w:eastAsia="Times New Roman" w:cs="Times New Roman"/>
                <w:color w:val="000000" w:themeColor="text1"/>
                <w:kern w:val="0"/>
                <w:sz w:val="20"/>
                <w:szCs w:val="20"/>
                <w14:ligatures w14:val="none"/>
              </w:rPr>
            </w:pPr>
            <w:r>
              <w:rPr>
                <w:rFonts w:eastAsia="Times New Roman" w:cs="Times New Roman"/>
                <w:color w:val="000000" w:themeColor="text1"/>
                <w:kern w:val="0"/>
                <w:sz w:val="20"/>
                <w:szCs w:val="20"/>
                <w14:ligatures w14:val="none"/>
              </w:rPr>
              <w:t>16 D</w:t>
            </w:r>
            <w:r w:rsidR="001C6D7E">
              <w:rPr>
                <w:rFonts w:eastAsia="Times New Roman" w:cs="Times New Roman"/>
                <w:color w:val="000000" w:themeColor="text1"/>
                <w:kern w:val="0"/>
                <w:sz w:val="20"/>
                <w:szCs w:val="20"/>
                <w14:ligatures w14:val="none"/>
              </w:rPr>
              <w:t>ecem</w:t>
            </w:r>
            <w:r w:rsidR="00C352E3" w:rsidRPr="001C6D7E">
              <w:rPr>
                <w:rFonts w:eastAsia="Times New Roman" w:cs="Times New Roman"/>
                <w:color w:val="000000" w:themeColor="text1"/>
                <w:kern w:val="0"/>
                <w:sz w:val="20"/>
                <w:szCs w:val="20"/>
                <w14:ligatures w14:val="none"/>
              </w:rPr>
              <w:t>be</w:t>
            </w:r>
            <w:r w:rsidR="00550A44" w:rsidRPr="001C6D7E">
              <w:rPr>
                <w:rFonts w:eastAsia="Times New Roman" w:cs="Times New Roman"/>
                <w:color w:val="000000" w:themeColor="text1"/>
                <w:kern w:val="0"/>
                <w:sz w:val="20"/>
                <w:szCs w:val="20"/>
                <w14:ligatures w14:val="none"/>
              </w:rPr>
              <w:t>r 2025</w:t>
            </w:r>
          </w:p>
        </w:tc>
        <w:tc>
          <w:tcPr>
            <w:tcW w:w="1125" w:type="dxa"/>
            <w:tcBorders>
              <w:top w:val="single" w:sz="6" w:space="0" w:color="00DCA1" w:themeColor="background2"/>
              <w:left w:val="nil"/>
              <w:bottom w:val="single" w:sz="6" w:space="0" w:color="00DCA1" w:themeColor="background2"/>
              <w:right w:val="nil"/>
            </w:tcBorders>
            <w:vAlign w:val="center"/>
          </w:tcPr>
          <w:p w14:paraId="7403756C" w14:textId="20822536" w:rsidR="007A5BD9" w:rsidRPr="001C6D7E" w:rsidRDefault="00550A44" w:rsidP="00C10ED2">
            <w:pPr>
              <w:spacing w:line="240" w:lineRule="auto"/>
              <w:textAlignment w:val="baseline"/>
              <w:rPr>
                <w:rFonts w:eastAsia="Times New Roman" w:cs="Times New Roman"/>
                <w:color w:val="000000" w:themeColor="text1"/>
                <w:kern w:val="0"/>
                <w:sz w:val="20"/>
                <w:szCs w:val="20"/>
                <w14:ligatures w14:val="none"/>
              </w:rPr>
            </w:pPr>
            <w:r w:rsidRPr="001C6D7E">
              <w:rPr>
                <w:rFonts w:eastAsia="Times New Roman" w:cs="Times New Roman"/>
                <w:color w:val="000000" w:themeColor="text1"/>
                <w:kern w:val="0"/>
                <w:sz w:val="20"/>
                <w:szCs w:val="20"/>
                <w14:ligatures w14:val="none"/>
              </w:rPr>
              <w:t>CDNA</w:t>
            </w:r>
          </w:p>
        </w:tc>
        <w:tc>
          <w:tcPr>
            <w:tcW w:w="4830" w:type="dxa"/>
            <w:tcBorders>
              <w:top w:val="single" w:sz="6" w:space="0" w:color="00DCA1" w:themeColor="background2"/>
              <w:left w:val="nil"/>
              <w:bottom w:val="single" w:sz="6" w:space="0" w:color="00DCA1" w:themeColor="background2"/>
              <w:right w:val="nil"/>
            </w:tcBorders>
            <w:vAlign w:val="center"/>
          </w:tcPr>
          <w:p w14:paraId="43BCB1A3" w14:textId="487B07EE" w:rsidR="007A5BD9" w:rsidRPr="00901FBC" w:rsidRDefault="001D6CB6" w:rsidP="00C10ED2">
            <w:pPr>
              <w:pStyle w:val="Paragraphtext"/>
              <w:rPr>
                <w:sz w:val="20"/>
                <w:szCs w:val="20"/>
              </w:rPr>
            </w:pPr>
            <w:r>
              <w:rPr>
                <w:sz w:val="20"/>
                <w:szCs w:val="20"/>
              </w:rPr>
              <w:t xml:space="preserve">Full revision to </w:t>
            </w:r>
            <w:r w:rsidR="00205493">
              <w:rPr>
                <w:sz w:val="20"/>
                <w:szCs w:val="20"/>
              </w:rPr>
              <w:t xml:space="preserve">update evidence-based recommendations for public health response and </w:t>
            </w:r>
            <w:r w:rsidR="00BA2BA5">
              <w:rPr>
                <w:sz w:val="20"/>
                <w:szCs w:val="20"/>
              </w:rPr>
              <w:t xml:space="preserve">align approaches for </w:t>
            </w:r>
            <w:r w:rsidR="4824881D" w:rsidRPr="66A0B6BB">
              <w:rPr>
                <w:sz w:val="20"/>
                <w:szCs w:val="20"/>
              </w:rPr>
              <w:t>clade I and II</w:t>
            </w:r>
            <w:r w:rsidR="00B24A7A">
              <w:rPr>
                <w:sz w:val="20"/>
                <w:szCs w:val="20"/>
              </w:rPr>
              <w:t>.</w:t>
            </w:r>
          </w:p>
        </w:tc>
      </w:tr>
      <w:tr w:rsidR="00901FBC" w:rsidRPr="001C6D7E" w14:paraId="282112BA" w14:textId="77777777">
        <w:trPr>
          <w:trHeight w:val="30"/>
        </w:trPr>
        <w:tc>
          <w:tcPr>
            <w:tcW w:w="1410" w:type="dxa"/>
            <w:tcBorders>
              <w:top w:val="single" w:sz="6" w:space="0" w:color="00DCA1" w:themeColor="background2"/>
              <w:left w:val="nil"/>
              <w:bottom w:val="single" w:sz="6" w:space="0" w:color="00DCA1" w:themeColor="background2"/>
              <w:right w:val="nil"/>
            </w:tcBorders>
            <w:vAlign w:val="center"/>
          </w:tcPr>
          <w:p w14:paraId="4C9994D3" w14:textId="77777777" w:rsidR="00901FBC" w:rsidRPr="001C6D7E" w:rsidRDefault="00901FBC" w:rsidP="00C10ED2">
            <w:pPr>
              <w:spacing w:line="240" w:lineRule="auto"/>
              <w:textAlignment w:val="baseline"/>
              <w:rPr>
                <w:rFonts w:eastAsia="Times New Roman" w:cs="Times New Roman"/>
                <w:color w:val="000000" w:themeColor="text1"/>
                <w:kern w:val="0"/>
                <w:sz w:val="20"/>
                <w:szCs w:val="20"/>
                <w14:ligatures w14:val="none"/>
              </w:rPr>
            </w:pPr>
            <w:r w:rsidRPr="001C6D7E">
              <w:rPr>
                <w:rFonts w:eastAsia="Times New Roman" w:cs="Times New Roman"/>
                <w:color w:val="000000" w:themeColor="text1"/>
                <w:kern w:val="0"/>
                <w:sz w:val="20"/>
                <w:szCs w:val="20"/>
                <w14:ligatures w14:val="none"/>
              </w:rPr>
              <w:t xml:space="preserve">Version 4.0 </w:t>
            </w:r>
          </w:p>
        </w:tc>
        <w:tc>
          <w:tcPr>
            <w:tcW w:w="1620" w:type="dxa"/>
            <w:tcBorders>
              <w:top w:val="single" w:sz="6" w:space="0" w:color="00DCA1" w:themeColor="background2"/>
              <w:left w:val="nil"/>
              <w:bottom w:val="single" w:sz="6" w:space="0" w:color="00DCA1" w:themeColor="background2"/>
              <w:right w:val="nil"/>
            </w:tcBorders>
            <w:vAlign w:val="center"/>
          </w:tcPr>
          <w:p w14:paraId="3AEF2DF5" w14:textId="02A73FE4" w:rsidR="00901FBC" w:rsidRPr="001C6D7E" w:rsidRDefault="00901FBC" w:rsidP="00C10ED2">
            <w:pPr>
              <w:spacing w:line="240" w:lineRule="auto"/>
              <w:textAlignment w:val="baseline"/>
              <w:rPr>
                <w:rFonts w:eastAsia="Times New Roman" w:cs="Times New Roman"/>
                <w:color w:val="000000" w:themeColor="text1"/>
                <w:kern w:val="0"/>
                <w:sz w:val="20"/>
                <w:szCs w:val="20"/>
                <w14:ligatures w14:val="none"/>
              </w:rPr>
            </w:pPr>
            <w:r w:rsidRPr="001C6D7E">
              <w:rPr>
                <w:rFonts w:eastAsia="Times New Roman" w:cs="Times New Roman"/>
                <w:color w:val="000000" w:themeColor="text1"/>
                <w:kern w:val="0"/>
                <w:sz w:val="20"/>
                <w:szCs w:val="20"/>
                <w14:ligatures w14:val="none"/>
              </w:rPr>
              <w:t>14</w:t>
            </w:r>
            <w:r w:rsidR="00190BA4" w:rsidRPr="001C6D7E">
              <w:rPr>
                <w:rFonts w:eastAsia="Times New Roman" w:cs="Times New Roman"/>
                <w:color w:val="000000" w:themeColor="text1"/>
                <w:kern w:val="0"/>
                <w:sz w:val="20"/>
                <w:szCs w:val="20"/>
                <w14:ligatures w14:val="none"/>
              </w:rPr>
              <w:t> </w:t>
            </w:r>
            <w:r w:rsidRPr="001C6D7E">
              <w:rPr>
                <w:rFonts w:eastAsia="Times New Roman" w:cs="Times New Roman"/>
                <w:color w:val="000000" w:themeColor="text1"/>
                <w:kern w:val="0"/>
                <w:sz w:val="20"/>
                <w:szCs w:val="20"/>
                <w14:ligatures w14:val="none"/>
              </w:rPr>
              <w:t>October 2024</w:t>
            </w:r>
          </w:p>
        </w:tc>
        <w:tc>
          <w:tcPr>
            <w:tcW w:w="1125" w:type="dxa"/>
            <w:tcBorders>
              <w:top w:val="single" w:sz="6" w:space="0" w:color="00DCA1" w:themeColor="background2"/>
              <w:left w:val="nil"/>
              <w:bottom w:val="single" w:sz="6" w:space="0" w:color="00DCA1" w:themeColor="background2"/>
              <w:right w:val="nil"/>
            </w:tcBorders>
            <w:vAlign w:val="center"/>
          </w:tcPr>
          <w:p w14:paraId="04C2D88A" w14:textId="77777777" w:rsidR="00901FBC" w:rsidRPr="001C6D7E" w:rsidRDefault="00901FBC" w:rsidP="00C10ED2">
            <w:pPr>
              <w:spacing w:line="240" w:lineRule="auto"/>
              <w:textAlignment w:val="baseline"/>
              <w:rPr>
                <w:rFonts w:eastAsia="Times New Roman" w:cs="Times New Roman"/>
                <w:color w:val="000000" w:themeColor="text1"/>
                <w:kern w:val="0"/>
                <w:sz w:val="20"/>
                <w:szCs w:val="20"/>
                <w14:ligatures w14:val="none"/>
              </w:rPr>
            </w:pPr>
            <w:r w:rsidRPr="001C6D7E">
              <w:rPr>
                <w:rFonts w:eastAsia="Times New Roman" w:cs="Times New Roman"/>
                <w:color w:val="000000" w:themeColor="text1"/>
                <w:kern w:val="0"/>
                <w:sz w:val="20"/>
                <w:szCs w:val="20"/>
                <w14:ligatures w14:val="none"/>
              </w:rPr>
              <w:t xml:space="preserve">CDNA </w:t>
            </w:r>
          </w:p>
        </w:tc>
        <w:tc>
          <w:tcPr>
            <w:tcW w:w="4830" w:type="dxa"/>
            <w:tcBorders>
              <w:top w:val="single" w:sz="6" w:space="0" w:color="00DCA1" w:themeColor="background2"/>
              <w:left w:val="nil"/>
              <w:bottom w:val="single" w:sz="6" w:space="0" w:color="00DCA1" w:themeColor="background2"/>
              <w:right w:val="nil"/>
            </w:tcBorders>
            <w:vAlign w:val="center"/>
          </w:tcPr>
          <w:p w14:paraId="41F9D304" w14:textId="77777777" w:rsidR="00901FBC" w:rsidRPr="00901FBC" w:rsidRDefault="00901FBC" w:rsidP="00C10ED2">
            <w:pPr>
              <w:pStyle w:val="Paragraphtext"/>
              <w:rPr>
                <w:sz w:val="20"/>
                <w:szCs w:val="20"/>
              </w:rPr>
            </w:pPr>
            <w:r w:rsidRPr="00901FBC">
              <w:rPr>
                <w:sz w:val="20"/>
                <w:szCs w:val="20"/>
              </w:rPr>
              <w:t xml:space="preserve">Full revision to update evidence-based recommendations for public health and strengthen clade I information. </w:t>
            </w:r>
          </w:p>
        </w:tc>
      </w:tr>
      <w:tr w:rsidR="00901FBC" w:rsidRPr="001C6D7E" w14:paraId="67154153" w14:textId="77777777">
        <w:trPr>
          <w:trHeight w:val="30"/>
        </w:trPr>
        <w:tc>
          <w:tcPr>
            <w:tcW w:w="1410" w:type="dxa"/>
            <w:tcBorders>
              <w:top w:val="single" w:sz="6" w:space="0" w:color="00DCA1" w:themeColor="background2"/>
              <w:left w:val="nil"/>
              <w:bottom w:val="single" w:sz="6" w:space="0" w:color="00DCA1" w:themeColor="background2"/>
              <w:right w:val="nil"/>
            </w:tcBorders>
          </w:tcPr>
          <w:p w14:paraId="17D82DFC" w14:textId="77777777" w:rsidR="00901FBC" w:rsidRPr="001C6D7E" w:rsidRDefault="00901FBC" w:rsidP="00C10ED2">
            <w:pPr>
              <w:spacing w:line="240" w:lineRule="auto"/>
              <w:textAlignment w:val="baseline"/>
              <w:rPr>
                <w:rFonts w:eastAsia="Times New Roman" w:cs="Times New Roman"/>
                <w:color w:val="000000" w:themeColor="text1"/>
                <w:kern w:val="0"/>
                <w:sz w:val="20"/>
                <w:szCs w:val="20"/>
                <w14:ligatures w14:val="none"/>
              </w:rPr>
            </w:pPr>
            <w:r w:rsidRPr="001C6D7E">
              <w:rPr>
                <w:rFonts w:eastAsia="Times New Roman" w:cs="Times New Roman"/>
                <w:color w:val="000000" w:themeColor="text1"/>
                <w:kern w:val="0"/>
                <w:sz w:val="20"/>
                <w:szCs w:val="20"/>
                <w14:ligatures w14:val="none"/>
              </w:rPr>
              <w:t>Version 3.0</w:t>
            </w:r>
          </w:p>
        </w:tc>
        <w:tc>
          <w:tcPr>
            <w:tcW w:w="1620" w:type="dxa"/>
            <w:tcBorders>
              <w:top w:val="single" w:sz="6" w:space="0" w:color="00DCA1" w:themeColor="background2"/>
              <w:left w:val="nil"/>
              <w:bottom w:val="single" w:sz="6" w:space="0" w:color="00DCA1" w:themeColor="background2"/>
              <w:right w:val="nil"/>
            </w:tcBorders>
          </w:tcPr>
          <w:p w14:paraId="5B68C9CD" w14:textId="7E7C6F4D" w:rsidR="00901FBC" w:rsidRPr="001C6D7E" w:rsidRDefault="00901FBC" w:rsidP="00C10ED2">
            <w:pPr>
              <w:spacing w:line="240" w:lineRule="auto"/>
              <w:textAlignment w:val="baseline"/>
              <w:rPr>
                <w:rFonts w:eastAsia="Times New Roman" w:cs="Times New Roman"/>
                <w:color w:val="000000" w:themeColor="text1"/>
                <w:kern w:val="0"/>
                <w:sz w:val="20"/>
                <w:szCs w:val="20"/>
                <w14:ligatures w14:val="none"/>
              </w:rPr>
            </w:pPr>
            <w:r w:rsidRPr="001C6D7E">
              <w:rPr>
                <w:rFonts w:eastAsia="Times New Roman" w:cs="Times New Roman"/>
                <w:color w:val="000000" w:themeColor="text1"/>
                <w:kern w:val="0"/>
                <w:sz w:val="20"/>
                <w:szCs w:val="20"/>
                <w14:ligatures w14:val="none"/>
              </w:rPr>
              <w:t>20</w:t>
            </w:r>
            <w:r w:rsidR="00190BA4" w:rsidRPr="001C6D7E">
              <w:rPr>
                <w:rFonts w:eastAsia="Times New Roman" w:cs="Times New Roman"/>
                <w:color w:val="000000" w:themeColor="text1"/>
                <w:kern w:val="0"/>
                <w:sz w:val="20"/>
                <w:szCs w:val="20"/>
                <w14:ligatures w14:val="none"/>
              </w:rPr>
              <w:t> </w:t>
            </w:r>
            <w:r w:rsidRPr="001C6D7E">
              <w:rPr>
                <w:rFonts w:eastAsia="Times New Roman" w:cs="Times New Roman"/>
                <w:color w:val="000000" w:themeColor="text1"/>
                <w:kern w:val="0"/>
                <w:sz w:val="20"/>
                <w:szCs w:val="20"/>
                <w14:ligatures w14:val="none"/>
              </w:rPr>
              <w:t>December 2022</w:t>
            </w:r>
          </w:p>
        </w:tc>
        <w:tc>
          <w:tcPr>
            <w:tcW w:w="1125" w:type="dxa"/>
            <w:tcBorders>
              <w:top w:val="single" w:sz="6" w:space="0" w:color="00DCA1" w:themeColor="background2"/>
              <w:left w:val="nil"/>
              <w:bottom w:val="single" w:sz="6" w:space="0" w:color="00DCA1" w:themeColor="background2"/>
              <w:right w:val="nil"/>
            </w:tcBorders>
          </w:tcPr>
          <w:p w14:paraId="5E12B296" w14:textId="77777777" w:rsidR="00901FBC" w:rsidRPr="001C6D7E" w:rsidRDefault="00901FBC" w:rsidP="00C10ED2">
            <w:pPr>
              <w:spacing w:line="240" w:lineRule="auto"/>
              <w:textAlignment w:val="baseline"/>
              <w:rPr>
                <w:rFonts w:eastAsia="Times New Roman" w:cs="Times New Roman"/>
                <w:color w:val="000000" w:themeColor="text1"/>
                <w:kern w:val="0"/>
                <w:sz w:val="20"/>
                <w:szCs w:val="20"/>
                <w14:ligatures w14:val="none"/>
              </w:rPr>
            </w:pPr>
            <w:r w:rsidRPr="001C6D7E">
              <w:rPr>
                <w:rFonts w:eastAsia="Times New Roman" w:cs="Times New Roman"/>
                <w:color w:val="000000" w:themeColor="text1"/>
                <w:kern w:val="0"/>
                <w:sz w:val="20"/>
                <w:szCs w:val="20"/>
                <w14:ligatures w14:val="none"/>
              </w:rPr>
              <w:t>CDNA</w:t>
            </w:r>
          </w:p>
        </w:tc>
        <w:tc>
          <w:tcPr>
            <w:tcW w:w="4830" w:type="dxa"/>
            <w:tcBorders>
              <w:top w:val="single" w:sz="6" w:space="0" w:color="00DCA1" w:themeColor="background2"/>
              <w:left w:val="nil"/>
              <w:bottom w:val="single" w:sz="6" w:space="0" w:color="00DCA1" w:themeColor="background2"/>
              <w:right w:val="nil"/>
            </w:tcBorders>
          </w:tcPr>
          <w:p w14:paraId="0E59FAAA" w14:textId="77777777" w:rsidR="00901FBC" w:rsidRPr="00901FBC" w:rsidRDefault="00901FBC" w:rsidP="00C10ED2">
            <w:pPr>
              <w:pStyle w:val="Paragraphtext"/>
              <w:rPr>
                <w:sz w:val="20"/>
                <w:szCs w:val="20"/>
              </w:rPr>
            </w:pPr>
            <w:r w:rsidRPr="00901FBC">
              <w:rPr>
                <w:sz w:val="20"/>
                <w:szCs w:val="20"/>
              </w:rPr>
              <w:t xml:space="preserve">Full revision to present evidence-based recommendations for public health. </w:t>
            </w:r>
          </w:p>
          <w:p w14:paraId="2CF1FAE4" w14:textId="77777777" w:rsidR="00901FBC" w:rsidRPr="00901FBC" w:rsidRDefault="00901FBC" w:rsidP="00C10ED2">
            <w:pPr>
              <w:pStyle w:val="Paragraphtext"/>
              <w:rPr>
                <w:sz w:val="20"/>
                <w:szCs w:val="20"/>
              </w:rPr>
            </w:pPr>
          </w:p>
          <w:p w14:paraId="5A32B9F8" w14:textId="77777777" w:rsidR="00901FBC" w:rsidRPr="00901FBC" w:rsidRDefault="00901FBC" w:rsidP="00C10ED2">
            <w:pPr>
              <w:pStyle w:val="Paragraphtext"/>
              <w:rPr>
                <w:sz w:val="20"/>
                <w:szCs w:val="20"/>
              </w:rPr>
            </w:pPr>
            <w:r w:rsidRPr="00901FBC">
              <w:rPr>
                <w:sz w:val="20"/>
                <w:szCs w:val="20"/>
              </w:rPr>
              <w:t xml:space="preserve">Revised: The disease, Routine prevention activities, Surveillance objectives, Case management, Specific settings. </w:t>
            </w:r>
          </w:p>
        </w:tc>
      </w:tr>
      <w:tr w:rsidR="00901FBC" w:rsidRPr="00F33847" w14:paraId="700073C9" w14:textId="77777777">
        <w:trPr>
          <w:trHeight w:val="30"/>
        </w:trPr>
        <w:tc>
          <w:tcPr>
            <w:tcW w:w="1410" w:type="dxa"/>
            <w:tcBorders>
              <w:top w:val="single" w:sz="6" w:space="0" w:color="00DCA1" w:themeColor="background2"/>
              <w:left w:val="nil"/>
              <w:bottom w:val="single" w:sz="6" w:space="0" w:color="00DCA1" w:themeColor="background2"/>
              <w:right w:val="nil"/>
            </w:tcBorders>
          </w:tcPr>
          <w:p w14:paraId="3577EC03" w14:textId="77777777" w:rsidR="00901FBC" w:rsidRPr="00901FBC" w:rsidRDefault="00901FBC" w:rsidP="00C10ED2">
            <w:pPr>
              <w:spacing w:line="240" w:lineRule="auto"/>
              <w:textAlignment w:val="baseline"/>
              <w:rPr>
                <w:rFonts w:ascii="Times New Roman" w:eastAsia="Times New Roman" w:hAnsi="Times New Roman" w:cs="Times New Roman"/>
                <w:kern w:val="0"/>
                <w:sz w:val="20"/>
                <w:szCs w:val="20"/>
                <w:lang w:eastAsia="en-AU"/>
                <w14:ligatures w14:val="none"/>
              </w:rPr>
            </w:pPr>
            <w:r w:rsidRPr="00901FBC">
              <w:rPr>
                <w:sz w:val="20"/>
                <w:szCs w:val="20"/>
              </w:rPr>
              <w:t>Version 2.0</w:t>
            </w:r>
          </w:p>
        </w:tc>
        <w:tc>
          <w:tcPr>
            <w:tcW w:w="1620" w:type="dxa"/>
            <w:tcBorders>
              <w:top w:val="single" w:sz="6" w:space="0" w:color="00DCA1" w:themeColor="background2"/>
              <w:left w:val="nil"/>
              <w:bottom w:val="single" w:sz="6" w:space="0" w:color="00DCA1" w:themeColor="background2"/>
              <w:right w:val="nil"/>
            </w:tcBorders>
          </w:tcPr>
          <w:p w14:paraId="54A60748" w14:textId="16D4F106" w:rsidR="00901FBC" w:rsidRPr="00901FBC" w:rsidRDefault="00901FBC" w:rsidP="00C10ED2">
            <w:pPr>
              <w:spacing w:line="240" w:lineRule="auto"/>
              <w:textAlignment w:val="baseline"/>
              <w:rPr>
                <w:rFonts w:ascii="Times New Roman" w:eastAsia="Times New Roman" w:hAnsi="Times New Roman" w:cs="Times New Roman"/>
                <w:kern w:val="0"/>
                <w:sz w:val="20"/>
                <w:szCs w:val="20"/>
                <w:lang w:eastAsia="en-AU"/>
                <w14:ligatures w14:val="none"/>
              </w:rPr>
            </w:pPr>
            <w:r w:rsidRPr="00901FBC">
              <w:rPr>
                <w:sz w:val="20"/>
                <w:szCs w:val="20"/>
              </w:rPr>
              <w:t>08</w:t>
            </w:r>
            <w:r w:rsidR="00190BA4">
              <w:rPr>
                <w:sz w:val="20"/>
                <w:szCs w:val="20"/>
              </w:rPr>
              <w:t> </w:t>
            </w:r>
            <w:r w:rsidRPr="00901FBC">
              <w:rPr>
                <w:sz w:val="20"/>
                <w:szCs w:val="20"/>
              </w:rPr>
              <w:t>September 2022</w:t>
            </w:r>
          </w:p>
        </w:tc>
        <w:tc>
          <w:tcPr>
            <w:tcW w:w="1125" w:type="dxa"/>
            <w:tcBorders>
              <w:top w:val="single" w:sz="6" w:space="0" w:color="00DCA1" w:themeColor="background2"/>
              <w:left w:val="nil"/>
              <w:bottom w:val="single" w:sz="6" w:space="0" w:color="00DCA1" w:themeColor="background2"/>
              <w:right w:val="nil"/>
            </w:tcBorders>
          </w:tcPr>
          <w:p w14:paraId="007226FB" w14:textId="77777777" w:rsidR="00901FBC" w:rsidRPr="00901FBC" w:rsidRDefault="00901FBC" w:rsidP="00C10ED2">
            <w:pPr>
              <w:spacing w:line="240" w:lineRule="auto"/>
              <w:textAlignment w:val="baseline"/>
              <w:rPr>
                <w:rFonts w:ascii="Times New Roman" w:eastAsia="Times New Roman" w:hAnsi="Times New Roman" w:cs="Times New Roman"/>
                <w:kern w:val="0"/>
                <w:sz w:val="20"/>
                <w:szCs w:val="20"/>
                <w:lang w:eastAsia="en-AU"/>
                <w14:ligatures w14:val="none"/>
              </w:rPr>
            </w:pPr>
            <w:r w:rsidRPr="00901FBC">
              <w:rPr>
                <w:sz w:val="20"/>
                <w:szCs w:val="20"/>
              </w:rPr>
              <w:t>CDNA</w:t>
            </w:r>
          </w:p>
        </w:tc>
        <w:tc>
          <w:tcPr>
            <w:tcW w:w="4830" w:type="dxa"/>
            <w:tcBorders>
              <w:top w:val="single" w:sz="6" w:space="0" w:color="00DCA1" w:themeColor="background2"/>
              <w:left w:val="nil"/>
              <w:bottom w:val="single" w:sz="6" w:space="0" w:color="00DCA1" w:themeColor="background2"/>
              <w:right w:val="nil"/>
            </w:tcBorders>
          </w:tcPr>
          <w:p w14:paraId="364E2C26" w14:textId="77777777" w:rsidR="00901FBC" w:rsidRPr="00901FBC" w:rsidRDefault="00901FBC" w:rsidP="00C10ED2">
            <w:pPr>
              <w:spacing w:line="240" w:lineRule="auto"/>
              <w:textAlignment w:val="baseline"/>
              <w:rPr>
                <w:rFonts w:ascii="Times New Roman" w:eastAsia="Times New Roman" w:hAnsi="Times New Roman" w:cs="Times New Roman"/>
                <w:kern w:val="0"/>
                <w:sz w:val="20"/>
                <w:szCs w:val="20"/>
                <w:lang w:eastAsia="en-AU"/>
                <w14:ligatures w14:val="none"/>
              </w:rPr>
            </w:pPr>
            <w:r w:rsidRPr="00901FBC">
              <w:rPr>
                <w:sz w:val="20"/>
                <w:szCs w:val="20"/>
              </w:rPr>
              <w:t xml:space="preserve">Revised: The disease, Case management, Contact definitions, Contact management. </w:t>
            </w:r>
          </w:p>
        </w:tc>
      </w:tr>
      <w:tr w:rsidR="00901FBC" w:rsidRPr="00F33847" w14:paraId="13808A3C" w14:textId="77777777" w:rsidTr="00C10ED2">
        <w:trPr>
          <w:trHeight w:val="65"/>
        </w:trPr>
        <w:tc>
          <w:tcPr>
            <w:tcW w:w="1410" w:type="dxa"/>
            <w:tcBorders>
              <w:top w:val="single" w:sz="6" w:space="0" w:color="00DCA1" w:themeColor="background2"/>
              <w:left w:val="nil"/>
              <w:bottom w:val="single" w:sz="6" w:space="0" w:color="00DCA1" w:themeColor="background2"/>
              <w:right w:val="nil"/>
            </w:tcBorders>
          </w:tcPr>
          <w:p w14:paraId="5C66E459" w14:textId="77777777" w:rsidR="00901FBC" w:rsidRPr="00901FBC" w:rsidRDefault="00901FBC" w:rsidP="00C10ED2">
            <w:pPr>
              <w:spacing w:line="240" w:lineRule="auto"/>
              <w:textAlignment w:val="baseline"/>
              <w:rPr>
                <w:rFonts w:ascii="Times New Roman" w:eastAsia="Times New Roman" w:hAnsi="Times New Roman" w:cs="Times New Roman"/>
                <w:kern w:val="0"/>
                <w:sz w:val="20"/>
                <w:szCs w:val="20"/>
                <w:lang w:eastAsia="en-AU"/>
                <w14:ligatures w14:val="none"/>
              </w:rPr>
            </w:pPr>
            <w:r w:rsidRPr="00901FBC">
              <w:rPr>
                <w:sz w:val="20"/>
                <w:szCs w:val="20"/>
              </w:rPr>
              <w:t>Version 1.0</w:t>
            </w:r>
          </w:p>
        </w:tc>
        <w:tc>
          <w:tcPr>
            <w:tcW w:w="1620" w:type="dxa"/>
            <w:tcBorders>
              <w:top w:val="single" w:sz="6" w:space="0" w:color="00DCA1" w:themeColor="background2"/>
              <w:left w:val="nil"/>
              <w:bottom w:val="single" w:sz="6" w:space="0" w:color="00DCA1" w:themeColor="background2"/>
              <w:right w:val="nil"/>
            </w:tcBorders>
          </w:tcPr>
          <w:p w14:paraId="72530DC2" w14:textId="69464608" w:rsidR="00901FBC" w:rsidRPr="00901FBC" w:rsidRDefault="00901FBC" w:rsidP="00C10ED2">
            <w:pPr>
              <w:spacing w:line="240" w:lineRule="auto"/>
              <w:textAlignment w:val="baseline"/>
              <w:rPr>
                <w:rFonts w:ascii="Times New Roman" w:eastAsia="Times New Roman" w:hAnsi="Times New Roman" w:cs="Times New Roman"/>
                <w:kern w:val="0"/>
                <w:sz w:val="20"/>
                <w:szCs w:val="20"/>
                <w:lang w:eastAsia="en-AU"/>
                <w14:ligatures w14:val="none"/>
              </w:rPr>
            </w:pPr>
            <w:r w:rsidRPr="00901FBC">
              <w:rPr>
                <w:sz w:val="20"/>
                <w:szCs w:val="20"/>
              </w:rPr>
              <w:t>27</w:t>
            </w:r>
            <w:r w:rsidR="00190BA4">
              <w:rPr>
                <w:sz w:val="20"/>
                <w:szCs w:val="20"/>
              </w:rPr>
              <w:t> </w:t>
            </w:r>
            <w:r w:rsidRPr="00901FBC">
              <w:rPr>
                <w:sz w:val="20"/>
                <w:szCs w:val="20"/>
              </w:rPr>
              <w:t>July 2022</w:t>
            </w:r>
          </w:p>
        </w:tc>
        <w:tc>
          <w:tcPr>
            <w:tcW w:w="1125" w:type="dxa"/>
            <w:tcBorders>
              <w:top w:val="single" w:sz="6" w:space="0" w:color="00DCA1" w:themeColor="background2"/>
              <w:left w:val="nil"/>
              <w:bottom w:val="single" w:sz="6" w:space="0" w:color="00DCA1" w:themeColor="background2"/>
              <w:right w:val="nil"/>
            </w:tcBorders>
          </w:tcPr>
          <w:p w14:paraId="7743CD19" w14:textId="77777777" w:rsidR="00901FBC" w:rsidRPr="00901FBC" w:rsidRDefault="00901FBC" w:rsidP="00C10ED2">
            <w:pPr>
              <w:spacing w:line="240" w:lineRule="auto"/>
              <w:textAlignment w:val="baseline"/>
              <w:rPr>
                <w:rFonts w:ascii="Times New Roman" w:eastAsia="Times New Roman" w:hAnsi="Times New Roman" w:cs="Times New Roman"/>
                <w:kern w:val="0"/>
                <w:sz w:val="20"/>
                <w:szCs w:val="20"/>
                <w:lang w:eastAsia="en-AU"/>
                <w14:ligatures w14:val="none"/>
              </w:rPr>
            </w:pPr>
            <w:r w:rsidRPr="00901FBC">
              <w:rPr>
                <w:sz w:val="20"/>
                <w:szCs w:val="20"/>
              </w:rPr>
              <w:t>CDNA</w:t>
            </w:r>
          </w:p>
        </w:tc>
        <w:tc>
          <w:tcPr>
            <w:tcW w:w="4830" w:type="dxa"/>
            <w:tcBorders>
              <w:top w:val="single" w:sz="6" w:space="0" w:color="00DCA1" w:themeColor="background2"/>
              <w:left w:val="nil"/>
              <w:bottom w:val="single" w:sz="6" w:space="0" w:color="00DCA1" w:themeColor="background2"/>
              <w:right w:val="nil"/>
            </w:tcBorders>
          </w:tcPr>
          <w:p w14:paraId="7F204192" w14:textId="77777777" w:rsidR="00901FBC" w:rsidRPr="00901FBC" w:rsidRDefault="00901FBC" w:rsidP="00C10ED2">
            <w:pPr>
              <w:spacing w:line="240" w:lineRule="auto"/>
              <w:textAlignment w:val="baseline"/>
              <w:rPr>
                <w:rFonts w:ascii="Times New Roman" w:eastAsia="Times New Roman" w:hAnsi="Times New Roman" w:cs="Times New Roman"/>
                <w:kern w:val="0"/>
                <w:sz w:val="20"/>
                <w:szCs w:val="20"/>
                <w:lang w:eastAsia="en-AU"/>
                <w14:ligatures w14:val="none"/>
              </w:rPr>
            </w:pPr>
            <w:r w:rsidRPr="00901FBC">
              <w:rPr>
                <w:sz w:val="20"/>
                <w:szCs w:val="20"/>
              </w:rPr>
              <w:t>Developed by the Monkeypox Working Group.</w:t>
            </w:r>
          </w:p>
        </w:tc>
      </w:tr>
    </w:tbl>
    <w:p w14:paraId="36D5DFFA" w14:textId="77777777" w:rsidR="00901FBC" w:rsidRPr="00901FBC" w:rsidRDefault="00901FBC" w:rsidP="00901FBC">
      <w:pPr>
        <w:rPr>
          <w:lang w:eastAsia="en-AU"/>
        </w:rPr>
      </w:pPr>
    </w:p>
    <w:p w14:paraId="05762744" w14:textId="77777777" w:rsidR="007A3D24" w:rsidRDefault="007A3D24" w:rsidP="00901FBC">
      <w:pPr>
        <w:rPr>
          <w:lang w:eastAsia="en-AU"/>
        </w:rPr>
      </w:pPr>
    </w:p>
    <w:p w14:paraId="34913AE6" w14:textId="77777777" w:rsidR="007A3D24" w:rsidRDefault="007A3D24" w:rsidP="00901FBC">
      <w:pPr>
        <w:rPr>
          <w:lang w:eastAsia="en-AU"/>
        </w:rPr>
      </w:pPr>
    </w:p>
    <w:p w14:paraId="726470AE" w14:textId="77777777" w:rsidR="007A3D24" w:rsidRDefault="007A3D24" w:rsidP="00901FBC">
      <w:pPr>
        <w:rPr>
          <w:lang w:eastAsia="en-AU"/>
        </w:rPr>
      </w:pPr>
    </w:p>
    <w:p w14:paraId="5A8AD4D2" w14:textId="77777777" w:rsidR="007A3D24" w:rsidRPr="00901FBC" w:rsidRDefault="007A3D24" w:rsidP="00901FBC">
      <w:pPr>
        <w:rPr>
          <w:lang w:eastAsia="en-AU"/>
        </w:rPr>
      </w:pPr>
    </w:p>
    <w:p w14:paraId="0A751578" w14:textId="77777777" w:rsidR="000E01EC" w:rsidRPr="007A3D24" w:rsidRDefault="000E01EC" w:rsidP="007A3D24">
      <w:pPr>
        <w:rPr>
          <w:sz w:val="48"/>
          <w:szCs w:val="48"/>
        </w:rPr>
      </w:pPr>
      <w:bookmarkStart w:id="0" w:name="_Toc193295084"/>
      <w:bookmarkStart w:id="1" w:name="_Toc193295735"/>
      <w:bookmarkStart w:id="2" w:name="_Toc193299713"/>
      <w:bookmarkStart w:id="3" w:name="_Toc193300834"/>
      <w:bookmarkStart w:id="4" w:name="_Toc193369258"/>
      <w:bookmarkStart w:id="5" w:name="_Toc193369573"/>
      <w:bookmarkStart w:id="6" w:name="_Toc193369880"/>
      <w:bookmarkStart w:id="7" w:name="_Toc198654076"/>
      <w:bookmarkStart w:id="8" w:name="_Toc200975534"/>
      <w:bookmarkStart w:id="9" w:name="_Toc187068575"/>
      <w:r w:rsidRPr="007A3D24">
        <w:rPr>
          <w:sz w:val="48"/>
          <w:szCs w:val="48"/>
        </w:rPr>
        <w:t>Table of contents</w:t>
      </w:r>
      <w:bookmarkEnd w:id="0"/>
      <w:bookmarkEnd w:id="1"/>
      <w:bookmarkEnd w:id="2"/>
      <w:bookmarkEnd w:id="3"/>
      <w:bookmarkEnd w:id="4"/>
      <w:bookmarkEnd w:id="5"/>
      <w:bookmarkEnd w:id="6"/>
      <w:bookmarkEnd w:id="7"/>
      <w:bookmarkEnd w:id="8"/>
    </w:p>
    <w:p w14:paraId="0FBB22A2" w14:textId="53953D90" w:rsidR="008F7ACF" w:rsidRPr="002950FB" w:rsidRDefault="00300A6D">
      <w:pPr>
        <w:pStyle w:val="TOC1"/>
        <w:tabs>
          <w:tab w:val="right" w:leader="dot" w:pos="9482"/>
        </w:tabs>
        <w:rPr>
          <w:rFonts w:ascii="Arial" w:eastAsiaTheme="minorEastAsia" w:hAnsi="Arial" w:cs="Arial"/>
          <w:b w:val="0"/>
          <w:bCs w:val="0"/>
          <w:iCs w:val="0"/>
          <w:noProof/>
          <w:lang w:eastAsia="en-AU"/>
        </w:rPr>
      </w:pPr>
      <w:r w:rsidRPr="002950FB">
        <w:rPr>
          <w:rFonts w:ascii="Arial" w:hAnsi="Arial" w:cs="Arial"/>
        </w:rPr>
        <w:fldChar w:fldCharType="begin"/>
      </w:r>
      <w:r w:rsidRPr="002950FB">
        <w:rPr>
          <w:rFonts w:ascii="Arial" w:hAnsi="Arial" w:cs="Arial"/>
        </w:rPr>
        <w:instrText xml:space="preserve"> TOC \o "1-1" \h \z \u </w:instrText>
      </w:r>
      <w:r w:rsidRPr="002950FB">
        <w:rPr>
          <w:rFonts w:ascii="Arial" w:hAnsi="Arial" w:cs="Arial"/>
        </w:rPr>
        <w:fldChar w:fldCharType="separate"/>
      </w:r>
      <w:hyperlink w:anchor="_Toc208503875" w:history="1">
        <w:r w:rsidR="008F7ACF" w:rsidRPr="002950FB">
          <w:rPr>
            <w:rStyle w:val="Hyperlink"/>
            <w:rFonts w:ascii="Arial" w:hAnsi="Arial" w:cs="Arial"/>
            <w:noProof/>
          </w:rPr>
          <w:t>Public health approach</w:t>
        </w:r>
        <w:r w:rsidR="008F7ACF" w:rsidRPr="002950FB">
          <w:rPr>
            <w:rFonts w:ascii="Arial" w:hAnsi="Arial" w:cs="Arial"/>
            <w:noProof/>
            <w:webHidden/>
          </w:rPr>
          <w:tab/>
        </w:r>
        <w:r w:rsidR="008F7ACF" w:rsidRPr="002950FB">
          <w:rPr>
            <w:rFonts w:ascii="Arial" w:hAnsi="Arial" w:cs="Arial"/>
            <w:noProof/>
            <w:webHidden/>
          </w:rPr>
          <w:fldChar w:fldCharType="begin"/>
        </w:r>
        <w:r w:rsidR="008F7ACF" w:rsidRPr="002950FB">
          <w:rPr>
            <w:rFonts w:ascii="Arial" w:hAnsi="Arial" w:cs="Arial"/>
            <w:noProof/>
            <w:webHidden/>
          </w:rPr>
          <w:instrText xml:space="preserve"> PAGEREF _Toc208503875 \h </w:instrText>
        </w:r>
        <w:r w:rsidR="008F7ACF" w:rsidRPr="002950FB">
          <w:rPr>
            <w:rFonts w:ascii="Arial" w:hAnsi="Arial" w:cs="Arial"/>
            <w:noProof/>
            <w:webHidden/>
          </w:rPr>
        </w:r>
        <w:r w:rsidR="008F7ACF" w:rsidRPr="002950FB">
          <w:rPr>
            <w:rFonts w:ascii="Arial" w:hAnsi="Arial" w:cs="Arial"/>
            <w:noProof/>
            <w:webHidden/>
          </w:rPr>
          <w:fldChar w:fldCharType="separate"/>
        </w:r>
        <w:r w:rsidR="002C2B46">
          <w:rPr>
            <w:rFonts w:ascii="Arial" w:hAnsi="Arial" w:cs="Arial"/>
            <w:noProof/>
            <w:webHidden/>
          </w:rPr>
          <w:t>4</w:t>
        </w:r>
        <w:r w:rsidR="008F7ACF" w:rsidRPr="002950FB">
          <w:rPr>
            <w:rFonts w:ascii="Arial" w:hAnsi="Arial" w:cs="Arial"/>
            <w:noProof/>
            <w:webHidden/>
          </w:rPr>
          <w:fldChar w:fldCharType="end"/>
        </w:r>
      </w:hyperlink>
    </w:p>
    <w:p w14:paraId="192C6843" w14:textId="51A97AC2" w:rsidR="008F7ACF" w:rsidRPr="002950FB" w:rsidRDefault="008F7ACF">
      <w:pPr>
        <w:pStyle w:val="TOC1"/>
        <w:tabs>
          <w:tab w:val="right" w:leader="dot" w:pos="9482"/>
        </w:tabs>
        <w:rPr>
          <w:rFonts w:ascii="Arial" w:eastAsiaTheme="minorEastAsia" w:hAnsi="Arial" w:cs="Arial"/>
          <w:b w:val="0"/>
          <w:bCs w:val="0"/>
          <w:iCs w:val="0"/>
          <w:noProof/>
          <w:lang w:eastAsia="en-AU"/>
        </w:rPr>
      </w:pPr>
      <w:hyperlink w:anchor="_Toc208503876" w:history="1">
        <w:r w:rsidRPr="002950FB">
          <w:rPr>
            <w:rStyle w:val="Hyperlink"/>
            <w:rFonts w:ascii="Arial" w:hAnsi="Arial" w:cs="Arial"/>
            <w:noProof/>
          </w:rPr>
          <w:t>Disease summary</w:t>
        </w:r>
        <w:r w:rsidRPr="002950FB">
          <w:rPr>
            <w:rFonts w:ascii="Arial" w:hAnsi="Arial" w:cs="Arial"/>
            <w:noProof/>
            <w:webHidden/>
          </w:rPr>
          <w:tab/>
        </w:r>
        <w:r w:rsidRPr="002950FB">
          <w:rPr>
            <w:rFonts w:ascii="Arial" w:hAnsi="Arial" w:cs="Arial"/>
            <w:noProof/>
            <w:webHidden/>
          </w:rPr>
          <w:fldChar w:fldCharType="begin"/>
        </w:r>
        <w:r w:rsidRPr="002950FB">
          <w:rPr>
            <w:rFonts w:ascii="Arial" w:hAnsi="Arial" w:cs="Arial"/>
            <w:noProof/>
            <w:webHidden/>
          </w:rPr>
          <w:instrText xml:space="preserve"> PAGEREF _Toc208503876 \h </w:instrText>
        </w:r>
        <w:r w:rsidRPr="002950FB">
          <w:rPr>
            <w:rFonts w:ascii="Arial" w:hAnsi="Arial" w:cs="Arial"/>
            <w:noProof/>
            <w:webHidden/>
          </w:rPr>
        </w:r>
        <w:r w:rsidRPr="002950FB">
          <w:rPr>
            <w:rFonts w:ascii="Arial" w:hAnsi="Arial" w:cs="Arial"/>
            <w:noProof/>
            <w:webHidden/>
          </w:rPr>
          <w:fldChar w:fldCharType="separate"/>
        </w:r>
        <w:r w:rsidR="002C2B46">
          <w:rPr>
            <w:rFonts w:ascii="Arial" w:hAnsi="Arial" w:cs="Arial"/>
            <w:noProof/>
            <w:webHidden/>
          </w:rPr>
          <w:t>8</w:t>
        </w:r>
        <w:r w:rsidRPr="002950FB">
          <w:rPr>
            <w:rFonts w:ascii="Arial" w:hAnsi="Arial" w:cs="Arial"/>
            <w:noProof/>
            <w:webHidden/>
          </w:rPr>
          <w:fldChar w:fldCharType="end"/>
        </w:r>
      </w:hyperlink>
    </w:p>
    <w:p w14:paraId="57A889C9" w14:textId="767E4F96" w:rsidR="008F7ACF" w:rsidRPr="002950FB" w:rsidRDefault="008F7ACF">
      <w:pPr>
        <w:pStyle w:val="TOC1"/>
        <w:tabs>
          <w:tab w:val="right" w:leader="dot" w:pos="9482"/>
        </w:tabs>
        <w:rPr>
          <w:rFonts w:ascii="Arial" w:eastAsiaTheme="minorEastAsia" w:hAnsi="Arial" w:cs="Arial"/>
          <w:b w:val="0"/>
          <w:bCs w:val="0"/>
          <w:iCs w:val="0"/>
          <w:noProof/>
          <w:lang w:eastAsia="en-AU"/>
        </w:rPr>
      </w:pPr>
      <w:hyperlink w:anchor="_Toc208503877" w:history="1">
        <w:r w:rsidRPr="002950FB">
          <w:rPr>
            <w:rStyle w:val="Hyperlink"/>
            <w:rFonts w:ascii="Arial" w:hAnsi="Arial" w:cs="Arial"/>
            <w:noProof/>
          </w:rPr>
          <w:t>Case classification</w:t>
        </w:r>
        <w:r w:rsidRPr="002950FB">
          <w:rPr>
            <w:rFonts w:ascii="Arial" w:hAnsi="Arial" w:cs="Arial"/>
            <w:noProof/>
            <w:webHidden/>
          </w:rPr>
          <w:tab/>
        </w:r>
        <w:r w:rsidRPr="002950FB">
          <w:rPr>
            <w:rFonts w:ascii="Arial" w:hAnsi="Arial" w:cs="Arial"/>
            <w:noProof/>
            <w:webHidden/>
          </w:rPr>
          <w:fldChar w:fldCharType="begin"/>
        </w:r>
        <w:r w:rsidRPr="002950FB">
          <w:rPr>
            <w:rFonts w:ascii="Arial" w:hAnsi="Arial" w:cs="Arial"/>
            <w:noProof/>
            <w:webHidden/>
          </w:rPr>
          <w:instrText xml:space="preserve"> PAGEREF _Toc208503877 \h </w:instrText>
        </w:r>
        <w:r w:rsidRPr="002950FB">
          <w:rPr>
            <w:rFonts w:ascii="Arial" w:hAnsi="Arial" w:cs="Arial"/>
            <w:noProof/>
            <w:webHidden/>
          </w:rPr>
        </w:r>
        <w:r w:rsidRPr="002950FB">
          <w:rPr>
            <w:rFonts w:ascii="Arial" w:hAnsi="Arial" w:cs="Arial"/>
            <w:noProof/>
            <w:webHidden/>
          </w:rPr>
          <w:fldChar w:fldCharType="separate"/>
        </w:r>
        <w:r w:rsidR="002C2B46">
          <w:rPr>
            <w:rFonts w:ascii="Arial" w:hAnsi="Arial" w:cs="Arial"/>
            <w:noProof/>
            <w:webHidden/>
          </w:rPr>
          <w:t>13</w:t>
        </w:r>
        <w:r w:rsidRPr="002950FB">
          <w:rPr>
            <w:rFonts w:ascii="Arial" w:hAnsi="Arial" w:cs="Arial"/>
            <w:noProof/>
            <w:webHidden/>
          </w:rPr>
          <w:fldChar w:fldCharType="end"/>
        </w:r>
      </w:hyperlink>
    </w:p>
    <w:p w14:paraId="77BACDBE" w14:textId="725E7D2C" w:rsidR="008F7ACF" w:rsidRPr="002950FB" w:rsidRDefault="008F7ACF">
      <w:pPr>
        <w:pStyle w:val="TOC1"/>
        <w:tabs>
          <w:tab w:val="right" w:leader="dot" w:pos="9482"/>
        </w:tabs>
        <w:rPr>
          <w:rFonts w:ascii="Arial" w:eastAsiaTheme="minorEastAsia" w:hAnsi="Arial" w:cs="Arial"/>
          <w:b w:val="0"/>
          <w:bCs w:val="0"/>
          <w:iCs w:val="0"/>
          <w:noProof/>
          <w:lang w:eastAsia="en-AU"/>
        </w:rPr>
      </w:pPr>
      <w:hyperlink w:anchor="_Toc208503878" w:history="1">
        <w:r w:rsidRPr="002950FB">
          <w:rPr>
            <w:rStyle w:val="Hyperlink"/>
            <w:rFonts w:ascii="Arial" w:hAnsi="Arial" w:cs="Arial"/>
            <w:noProof/>
          </w:rPr>
          <w:t>Case management</w:t>
        </w:r>
        <w:r w:rsidRPr="002950FB">
          <w:rPr>
            <w:rFonts w:ascii="Arial" w:hAnsi="Arial" w:cs="Arial"/>
            <w:noProof/>
            <w:webHidden/>
          </w:rPr>
          <w:tab/>
        </w:r>
        <w:r w:rsidRPr="002950FB">
          <w:rPr>
            <w:rFonts w:ascii="Arial" w:hAnsi="Arial" w:cs="Arial"/>
            <w:noProof/>
            <w:webHidden/>
          </w:rPr>
          <w:fldChar w:fldCharType="begin"/>
        </w:r>
        <w:r w:rsidRPr="002950FB">
          <w:rPr>
            <w:rFonts w:ascii="Arial" w:hAnsi="Arial" w:cs="Arial"/>
            <w:noProof/>
            <w:webHidden/>
          </w:rPr>
          <w:instrText xml:space="preserve"> PAGEREF _Toc208503878 \h </w:instrText>
        </w:r>
        <w:r w:rsidRPr="002950FB">
          <w:rPr>
            <w:rFonts w:ascii="Arial" w:hAnsi="Arial" w:cs="Arial"/>
            <w:noProof/>
            <w:webHidden/>
          </w:rPr>
        </w:r>
        <w:r w:rsidRPr="002950FB">
          <w:rPr>
            <w:rFonts w:ascii="Arial" w:hAnsi="Arial" w:cs="Arial"/>
            <w:noProof/>
            <w:webHidden/>
          </w:rPr>
          <w:fldChar w:fldCharType="separate"/>
        </w:r>
        <w:r w:rsidR="002C2B46">
          <w:rPr>
            <w:rFonts w:ascii="Arial" w:hAnsi="Arial" w:cs="Arial"/>
            <w:noProof/>
            <w:webHidden/>
          </w:rPr>
          <w:t>15</w:t>
        </w:r>
        <w:r w:rsidRPr="002950FB">
          <w:rPr>
            <w:rFonts w:ascii="Arial" w:hAnsi="Arial" w:cs="Arial"/>
            <w:noProof/>
            <w:webHidden/>
          </w:rPr>
          <w:fldChar w:fldCharType="end"/>
        </w:r>
      </w:hyperlink>
    </w:p>
    <w:p w14:paraId="5473D72D" w14:textId="28921EE9" w:rsidR="008F7ACF" w:rsidRPr="002950FB" w:rsidRDefault="008F7ACF">
      <w:pPr>
        <w:pStyle w:val="TOC1"/>
        <w:tabs>
          <w:tab w:val="right" w:leader="dot" w:pos="9482"/>
        </w:tabs>
        <w:rPr>
          <w:rFonts w:ascii="Arial" w:eastAsiaTheme="minorEastAsia" w:hAnsi="Arial" w:cs="Arial"/>
          <w:b w:val="0"/>
          <w:bCs w:val="0"/>
          <w:iCs w:val="0"/>
          <w:noProof/>
          <w:lang w:eastAsia="en-AU"/>
        </w:rPr>
      </w:pPr>
      <w:hyperlink w:anchor="_Toc208503879" w:history="1">
        <w:r w:rsidRPr="002950FB">
          <w:rPr>
            <w:rStyle w:val="Hyperlink"/>
            <w:rFonts w:ascii="Arial" w:hAnsi="Arial" w:cs="Arial"/>
            <w:noProof/>
          </w:rPr>
          <w:t>Contact classification</w:t>
        </w:r>
        <w:r w:rsidRPr="002950FB">
          <w:rPr>
            <w:rFonts w:ascii="Arial" w:hAnsi="Arial" w:cs="Arial"/>
            <w:noProof/>
            <w:webHidden/>
          </w:rPr>
          <w:tab/>
        </w:r>
        <w:r w:rsidRPr="002950FB">
          <w:rPr>
            <w:rFonts w:ascii="Arial" w:hAnsi="Arial" w:cs="Arial"/>
            <w:noProof/>
            <w:webHidden/>
          </w:rPr>
          <w:fldChar w:fldCharType="begin"/>
        </w:r>
        <w:r w:rsidRPr="002950FB">
          <w:rPr>
            <w:rFonts w:ascii="Arial" w:hAnsi="Arial" w:cs="Arial"/>
            <w:noProof/>
            <w:webHidden/>
          </w:rPr>
          <w:instrText xml:space="preserve"> PAGEREF _Toc208503879 \h </w:instrText>
        </w:r>
        <w:r w:rsidRPr="002950FB">
          <w:rPr>
            <w:rFonts w:ascii="Arial" w:hAnsi="Arial" w:cs="Arial"/>
            <w:noProof/>
            <w:webHidden/>
          </w:rPr>
        </w:r>
        <w:r w:rsidRPr="002950FB">
          <w:rPr>
            <w:rFonts w:ascii="Arial" w:hAnsi="Arial" w:cs="Arial"/>
            <w:noProof/>
            <w:webHidden/>
          </w:rPr>
          <w:fldChar w:fldCharType="separate"/>
        </w:r>
        <w:r w:rsidR="002C2B46">
          <w:rPr>
            <w:rFonts w:ascii="Arial" w:hAnsi="Arial" w:cs="Arial"/>
            <w:noProof/>
            <w:webHidden/>
          </w:rPr>
          <w:t>22</w:t>
        </w:r>
        <w:r w:rsidRPr="002950FB">
          <w:rPr>
            <w:rFonts w:ascii="Arial" w:hAnsi="Arial" w:cs="Arial"/>
            <w:noProof/>
            <w:webHidden/>
          </w:rPr>
          <w:fldChar w:fldCharType="end"/>
        </w:r>
      </w:hyperlink>
    </w:p>
    <w:p w14:paraId="7B12BB93" w14:textId="2E5A5544" w:rsidR="008F7ACF" w:rsidRPr="002950FB" w:rsidRDefault="008F7ACF">
      <w:pPr>
        <w:pStyle w:val="TOC1"/>
        <w:tabs>
          <w:tab w:val="right" w:leader="dot" w:pos="9482"/>
        </w:tabs>
        <w:rPr>
          <w:rFonts w:ascii="Arial" w:eastAsiaTheme="minorEastAsia" w:hAnsi="Arial" w:cs="Arial"/>
          <w:b w:val="0"/>
          <w:bCs w:val="0"/>
          <w:iCs w:val="0"/>
          <w:noProof/>
          <w:lang w:eastAsia="en-AU"/>
        </w:rPr>
      </w:pPr>
      <w:hyperlink w:anchor="_Toc208503880" w:history="1">
        <w:r w:rsidRPr="002950FB">
          <w:rPr>
            <w:rStyle w:val="Hyperlink"/>
            <w:rFonts w:ascii="Arial" w:hAnsi="Arial" w:cs="Arial"/>
            <w:noProof/>
          </w:rPr>
          <w:t>Contact management</w:t>
        </w:r>
        <w:r w:rsidRPr="002950FB">
          <w:rPr>
            <w:rFonts w:ascii="Arial" w:hAnsi="Arial" w:cs="Arial"/>
            <w:noProof/>
            <w:webHidden/>
          </w:rPr>
          <w:tab/>
        </w:r>
        <w:r w:rsidRPr="002950FB">
          <w:rPr>
            <w:rFonts w:ascii="Arial" w:hAnsi="Arial" w:cs="Arial"/>
            <w:noProof/>
            <w:webHidden/>
          </w:rPr>
          <w:fldChar w:fldCharType="begin"/>
        </w:r>
        <w:r w:rsidRPr="002950FB">
          <w:rPr>
            <w:rFonts w:ascii="Arial" w:hAnsi="Arial" w:cs="Arial"/>
            <w:noProof/>
            <w:webHidden/>
          </w:rPr>
          <w:instrText xml:space="preserve"> PAGEREF _Toc208503880 \h </w:instrText>
        </w:r>
        <w:r w:rsidRPr="002950FB">
          <w:rPr>
            <w:rFonts w:ascii="Arial" w:hAnsi="Arial" w:cs="Arial"/>
            <w:noProof/>
            <w:webHidden/>
          </w:rPr>
        </w:r>
        <w:r w:rsidRPr="002950FB">
          <w:rPr>
            <w:rFonts w:ascii="Arial" w:hAnsi="Arial" w:cs="Arial"/>
            <w:noProof/>
            <w:webHidden/>
          </w:rPr>
          <w:fldChar w:fldCharType="separate"/>
        </w:r>
        <w:r w:rsidR="002C2B46">
          <w:rPr>
            <w:rFonts w:ascii="Arial" w:hAnsi="Arial" w:cs="Arial"/>
            <w:noProof/>
            <w:webHidden/>
          </w:rPr>
          <w:t>24</w:t>
        </w:r>
        <w:r w:rsidRPr="002950FB">
          <w:rPr>
            <w:rFonts w:ascii="Arial" w:hAnsi="Arial" w:cs="Arial"/>
            <w:noProof/>
            <w:webHidden/>
          </w:rPr>
          <w:fldChar w:fldCharType="end"/>
        </w:r>
      </w:hyperlink>
    </w:p>
    <w:p w14:paraId="18B2FBA1" w14:textId="5B430C5A" w:rsidR="008F7ACF" w:rsidRPr="002950FB" w:rsidRDefault="008F7ACF">
      <w:pPr>
        <w:pStyle w:val="TOC1"/>
        <w:tabs>
          <w:tab w:val="right" w:leader="dot" w:pos="9482"/>
        </w:tabs>
        <w:rPr>
          <w:rFonts w:ascii="Arial" w:eastAsiaTheme="minorEastAsia" w:hAnsi="Arial" w:cs="Arial"/>
          <w:b w:val="0"/>
          <w:bCs w:val="0"/>
          <w:iCs w:val="0"/>
          <w:noProof/>
          <w:lang w:eastAsia="en-AU"/>
        </w:rPr>
      </w:pPr>
      <w:hyperlink w:anchor="_Toc208503881" w:history="1">
        <w:r w:rsidRPr="002950FB">
          <w:rPr>
            <w:rStyle w:val="Hyperlink"/>
            <w:rFonts w:ascii="Arial" w:hAnsi="Arial" w:cs="Arial"/>
            <w:noProof/>
          </w:rPr>
          <w:t>Population level prevention</w:t>
        </w:r>
        <w:r w:rsidRPr="002950FB">
          <w:rPr>
            <w:rFonts w:ascii="Arial" w:hAnsi="Arial" w:cs="Arial"/>
            <w:noProof/>
            <w:webHidden/>
          </w:rPr>
          <w:tab/>
        </w:r>
        <w:r w:rsidRPr="002950FB">
          <w:rPr>
            <w:rFonts w:ascii="Arial" w:hAnsi="Arial" w:cs="Arial"/>
            <w:noProof/>
            <w:webHidden/>
          </w:rPr>
          <w:fldChar w:fldCharType="begin"/>
        </w:r>
        <w:r w:rsidRPr="002950FB">
          <w:rPr>
            <w:rFonts w:ascii="Arial" w:hAnsi="Arial" w:cs="Arial"/>
            <w:noProof/>
            <w:webHidden/>
          </w:rPr>
          <w:instrText xml:space="preserve"> PAGEREF _Toc208503881 \h </w:instrText>
        </w:r>
        <w:r w:rsidRPr="002950FB">
          <w:rPr>
            <w:rFonts w:ascii="Arial" w:hAnsi="Arial" w:cs="Arial"/>
            <w:noProof/>
            <w:webHidden/>
          </w:rPr>
        </w:r>
        <w:r w:rsidRPr="002950FB">
          <w:rPr>
            <w:rFonts w:ascii="Arial" w:hAnsi="Arial" w:cs="Arial"/>
            <w:noProof/>
            <w:webHidden/>
          </w:rPr>
          <w:fldChar w:fldCharType="separate"/>
        </w:r>
        <w:r w:rsidR="002C2B46">
          <w:rPr>
            <w:rFonts w:ascii="Arial" w:hAnsi="Arial" w:cs="Arial"/>
            <w:noProof/>
            <w:webHidden/>
          </w:rPr>
          <w:t>26</w:t>
        </w:r>
        <w:r w:rsidRPr="002950FB">
          <w:rPr>
            <w:rFonts w:ascii="Arial" w:hAnsi="Arial" w:cs="Arial"/>
            <w:noProof/>
            <w:webHidden/>
          </w:rPr>
          <w:fldChar w:fldCharType="end"/>
        </w:r>
      </w:hyperlink>
    </w:p>
    <w:p w14:paraId="256C0178" w14:textId="7B0D7FE0" w:rsidR="008F7ACF" w:rsidRPr="002950FB" w:rsidRDefault="008F7ACF">
      <w:pPr>
        <w:pStyle w:val="TOC1"/>
        <w:tabs>
          <w:tab w:val="right" w:leader="dot" w:pos="9482"/>
        </w:tabs>
        <w:rPr>
          <w:rFonts w:ascii="Arial" w:eastAsiaTheme="minorEastAsia" w:hAnsi="Arial" w:cs="Arial"/>
          <w:b w:val="0"/>
          <w:bCs w:val="0"/>
          <w:iCs w:val="0"/>
          <w:noProof/>
          <w:lang w:eastAsia="en-AU"/>
        </w:rPr>
      </w:pPr>
      <w:hyperlink w:anchor="_Toc208503882" w:history="1">
        <w:r w:rsidRPr="002950FB">
          <w:rPr>
            <w:rStyle w:val="Hyperlink"/>
            <w:rFonts w:ascii="Arial" w:hAnsi="Arial" w:cs="Arial"/>
            <w:noProof/>
          </w:rPr>
          <w:t>Aboriginal and Torres Strait Islander Peoples and communities</w:t>
        </w:r>
        <w:r w:rsidRPr="002950FB">
          <w:rPr>
            <w:rFonts w:ascii="Arial" w:hAnsi="Arial" w:cs="Arial"/>
            <w:noProof/>
            <w:webHidden/>
          </w:rPr>
          <w:tab/>
        </w:r>
        <w:r w:rsidRPr="002950FB">
          <w:rPr>
            <w:rFonts w:ascii="Arial" w:hAnsi="Arial" w:cs="Arial"/>
            <w:noProof/>
            <w:webHidden/>
          </w:rPr>
          <w:fldChar w:fldCharType="begin"/>
        </w:r>
        <w:r w:rsidRPr="002950FB">
          <w:rPr>
            <w:rFonts w:ascii="Arial" w:hAnsi="Arial" w:cs="Arial"/>
            <w:noProof/>
            <w:webHidden/>
          </w:rPr>
          <w:instrText xml:space="preserve"> PAGEREF _Toc208503882 \h </w:instrText>
        </w:r>
        <w:r w:rsidRPr="002950FB">
          <w:rPr>
            <w:rFonts w:ascii="Arial" w:hAnsi="Arial" w:cs="Arial"/>
            <w:noProof/>
            <w:webHidden/>
          </w:rPr>
        </w:r>
        <w:r w:rsidRPr="002950FB">
          <w:rPr>
            <w:rFonts w:ascii="Arial" w:hAnsi="Arial" w:cs="Arial"/>
            <w:noProof/>
            <w:webHidden/>
          </w:rPr>
          <w:fldChar w:fldCharType="separate"/>
        </w:r>
        <w:r w:rsidR="002C2B46">
          <w:rPr>
            <w:rFonts w:ascii="Arial" w:hAnsi="Arial" w:cs="Arial"/>
            <w:noProof/>
            <w:webHidden/>
          </w:rPr>
          <w:t>28</w:t>
        </w:r>
        <w:r w:rsidRPr="002950FB">
          <w:rPr>
            <w:rFonts w:ascii="Arial" w:hAnsi="Arial" w:cs="Arial"/>
            <w:noProof/>
            <w:webHidden/>
          </w:rPr>
          <w:fldChar w:fldCharType="end"/>
        </w:r>
      </w:hyperlink>
    </w:p>
    <w:p w14:paraId="3B8111FD" w14:textId="36C1E80A" w:rsidR="008F7ACF" w:rsidRPr="002950FB" w:rsidRDefault="008F7ACF">
      <w:pPr>
        <w:pStyle w:val="TOC1"/>
        <w:tabs>
          <w:tab w:val="right" w:leader="dot" w:pos="9482"/>
        </w:tabs>
        <w:rPr>
          <w:rFonts w:ascii="Arial" w:eastAsiaTheme="minorEastAsia" w:hAnsi="Arial" w:cs="Arial"/>
          <w:b w:val="0"/>
          <w:bCs w:val="0"/>
          <w:iCs w:val="0"/>
          <w:noProof/>
          <w:lang w:eastAsia="en-AU"/>
        </w:rPr>
      </w:pPr>
      <w:hyperlink w:anchor="_Toc208503883" w:history="1">
        <w:r w:rsidRPr="002950FB">
          <w:rPr>
            <w:rStyle w:val="Hyperlink"/>
            <w:rFonts w:ascii="Arial" w:hAnsi="Arial" w:cs="Arial"/>
            <w:noProof/>
          </w:rPr>
          <w:t>Special situations</w:t>
        </w:r>
        <w:r w:rsidRPr="002950FB">
          <w:rPr>
            <w:rFonts w:ascii="Arial" w:hAnsi="Arial" w:cs="Arial"/>
            <w:noProof/>
            <w:webHidden/>
          </w:rPr>
          <w:tab/>
        </w:r>
        <w:r w:rsidRPr="002950FB">
          <w:rPr>
            <w:rFonts w:ascii="Arial" w:hAnsi="Arial" w:cs="Arial"/>
            <w:noProof/>
            <w:webHidden/>
          </w:rPr>
          <w:fldChar w:fldCharType="begin"/>
        </w:r>
        <w:r w:rsidRPr="002950FB">
          <w:rPr>
            <w:rFonts w:ascii="Arial" w:hAnsi="Arial" w:cs="Arial"/>
            <w:noProof/>
            <w:webHidden/>
          </w:rPr>
          <w:instrText xml:space="preserve"> PAGEREF _Toc208503883 \h </w:instrText>
        </w:r>
        <w:r w:rsidRPr="002950FB">
          <w:rPr>
            <w:rFonts w:ascii="Arial" w:hAnsi="Arial" w:cs="Arial"/>
            <w:noProof/>
            <w:webHidden/>
          </w:rPr>
        </w:r>
        <w:r w:rsidRPr="002950FB">
          <w:rPr>
            <w:rFonts w:ascii="Arial" w:hAnsi="Arial" w:cs="Arial"/>
            <w:noProof/>
            <w:webHidden/>
          </w:rPr>
          <w:fldChar w:fldCharType="separate"/>
        </w:r>
        <w:r w:rsidR="002C2B46">
          <w:rPr>
            <w:rFonts w:ascii="Arial" w:hAnsi="Arial" w:cs="Arial"/>
            <w:noProof/>
            <w:webHidden/>
          </w:rPr>
          <w:t>29</w:t>
        </w:r>
        <w:r w:rsidRPr="002950FB">
          <w:rPr>
            <w:rFonts w:ascii="Arial" w:hAnsi="Arial" w:cs="Arial"/>
            <w:noProof/>
            <w:webHidden/>
          </w:rPr>
          <w:fldChar w:fldCharType="end"/>
        </w:r>
      </w:hyperlink>
    </w:p>
    <w:p w14:paraId="619BF5FE" w14:textId="4B8EB91C" w:rsidR="008F7ACF" w:rsidRPr="002950FB" w:rsidRDefault="008F7ACF">
      <w:pPr>
        <w:pStyle w:val="TOC1"/>
        <w:tabs>
          <w:tab w:val="right" w:leader="dot" w:pos="9482"/>
        </w:tabs>
        <w:rPr>
          <w:rFonts w:ascii="Arial" w:eastAsiaTheme="minorEastAsia" w:hAnsi="Arial" w:cs="Arial"/>
          <w:b w:val="0"/>
          <w:bCs w:val="0"/>
          <w:iCs w:val="0"/>
          <w:noProof/>
          <w:lang w:eastAsia="en-AU"/>
        </w:rPr>
      </w:pPr>
      <w:hyperlink w:anchor="_Toc208503884" w:history="1">
        <w:r w:rsidRPr="002950FB">
          <w:rPr>
            <w:rStyle w:val="Hyperlink"/>
            <w:rFonts w:ascii="Arial" w:hAnsi="Arial" w:cs="Arial"/>
            <w:noProof/>
          </w:rPr>
          <w:t>References</w:t>
        </w:r>
        <w:r w:rsidRPr="002950FB">
          <w:rPr>
            <w:rFonts w:ascii="Arial" w:hAnsi="Arial" w:cs="Arial"/>
            <w:noProof/>
            <w:webHidden/>
          </w:rPr>
          <w:tab/>
        </w:r>
        <w:r w:rsidRPr="002950FB">
          <w:rPr>
            <w:rFonts w:ascii="Arial" w:hAnsi="Arial" w:cs="Arial"/>
            <w:noProof/>
            <w:webHidden/>
          </w:rPr>
          <w:fldChar w:fldCharType="begin"/>
        </w:r>
        <w:r w:rsidRPr="002950FB">
          <w:rPr>
            <w:rFonts w:ascii="Arial" w:hAnsi="Arial" w:cs="Arial"/>
            <w:noProof/>
            <w:webHidden/>
          </w:rPr>
          <w:instrText xml:space="preserve"> PAGEREF _Toc208503884 \h </w:instrText>
        </w:r>
        <w:r w:rsidRPr="002950FB">
          <w:rPr>
            <w:rFonts w:ascii="Arial" w:hAnsi="Arial" w:cs="Arial"/>
            <w:noProof/>
            <w:webHidden/>
          </w:rPr>
        </w:r>
        <w:r w:rsidRPr="002950FB">
          <w:rPr>
            <w:rFonts w:ascii="Arial" w:hAnsi="Arial" w:cs="Arial"/>
            <w:noProof/>
            <w:webHidden/>
          </w:rPr>
          <w:fldChar w:fldCharType="separate"/>
        </w:r>
        <w:r w:rsidR="002C2B46">
          <w:rPr>
            <w:rFonts w:ascii="Arial" w:hAnsi="Arial" w:cs="Arial"/>
            <w:noProof/>
            <w:webHidden/>
          </w:rPr>
          <w:t>32</w:t>
        </w:r>
        <w:r w:rsidRPr="002950FB">
          <w:rPr>
            <w:rFonts w:ascii="Arial" w:hAnsi="Arial" w:cs="Arial"/>
            <w:noProof/>
            <w:webHidden/>
          </w:rPr>
          <w:fldChar w:fldCharType="end"/>
        </w:r>
      </w:hyperlink>
    </w:p>
    <w:p w14:paraId="3738FE5F" w14:textId="2E6EDB80" w:rsidR="008F7ACF" w:rsidRPr="002950FB" w:rsidRDefault="008F7ACF">
      <w:pPr>
        <w:pStyle w:val="TOC1"/>
        <w:tabs>
          <w:tab w:val="right" w:leader="dot" w:pos="9482"/>
        </w:tabs>
        <w:rPr>
          <w:rFonts w:ascii="Arial" w:eastAsiaTheme="minorEastAsia" w:hAnsi="Arial" w:cs="Arial"/>
          <w:b w:val="0"/>
          <w:bCs w:val="0"/>
          <w:iCs w:val="0"/>
          <w:noProof/>
          <w:lang w:eastAsia="en-AU"/>
        </w:rPr>
      </w:pPr>
      <w:hyperlink w:anchor="_Toc208503885" w:history="1">
        <w:r w:rsidRPr="002950FB">
          <w:rPr>
            <w:rStyle w:val="Hyperlink"/>
            <w:rFonts w:ascii="Arial" w:hAnsi="Arial" w:cs="Arial"/>
            <w:noProof/>
          </w:rPr>
          <w:t>Appendix 1: Information for cases and contacts</w:t>
        </w:r>
        <w:r w:rsidRPr="002950FB">
          <w:rPr>
            <w:rFonts w:ascii="Arial" w:hAnsi="Arial" w:cs="Arial"/>
            <w:noProof/>
            <w:webHidden/>
          </w:rPr>
          <w:tab/>
        </w:r>
        <w:r w:rsidRPr="002950FB">
          <w:rPr>
            <w:rFonts w:ascii="Arial" w:hAnsi="Arial" w:cs="Arial"/>
            <w:noProof/>
            <w:webHidden/>
          </w:rPr>
          <w:fldChar w:fldCharType="begin"/>
        </w:r>
        <w:r w:rsidRPr="002950FB">
          <w:rPr>
            <w:rFonts w:ascii="Arial" w:hAnsi="Arial" w:cs="Arial"/>
            <w:noProof/>
            <w:webHidden/>
          </w:rPr>
          <w:instrText xml:space="preserve"> PAGEREF _Toc208503885 \h </w:instrText>
        </w:r>
        <w:r w:rsidRPr="002950FB">
          <w:rPr>
            <w:rFonts w:ascii="Arial" w:hAnsi="Arial" w:cs="Arial"/>
            <w:noProof/>
            <w:webHidden/>
          </w:rPr>
        </w:r>
        <w:r w:rsidRPr="002950FB">
          <w:rPr>
            <w:rFonts w:ascii="Arial" w:hAnsi="Arial" w:cs="Arial"/>
            <w:noProof/>
            <w:webHidden/>
          </w:rPr>
          <w:fldChar w:fldCharType="separate"/>
        </w:r>
        <w:r w:rsidR="002C2B46">
          <w:rPr>
            <w:rFonts w:ascii="Arial" w:hAnsi="Arial" w:cs="Arial"/>
            <w:noProof/>
            <w:webHidden/>
          </w:rPr>
          <w:t>39</w:t>
        </w:r>
        <w:r w:rsidRPr="002950FB">
          <w:rPr>
            <w:rFonts w:ascii="Arial" w:hAnsi="Arial" w:cs="Arial"/>
            <w:noProof/>
            <w:webHidden/>
          </w:rPr>
          <w:fldChar w:fldCharType="end"/>
        </w:r>
      </w:hyperlink>
    </w:p>
    <w:p w14:paraId="208347F9" w14:textId="64FF804E" w:rsidR="008F7ACF" w:rsidRPr="002950FB" w:rsidRDefault="008F7ACF">
      <w:pPr>
        <w:pStyle w:val="TOC1"/>
        <w:tabs>
          <w:tab w:val="right" w:leader="dot" w:pos="9482"/>
        </w:tabs>
        <w:rPr>
          <w:rFonts w:ascii="Arial" w:eastAsiaTheme="minorEastAsia" w:hAnsi="Arial" w:cs="Arial"/>
          <w:b w:val="0"/>
          <w:bCs w:val="0"/>
          <w:iCs w:val="0"/>
          <w:noProof/>
          <w:lang w:eastAsia="en-AU"/>
        </w:rPr>
      </w:pPr>
      <w:hyperlink w:anchor="_Toc208503886" w:history="1">
        <w:r w:rsidRPr="002950FB">
          <w:rPr>
            <w:rStyle w:val="Hyperlink"/>
            <w:rFonts w:ascii="Arial" w:hAnsi="Arial" w:cs="Arial"/>
            <w:noProof/>
          </w:rPr>
          <w:t>Appendix 2: Sample case investigation form</w:t>
        </w:r>
        <w:r w:rsidRPr="002950FB">
          <w:rPr>
            <w:rFonts w:ascii="Arial" w:hAnsi="Arial" w:cs="Arial"/>
            <w:noProof/>
            <w:webHidden/>
          </w:rPr>
          <w:tab/>
        </w:r>
        <w:r w:rsidRPr="002950FB">
          <w:rPr>
            <w:rFonts w:ascii="Arial" w:hAnsi="Arial" w:cs="Arial"/>
            <w:noProof/>
            <w:webHidden/>
          </w:rPr>
          <w:fldChar w:fldCharType="begin"/>
        </w:r>
        <w:r w:rsidRPr="002950FB">
          <w:rPr>
            <w:rFonts w:ascii="Arial" w:hAnsi="Arial" w:cs="Arial"/>
            <w:noProof/>
            <w:webHidden/>
          </w:rPr>
          <w:instrText xml:space="preserve"> PAGEREF _Toc208503886 \h </w:instrText>
        </w:r>
        <w:r w:rsidRPr="002950FB">
          <w:rPr>
            <w:rFonts w:ascii="Arial" w:hAnsi="Arial" w:cs="Arial"/>
            <w:noProof/>
            <w:webHidden/>
          </w:rPr>
        </w:r>
        <w:r w:rsidRPr="002950FB">
          <w:rPr>
            <w:rFonts w:ascii="Arial" w:hAnsi="Arial" w:cs="Arial"/>
            <w:noProof/>
            <w:webHidden/>
          </w:rPr>
          <w:fldChar w:fldCharType="separate"/>
        </w:r>
        <w:r w:rsidR="002C2B46">
          <w:rPr>
            <w:rFonts w:ascii="Arial" w:hAnsi="Arial" w:cs="Arial"/>
            <w:noProof/>
            <w:webHidden/>
          </w:rPr>
          <w:t>44</w:t>
        </w:r>
        <w:r w:rsidRPr="002950FB">
          <w:rPr>
            <w:rFonts w:ascii="Arial" w:hAnsi="Arial" w:cs="Arial"/>
            <w:noProof/>
            <w:webHidden/>
          </w:rPr>
          <w:fldChar w:fldCharType="end"/>
        </w:r>
      </w:hyperlink>
    </w:p>
    <w:p w14:paraId="55FF1013" w14:textId="676CDD8B" w:rsidR="000E01EC" w:rsidRDefault="00300A6D">
      <w:pPr>
        <w:spacing w:before="0" w:after="0" w:line="240" w:lineRule="auto"/>
        <w:rPr>
          <w:rFonts w:eastAsiaTheme="majorEastAsia" w:cs="Arial"/>
          <w:b/>
          <w:bCs/>
          <w:color w:val="033636" w:themeColor="text2"/>
          <w:sz w:val="48"/>
          <w:szCs w:val="72"/>
        </w:rPr>
      </w:pPr>
      <w:r w:rsidRPr="002950FB">
        <w:rPr>
          <w:rFonts w:cs="Arial"/>
        </w:rPr>
        <w:fldChar w:fldCharType="end"/>
      </w:r>
      <w:r w:rsidR="000E01EC">
        <w:br w:type="page"/>
      </w:r>
    </w:p>
    <w:p w14:paraId="234FBED1" w14:textId="4752FEA0" w:rsidR="000D78AF" w:rsidRDefault="00E81CD0" w:rsidP="006422A9">
      <w:pPr>
        <w:pStyle w:val="Heading1"/>
      </w:pPr>
      <w:bookmarkStart w:id="10" w:name="_Toc208503875"/>
      <w:r>
        <w:lastRenderedPageBreak/>
        <w:t>P</w:t>
      </w:r>
      <w:r w:rsidR="005D4387">
        <w:t>ublic health approach</w:t>
      </w:r>
      <w:bookmarkEnd w:id="9"/>
      <w:bookmarkEnd w:id="10"/>
    </w:p>
    <w:p w14:paraId="296974A6" w14:textId="5E6AED24" w:rsidR="000D6183" w:rsidRPr="000D6183" w:rsidRDefault="001F5684" w:rsidP="000D6183">
      <w:r w:rsidRPr="001F5684">
        <w:t xml:space="preserve">This </w:t>
      </w:r>
      <w:r w:rsidR="0069705C">
        <w:t>section</w:t>
      </w:r>
      <w:r w:rsidRPr="001F5684">
        <w:t xml:space="preserve"> outlines the public health response to</w:t>
      </w:r>
      <w:r w:rsidR="003B7737">
        <w:t xml:space="preserve"> notifications </w:t>
      </w:r>
      <w:r w:rsidR="000A1578">
        <w:t>of mpox</w:t>
      </w:r>
      <w:r w:rsidR="002A7669">
        <w:t xml:space="preserve"> of any clade</w:t>
      </w:r>
      <w:r w:rsidR="000A1578">
        <w:t>.</w:t>
      </w:r>
    </w:p>
    <w:p w14:paraId="5B3EFE0C" w14:textId="64651CAF" w:rsidR="0014370E" w:rsidRPr="00695019" w:rsidRDefault="00E162E3" w:rsidP="00EA0F4C">
      <w:pPr>
        <w:pStyle w:val="Heading2"/>
      </w:pPr>
      <w:r>
        <w:t>Priority</w:t>
      </w:r>
    </w:p>
    <w:p w14:paraId="1AA36962" w14:textId="2BBCDBA8" w:rsidR="000A778E" w:rsidRPr="00F32938" w:rsidRDefault="000A778E" w:rsidP="000A778E">
      <w:r>
        <w:t xml:space="preserve">Mpox – the disease caused by the monkeypox virus (MPXV) – is a nationally notifiable disease. </w:t>
      </w:r>
    </w:p>
    <w:p w14:paraId="6C110738" w14:textId="77777777" w:rsidR="000A778E" w:rsidRPr="0059703D" w:rsidRDefault="000A778E" w:rsidP="000A778E">
      <w:pPr>
        <w:spacing w:before="0" w:after="0" w:line="240" w:lineRule="auto"/>
        <w:textAlignment w:val="baseline"/>
        <w:rPr>
          <w:rFonts w:eastAsia="Times New Roman" w:cs="Arial"/>
          <w:color w:val="033636" w:themeColor="text2"/>
          <w:sz w:val="20"/>
          <w:szCs w:val="20"/>
          <w:lang w:eastAsia="en-AU"/>
        </w:rPr>
      </w:pPr>
    </w:p>
    <w:p w14:paraId="644ED399" w14:textId="77777777" w:rsidR="000A778E" w:rsidRDefault="000A778E" w:rsidP="000A778E">
      <w:pPr>
        <w:spacing w:before="0" w:after="0" w:line="240" w:lineRule="auto"/>
        <w:textAlignment w:val="baseline"/>
        <w:rPr>
          <w:rFonts w:eastAsia="Times New Roman" w:cs="Arial"/>
          <w:b/>
          <w:bCs/>
          <w:color w:val="033636"/>
          <w:kern w:val="0"/>
          <w:lang w:eastAsia="en-AU"/>
          <w14:ligatures w14:val="none"/>
        </w:rPr>
      </w:pPr>
      <w:r w:rsidRPr="00E04FF4">
        <w:rPr>
          <w:rFonts w:eastAsia="Times New Roman" w:cs="Arial"/>
          <w:b/>
          <w:bCs/>
          <w:color w:val="033636"/>
          <w:kern w:val="0"/>
          <w:lang w:eastAsia="en-AU"/>
          <w14:ligatures w14:val="none"/>
        </w:rPr>
        <w:t>Public health priority classification and response </w:t>
      </w:r>
    </w:p>
    <w:p w14:paraId="3F186FEC" w14:textId="77777777" w:rsidR="000A778E" w:rsidRPr="00E04FF4" w:rsidRDefault="000A778E" w:rsidP="000A778E">
      <w:pPr>
        <w:spacing w:before="0" w:after="0" w:line="240" w:lineRule="auto"/>
        <w:textAlignment w:val="baseline"/>
        <w:rPr>
          <w:rFonts w:ascii="Segoe UI" w:eastAsia="Times New Roman" w:hAnsi="Segoe UI" w:cs="Segoe UI"/>
          <w:b/>
          <w:bCs/>
          <w:color w:val="033636"/>
          <w:kern w:val="0"/>
          <w:sz w:val="18"/>
          <w:szCs w:val="18"/>
          <w:lang w:eastAsia="en-AU"/>
          <w14:ligatures w14:val="none"/>
        </w:rPr>
      </w:pPr>
    </w:p>
    <w:tbl>
      <w:tblPr>
        <w:tblW w:w="912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205"/>
        <w:gridCol w:w="6915"/>
      </w:tblGrid>
      <w:tr w:rsidR="000A778E" w:rsidRPr="00A767A2" w14:paraId="7CE607C3" w14:textId="77777777" w:rsidTr="39408227">
        <w:trPr>
          <w:trHeight w:val="210"/>
        </w:trPr>
        <w:tc>
          <w:tcPr>
            <w:tcW w:w="2205" w:type="dxa"/>
            <w:tcBorders>
              <w:top w:val="single" w:sz="6" w:space="0" w:color="00DCA1" w:themeColor="background2"/>
              <w:left w:val="nil"/>
              <w:bottom w:val="single" w:sz="6" w:space="0" w:color="00DCA1" w:themeColor="background2"/>
              <w:right w:val="nil"/>
            </w:tcBorders>
            <w:shd w:val="clear" w:color="auto" w:fill="00DCA1" w:themeFill="background2"/>
            <w:vAlign w:val="center"/>
            <w:hideMark/>
          </w:tcPr>
          <w:p w14:paraId="278A7452" w14:textId="77777777" w:rsidR="000A778E" w:rsidRPr="00B67E57" w:rsidRDefault="000A778E">
            <w:pPr>
              <w:spacing w:before="0" w:after="0" w:line="240" w:lineRule="auto"/>
              <w:textAlignment w:val="baseline"/>
              <w:rPr>
                <w:rFonts w:ascii="Times New Roman" w:eastAsia="Times New Roman" w:hAnsi="Times New Roman" w:cs="Times New Roman"/>
                <w:b/>
                <w:bCs/>
                <w:kern w:val="0"/>
                <w:lang w:eastAsia="en-AU"/>
                <w14:ligatures w14:val="none"/>
              </w:rPr>
            </w:pPr>
            <w:r w:rsidRPr="00B67E57">
              <w:rPr>
                <w:rFonts w:eastAsia="Times New Roman" w:cs="Arial"/>
                <w:b/>
                <w:bCs/>
                <w:kern w:val="0"/>
                <w:lang w:eastAsia="en-AU"/>
                <w14:ligatures w14:val="none"/>
              </w:rPr>
              <w:t>Priority Classification </w:t>
            </w:r>
          </w:p>
        </w:tc>
        <w:tc>
          <w:tcPr>
            <w:tcW w:w="6915" w:type="dxa"/>
            <w:tcBorders>
              <w:top w:val="single" w:sz="6" w:space="0" w:color="00DCA1" w:themeColor="background2"/>
              <w:left w:val="nil"/>
              <w:bottom w:val="single" w:sz="6" w:space="0" w:color="00DCA1" w:themeColor="background2"/>
              <w:right w:val="nil"/>
            </w:tcBorders>
            <w:shd w:val="clear" w:color="auto" w:fill="00DCA1" w:themeFill="background2"/>
            <w:vAlign w:val="center"/>
            <w:hideMark/>
          </w:tcPr>
          <w:p w14:paraId="059D417D" w14:textId="77777777" w:rsidR="000A778E" w:rsidRPr="00B67E57" w:rsidRDefault="000A778E">
            <w:pPr>
              <w:spacing w:before="0" w:after="0" w:line="240" w:lineRule="auto"/>
              <w:textAlignment w:val="baseline"/>
              <w:rPr>
                <w:rFonts w:ascii="Times New Roman" w:eastAsia="Times New Roman" w:hAnsi="Times New Roman" w:cs="Times New Roman"/>
                <w:b/>
                <w:bCs/>
                <w:kern w:val="0"/>
                <w:lang w:eastAsia="en-AU"/>
                <w14:ligatures w14:val="none"/>
              </w:rPr>
            </w:pPr>
            <w:r w:rsidRPr="00B67E57">
              <w:rPr>
                <w:rFonts w:eastAsia="Times New Roman" w:cs="Arial"/>
                <w:b/>
                <w:bCs/>
                <w:kern w:val="0"/>
                <w:lang w:eastAsia="en-AU"/>
                <w14:ligatures w14:val="none"/>
              </w:rPr>
              <w:t>Public health response timeline </w:t>
            </w:r>
          </w:p>
        </w:tc>
      </w:tr>
      <w:tr w:rsidR="000A778E" w:rsidRPr="00A767A2" w14:paraId="3AAB73C1" w14:textId="77777777" w:rsidTr="39408227">
        <w:trPr>
          <w:trHeight w:val="15"/>
        </w:trPr>
        <w:tc>
          <w:tcPr>
            <w:tcW w:w="2205" w:type="dxa"/>
            <w:tcBorders>
              <w:top w:val="single" w:sz="6" w:space="0" w:color="00DCA1" w:themeColor="background2"/>
              <w:left w:val="nil"/>
              <w:bottom w:val="single" w:sz="6" w:space="0" w:color="00DCA1" w:themeColor="background2"/>
              <w:right w:val="nil"/>
            </w:tcBorders>
            <w:hideMark/>
          </w:tcPr>
          <w:p w14:paraId="1FC4BC40" w14:textId="53E4E24C" w:rsidR="000A778E" w:rsidRPr="00E04FF4" w:rsidRDefault="000A778E" w:rsidP="002950FB">
            <w:pPr>
              <w:spacing w:line="240" w:lineRule="auto"/>
              <w:textAlignment w:val="baseline"/>
              <w:rPr>
                <w:rFonts w:ascii="Times New Roman" w:eastAsia="Times New Roman" w:hAnsi="Times New Roman" w:cs="Times New Roman"/>
                <w:kern w:val="0"/>
                <w:lang w:eastAsia="en-AU"/>
                <w14:ligatures w14:val="none"/>
              </w:rPr>
            </w:pPr>
            <w:r>
              <w:rPr>
                <w:rFonts w:eastAsia="Times New Roman" w:cs="Arial"/>
                <w:kern w:val="0"/>
                <w:lang w:eastAsia="en-AU"/>
                <w14:ligatures w14:val="none"/>
              </w:rPr>
              <w:t>Urgent</w:t>
            </w:r>
            <w:r w:rsidRPr="00E04FF4">
              <w:rPr>
                <w:rFonts w:eastAsia="Times New Roman" w:cs="Arial"/>
                <w:kern w:val="0"/>
                <w:lang w:eastAsia="en-AU"/>
                <w14:ligatures w14:val="none"/>
              </w:rPr>
              <w:t> </w:t>
            </w:r>
          </w:p>
        </w:tc>
        <w:tc>
          <w:tcPr>
            <w:tcW w:w="6915" w:type="dxa"/>
            <w:tcBorders>
              <w:top w:val="single" w:sz="6" w:space="0" w:color="00DCA1" w:themeColor="background2"/>
              <w:left w:val="nil"/>
              <w:bottom w:val="single" w:sz="6" w:space="0" w:color="00DCA1" w:themeColor="background2"/>
              <w:right w:val="nil"/>
            </w:tcBorders>
            <w:hideMark/>
          </w:tcPr>
          <w:p w14:paraId="5976B931" w14:textId="77777777" w:rsidR="000A778E" w:rsidRPr="00E04FF4" w:rsidRDefault="000A778E" w:rsidP="002950FB">
            <w:pPr>
              <w:spacing w:line="240" w:lineRule="auto"/>
              <w:textAlignment w:val="baseline"/>
              <w:rPr>
                <w:rFonts w:ascii="Times New Roman" w:eastAsia="Times New Roman" w:hAnsi="Times New Roman" w:cs="Times New Roman"/>
                <w:kern w:val="0"/>
                <w:lang w:eastAsia="en-AU"/>
                <w14:ligatures w14:val="none"/>
              </w:rPr>
            </w:pPr>
            <w:r>
              <w:rPr>
                <w:rFonts w:eastAsia="Times New Roman" w:cs="Arial"/>
                <w:kern w:val="0"/>
                <w:lang w:eastAsia="en-AU"/>
                <w14:ligatures w14:val="none"/>
              </w:rPr>
              <w:t xml:space="preserve">Respond to suspected, probable, and confirmed cases immediately (within 24 hours). </w:t>
            </w:r>
          </w:p>
        </w:tc>
      </w:tr>
    </w:tbl>
    <w:p w14:paraId="494B04FF" w14:textId="77777777" w:rsidR="007D41B4" w:rsidRDefault="007D41B4" w:rsidP="007D41B4">
      <w:r w:rsidRPr="00F32938">
        <w:t>Data entry timeline: Within 1 working day for all probable and confirmed cases</w:t>
      </w:r>
      <w:r>
        <w:t>.</w:t>
      </w:r>
    </w:p>
    <w:p w14:paraId="1A9B400C" w14:textId="77777777" w:rsidR="006F7BA6" w:rsidRPr="00FD7663" w:rsidRDefault="006F7BA6" w:rsidP="001E6EB9">
      <w:pPr>
        <w:rPr>
          <w:rFonts w:eastAsia="Times New Roman" w:cs="Times New Roman"/>
          <w:color w:val="000000" w:themeColor="text1"/>
          <w:kern w:val="0"/>
          <w14:ligatures w14:val="none"/>
        </w:rPr>
      </w:pPr>
      <w:r>
        <w:t xml:space="preserve">States and territories may review and amend their response time according to assessed public </w:t>
      </w:r>
      <w:r w:rsidRPr="00FD7663">
        <w:rPr>
          <w:rFonts w:eastAsia="Times New Roman" w:cs="Times New Roman"/>
          <w:color w:val="000000" w:themeColor="text1"/>
          <w:kern w:val="0"/>
          <w14:ligatures w14:val="none"/>
        </w:rPr>
        <w:t>health risk.</w:t>
      </w:r>
    </w:p>
    <w:p w14:paraId="2FB35C9C" w14:textId="19BD84F9" w:rsidR="00A6630E" w:rsidRDefault="00A6630E" w:rsidP="00A6630E">
      <w:pPr>
        <w:pStyle w:val="Heading3"/>
      </w:pPr>
      <w:bookmarkStart w:id="11" w:name="_Toc179789884"/>
      <w:r>
        <w:t>Data management</w:t>
      </w:r>
    </w:p>
    <w:p w14:paraId="5A3F5CD6" w14:textId="1ABD6CB1" w:rsidR="00A6630E" w:rsidRDefault="00A6630E" w:rsidP="00A6630E">
      <w:pPr>
        <w:pStyle w:val="Paragraphtext"/>
      </w:pPr>
      <w:r>
        <w:t>All c</w:t>
      </w:r>
      <w:r w:rsidRPr="00A02ABC">
        <w:t xml:space="preserve">onfirmed and probable cases should be entered on to the National Notifiable Diseases Surveillance </w:t>
      </w:r>
      <w:r w:rsidRPr="001B3DDB">
        <w:t xml:space="preserve">System </w:t>
      </w:r>
      <w:r w:rsidRPr="00492E29">
        <w:t>(</w:t>
      </w:r>
      <w:hyperlink r:id="rId15" w:history="1">
        <w:r w:rsidRPr="00492E29">
          <w:rPr>
            <w:rStyle w:val="Hyperlink"/>
          </w:rPr>
          <w:t>NNDSS</w:t>
        </w:r>
      </w:hyperlink>
      <w:r w:rsidRPr="00492E29">
        <w:t>)</w:t>
      </w:r>
      <w:r w:rsidRPr="00A02ABC">
        <w:t xml:space="preserve"> by </w:t>
      </w:r>
      <w:r>
        <w:t>state and territory</w:t>
      </w:r>
      <w:r w:rsidRPr="00A02ABC">
        <w:t xml:space="preserve"> </w:t>
      </w:r>
      <w:r w:rsidR="00B17C3A">
        <w:t>public health units (</w:t>
      </w:r>
      <w:r w:rsidRPr="00A02ABC">
        <w:t>PHUs</w:t>
      </w:r>
      <w:r w:rsidR="00B17C3A">
        <w:t>)</w:t>
      </w:r>
      <w:r w:rsidRPr="00A02ABC">
        <w:t xml:space="preserve">, ideally within one working day of notification. </w:t>
      </w:r>
    </w:p>
    <w:p w14:paraId="4BD9606C" w14:textId="77777777" w:rsidR="00A6630E" w:rsidRPr="004F6AD4" w:rsidRDefault="00A6630E" w:rsidP="00A6630E">
      <w:r>
        <w:t xml:space="preserve">To note: </w:t>
      </w:r>
    </w:p>
    <w:p w14:paraId="6D54F18A" w14:textId="2FBCEAAB" w:rsidR="00A6630E" w:rsidRPr="005420E9" w:rsidRDefault="00A6630E" w:rsidP="00A6630E">
      <w:pPr>
        <w:pStyle w:val="Bullet"/>
        <w:rPr>
          <w:sz w:val="24"/>
          <w:szCs w:val="24"/>
        </w:rPr>
      </w:pPr>
      <w:r w:rsidRPr="005420E9">
        <w:rPr>
          <w:sz w:val="24"/>
          <w:szCs w:val="24"/>
        </w:rPr>
        <w:t xml:space="preserve">The date of onset is the date that symptoms began, which may be prodromal/systemic symptoms, proctitis, or a rash. If </w:t>
      </w:r>
      <w:r w:rsidR="15CEE2CB" w:rsidRPr="1ABB44CC">
        <w:rPr>
          <w:sz w:val="24"/>
          <w:szCs w:val="24"/>
        </w:rPr>
        <w:t>asymptomatic infection,</w:t>
      </w:r>
      <w:r w:rsidR="55280031" w:rsidRPr="1ABB44CC">
        <w:rPr>
          <w:sz w:val="24"/>
          <w:szCs w:val="24"/>
        </w:rPr>
        <w:t xml:space="preserve"> </w:t>
      </w:r>
      <w:r w:rsidRPr="005420E9">
        <w:rPr>
          <w:sz w:val="24"/>
          <w:szCs w:val="24"/>
        </w:rPr>
        <w:t>do not enter a date of onset.</w:t>
      </w:r>
    </w:p>
    <w:p w14:paraId="41602B49" w14:textId="3B86B334" w:rsidR="001D50F4" w:rsidRPr="009D652A" w:rsidRDefault="00A6630E" w:rsidP="009D652A">
      <w:pPr>
        <w:pStyle w:val="Bullet"/>
        <w:rPr>
          <w:sz w:val="24"/>
          <w:szCs w:val="24"/>
        </w:rPr>
      </w:pPr>
      <w:r w:rsidRPr="61BA8E1B">
        <w:rPr>
          <w:sz w:val="24"/>
          <w:szCs w:val="24"/>
        </w:rPr>
        <w:t>State and territory PHUs should document the clade</w:t>
      </w:r>
      <w:r w:rsidR="0C8F7C2D" w:rsidRPr="61BA8E1B">
        <w:rPr>
          <w:sz w:val="24"/>
          <w:szCs w:val="24"/>
        </w:rPr>
        <w:t>, if tested,</w:t>
      </w:r>
      <w:r w:rsidRPr="61BA8E1B">
        <w:rPr>
          <w:sz w:val="24"/>
          <w:szCs w:val="24"/>
        </w:rPr>
        <w:t xml:space="preserve"> for each case’s infection in the notifiable disease database</w:t>
      </w:r>
      <w:r w:rsidR="00F76DD1">
        <w:rPr>
          <w:sz w:val="24"/>
          <w:szCs w:val="24"/>
        </w:rPr>
        <w:t>.</w:t>
      </w:r>
    </w:p>
    <w:p w14:paraId="2F6F4A05" w14:textId="77777777" w:rsidR="007B2367" w:rsidRDefault="00DA0160" w:rsidP="007B2367">
      <w:pPr>
        <w:rPr>
          <w:rFonts w:eastAsia="Arial"/>
        </w:rPr>
      </w:pPr>
      <w:r w:rsidRPr="001D50F4">
        <w:rPr>
          <w:rFonts w:eastAsia="Arial"/>
        </w:rPr>
        <w:t>The j</w:t>
      </w:r>
      <w:r w:rsidR="0085655B" w:rsidRPr="001D50F4">
        <w:rPr>
          <w:rFonts w:eastAsia="Arial"/>
        </w:rPr>
        <w:t>urisdiction</w:t>
      </w:r>
      <w:r w:rsidRPr="001D50F4">
        <w:rPr>
          <w:rFonts w:eastAsia="Arial"/>
        </w:rPr>
        <w:t>al communicable disease branch</w:t>
      </w:r>
      <w:r w:rsidR="0085655B" w:rsidRPr="001D50F4">
        <w:rPr>
          <w:rFonts w:eastAsia="Arial"/>
        </w:rPr>
        <w:t xml:space="preserve"> should advise the </w:t>
      </w:r>
      <w:r w:rsidR="00C93B48" w:rsidRPr="001D50F4">
        <w:rPr>
          <w:rFonts w:eastAsia="Arial"/>
        </w:rPr>
        <w:t xml:space="preserve">National </w:t>
      </w:r>
      <w:r w:rsidR="00B15EB4" w:rsidRPr="001D50F4">
        <w:rPr>
          <w:rFonts w:eastAsia="Arial"/>
        </w:rPr>
        <w:t>Incident Centre</w:t>
      </w:r>
      <w:r w:rsidR="00C93B48" w:rsidRPr="001D50F4">
        <w:rPr>
          <w:rFonts w:eastAsia="Arial"/>
        </w:rPr>
        <w:t xml:space="preserve"> (</w:t>
      </w:r>
      <w:r w:rsidR="0085655B" w:rsidRPr="001D50F4">
        <w:rPr>
          <w:rFonts w:eastAsia="Arial"/>
        </w:rPr>
        <w:t>NIC</w:t>
      </w:r>
      <w:r w:rsidR="00C93B48" w:rsidRPr="001D50F4">
        <w:rPr>
          <w:rFonts w:eastAsia="Arial"/>
        </w:rPr>
        <w:t>)</w:t>
      </w:r>
      <w:r w:rsidR="00B2231C">
        <w:rPr>
          <w:rFonts w:eastAsia="Arial"/>
        </w:rPr>
        <w:t>,</w:t>
      </w:r>
      <w:r w:rsidR="0085655B" w:rsidRPr="001D50F4">
        <w:rPr>
          <w:rFonts w:eastAsia="Arial"/>
        </w:rPr>
        <w:t xml:space="preserve"> if </w:t>
      </w:r>
      <w:bookmarkEnd w:id="11"/>
      <w:r w:rsidR="00204947">
        <w:rPr>
          <w:rFonts w:eastAsia="Arial"/>
        </w:rPr>
        <w:t xml:space="preserve">required (see </w:t>
      </w:r>
      <w:hyperlink w:anchor="_Response_procedure" w:history="1">
        <w:r w:rsidR="00204947" w:rsidRPr="00204947">
          <w:rPr>
            <w:rStyle w:val="Hyperlink"/>
            <w:rFonts w:eastAsia="Arial"/>
          </w:rPr>
          <w:t>Response procedure</w:t>
        </w:r>
      </w:hyperlink>
      <w:r w:rsidR="00204947">
        <w:rPr>
          <w:rFonts w:eastAsia="Arial"/>
        </w:rPr>
        <w:t>)</w:t>
      </w:r>
      <w:r w:rsidR="00BD3258" w:rsidRPr="001D50F4">
        <w:rPr>
          <w:rFonts w:eastAsia="Arial"/>
        </w:rPr>
        <w:t>.</w:t>
      </w:r>
      <w:r w:rsidR="0085655B" w:rsidRPr="001D50F4">
        <w:rPr>
          <w:rFonts w:eastAsia="Arial"/>
        </w:rPr>
        <w:t xml:space="preserve"> </w:t>
      </w:r>
    </w:p>
    <w:p w14:paraId="5C99347D" w14:textId="1706D103" w:rsidR="001D50F4" w:rsidRPr="007B2367" w:rsidRDefault="007B2367" w:rsidP="007B2367">
      <w:pPr>
        <w:rPr>
          <w:rFonts w:eastAsia="Times New Roman" w:cs="Times New Roman"/>
          <w:color w:val="000000" w:themeColor="text1"/>
          <w:kern w:val="0"/>
          <w14:ligatures w14:val="none"/>
        </w:rPr>
      </w:pPr>
      <w:r w:rsidRPr="00AB525F">
        <w:rPr>
          <w:rFonts w:eastAsia="Times New Roman" w:cs="Times New Roman"/>
          <w:color w:val="000000" w:themeColor="text1"/>
          <w:kern w:val="0"/>
          <w14:ligatures w14:val="none"/>
        </w:rPr>
        <w:t>PHUs should complete enhanced mpox data fields</w:t>
      </w:r>
      <w:r>
        <w:rPr>
          <w:rFonts w:eastAsia="Times New Roman" w:cs="Times New Roman"/>
          <w:color w:val="000000" w:themeColor="text1"/>
          <w:kern w:val="0"/>
          <w14:ligatures w14:val="none"/>
        </w:rPr>
        <w:t>,</w:t>
      </w:r>
      <w:r w:rsidRPr="00AB525F">
        <w:rPr>
          <w:rFonts w:eastAsia="Times New Roman" w:cs="Times New Roman"/>
          <w:color w:val="000000" w:themeColor="text1"/>
          <w:kern w:val="0"/>
          <w14:ligatures w14:val="none"/>
        </w:rPr>
        <w:t xml:space="preserve"> where possible. States and </w:t>
      </w:r>
      <w:r>
        <w:rPr>
          <w:rFonts w:eastAsia="Times New Roman" w:cs="Times New Roman"/>
          <w:color w:val="000000" w:themeColor="text1"/>
          <w:kern w:val="0"/>
          <w14:ligatures w14:val="none"/>
        </w:rPr>
        <w:t>t</w:t>
      </w:r>
      <w:r w:rsidRPr="00AB525F">
        <w:rPr>
          <w:rFonts w:eastAsia="Times New Roman" w:cs="Times New Roman"/>
          <w:color w:val="000000" w:themeColor="text1"/>
          <w:kern w:val="0"/>
          <w14:ligatures w14:val="none"/>
        </w:rPr>
        <w:t>erritories should transmit enhanced mpox data to the NNDSS in line with jurisdictional standards. Ideally, mpox enhanced data should be transmitted to the NNDSS on a fortnightly or monthly basis. Mpox data are checked quarterly by the Commonwealth.</w:t>
      </w:r>
    </w:p>
    <w:p w14:paraId="6F2EBD30" w14:textId="4C831A6A" w:rsidR="005F6FF9" w:rsidRDefault="005F6FF9" w:rsidP="005F6FF9">
      <w:pPr>
        <w:pStyle w:val="Heading2"/>
        <w:rPr>
          <w:color w:val="B70005" w:themeColor="accent5" w:themeShade="80"/>
        </w:rPr>
      </w:pPr>
      <w:r>
        <w:lastRenderedPageBreak/>
        <w:t>Public</w:t>
      </w:r>
      <w:r w:rsidRPr="002048F2">
        <w:t xml:space="preserve"> health importance</w:t>
      </w:r>
    </w:p>
    <w:p w14:paraId="5C79727E" w14:textId="220E0698" w:rsidR="005668C7" w:rsidRPr="00A02ABC" w:rsidRDefault="005668C7" w:rsidP="005668C7">
      <w:pPr>
        <w:pStyle w:val="Paragraphtext"/>
        <w:rPr>
          <w:rFonts w:eastAsia="Arial"/>
        </w:rPr>
      </w:pPr>
      <w:r w:rsidRPr="642425FE">
        <w:rPr>
          <w:rFonts w:eastAsia="Arial"/>
        </w:rPr>
        <w:t xml:space="preserve">Following the eradication of smallpox in 1980 and subsequent cessation of smallpox vaccination programs in the same year, MPXV has emerged as the most significant </w:t>
      </w:r>
      <w:proofErr w:type="spellStart"/>
      <w:r w:rsidRPr="642425FE">
        <w:rPr>
          <w:rFonts w:eastAsia="Arial"/>
        </w:rPr>
        <w:t>Orthopoxvirus</w:t>
      </w:r>
      <w:proofErr w:type="spellEnd"/>
      <w:r w:rsidRPr="642425FE">
        <w:rPr>
          <w:rFonts w:eastAsia="Arial"/>
        </w:rPr>
        <w:t xml:space="preserve"> for public health. Historically, MPXV primarily occurred in humans in Central and West Africa, often in proximity to tropical rainforests. Around 75% of cases during the 1980s were attributable to contact with infected animals </w:t>
      </w:r>
      <w:r w:rsidR="00B93AFE">
        <w:rPr>
          <w:rFonts w:eastAsia="Arial"/>
        </w:rPr>
        <w:fldChar w:fldCharType="begin"/>
      </w:r>
      <w:r w:rsidR="00A60415">
        <w:rPr>
          <w:rFonts w:eastAsia="Arial"/>
        </w:rPr>
        <w:instrText xml:space="preserve"> ADDIN ZOTERO_ITEM CSL_CITATION {"citationID":"hhHoZuOy","properties":{"formattedCitation":"(1\\uc0\\u8211{}4)","plainCitation":"(1–4)","noteIndex":0},"citationItems":[{"id":21,"uris":["http://zotero.org/users/local/eE57gvz8/items/RBICL9YN"],"itemData":{"id":21,"type":"article-journal","container-title":"Global Security: Health, Science and Policy","DOI":"10.1080/23779497.2022.2124185","ISSN":"2377-9497","issue":"1","journalAbbreviation":"Global Security: Health, Science and Policy","language":"en","page":"51-56","source":"DOI.org (Crossref)","title":"Public Health Emergency of International Concern declared by the World Health Organization for Monkeypox","volume":"7","author":[{"family":"Sah","given":"Ranjit"},{"family":"Padhi","given":"Bijaya Kumar"},{"family":"Siddiq","given":"Abdelmonem"},{"family":"Abdelaal","given":"Abdelaziz"},{"family":"Reda","given":"Abdulla"},{"family":"Ismail Lashin","given":"Basant"},{"family":"Mohanty","given":"Aroop"},{"family":"Z. Alshahrani","given":"Najim"},{"family":"Rodriguez-Morales","given":"Alfonso J."}],"issued":{"date-parts":[["2022",12,31]]}}},{"id":23,"uris":["http://zotero.org/users/local/eE57gvz8/items/NBC4KPIA"],"itemData":{"id":23,"type":"article-journal","abstract":"Monkeypox is a zoonotic disease caused by monkeypox virus (MPXV), which is a member of orthopoxvirus genus. The reemergence of MPXV in 2017 (at Bayelsa state) after 39 years of no reported case in Nigeria, and the export of travelers' monkeypox (MPX) from Nigeria to other parts of the world, in 2018 and 2019, respectively, have raised concern that MPXV may have emerged to occupy the ecological and immunological niche vacated by smallpox virus. This review X-rays the current state of knowledge pertaining the infection biology, epidemiology, and evolution of MPXV in Nigeria and worldwide, especially with regard to the human, cellular, and viral factors that modulate the virus transmission dynamics, infection, and its maintenance in nature. This paper also elucidates the role of recombination, gene loss and gene gain in MPXV evolution, chronicles the role of signaling in MPXV infection, and reviews the current therapeutic options available for the treatment and prevention of MPX. Additionally, genome-wide phylogenetic analysis was undertaken, and we show that MPXV isolates from recent 2017 outbreak in Nigeria were monophyletic with the isolate exported to Israel from Nigeria but do not share the most recent common ancestor with isolates obtained from earlier outbreaks, in 1971 and 1978, respectively. Finally, the review highlighted gaps in knowledge particularly the non-identification of a definitive reservoir host animal for MPXV and proposed future research endeavors to address the unresolved questions.","container-title":"Viruses","DOI":"10.3390/v12111257","ISSN":"1999-4915","issue":"11","journalAbbreviation":"Viruses","language":"eng","note":"PMID: 33167496\nPMCID: PMC7694534","page":"1257","source":"PubMed","title":"Monkeypox Virus in Nigeria: Infection Biology, Epidemiology, and Evolution","title-short":"Monkeypox Virus in Nigeria","volume":"12","author":[{"family":"Alakunle","given":"Emmanuel"},{"family":"Moens","given":"Ugo"},{"family":"Nchinda","given":"Godwin"},{"family":"Okeke","given":"Malachy Ifeanyi"}],"issued":{"date-parts":[["2020",11,5]]}}},{"id":26,"uris":["http://zotero.org/users/local/eE57gvz8/items/WK49GWVS"],"itemData":{"id":26,"type":"article-journal","abstract":"The recent apparent increase in human monkeypox cases across a wide geographic area, the potential for further spread, and the lack of reliable surveillance have raised the level of concern for this emerging zoonosis. In November 2017, the World Health Organization (WHO), in collaboration with CDC, hosted an informal consultation on monkeypox with researchers, global health partners, ministries of health, and orthopoxvirus experts to review and discuss human monkeypox in African countries where cases have been recently detected and also identify components of surveillance and response that need improvement. Endemic human monkeypox has been reported from more countries in the past decade than during the previous 40 years. Since 2016, confirmed cases of monkeypox have occurred in Central African Republic, Democratic Republic of the Congo, Liberia, Nigeria, Republic of the Congo, and Sierra Leone and in captive chimpanzees in Cameroon. Many countries with endemic monkeypox lack recent experience and specific knowledge about the disease to detect cases, treat patients, and prevent further spread of the virus. Specific improvements in surveillance capacity, laboratory diagnostics, and infection control measures are needed to launch an efficient response. Further, gaps in knowledge about the epidemiology and ecology of the virus need to be addressed to design, recommend, and implement needed prevention and control measures.","container-title":"MMWR. Morbidity and mortality weekly report","DOI":"10.15585/mmwr.mm6710a5","ISSN":"1545-861X","issue":"10","journalAbbreviation":"MMWR Morb Mortal Wkly Rep","language":"eng","note":"PMID: 29543790\nPMCID: PMC5857192","page":"306-310","source":"PubMed","title":"Emergence of Monkeypox - West and Central Africa, 1970-2017","volume":"67","author":[{"family":"Durski","given":"Kara N."},{"family":"McCollum","given":"Andrea M."},{"family":"Nakazawa","given":"Yoshinori"},{"family":"Petersen","given":"Brett W."},{"family":"Reynolds","given":"Mary G."},{"family":"Briand","given":"Sylvie"},{"family":"Djingarey","given":"Mamoudou Harouna"},{"family":"Olson","given":"Victoria"},{"family":"Damon","given":"Inger K."},{"family":"Khalakdina","given":"Asheena"}],"issued":{"date-parts":[["2018",3,16]]}}},{"id":29,"uris":["http://zotero.org/users/local/eE57gvz8/items/DMK6DXKL"],"itemData":{"id":29,"type":"chapter","page":"565-568","publisher":"Alpha Press","title":"Control of Communicable Diseases Manual","author":[{"family":"Heymann, D","given":""}],"issued":{"date-parts":[["2015"]]}}}],"schema":"https://github.com/citation-style-language/schema/raw/master/csl-citation.json"} </w:instrText>
      </w:r>
      <w:r w:rsidR="00B93AFE">
        <w:rPr>
          <w:rFonts w:eastAsia="Arial"/>
        </w:rPr>
        <w:fldChar w:fldCharType="separate"/>
      </w:r>
      <w:r w:rsidR="00A60415" w:rsidRPr="00A60415">
        <w:rPr>
          <w:rFonts w:cs="Arial"/>
        </w:rPr>
        <w:t>(1–4)</w:t>
      </w:r>
      <w:r w:rsidR="00B93AFE">
        <w:rPr>
          <w:rFonts w:eastAsia="Arial"/>
        </w:rPr>
        <w:fldChar w:fldCharType="end"/>
      </w:r>
      <w:r w:rsidRPr="642425FE">
        <w:rPr>
          <w:rFonts w:eastAsia="Arial"/>
        </w:rPr>
        <w:t>.</w:t>
      </w:r>
      <w:r w:rsidR="005728C4">
        <w:rPr>
          <w:rFonts w:eastAsia="Arial"/>
        </w:rPr>
        <w:t xml:space="preserve"> </w:t>
      </w:r>
      <w:r w:rsidRPr="00A02ABC">
        <w:rPr>
          <w:rFonts w:eastAsia="Arial"/>
        </w:rPr>
        <w:t>Before 2018, the only cases with secondary transmission outside Africa occurred in 2003 in the United States of America</w:t>
      </w:r>
      <w:r w:rsidR="7676337B" w:rsidRPr="1ABB44CC">
        <w:rPr>
          <w:rFonts w:eastAsia="Arial"/>
        </w:rPr>
        <w:t xml:space="preserve"> (USA)</w:t>
      </w:r>
      <w:r w:rsidR="7B199305" w:rsidRPr="1ABB44CC">
        <w:rPr>
          <w:rFonts w:eastAsia="Arial"/>
        </w:rPr>
        <w:t>,</w:t>
      </w:r>
      <w:r w:rsidR="7B199305" w:rsidRPr="00A02ABC">
        <w:rPr>
          <w:rFonts w:eastAsia="Arial"/>
        </w:rPr>
        <w:t xml:space="preserve"> </w:t>
      </w:r>
      <w:r w:rsidR="716642FD" w:rsidRPr="00A02ABC">
        <w:rPr>
          <w:rFonts w:eastAsia="Arial"/>
        </w:rPr>
        <w:t>associated with contact with infected animals</w:t>
      </w:r>
      <w:r w:rsidR="00595FE7">
        <w:rPr>
          <w:rFonts w:eastAsia="Arial"/>
        </w:rPr>
        <w:t xml:space="preserve"> </w:t>
      </w:r>
      <w:r w:rsidR="00F2629E">
        <w:rPr>
          <w:rFonts w:eastAsia="Arial"/>
        </w:rPr>
        <w:fldChar w:fldCharType="begin"/>
      </w:r>
      <w:r w:rsidR="004F04BB">
        <w:rPr>
          <w:rFonts w:eastAsia="Arial"/>
        </w:rPr>
        <w:instrText xml:space="preserve"> ADDIN ZOTERO_ITEM CSL_CITATION {"citationID":"fgjiIIi7","properties":{"formattedCitation":"(5,6)","plainCitation":"(5,6)","noteIndex":0},"citationItems":[{"id":30,"uris":["http://zotero.org/users/local/eE57gvz8/items/JYRATAF8"],"itemData":{"id":30,"type":"article-journal","abstract":"A mysterious disease was reported on May 24, 2003, when the Wisconsin Division of Public Health (DPH) received notice of a 3-year-old girl who had been hospitalized in central Wisconsin with cellulites and fever after being bitten by a prairie dog on May 13. The laboratory isolated a gram-negative bacillus, raising concerns that it might be tularemia or plague; ultimately, it was identified as an acinetobacter species and was considered to be a contaminant. Because no other such cases were reported at the time, the case was thought to be merely an isolated event. However, within two weeks, on June 2, 2003, evidence of a much wider scenario began to emerge. On that date, the Wisconsin DPH received notice from the Marshfield Laboratory that the mother of the first patient had become ill on May 26 and that electron-microscopic evidence of a poxvirus was found in a skin lesion. On that same day, another report, this time from the Milwaukee Health Department, of a strange illness was received at the DPH and described the case of a meat inspector who resided in southeastern Wisconsin and also was a distributor of exotic animals. By July 30, 2003, 72 confirmed or suspected cases of monkeypox had been reported in Wisconsin, Illinois, and Indiana and represented a large outbreak. The peak in the onset of illness occurred between May 29 and June 9, 2003, and no further cases of illness have been reported in humans since June 22, 2003. Traceback investigations from the child and other patients followed the route of introduction of monkeypox into Wisconsin to a distributor in Illinois, who had received a shipment of exotic animals imported into the United States through Texas from Ghana, West Africa.","container-title":"Seminars in Pediatric Infectious Diseases","DOI":"10.1053/j.spid.2004.09.001","ISSN":"1045-1870","issue":"4","journalAbbreviation":"Semin Pediatr Infect Dis","language":"eng","note":"PMID: 15494953\nPMCID: PMC7129998","page":"280-287","source":"PubMed","title":"Monkeypox: a review of the history and emergence in the Western hemisphere","title-short":"Monkeypox","volume":"15","author":[{"family":"Ligon","given":"B. Lee"}],"issued":{"date-parts":[["2004",10]]}}},{"id":33,"uris":["http://zotero.org/users/local/eE57gvz8/items/7BGNFZIZ"],"itemData":{"id":33,"type":"webpage","title":"Update: Multistate Outbreak of Monkeypox --- Illinois, Indiana, Kansas, Missouri, Ohoi, and Wisconsin, 2003","URL":"https://www.cdc.gov/mmwr/preview/mmwrhtml/mm5227a5.htm","author":[{"family":"Centers for Disease Control and Prevention","given":""}]}}],"schema":"https://github.com/citation-style-language/schema/raw/master/csl-citation.json"} </w:instrText>
      </w:r>
      <w:r w:rsidR="00F2629E">
        <w:rPr>
          <w:rFonts w:eastAsia="Arial"/>
        </w:rPr>
        <w:fldChar w:fldCharType="separate"/>
      </w:r>
      <w:r w:rsidR="004F04BB" w:rsidRPr="004F04BB">
        <w:rPr>
          <w:rFonts w:eastAsia="Arial" w:cs="Arial"/>
        </w:rPr>
        <w:t>(5,6)</w:t>
      </w:r>
      <w:r w:rsidR="00F2629E">
        <w:rPr>
          <w:rFonts w:eastAsia="Arial"/>
        </w:rPr>
        <w:fldChar w:fldCharType="end"/>
      </w:r>
      <w:r w:rsidRPr="00A02ABC">
        <w:rPr>
          <w:rFonts w:eastAsia="Arial"/>
        </w:rPr>
        <w:t>.</w:t>
      </w:r>
    </w:p>
    <w:p w14:paraId="3A2A3340" w14:textId="4798D223" w:rsidR="005668C7" w:rsidRDefault="005668C7" w:rsidP="005668C7">
      <w:r>
        <w:t>In early May 2022, multiple countries outside of the African continent reported outbreaks of MPXV clade IIb, predominantly associated with direct transmission of MPXV through sexual</w:t>
      </w:r>
      <w:r w:rsidR="561D9146">
        <w:t>/</w:t>
      </w:r>
      <w:r>
        <w:t xml:space="preserve">intimate contact. On 20 May 2022, Australian health authorities detected cases associated with this global outbreak locally – this was the first time the virus had been detected in Australia </w:t>
      </w:r>
      <w:r w:rsidR="00296AC1">
        <w:fldChar w:fldCharType="begin"/>
      </w:r>
      <w:r w:rsidR="006A70E3">
        <w:instrText xml:space="preserve"> ADDIN ZOTERO_ITEM CSL_CITATION {"citationID":"5U51MGUL","properties":{"formattedCitation":"(7)","plainCitation":"(7)","noteIndex":0},"citationItems":[{"id":34,"uris":["http://zotero.org/users/local/eE57gvz8/items/ZBZLNW6W"],"itemData":{"id":34,"type":"webpage","title":"Mpox","URL":"https://www.health.gov.au/diseases/monkeypox-mpox","author":[{"family":"Australian Government Department of Health Disability and Ageing","given":""}],"accessed":{"date-parts":[["2025",8,3]]}}}],"schema":"https://github.com/citation-style-language/schema/raw/master/csl-citation.json"} </w:instrText>
      </w:r>
      <w:r w:rsidR="00296AC1">
        <w:fldChar w:fldCharType="separate"/>
      </w:r>
      <w:r w:rsidR="00296AC1" w:rsidRPr="00296AC1">
        <w:rPr>
          <w:rFonts w:cs="Arial"/>
        </w:rPr>
        <w:t>(7)</w:t>
      </w:r>
      <w:r w:rsidR="00296AC1">
        <w:fldChar w:fldCharType="end"/>
      </w:r>
      <w:r>
        <w:t xml:space="preserve">. </w:t>
      </w:r>
    </w:p>
    <w:p w14:paraId="7FFCF22B" w14:textId="7AAF6FE1" w:rsidR="005668C7" w:rsidRDefault="005668C7" w:rsidP="005668C7">
      <w:r>
        <w:t xml:space="preserve">The </w:t>
      </w:r>
      <w:r w:rsidR="000B0681">
        <w:t>World Health Organi</w:t>
      </w:r>
      <w:r w:rsidR="00C2405D">
        <w:t>z</w:t>
      </w:r>
      <w:r w:rsidR="000B0681">
        <w:t>ation (</w:t>
      </w:r>
      <w:r>
        <w:t>WHO</w:t>
      </w:r>
      <w:r w:rsidR="000B0681">
        <w:t>)</w:t>
      </w:r>
      <w:r>
        <w:t xml:space="preserve"> declared the mpox outbreak, due to MXPV clade IIb, a public health emergency of international concern (PHEIC) on 23 July 2022</w:t>
      </w:r>
      <w:r w:rsidR="0B873BC2">
        <w:t xml:space="preserve">, </w:t>
      </w:r>
      <w:r w:rsidR="0232E935">
        <w:t xml:space="preserve">followed by Australia’s </w:t>
      </w:r>
      <w:r w:rsidR="4B23BE2E">
        <w:t xml:space="preserve">declaration of </w:t>
      </w:r>
      <w:r>
        <w:t xml:space="preserve">mpox </w:t>
      </w:r>
      <w:r w:rsidR="153EF097">
        <w:t>as</w:t>
      </w:r>
      <w:r>
        <w:t xml:space="preserve"> a Communicable Disease Incident of National Significance on 28 July 2022</w:t>
      </w:r>
      <w:r w:rsidR="40E69345">
        <w:t xml:space="preserve"> </w:t>
      </w:r>
      <w:r w:rsidR="4F3F4807">
        <w:t>(</w:t>
      </w:r>
      <w:r>
        <w:t>stood down on 25 November</w:t>
      </w:r>
      <w:r w:rsidR="1C809C0D">
        <w:t xml:space="preserve"> 2022). </w:t>
      </w:r>
      <w:r w:rsidR="2AA0690F">
        <w:t xml:space="preserve">From January 2022 to </w:t>
      </w:r>
      <w:r w:rsidR="5D814BF6">
        <w:t xml:space="preserve">June 2025, </w:t>
      </w:r>
      <w:r w:rsidR="04F7C8E1">
        <w:t>over 100,000 mpox</w:t>
      </w:r>
      <w:r w:rsidR="55BA828C">
        <w:t xml:space="preserve"> cases</w:t>
      </w:r>
      <w:r w:rsidR="39B4B19F">
        <w:t xml:space="preserve"> (</w:t>
      </w:r>
      <w:r w:rsidR="151B2483">
        <w:t xml:space="preserve">largely </w:t>
      </w:r>
      <w:r w:rsidR="39B4B19F">
        <w:t>MPXV clade IIb)</w:t>
      </w:r>
      <w:r w:rsidR="55BA828C">
        <w:t xml:space="preserve"> were reported in more than 100 countries outside of Africa</w:t>
      </w:r>
      <w:r w:rsidR="00C12BE9">
        <w:t xml:space="preserve"> </w:t>
      </w:r>
      <w:r w:rsidR="006A70E3">
        <w:fldChar w:fldCharType="begin"/>
      </w:r>
      <w:r w:rsidR="006A70E3">
        <w:instrText xml:space="preserve"> ADDIN ZOTERO_ITEM CSL_CITATION {"citationID":"4pncWtmb","properties":{"formattedCitation":"(8)","plainCitation":"(8)","noteIndex":0},"citationItems":[{"id":2,"uris":["http://zotero.org/users/local/eE57gvz8/items/IL3G54KI"],"itemData":{"id":2,"type":"webpage","title":"Global Mpox Trends","URL":"https://worldhealthorg.shinyapps.io/mpx_global/#key-figures","author":[{"family":"World Health Organization","given":""}]}}],"schema":"https://github.com/citation-style-language/schema/raw/master/csl-citation.json"} </w:instrText>
      </w:r>
      <w:r w:rsidR="006A70E3">
        <w:fldChar w:fldCharType="separate"/>
      </w:r>
      <w:r w:rsidR="006A70E3" w:rsidRPr="006A70E3">
        <w:rPr>
          <w:rFonts w:cs="Arial"/>
        </w:rPr>
        <w:t>(8)</w:t>
      </w:r>
      <w:r w:rsidR="006A70E3">
        <w:fldChar w:fldCharType="end"/>
      </w:r>
      <w:r w:rsidR="20212967">
        <w:t xml:space="preserve">. </w:t>
      </w:r>
      <w:r w:rsidR="574E6DA4">
        <w:t>C</w:t>
      </w:r>
      <w:r w:rsidR="62F063B6">
        <w:t>ase number</w:t>
      </w:r>
      <w:r w:rsidR="02435B09">
        <w:t>s</w:t>
      </w:r>
      <w:r w:rsidR="62F063B6">
        <w:t xml:space="preserve"> peaked in August 2022, followed by a significant decrease into late 2022 and onwar</w:t>
      </w:r>
      <w:r w:rsidR="7D1EB383">
        <w:t>d</w:t>
      </w:r>
      <w:r w:rsidR="41619FED">
        <w:t>,</w:t>
      </w:r>
      <w:r w:rsidR="7C2E0722">
        <w:t xml:space="preserve"> but transmission continues globally.</w:t>
      </w:r>
      <w:r w:rsidR="7653160E">
        <w:t xml:space="preserve"> In Australia,</w:t>
      </w:r>
      <w:r w:rsidR="5D539407">
        <w:t xml:space="preserve"> </w:t>
      </w:r>
      <w:r>
        <w:t xml:space="preserve">sustained locally acquired human-to-human transmission of MPXV clade IIb was observed in 2024 </w:t>
      </w:r>
      <w:r w:rsidR="004C4A12">
        <w:fldChar w:fldCharType="begin"/>
      </w:r>
      <w:r w:rsidR="004C4A12">
        <w:instrText xml:space="preserve"> ADDIN ZOTERO_ITEM CSL_CITATION {"citationID":"wOkXv7Ov","properties":{"formattedCitation":"(9)","plainCitation":"(9)","noteIndex":0},"citationItems":[{"id":35,"uris":["http://zotero.org/users/local/eE57gvz8/items/NBBU6699"],"itemData":{"id":35,"type":"webpage","title":"National Notifiable Disease Surveillance System","URL":"https://nindss.health.gov.au/pbi-dashboard/","author":[{"family":"Australian Government Department of Health Disability and Ageing","given":""}]}}],"schema":"https://github.com/citation-style-language/schema/raw/master/csl-citation.json"} </w:instrText>
      </w:r>
      <w:r w:rsidR="004C4A12">
        <w:fldChar w:fldCharType="separate"/>
      </w:r>
      <w:r w:rsidR="004C4A12" w:rsidRPr="004C4A12">
        <w:rPr>
          <w:rFonts w:cs="Arial"/>
        </w:rPr>
        <w:t>(9)</w:t>
      </w:r>
      <w:r w:rsidR="004C4A12">
        <w:fldChar w:fldCharType="end"/>
      </w:r>
      <w:r>
        <w:t>.</w:t>
      </w:r>
    </w:p>
    <w:p w14:paraId="25E3463F" w14:textId="7CA8CCEB" w:rsidR="005668C7" w:rsidRDefault="065C496B">
      <w:r>
        <w:t xml:space="preserve">The </w:t>
      </w:r>
      <w:r w:rsidR="7A3147FA">
        <w:t>WHO declared mpox a PHEIC for a second time on 14 August 2024, f</w:t>
      </w:r>
      <w:r w:rsidR="005668C7">
        <w:t xml:space="preserve">ollowing the </w:t>
      </w:r>
      <w:r w:rsidR="00F169E5">
        <w:t>up</w:t>
      </w:r>
      <w:r w:rsidR="38CD22C3">
        <w:t>surge</w:t>
      </w:r>
      <w:r w:rsidR="005668C7">
        <w:t xml:space="preserve"> of clade </w:t>
      </w:r>
      <w:proofErr w:type="spellStart"/>
      <w:r w:rsidR="005668C7">
        <w:t>Ib</w:t>
      </w:r>
      <w:proofErr w:type="spellEnd"/>
      <w:r w:rsidR="005668C7">
        <w:t xml:space="preserve"> from the D</w:t>
      </w:r>
      <w:r w:rsidR="00B13760">
        <w:t>emo</w:t>
      </w:r>
      <w:r w:rsidR="005773E6">
        <w:t xml:space="preserve">cratic </w:t>
      </w:r>
      <w:r w:rsidR="005668C7">
        <w:t>R</w:t>
      </w:r>
      <w:r w:rsidR="005773E6">
        <w:t>epublic</w:t>
      </w:r>
      <w:r w:rsidR="00CC0FE0">
        <w:t xml:space="preserve"> of </w:t>
      </w:r>
      <w:r w:rsidR="2C8126CC">
        <w:t xml:space="preserve">the </w:t>
      </w:r>
      <w:r w:rsidR="005668C7">
        <w:t>C</w:t>
      </w:r>
      <w:r w:rsidR="00CC0FE0">
        <w:t>ongo (DRC)</w:t>
      </w:r>
      <w:r w:rsidR="005668C7">
        <w:t xml:space="preserve"> to several neighbouring African countries</w:t>
      </w:r>
      <w:r w:rsidR="43092173">
        <w:t xml:space="preserve"> from late 2023</w:t>
      </w:r>
      <w:r w:rsidR="004C4A12">
        <w:t xml:space="preserve"> </w:t>
      </w:r>
      <w:r w:rsidR="00B13760">
        <w:fldChar w:fldCharType="begin"/>
      </w:r>
      <w:r w:rsidR="00B13760">
        <w:instrText xml:space="preserve"> ADDIN ZOTERO_ITEM CSL_CITATION {"citationID":"C1BzNoOe","properties":{"formattedCitation":"(10)","plainCitation":"(10)","noteIndex":0},"citationItems":[{"id":36,"uris":["http://zotero.org/users/local/eE57gvz8/items/MZVNB6NR"],"itemData":{"id":36,"type":"webpage","title":"WHO Director-General declares mpox outbreak a public health emergency of international concern","URL":"https://www.who.int/news/item/14-08-2024-who-director-general-declares-mpox-outbreak-a-public-health-emergency-of-international-concern","author":[{"family":"World Health Organization","given":""}]}}],"schema":"https://github.com/citation-style-language/schema/raw/master/csl-citation.json"} </w:instrText>
      </w:r>
      <w:r w:rsidR="00B13760">
        <w:fldChar w:fldCharType="separate"/>
      </w:r>
      <w:r w:rsidR="00B13760" w:rsidRPr="00B13760">
        <w:rPr>
          <w:rFonts w:cs="Arial"/>
        </w:rPr>
        <w:t>(10)</w:t>
      </w:r>
      <w:r w:rsidR="00B13760">
        <w:fldChar w:fldCharType="end"/>
      </w:r>
      <w:r w:rsidR="43092173">
        <w:t xml:space="preserve">. </w:t>
      </w:r>
      <w:r w:rsidR="14E91F05">
        <w:t xml:space="preserve">From January 2022 to </w:t>
      </w:r>
      <w:r w:rsidR="3EC0346E">
        <w:t>June 2025, more than 43,000 mpox cases (</w:t>
      </w:r>
      <w:r w:rsidR="61B9EF62">
        <w:t>largely</w:t>
      </w:r>
      <w:r w:rsidR="3EC0346E">
        <w:t xml:space="preserve"> MPXV clade </w:t>
      </w:r>
      <w:proofErr w:type="spellStart"/>
      <w:r w:rsidR="3EC0346E">
        <w:t>Ib</w:t>
      </w:r>
      <w:proofErr w:type="spellEnd"/>
      <w:r w:rsidR="45821B88">
        <w:t xml:space="preserve">, </w:t>
      </w:r>
      <w:r w:rsidR="00266319">
        <w:t xml:space="preserve">but </w:t>
      </w:r>
      <w:r w:rsidR="45821B88">
        <w:t xml:space="preserve">also clade </w:t>
      </w:r>
      <w:proofErr w:type="spellStart"/>
      <w:r w:rsidR="45821B88">
        <w:t>Ia</w:t>
      </w:r>
      <w:proofErr w:type="spellEnd"/>
      <w:r w:rsidR="3EC0346E">
        <w:t>)</w:t>
      </w:r>
      <w:r w:rsidR="05F44F5C">
        <w:t xml:space="preserve"> were reported in 30 African coun</w:t>
      </w:r>
      <w:r w:rsidR="07AA5E43">
        <w:t>t</w:t>
      </w:r>
      <w:r w:rsidR="05F44F5C">
        <w:t xml:space="preserve">ries, with </w:t>
      </w:r>
      <w:r w:rsidR="3BF82A77">
        <w:t xml:space="preserve">the </w:t>
      </w:r>
      <w:r w:rsidR="05F44F5C">
        <w:t xml:space="preserve">majority of cases from </w:t>
      </w:r>
      <w:r w:rsidR="6EA42B51">
        <w:t>the</w:t>
      </w:r>
      <w:r w:rsidR="05F44F5C">
        <w:t xml:space="preserve"> DRC, </w:t>
      </w:r>
      <w:r w:rsidR="204BCF1F">
        <w:t>Uganda</w:t>
      </w:r>
      <w:r w:rsidR="4181645B">
        <w:t>,</w:t>
      </w:r>
      <w:r w:rsidR="204BCF1F">
        <w:t xml:space="preserve"> and Burundi</w:t>
      </w:r>
      <w:r w:rsidR="007B6959">
        <w:t xml:space="preserve"> </w:t>
      </w:r>
      <w:r w:rsidR="007B6959">
        <w:fldChar w:fldCharType="begin"/>
      </w:r>
      <w:r w:rsidR="007B6959">
        <w:instrText xml:space="preserve"> ADDIN ZOTERO_ITEM CSL_CITATION {"citationID":"UC56BVMh","properties":{"formattedCitation":"(8)","plainCitation":"(8)","noteIndex":0},"citationItems":[{"id":2,"uris":["http://zotero.org/users/local/eE57gvz8/items/IL3G54KI"],"itemData":{"id":2,"type":"webpage","title":"Global Mpox Trends","URL":"https://worldhealthorg.shinyapps.io/mpx_global/#key-figures","author":[{"family":"World Health Organization","given":""}]}}],"schema":"https://github.com/citation-style-language/schema/raw/master/csl-citation.json"} </w:instrText>
      </w:r>
      <w:r w:rsidR="007B6959">
        <w:fldChar w:fldCharType="separate"/>
      </w:r>
      <w:r w:rsidR="007B6959" w:rsidRPr="007B6959">
        <w:rPr>
          <w:rFonts w:cs="Arial"/>
        </w:rPr>
        <w:t>(8)</w:t>
      </w:r>
      <w:r w:rsidR="007B6959">
        <w:fldChar w:fldCharType="end"/>
      </w:r>
      <w:r w:rsidR="00742EF2">
        <w:t>.</w:t>
      </w:r>
      <w:r w:rsidR="005668C7">
        <w:t xml:space="preserve">  </w:t>
      </w:r>
    </w:p>
    <w:p w14:paraId="41366B6B" w14:textId="7556AEBC" w:rsidR="00A93EAC" w:rsidRDefault="52D4ECEE" w:rsidP="005668C7">
      <w:r>
        <w:t>By July 2025, i</w:t>
      </w:r>
      <w:r w:rsidR="24727228">
        <w:t xml:space="preserve">mported MPXV clade </w:t>
      </w:r>
      <w:proofErr w:type="spellStart"/>
      <w:r w:rsidR="24727228">
        <w:t>Ib</w:t>
      </w:r>
      <w:proofErr w:type="spellEnd"/>
      <w:r w:rsidR="24727228">
        <w:t xml:space="preserve"> cases </w:t>
      </w:r>
      <w:r w:rsidR="2AE5560B">
        <w:t xml:space="preserve">were </w:t>
      </w:r>
      <w:r w:rsidR="24727228">
        <w:t>reported in 18</w:t>
      </w:r>
      <w:r w:rsidR="783F13B5">
        <w:t xml:space="preserve"> countries outside of Africa, including Australia</w:t>
      </w:r>
      <w:r w:rsidR="002B1A4A">
        <w:t>, and</w:t>
      </w:r>
      <w:r w:rsidR="002C1ACC">
        <w:t xml:space="preserve"> t</w:t>
      </w:r>
      <w:r w:rsidR="3107C714">
        <w:t xml:space="preserve">hree </w:t>
      </w:r>
      <w:r w:rsidR="0673FED7">
        <w:t>countries outside of Africa</w:t>
      </w:r>
      <w:r w:rsidR="4667EF4D">
        <w:t xml:space="preserve"> reported imported clade </w:t>
      </w:r>
      <w:proofErr w:type="spellStart"/>
      <w:r w:rsidR="4667EF4D">
        <w:t>Ia</w:t>
      </w:r>
      <w:proofErr w:type="spellEnd"/>
      <w:r w:rsidR="4667EF4D">
        <w:t xml:space="preserve"> cases</w:t>
      </w:r>
      <w:r w:rsidR="00CF2DAE">
        <w:t xml:space="preserve"> </w:t>
      </w:r>
      <w:r>
        <w:fldChar w:fldCharType="begin"/>
      </w:r>
      <w:r>
        <w:instrText xml:space="preserve"> ADDIN ZOTERO_ITEM CSL_CITATION {"citationID":"9yCxZi8n","properties":{"formattedCitation":"(8)","plainCitation":"(8)","noteIndex":0},"citationItems":[{"id":2,"uris":["http://zotero.org/users/local/eE57gvz8/items/IL3G54KI"],"itemData":{"id":2,"type":"webpage","title":"Global Mpox Trends","URL":"https://worldhealthorg.shinyapps.io/mpx_global/#key-figures","author":[{"family":"World Health Organization","given":""}]}}],"schema":"https://github.com/citation-style-language/schema/raw/master/csl-citation.json"} </w:instrText>
      </w:r>
      <w:r>
        <w:fldChar w:fldCharType="separate"/>
      </w:r>
      <w:r w:rsidR="00CF2DAE" w:rsidRPr="6905E024">
        <w:rPr>
          <w:rFonts w:cs="Arial"/>
        </w:rPr>
        <w:t>(8)</w:t>
      </w:r>
      <w:r>
        <w:fldChar w:fldCharType="end"/>
      </w:r>
      <w:r w:rsidR="4667EF4D">
        <w:t>.</w:t>
      </w:r>
      <w:r w:rsidR="045DB006">
        <w:t xml:space="preserve"> The PHEIC </w:t>
      </w:r>
      <w:r w:rsidR="59FCE411">
        <w:t>status for mpox</w:t>
      </w:r>
      <w:r w:rsidR="045DB006">
        <w:t xml:space="preserve"> was </w:t>
      </w:r>
      <w:r w:rsidR="59FCE411">
        <w:t>declared over</w:t>
      </w:r>
      <w:r w:rsidR="045DB006">
        <w:t xml:space="preserve"> by the WHO on </w:t>
      </w:r>
      <w:r w:rsidR="0E8AE307">
        <w:t>5</w:t>
      </w:r>
      <w:r w:rsidR="045DB006">
        <w:t xml:space="preserve"> September 2025</w:t>
      </w:r>
      <w:r w:rsidR="00A25112">
        <w:t xml:space="preserve"> </w:t>
      </w:r>
      <w:r>
        <w:fldChar w:fldCharType="begin"/>
      </w:r>
      <w:r>
        <w:instrText xml:space="preserve"> ADDIN ZOTERO_ITEM CSL_CITATION {"citationID":"HHXZSZOP","properties":{"formattedCitation":"(11)","plainCitation":"(11)","noteIndex":0},"citationItems":[{"id":172,"uris":["http://zotero.org/users/local/eE57gvz8/items/PBQ5MWR3"],"itemData":{"id":172,"type":"webpage","title":"WHO Director-General's opening remarks at the media briefing – 5 September 2025","URL":"https://www.who.int/news-room/speeches/item/who-director-general-s-opening-remarks-at-the-media-briefing---5-september-2025","author":[{"family":"World Health Organization","given":""}]}}],"schema":"https://github.com/citation-style-language/schema/raw/master/csl-citation.json"} </w:instrText>
      </w:r>
      <w:r>
        <w:fldChar w:fldCharType="separate"/>
      </w:r>
      <w:r w:rsidR="003C038B" w:rsidRPr="6905E024">
        <w:rPr>
          <w:rFonts w:cs="Arial"/>
        </w:rPr>
        <w:t>(11)</w:t>
      </w:r>
      <w:r>
        <w:fldChar w:fldCharType="end"/>
      </w:r>
      <w:r w:rsidR="045DB006">
        <w:t>.</w:t>
      </w:r>
    </w:p>
    <w:p w14:paraId="2B21A612" w14:textId="05C9AB87" w:rsidR="000E46CA" w:rsidRDefault="00380E5B" w:rsidP="005668C7">
      <w:r>
        <w:t xml:space="preserve">By October 2025, locally acquired clade </w:t>
      </w:r>
      <w:proofErr w:type="spellStart"/>
      <w:r>
        <w:t>Ib</w:t>
      </w:r>
      <w:proofErr w:type="spellEnd"/>
      <w:r>
        <w:t xml:space="preserve"> </w:t>
      </w:r>
      <w:r w:rsidR="000F173F">
        <w:t xml:space="preserve">cases were reported in </w:t>
      </w:r>
      <w:r w:rsidR="007A2948">
        <w:t>four</w:t>
      </w:r>
      <w:r w:rsidR="000F173F">
        <w:t xml:space="preserve"> </w:t>
      </w:r>
      <w:r w:rsidR="00F21189">
        <w:t xml:space="preserve">European </w:t>
      </w:r>
      <w:r w:rsidR="000F173F">
        <w:t>countries</w:t>
      </w:r>
      <w:r w:rsidR="00F21189">
        <w:t xml:space="preserve"> and the </w:t>
      </w:r>
      <w:r w:rsidR="007A2948">
        <w:t xml:space="preserve">USA, </w:t>
      </w:r>
      <w:r w:rsidR="006E49E4">
        <w:t xml:space="preserve">indicating </w:t>
      </w:r>
      <w:r w:rsidR="00382C45">
        <w:t>ongoing</w:t>
      </w:r>
      <w:r w:rsidR="00CA50F8">
        <w:t xml:space="preserve"> </w:t>
      </w:r>
      <w:r w:rsidR="00DB5007">
        <w:t>transmission in sexual networks in the community</w:t>
      </w:r>
      <w:r w:rsidR="00615EA5">
        <w:t xml:space="preserve"> </w:t>
      </w:r>
      <w:r w:rsidR="00934503">
        <w:fldChar w:fldCharType="begin"/>
      </w:r>
      <w:r w:rsidR="00934503">
        <w:instrText xml:space="preserve"> ADDIN ZOTERO_ITEM CSL_CITATION {"citationID":"PYYc003f","properties":{"formattedCitation":"(12)","plainCitation":"(12)","noteIndex":0},"citationItems":[{"id":207,"uris":["http://zotero.org/users/local/eE57gvz8/items/C8TEM8C7"],"itemData":{"id":207,"type":"webpage","title":"Local transmission of clade 1b mpox cases detected in EU/EEA, ECDC urges renewed vigilance","URL":"https://www.ecdc.europa.eu/en/news-events/local-transmission-clade-1b-mpox-cases-detected-eueea-ecdc-urges-renewed-vigilance","author":[{"family":"European Centre for Disease Prevention and Control","given":""}]}}],"schema":"https://github.com/citation-style-language/schema/raw/master/csl-citation.json"} </w:instrText>
      </w:r>
      <w:r w:rsidR="00934503">
        <w:fldChar w:fldCharType="separate"/>
      </w:r>
      <w:r w:rsidR="00934503" w:rsidRPr="00934503">
        <w:rPr>
          <w:rFonts w:cs="Arial"/>
        </w:rPr>
        <w:t>(12)</w:t>
      </w:r>
      <w:r w:rsidR="00934503">
        <w:fldChar w:fldCharType="end"/>
      </w:r>
      <w:r w:rsidR="0082530E">
        <w:t>.</w:t>
      </w:r>
    </w:p>
    <w:p w14:paraId="32D358C0" w14:textId="1FDD053C" w:rsidR="000D1A93" w:rsidRDefault="000D1A93" w:rsidP="00093C5B">
      <w:pPr>
        <w:pStyle w:val="Heading2"/>
      </w:pPr>
      <w:r>
        <w:lastRenderedPageBreak/>
        <w:t>Public health response aims</w:t>
      </w:r>
    </w:p>
    <w:p w14:paraId="251D4075" w14:textId="60DAF86A" w:rsidR="19C8C512" w:rsidRDefault="19C8C512" w:rsidP="39408227">
      <w:pPr>
        <w:rPr>
          <w:color w:val="083E9C" w:themeColor="accent1"/>
        </w:rPr>
      </w:pPr>
      <w:r w:rsidRPr="00093C5B">
        <w:t xml:space="preserve">The aim of the public health response to mpox in Australia is to </w:t>
      </w:r>
      <w:r w:rsidR="000928D9">
        <w:t xml:space="preserve">suppress transmission of mpox and prevent future cases. </w:t>
      </w:r>
      <w:r w:rsidR="0449B2AB" w:rsidRPr="00093C5B">
        <w:t>This</w:t>
      </w:r>
      <w:r w:rsidRPr="00093C5B">
        <w:t xml:space="preserve"> approach acknowledges the </w:t>
      </w:r>
      <w:r w:rsidR="3C1D56D0" w:rsidRPr="00093C5B">
        <w:t>risk of ongoing incursions of mpox cases into Australia</w:t>
      </w:r>
      <w:r w:rsidR="4C2D5147" w:rsidRPr="00093C5B">
        <w:t>,</w:t>
      </w:r>
      <w:r w:rsidR="4E400F55" w:rsidRPr="00093C5B">
        <w:t xml:space="preserve"> and inability to eliminate all cases of mpox from Australia</w:t>
      </w:r>
      <w:r w:rsidR="29D579FB" w:rsidRPr="00093C5B">
        <w:t xml:space="preserve"> given the global epidemiology</w:t>
      </w:r>
      <w:r w:rsidR="3C1D56D0" w:rsidRPr="00093C5B">
        <w:t xml:space="preserve">. </w:t>
      </w:r>
    </w:p>
    <w:p w14:paraId="5A85B748" w14:textId="2D3A1297" w:rsidR="000D1A93" w:rsidRPr="005D76DA" w:rsidRDefault="000D1A93" w:rsidP="000D1A93">
      <w:pPr>
        <w:pStyle w:val="Heading2"/>
      </w:pPr>
      <w:bookmarkStart w:id="12" w:name="_Priority_populations_2"/>
      <w:bookmarkEnd w:id="12"/>
      <w:r>
        <w:t>Priority populations</w:t>
      </w:r>
    </w:p>
    <w:p w14:paraId="337E9E1B" w14:textId="77777777" w:rsidR="007B40E0" w:rsidRPr="00854FB1" w:rsidRDefault="007B40E0" w:rsidP="007B40E0">
      <w:pPr>
        <w:pStyle w:val="Paragraphtext"/>
        <w:spacing w:before="240"/>
        <w:rPr>
          <w:rFonts w:eastAsiaTheme="majorEastAsia" w:cstheme="majorBidi"/>
          <w:color w:val="033636" w:themeColor="text2"/>
          <w:kern w:val="2"/>
          <w:sz w:val="32"/>
          <w:szCs w:val="32"/>
          <w14:ligatures w14:val="standardContextual"/>
        </w:rPr>
      </w:pPr>
      <w:r w:rsidRPr="4EEF6016">
        <w:rPr>
          <w:rFonts w:eastAsiaTheme="majorEastAsia" w:cstheme="majorBidi"/>
          <w:color w:val="033636" w:themeColor="text2"/>
          <w:kern w:val="2"/>
          <w:sz w:val="32"/>
          <w:szCs w:val="32"/>
          <w14:ligatures w14:val="standardContextual"/>
        </w:rPr>
        <w:t>High-risk groups and settings</w:t>
      </w:r>
    </w:p>
    <w:p w14:paraId="1B8438D8" w14:textId="14A3E8DB" w:rsidR="007B40E0" w:rsidRPr="00A02ABC" w:rsidRDefault="007B40E0" w:rsidP="007B40E0">
      <w:pPr>
        <w:pStyle w:val="Paragraphtext"/>
        <w:spacing w:before="240"/>
        <w:rPr>
          <w:rFonts w:eastAsia="Arial"/>
        </w:rPr>
      </w:pPr>
      <w:r w:rsidRPr="39408227">
        <w:rPr>
          <w:rFonts w:eastAsia="Arial"/>
        </w:rPr>
        <w:t xml:space="preserve">While diverse modes of transmission mean that anyone can acquire or transmit mpox, cases in the </w:t>
      </w:r>
      <w:r>
        <w:rPr>
          <w:rFonts w:eastAsia="Arial"/>
        </w:rPr>
        <w:t>global</w:t>
      </w:r>
      <w:r w:rsidRPr="39408227">
        <w:rPr>
          <w:rFonts w:eastAsia="Arial"/>
        </w:rPr>
        <w:t xml:space="preserve"> clade IIb outbreak have occurred primarily, but not exclusively, in gay, bisexual</w:t>
      </w:r>
      <w:r>
        <w:rPr>
          <w:rFonts w:eastAsia="Arial"/>
        </w:rPr>
        <w:t>,</w:t>
      </w:r>
      <w:r w:rsidRPr="39408227">
        <w:rPr>
          <w:rFonts w:eastAsia="Arial"/>
        </w:rPr>
        <w:t xml:space="preserve"> and other men who have sex with men (GBMSM+) </w:t>
      </w:r>
      <w:r>
        <w:rPr>
          <w:rFonts w:eastAsia="Arial"/>
        </w:rPr>
        <w:fldChar w:fldCharType="begin"/>
      </w:r>
      <w:r w:rsidR="00934503">
        <w:rPr>
          <w:rFonts w:eastAsia="Arial"/>
        </w:rPr>
        <w:instrText xml:space="preserve"> ADDIN ZOTERO_ITEM CSL_CITATION {"citationID":"Beq2xiOQ","properties":{"formattedCitation":"(8,13)","plainCitation":"(8,13)","noteIndex":0},"citationItems":[{"id":2,"uris":["http://zotero.org/users/local/eE57gvz8/items/IL3G54KI"],"itemData":{"id":2,"type":"webpage","title":"Global Mpox Trends","URL":"https://worldhealthorg.shinyapps.io/mpx_global/#key-figures","author":[{"family":"World Health Organization","given":""}]}},{"id":11,"uris":["http://zotero.org/users/local/eE57gvz8/items/TSNXHYMD"],"itemData":{"id":11,"type":"article-journal","abstract":"BACKGROUND: Before April 2022, monkeypox virus infection in humans was seldom reported outside African regions where it is endemic. Currently, cases are occurring worldwide. Transmission, risk factors, clinical presentation, and outcomes of infection are poorly defined.\nMETHODS: We formed an international collaborative group of clinicians who contributed to an international case series to describe the presentation, clinical course, and outcomes of polymerase-chain-reaction-confirmed monkeypox virus infections.\nRESULTS: We report 528 infections diagnosed between April 27 and June 24, 2022, at 43 sites in 16 countries. Overall, 98% of the persons with infection were gay or bisexual men, 75% were White, and 41% had human immunodeficiency virus infection; the median age was 38 years. Transmission was suspected to have occurred through sexual activity in 95% of the persons with infection. In this case series, 95% of the persons presented with a rash (with 64% having ≤10 lesions), 73% had anogenital lesions, and 41% had mucosal lesions (with 54 having a single genital lesion). Common systemic features preceding the rash included fever (62%), lethargy (41%), myalgia (31%), and headache (27%); lymphadenopathy was also common (reported in 56%). Concomitant sexually transmitted infections were reported in 109 of 377 persons (29%) who were tested. Among the 23 persons with a clear exposure history, the median incubation period was 7 days (range, 3 to 20). Monkeypox virus DNA was detected in 29 of the 32 persons in whom seminal fluid was analyzed. Antiviral treatment was given to 5% of the persons overall, and 70 (13%) were hospitalized; the reasons for hospitalization were pain management, mostly for severe anorectal pain (21 persons); soft-tissue superinfection (18); pharyngitis limiting oral intake (5); eye lesions (2); acute kidney injury (2); myocarditis (2); and infection-control purposes (13). No deaths were reported.\nCONCLUSIONS: In this case series, monkeypox manifested with a variety of dermatologic and systemic clinical findings. The simultaneous identification of cases outside areas where monkeypox has traditionally been endemic highlights the need for rapid identification and diagnosis of cases to contain further community spread.","container-title":"The New England Journal of Medicine","DOI":"10.1056/NEJMoa2207323","ISSN":"1533-4406","issue":"8","journalAbbreviation":"N Engl J Med","language":"eng","note":"PMID: 35866746","page":"679-691","source":"PubMed","title":"Monkeypox Virus Infection in Humans across 16 Countries - April-June 2022","volume":"387","author":[{"family":"Thornhill","given":"John P."},{"family":"Barkati","given":"Sapha"},{"family":"Walmsley","given":"Sharon"},{"family":"Rockstroh","given":"Juergen"},{"family":"Antinori","given":"Andrea"},{"family":"Harrison","given":"Luke B."},{"family":"Palich","given":"Romain"},{"family":"Nori","given":"Achyuta"},{"family":"Reeves","given":"Iain"},{"family":"Habibi","given":"Maximillian S."},{"family":"Apea","given":"Vanessa"},{"family":"Boesecke","given":"Christoph"},{"family":"Vandekerckhove","given":"Linos"},{"family":"Yakubovsky","given":"Michal"},{"family":"Sendagorta","given":"Elena"},{"family":"Blanco","given":"Jose L."},{"family":"Florence","given":"Eric"},{"family":"Moschese","given":"Davide"},{"family":"Maltez","given":"Fernando M."},{"family":"Goorhuis","given":"Abraham"},{"family":"Pourcher","given":"Valerie"},{"family":"Migaud","given":"Pascal"},{"family":"Noe","given":"Sebastian"},{"family":"Pintado","given":"Claire"},{"family":"Maggi","given":"Fabrizio"},{"family":"Hansen","given":"Ann-Brit E."},{"family":"Hoffmann","given":"Christian"},{"family":"Lezama","given":"Jezer I."},{"family":"Mussini","given":"Cristina"},{"family":"Cattelan","given":"AnnaMaria"},{"family":"Makofane","given":"Keletso"},{"family":"Tan","given":"Darrell"},{"family":"Nozza","given":"Silvia"},{"family":"Nemeth","given":"Johannes"},{"family":"Klein","given":"Marina B."},{"family":"Orkin","given":"Chloe M."},{"literal":"SHARE-net Clinical Group"}],"issued":{"date-parts":[["2022",8,25]]}}}],"schema":"https://github.com/citation-style-language/schema/raw/master/csl-citation.json"} </w:instrText>
      </w:r>
      <w:r>
        <w:rPr>
          <w:rFonts w:eastAsia="Arial"/>
        </w:rPr>
        <w:fldChar w:fldCharType="separate"/>
      </w:r>
      <w:r w:rsidR="00934503" w:rsidRPr="00934503">
        <w:rPr>
          <w:rFonts w:eastAsia="Arial" w:cs="Arial"/>
        </w:rPr>
        <w:t>(8,13)</w:t>
      </w:r>
      <w:r>
        <w:rPr>
          <w:rFonts w:eastAsia="Arial"/>
        </w:rPr>
        <w:fldChar w:fldCharType="end"/>
      </w:r>
      <w:r>
        <w:rPr>
          <w:rFonts w:eastAsia="Arial"/>
        </w:rPr>
        <w:t xml:space="preserve">, as </w:t>
      </w:r>
      <w:r w:rsidR="008E2942">
        <w:rPr>
          <w:rFonts w:eastAsia="Arial"/>
        </w:rPr>
        <w:t xml:space="preserve">has been </w:t>
      </w:r>
      <w:r>
        <w:rPr>
          <w:rFonts w:eastAsia="Arial"/>
        </w:rPr>
        <w:t>seen in the Australian context</w:t>
      </w:r>
      <w:r w:rsidRPr="39408227">
        <w:rPr>
          <w:rFonts w:eastAsia="Arial"/>
        </w:rPr>
        <w:t xml:space="preserve">. The </w:t>
      </w:r>
      <w:r>
        <w:rPr>
          <w:rFonts w:eastAsia="Arial"/>
        </w:rPr>
        <w:t xml:space="preserve">ongoing </w:t>
      </w:r>
      <w:r w:rsidRPr="39408227">
        <w:rPr>
          <w:rFonts w:eastAsia="Arial"/>
        </w:rPr>
        <w:t xml:space="preserve">clade </w:t>
      </w:r>
      <w:proofErr w:type="spellStart"/>
      <w:r w:rsidRPr="39408227">
        <w:rPr>
          <w:rFonts w:eastAsia="Arial"/>
        </w:rPr>
        <w:t>Ib</w:t>
      </w:r>
      <w:proofErr w:type="spellEnd"/>
      <w:r w:rsidRPr="39408227">
        <w:rPr>
          <w:rFonts w:eastAsia="Arial"/>
        </w:rPr>
        <w:t xml:space="preserve"> outbreak</w:t>
      </w:r>
      <w:r>
        <w:rPr>
          <w:rFonts w:eastAsia="Arial"/>
        </w:rPr>
        <w:t xml:space="preserve"> in the DRC and other African countries </w:t>
      </w:r>
      <w:r w:rsidRPr="39408227">
        <w:rPr>
          <w:rFonts w:eastAsia="Arial"/>
        </w:rPr>
        <w:t>is also strongly associated with sexual contact</w:t>
      </w:r>
      <w:r>
        <w:rPr>
          <w:rFonts w:eastAsia="Arial"/>
        </w:rPr>
        <w:t xml:space="preserve">/direct physical contact and household contact </w:t>
      </w:r>
      <w:r>
        <w:rPr>
          <w:rFonts w:eastAsia="Arial"/>
        </w:rPr>
        <w:fldChar w:fldCharType="begin"/>
      </w:r>
      <w:r w:rsidR="00934503">
        <w:rPr>
          <w:rFonts w:eastAsia="Arial"/>
        </w:rPr>
        <w:instrText xml:space="preserve"> ADDIN ZOTERO_ITEM CSL_CITATION {"citationID":"KAbfgol0","properties":{"formattedCitation":"(14)","plainCitation":"(14)","noteIndex":0},"citationItems":[{"id":3,"uris":["http://zotero.org/users/local/eE57gvz8/items/G7ZZWSNQ"],"itemData":{"id":3,"type":"article-journal","abstract":"BACKGROUND: Mpox, caused by the monkeypox virus, is a serious public health threat in Africa, especially in DR Congo. Previously limited to endemic areas with clade 1a, monkeypox virus has recently spread to non-endemic regions, where clade 1b has emerged. This study provides a clinical comparison of mpox cases in DR Congo regions where clade 1a and clade 1b are prevalent.\nMETHODS: We conducted a retrospective observational study, analysing PCR-confirmed mpox cases reported from sentinel health zones in seven provinces between Oct 1, 2023, and Sept 31, 2024. Cases from the newly affected provinces (South-Kivu and Kinshasa) were described along with those from four endemic provinces (Mai-Ndombe, Tshuapa, Tshopo, South-Ubangi, and Équateur). Surveillance data, including type of exposure, demographic details, clinical presentation, complications, and outcomes were collected from national surveillance systems and local health facilities, with laboratory confirmation using quantitative PCR. All analyses were restricted to descriptive statistics.\nFINDINGS: Of 17 927 suspected cases identified, 10 986 were investigated, 5948 were PCR-positive, and 4895 met the inclusion criteria based on data completeness: 4436 in newly affected and 459 in endemic regions. In newly affected provinces, median age was 20 years (IQR 8-28), 2119 (47·8%) participants were female, and 2310 (52·1%) were male. In endemic provinces, median age was 15 years (7-26), 179 (39·0%) participants were female, and 277 (60·3%) were male. Direct or intimate human contact was reported by 1951 (44·0%) individuals in newly affected provinces versus 25 (5·4%) in endemic provinces, and zoonotic exposure in 11 (0·2%) and 99 (21·6%), respectively. The proportions of partcipants with systemic symptoms (3828 [86·3%] in newly affected provinces and 427 [93·0%] in endemic provinces) and respiratory symptoms (2450 [55·2%] and 219 [47·7%]), and median skin lesion counts (91 [IQR 37-200] and 163 [95-345]) were similar between newly affected and endemic regions. Complications included skin infections (2041 [46·0%] in newly affected provinces and 201 [43·8%] in endemic provinces), respiratory distress (82 [1·8%] and 29 [6·3%]), vision impairment (7 [0·2%] and 28 [6·1%]), and prostration (695 [15·7%] and 51 [11·1%]). The case-fatality rate was 0·7% (95% CI 0·4-1·3; 14 of 1924) in children and 0·6% (0·3-1·0; 14 of 2483) in adults in newly affected areas, compared with 5·9% (3·4-10·0; 14 of 236) in children and 2·7% (1·1-6·1; six of 222) in adults in endemic regions. Content note: this Article and its appendix contain graphic images of mpox lesions affecting various sites including the face and genitals.\nINTERPRETATION: Our study indicates concurrent mpox outbreaks in DR Congo, involving younger individuals, a higher proportion of women and girls, and distinct presentations with higher lesion counts and respiratory symptoms compared with clade 2b lineage B.1 outbreaks. The high proportion of infectious complications and case-fatality rates, especially in endemic regions, emphasise the need for timely antibiotic therapy and targeted vaccination to reduce morbidity and mortality.\nFUNDING: Skin NTDs and STI Research Unit, Fight Infections Foundation.","container-title":"Lancet (London, England)","DOI":"10.1016/S0140-6736(25)00152-7","ISSN":"1474-547X","issue":"10490","journalAbbreviation":"Lancet","language":"eng","note":"PMID: 40222380","page":"1666-1675","source":"PubMed","title":"Clinical presentation and epidemiological assessment of confirmed human mpox cases in DR Congo: a surveillance-based observational study","title-short":"Clinical presentation and epidemiological assessment of confirmed human mpox cases in DR Congo","volume":"405","author":[{"family":"Malembi","given":"Emile"},{"family":"Escrig-Sarreta","given":"Roser"},{"family":"Ntumba","given":"Jackie"},{"family":"Beiras","given":"Camila G."},{"family":"Shongo","given":"Robert"},{"family":"Bengehya","given":"Justin"},{"family":"Nselaka","given":"Charles"},{"family":"Pukuta","given":"Elisabeth"},{"family":"Mukadi-Bamuleka","given":"Daniel"},{"family":"Mulopo-Mukanya","given":"Noëlla"},{"family":"Leng","given":"Xinying"},{"family":"Pérez-Mañá","given":"Clara"},{"family":"Galván-Casas","given":"Cristina"},{"family":"Muñoz","given":"Susana"},{"family":"Bilembo-Kitwanda","given":"Steeven"},{"family":"Kitha","given":"Pierre"},{"family":"Maketa","given":"Vivi"},{"family":"Mitashi","given":"Patrick"},{"family":"Abedi","given":"Aruna"},{"family":"Nsio","given":"Justus"},{"family":"Ahuka-Mundeke","given":"Steve"},{"family":"Mbala-Kingebeni","given":"Placide"},{"family":"Muyembe","given":"Jean-Jacques"},{"family":"Marks","given":"Michael"},{"family":"Muhindo-Mavoko","given":"Hypolite"},{"family":"Mitjà","given":"Oriol"},{"literal":"MOTION-DRC Working Group"}],"issued":{"date-parts":[["2025",5,10]]}}}],"schema":"https://github.com/citation-style-language/schema/raw/master/csl-citation.json"} </w:instrText>
      </w:r>
      <w:r>
        <w:rPr>
          <w:rFonts w:eastAsia="Arial"/>
        </w:rPr>
        <w:fldChar w:fldCharType="separate"/>
      </w:r>
      <w:r w:rsidR="00934503" w:rsidRPr="00934503">
        <w:rPr>
          <w:rFonts w:eastAsia="Arial" w:cs="Arial"/>
        </w:rPr>
        <w:t>(14)</w:t>
      </w:r>
      <w:r>
        <w:rPr>
          <w:rFonts w:eastAsia="Arial"/>
        </w:rPr>
        <w:fldChar w:fldCharType="end"/>
      </w:r>
      <w:r w:rsidRPr="39408227">
        <w:rPr>
          <w:rFonts w:eastAsia="Arial"/>
        </w:rPr>
        <w:t xml:space="preserve">. </w:t>
      </w:r>
    </w:p>
    <w:p w14:paraId="3A857170" w14:textId="77777777" w:rsidR="007B40E0" w:rsidRPr="00A02ABC" w:rsidRDefault="007B40E0" w:rsidP="007B40E0">
      <w:pPr>
        <w:pStyle w:val="Paragraphtext"/>
        <w:rPr>
          <w:rFonts w:eastAsia="Arial"/>
        </w:rPr>
      </w:pPr>
      <w:r w:rsidRPr="00A02ABC">
        <w:rPr>
          <w:rFonts w:eastAsia="Arial"/>
        </w:rPr>
        <w:t>High-risk settings for transmission include:</w:t>
      </w:r>
    </w:p>
    <w:p w14:paraId="2C5DADA8" w14:textId="3F3FE632" w:rsidR="007B40E0" w:rsidRPr="005420E9" w:rsidRDefault="007B40E0" w:rsidP="007B40E0">
      <w:pPr>
        <w:pStyle w:val="Bullet"/>
        <w:rPr>
          <w:rFonts w:eastAsia="Arial"/>
          <w:sz w:val="24"/>
          <w:szCs w:val="24"/>
        </w:rPr>
      </w:pPr>
      <w:r w:rsidRPr="4EEF6016">
        <w:rPr>
          <w:rFonts w:eastAsia="Arial"/>
          <w:sz w:val="24"/>
          <w:szCs w:val="24"/>
        </w:rPr>
        <w:fldChar w:fldCharType="begin"/>
      </w:r>
      <w:r w:rsidRPr="4EEF6016">
        <w:rPr>
          <w:rFonts w:eastAsia="Arial"/>
          <w:sz w:val="24"/>
          <w:szCs w:val="24"/>
        </w:rPr>
        <w:instrText xml:space="preserve"> ADDIN EN.CITE </w:instrText>
      </w:r>
      <w:r w:rsidRPr="4EEF6016">
        <w:rPr>
          <w:rFonts w:eastAsia="Arial"/>
          <w:sz w:val="24"/>
          <w:szCs w:val="24"/>
        </w:rPr>
        <w:fldChar w:fldCharType="begin"/>
      </w:r>
      <w:r w:rsidRPr="4EEF6016">
        <w:rPr>
          <w:rFonts w:eastAsia="Arial"/>
          <w:sz w:val="24"/>
          <w:szCs w:val="24"/>
        </w:rPr>
        <w:instrText xml:space="preserve"> ADDIN EN.CITE.DATA </w:instrText>
      </w:r>
      <w:r w:rsidRPr="4EEF6016">
        <w:rPr>
          <w:rFonts w:eastAsia="Arial"/>
          <w:sz w:val="24"/>
          <w:szCs w:val="24"/>
        </w:rPr>
        <w:fldChar w:fldCharType="end"/>
      </w:r>
      <w:r w:rsidRPr="4EEF6016">
        <w:rPr>
          <w:rFonts w:eastAsia="Arial"/>
          <w:sz w:val="24"/>
          <w:szCs w:val="24"/>
        </w:rPr>
        <w:fldChar w:fldCharType="end"/>
      </w:r>
      <w:r w:rsidRPr="005420E9">
        <w:rPr>
          <w:rFonts w:eastAsia="Arial"/>
          <w:sz w:val="24"/>
          <w:szCs w:val="24"/>
        </w:rPr>
        <w:t xml:space="preserve">households </w:t>
      </w:r>
      <w:r>
        <w:rPr>
          <w:rFonts w:eastAsia="Arial"/>
          <w:sz w:val="24"/>
          <w:szCs w:val="24"/>
        </w:rPr>
        <w:fldChar w:fldCharType="begin"/>
      </w:r>
      <w:r w:rsidR="00934503">
        <w:rPr>
          <w:rFonts w:eastAsia="Arial"/>
          <w:sz w:val="24"/>
          <w:szCs w:val="24"/>
        </w:rPr>
        <w:instrText xml:space="preserve"> ADDIN ZOTERO_ITEM CSL_CITATION {"citationID":"R6iIyi2y","properties":{"formattedCitation":"(15)","plainCitation":"(15)","noteIndex":0},"citationItems":[{"id":50,"uris":["http://zotero.org/users/local/eE57gvz8/items/PY4TVXEH"],"itemData":{"id":50,"type":"webpage","title":"Monkeypox - Questions and Answers","URL":"https://www.who.int/news-room/questions-and-answers/item/monkeypox","author":[{"family":"World Health Organization","given":""}]}}],"schema":"https://github.com/citation-style-language/schema/raw/master/csl-citation.json"} </w:instrText>
      </w:r>
      <w:r>
        <w:rPr>
          <w:rFonts w:eastAsia="Arial"/>
          <w:sz w:val="24"/>
          <w:szCs w:val="24"/>
        </w:rPr>
        <w:fldChar w:fldCharType="separate"/>
      </w:r>
      <w:r w:rsidR="00934503" w:rsidRPr="00934503">
        <w:rPr>
          <w:rFonts w:eastAsia="Arial" w:cs="Arial"/>
          <w:sz w:val="24"/>
        </w:rPr>
        <w:t>(15)</w:t>
      </w:r>
      <w:r>
        <w:rPr>
          <w:rFonts w:eastAsia="Arial"/>
          <w:sz w:val="24"/>
          <w:szCs w:val="24"/>
        </w:rPr>
        <w:fldChar w:fldCharType="end"/>
      </w:r>
      <w:r w:rsidRPr="005420E9" w:rsidDel="00C668A5">
        <w:rPr>
          <w:rFonts w:eastAsia="Arial"/>
          <w:sz w:val="24"/>
          <w:szCs w:val="24"/>
        </w:rPr>
        <w:t xml:space="preserve"> </w:t>
      </w:r>
    </w:p>
    <w:p w14:paraId="20DBC2F3" w14:textId="5672E7A9" w:rsidR="007B40E0" w:rsidRPr="005420E9" w:rsidRDefault="007B40E0" w:rsidP="007B40E0">
      <w:pPr>
        <w:pStyle w:val="Bullet"/>
        <w:rPr>
          <w:rFonts w:eastAsia="Arial"/>
          <w:sz w:val="24"/>
          <w:szCs w:val="24"/>
        </w:rPr>
      </w:pPr>
      <w:r w:rsidRPr="005420E9">
        <w:rPr>
          <w:rFonts w:eastAsia="Arial"/>
          <w:sz w:val="24"/>
          <w:szCs w:val="24"/>
        </w:rPr>
        <w:t xml:space="preserve">sex-on-premises venues (SOPV) </w:t>
      </w:r>
      <w:r>
        <w:rPr>
          <w:rFonts w:eastAsia="Arial"/>
          <w:sz w:val="24"/>
          <w:szCs w:val="24"/>
        </w:rPr>
        <w:fldChar w:fldCharType="begin"/>
      </w:r>
      <w:r w:rsidR="00934503">
        <w:rPr>
          <w:rFonts w:eastAsia="Arial"/>
          <w:sz w:val="24"/>
          <w:szCs w:val="24"/>
        </w:rPr>
        <w:instrText xml:space="preserve"> ADDIN ZOTERO_ITEM CSL_CITATION {"citationID":"8BjtwT1f","properties":{"formattedCitation":"(16\\uc0\\u8211{}18)","plainCitation":"(16–18)","noteIndex":0},"citationItems":[{"id":63,"uris":["http://zotero.org/users/local/eE57gvz8/items/IBI3I7F8"],"itemData":{"id":63,"type":"webpage","title":"Social Gatherings, Safer Sex, and Monkeypox","URL":"https://www.cdc.gov/poxvirus/monkeypox/specific-settings/social-gatherings.html","author":[{"family":"Centers for Disease Control and Prevention","given":""}]}},{"id":64,"uris":["http://zotero.org/users/local/eE57gvz8/items/6Q7TL5L3"],"itemData":{"id":64,"type":"webpage","title":"Monkeypox in the European Region: what we know so far and how we need to respond","URL":"https://www.who.int/europe/news/item/30-05-2022-monkeypox-in-the-european-region--what-we-know-so-far-and-how-we-need-to-respond","author":[{"family":"World Health Organization","given":""}]}},{"id":65,"uris":["http://zotero.org/users/local/eE57gvz8/items/2JBJBS38"],"itemData":{"id":65,"type":"article-journal","abstract":"PURPOSE: The worldwide mpox outbreak starting in May 2022 marks the occurrence of another previously atypical infectious disease in Europe. This study's objective was to present a comprehensive overview based on the gathered data and to illustrate the approach of the Cologne Health Department to contain the mpox outbreak.\nMETHODS: In this retrospective observational study, 368 individuals reported to the Cologne Health Department as PCR-positive for mpox were included. Data were collected in structured telephone interviews and digitally processed.\nRESULTS: The first mpox case in Cologne was recorded on May 24, 2022. The local outbreak lasted approximately 4 months and reached its peak in July. The last reported case in Cologne occurred on September 17. Transmissions mostly occurred through sexual contacts (67.4%) or other close physical contacts (4.6%) between men, but also through fomites, in the context of events or occasionally in the work environment. In 21.5% of cases, no route of infection could be determined. The mean incubation period was 8.2 days. Clinically, mpox infections usually presented with skin and/or mucosal lesions accompanied by general symptoms. In 74.8% of cases, a prodromal stage was absent. Initially, the rash often had an unspecific appearance, but in the further clinical course, it usually passed through the typical stages. Most infections resolved spontaneously under home care. In 3.5% of cases, however, inpatient hospitalisation was required. Infected persons with a previous smallpox vaccination had 0.43 times the odds of unvaccinated persons to be affected by lesions in 3 or more body regions and 0.30 times the odds to develop lesions in all 5 body regions. Previous vaccination statistically reduced the total duration of symptoms by 2.0 days.\nCONCLUSIONS: The mpox outbreak 2022 in Cologne primarily affected men who have sex with men and have reported recent sexual encounters. The observed average incubation period was shorter than initially assumed. Mucosal involvement and associated symptoms occur in a relevant number of cases and can lead to more severe clinical courses. Previous smallpox vaccination was statistically significantly associated with milder courses of mpox. In the case of an unclear rash or symptoms suggesting mucosal involvement, mpox should be considered as a differential diagnosis. An equally rapid and well-orchestrated public health response are crucial for infection control.","container-title":"Infection","DOI":"10.1007/s15010-023-01997-x","ISSN":"1439-0973","issue":"5","journalAbbreviation":"Infection","language":"eng","note":"PMID: 36787016\nPMCID: PMC9926425","page":"1369-1381","source":"PubMed","title":"Mpox outbreak 2022: an overview of all cases reported to the Cologne Health Department","title-short":"Mpox outbreak 2022","volume":"51","author":[{"family":"Kröger","given":"Sophia Toya"},{"family":"Lehmann","given":"Max Christian"},{"family":"Treutlein","given":"Melanie"},{"family":"Fiethe","given":"Achim"},{"family":"Kossow","given":"Annelene"},{"family":"Küfer-Weiß","given":"Annika"},{"family":"Nießen","given":"Johannes"},{"family":"Grüne","given":"Barbara"}],"issued":{"date-parts":[["2023",10]]}}}],"schema":"https://github.com/citation-style-language/schema/raw/master/csl-citation.json"} </w:instrText>
      </w:r>
      <w:r>
        <w:rPr>
          <w:rFonts w:eastAsia="Arial"/>
          <w:sz w:val="24"/>
          <w:szCs w:val="24"/>
        </w:rPr>
        <w:fldChar w:fldCharType="separate"/>
      </w:r>
      <w:r w:rsidR="00934503" w:rsidRPr="00934503">
        <w:rPr>
          <w:rFonts w:cs="Arial"/>
          <w:sz w:val="24"/>
        </w:rPr>
        <w:t>(16–18)</w:t>
      </w:r>
      <w:r>
        <w:rPr>
          <w:rFonts w:eastAsia="Arial"/>
          <w:sz w:val="24"/>
          <w:szCs w:val="24"/>
        </w:rPr>
        <w:fldChar w:fldCharType="end"/>
      </w:r>
      <w:r w:rsidRPr="005420E9" w:rsidDel="003D2F1F">
        <w:rPr>
          <w:rFonts w:eastAsia="Arial"/>
          <w:sz w:val="24"/>
          <w:szCs w:val="24"/>
        </w:rPr>
        <w:t xml:space="preserve"> </w:t>
      </w:r>
    </w:p>
    <w:p w14:paraId="29D2B19B" w14:textId="207DDBB1" w:rsidR="007B40E0" w:rsidRPr="005420E9" w:rsidRDefault="007B40E0" w:rsidP="007B40E0">
      <w:pPr>
        <w:pStyle w:val="Bullet"/>
        <w:rPr>
          <w:rFonts w:eastAsia="Arial"/>
          <w:sz w:val="24"/>
          <w:szCs w:val="24"/>
        </w:rPr>
      </w:pPr>
      <w:r w:rsidRPr="005420E9">
        <w:rPr>
          <w:rFonts w:eastAsia="Arial"/>
          <w:sz w:val="24"/>
          <w:szCs w:val="24"/>
        </w:rPr>
        <w:t xml:space="preserve">events, parties, or other venues where skin-to-skin contact and other intimate contact occurs </w:t>
      </w:r>
      <w:r>
        <w:rPr>
          <w:rFonts w:eastAsia="Arial"/>
          <w:sz w:val="24"/>
          <w:szCs w:val="24"/>
        </w:rPr>
        <w:fldChar w:fldCharType="begin"/>
      </w:r>
      <w:r w:rsidR="00934503">
        <w:rPr>
          <w:rFonts w:eastAsia="Arial"/>
          <w:sz w:val="24"/>
          <w:szCs w:val="24"/>
        </w:rPr>
        <w:instrText xml:space="preserve"> ADDIN ZOTERO_ITEM CSL_CITATION {"citationID":"2TTibT2T","properties":{"formattedCitation":"(8,18\\uc0\\u8211{}20)","plainCitation":"(8,18–20)","noteIndex":0},"citationItems":[{"id":2,"uris":["http://zotero.org/users/local/eE57gvz8/items/IL3G54KI"],"itemData":{"id":2,"type":"webpage","title":"Global Mpox Trends","URL":"https://worldhealthorg.shinyapps.io/mpx_global/#key-figures","author":[{"family":"World Health Organization","given":""}]}},{"id":65,"uris":["http://zotero.org/users/local/eE57gvz8/items/2JBJBS38"],"itemData":{"id":65,"type":"article-journal","abstract":"PURPOSE: The worldwide mpox outbreak starting in May 2022 marks the occurrence of another previously atypical infectious disease in Europe. This study's objective was to present a comprehensive overview based on the gathered data and to illustrate the approach of the Cologne Health Department to contain the mpox outbreak.\nMETHODS: In this retrospective observational study, 368 individuals reported to the Cologne Health Department as PCR-positive for mpox were included. Data were collected in structured telephone interviews and digitally processed.\nRESULTS: The first mpox case in Cologne was recorded on May 24, 2022. The local outbreak lasted approximately 4 months and reached its peak in July. The last reported case in Cologne occurred on September 17. Transmissions mostly occurred through sexual contacts (67.4%) or other close physical contacts (4.6%) between men, but also through fomites, in the context of events or occasionally in the work environment. In 21.5% of cases, no route of infection could be determined. The mean incubation period was 8.2 days. Clinically, mpox infections usually presented with skin and/or mucosal lesions accompanied by general symptoms. In 74.8% of cases, a prodromal stage was absent. Initially, the rash often had an unspecific appearance, but in the further clinical course, it usually passed through the typical stages. Most infections resolved spontaneously under home care. In 3.5% of cases, however, inpatient hospitalisation was required. Infected persons with a previous smallpox vaccination had 0.43 times the odds of unvaccinated persons to be affected by lesions in 3 or more body regions and 0.30 times the odds to develop lesions in all 5 body regions. Previous vaccination statistically reduced the total duration of symptoms by 2.0 days.\nCONCLUSIONS: The mpox outbreak 2022 in Cologne primarily affected men who have sex with men and have reported recent sexual encounters. The observed average incubation period was shorter than initially assumed. Mucosal involvement and associated symptoms occur in a relevant number of cases and can lead to more severe clinical courses. Previous smallpox vaccination was statistically significantly associated with milder courses of mpox. In the case of an unclear rash or symptoms suggesting mucosal involvement, mpox should be considered as a differential diagnosis. An equally rapid and well-orchestrated public health response are crucial for infection control.","container-title":"Infection","DOI":"10.1007/s15010-023-01997-x","ISSN":"1439-0973","issue":"5","journalAbbreviation":"Infection","language":"eng","note":"PMID: 36787016\nPMCID: PMC9926425","page":"1369-1381","source":"PubMed","title":"Mpox outbreak 2022: an overview of all cases reported to the Cologne Health Department","title-short":"Mpox outbreak 2022","volume":"51","author":[{"family":"Kröger","given":"Sophia Toya"},{"family":"Lehmann","given":"Max Christian"},{"family":"Treutlein","given":"Melanie"},{"family":"Fiethe","given":"Achim"},{"family":"Kossow","given":"Annelene"},{"family":"Küfer-Weiß","given":"Annika"},{"family":"Nießen","given":"Johannes"},{"family":"Grüne","given":"Barbara"}],"issued":{"date-parts":[["2023",10]]}}},{"id":67,"uris":["http://zotero.org/users/local/eE57gvz8/items/PY23UJ3E"],"itemData":{"id":67,"type":"article-journal","abstract":"Since early May 2022, an outbreak due to Mpox virus (formerly called monkeypox) has occurred in many countries around the world. On July 23, the World Health Organization declared the outbreak 'Public Health Emergency of International Concern'. In order to combat the outbreak, it is important to have effective infection prevention and control plans. The first step is to qualitatively and quantitatively determine the risks of infections, followed by the design and implementation of infection prevention and control measures. Mpox is transmitted through direct, indirect, and prolonged contact, through sexual transmission, and via the respiratory route. Men who have sex with men are identified as the most vulnerable population. Home pet-raisers, and health care workers are at risk of catching the disease. The outcome of infection is catastrophic among the elderly, immunocompromised individuals, pregnant female and children. The spillover to animals is of great concern. It is important to communicate the risks and have community engagement in the control of this outbreak. The availability of vaccines will add to the capability of containing the outbreak. It is critical to prevent the virus from spreading further. Hence, we review the recent findings on the risk management of Mpox along with the preventive strategies.","container-title":"Journal of Infection and Public Health","DOI":"10.1016/j.jiph.2023.04.001","ISSN":"1876-035X","issue":"6","journalAbbreviation":"J Infect Public Health","language":"eng","note":"PMID: 37062165\nPMCID: PMC10074767","page":"901-910","source":"PubMed","title":"Mpox: Risks and approaches to prevention","title-short":"Mpox","volume":"16","author":[{"family":"Amer","given":"Fatma"},{"family":"Khalil","given":"Hend E. S."},{"family":"Elahmady","given":"Mohammed"},{"family":"ElBadawy","given":"Nissreen E."},{"family":"Zahran","given":"Wafaa Ahmed"},{"family":"Abdelnasser","given":"Moustafa"},{"family":"Rodríguez-Morales","given":"Alfonso J."},{"family":"Wegdan","given":"Ahmed A."},{"family":"Tash","given":"Rehab M. Elsaid"}],"issued":{"date-parts":[["2023",6]]}}},{"id":69,"uris":["http://zotero.org/users/local/eE57gvz8/items/3VJ4SJPC"],"itemData":{"id":69,"type":"article-journal","abstract":"The recent multi-country outbreak of Mpox (Monkeypox disease) constituted a public health emergency. Although animal-to-human transmission is known to be the primary way of transmission, an increasing number of cases transmitted by person-to-person contact have been reported. During the recent Mpox outbreak sexual or intimate contact has been considered the most important way of transmission. However, other routes of transmission must not be ignored. The knowledge of how the Monkeypox Virus (MPXV) spreads is crucial to implement adequate measures to contain the spread of the disease. Therefore, this systematic review aimed to collect scientific data published concerning other implicated sources of infection beyond sexual interaction, such as the involvement of respiratory particles, contact with contaminated surfaces and skin-to-skin contact. The current study was performed using the guidelines of Preferred Reporting Items for Systematic Reviews and Meta-Analyses (PRISMA). Publications analyzing contacts of Mpox index cases and their outcome after contact were included. A total of 7319 person-to-person contacts were surveyed and 273 of them became positive cases. Positive secondary transmission of MPXV was verified after contact with people cohabiting in the same household, with family members, with healthcare workers, or within healthcare facilities, and sexual contact or contact with contaminated surfaces. Using the same cup, sharing the same dishes, and sleeping in the same room or bed were also positively associated with transmission. Five studies showed no evidence of transmission despite contact with surfaces, skin-to-skin contact, or through airway particles within healthcare facilities where containment measures were taken. These records support the case for person-to-person transmission and suggest that other types of contact beyond sexual contact pose a significant risk of acquiring the infection. Further investigation is crucial to elucidate MPXV transmission dynamics, and to implement adequate measures to contain the spread of the infection.","container-title":"Viruses","DOI":"10.3390/v15051074","ISSN":"1999-4915","issue":"5","journalAbbreviation":"Viruses","language":"eng","note":"PMID: 37243160\nPMCID: PMC10222665","page":"1074","source":"PubMed","title":"Mpox Person-to-Person Transmission-Where Have We Got So Far? A Systematic Review","title-short":"Mpox Person-to-Person Transmission-Where Have We Got So Far?","volume":"15","author":[{"family":"Pinto","given":"Pedro"},{"family":"Costa","given":"Miguel Alves"},{"family":"Gonçalves","given":"Micael F. M."},{"family":"Rodrigues","given":"Acácio Gonçalves"},{"family":"Lisboa","given":"Carmen"}],"issued":{"date-parts":[["2023",4,28]]}}}],"schema":"https://github.com/citation-style-language/schema/raw/master/csl-citation.json"} </w:instrText>
      </w:r>
      <w:r>
        <w:rPr>
          <w:rFonts w:eastAsia="Arial"/>
          <w:sz w:val="24"/>
          <w:szCs w:val="24"/>
        </w:rPr>
        <w:fldChar w:fldCharType="separate"/>
      </w:r>
      <w:r w:rsidR="00934503" w:rsidRPr="00934503">
        <w:rPr>
          <w:rFonts w:cs="Arial"/>
          <w:sz w:val="24"/>
        </w:rPr>
        <w:t>(8,18–20)</w:t>
      </w:r>
      <w:r>
        <w:rPr>
          <w:rFonts w:eastAsia="Arial"/>
          <w:sz w:val="24"/>
          <w:szCs w:val="24"/>
        </w:rPr>
        <w:fldChar w:fldCharType="end"/>
      </w:r>
      <w:r w:rsidRPr="005420E9" w:rsidDel="00967468">
        <w:rPr>
          <w:rFonts w:eastAsia="Arial"/>
          <w:sz w:val="24"/>
          <w:szCs w:val="24"/>
        </w:rPr>
        <w:t xml:space="preserve"> </w:t>
      </w:r>
    </w:p>
    <w:p w14:paraId="12F44C2C" w14:textId="28E44EEF" w:rsidR="007B40E0" w:rsidRPr="005420E9" w:rsidRDefault="007B40E0" w:rsidP="007B40E0">
      <w:pPr>
        <w:pStyle w:val="Bullet"/>
        <w:rPr>
          <w:rFonts w:eastAsia="Arial"/>
          <w:sz w:val="24"/>
          <w:szCs w:val="24"/>
        </w:rPr>
      </w:pPr>
      <w:r w:rsidRPr="005420E9">
        <w:rPr>
          <w:rFonts w:eastAsia="Arial"/>
          <w:sz w:val="24"/>
          <w:szCs w:val="24"/>
        </w:rPr>
        <w:t xml:space="preserve">healthcare settings (though only </w:t>
      </w:r>
      <w:r>
        <w:rPr>
          <w:rFonts w:eastAsia="Arial"/>
          <w:sz w:val="24"/>
          <w:szCs w:val="24"/>
        </w:rPr>
        <w:t>2</w:t>
      </w:r>
      <w:r w:rsidRPr="005420E9">
        <w:rPr>
          <w:rFonts w:eastAsia="Arial"/>
          <w:sz w:val="24"/>
          <w:szCs w:val="24"/>
        </w:rPr>
        <w:t xml:space="preserve">% of cases in healthcare workers in the </w:t>
      </w:r>
      <w:r>
        <w:rPr>
          <w:rFonts w:eastAsia="Arial"/>
          <w:sz w:val="24"/>
          <w:szCs w:val="24"/>
        </w:rPr>
        <w:t xml:space="preserve">global </w:t>
      </w:r>
      <w:r w:rsidRPr="005420E9">
        <w:rPr>
          <w:rFonts w:eastAsia="Arial"/>
          <w:sz w:val="24"/>
          <w:szCs w:val="24"/>
        </w:rPr>
        <w:t xml:space="preserve">clade IIb outbreak have reported </w:t>
      </w:r>
      <w:r w:rsidR="006E172E">
        <w:rPr>
          <w:rFonts w:eastAsia="Arial"/>
          <w:sz w:val="24"/>
          <w:szCs w:val="24"/>
        </w:rPr>
        <w:t xml:space="preserve">a </w:t>
      </w:r>
      <w:r>
        <w:rPr>
          <w:rFonts w:eastAsia="Arial"/>
          <w:sz w:val="24"/>
          <w:szCs w:val="24"/>
        </w:rPr>
        <w:t>healthcare associated exposure</w:t>
      </w:r>
      <w:r w:rsidRPr="005420E9">
        <w:rPr>
          <w:rFonts w:eastAsia="Arial"/>
          <w:sz w:val="24"/>
          <w:szCs w:val="24"/>
        </w:rPr>
        <w:t xml:space="preserve">) </w:t>
      </w:r>
      <w:r>
        <w:rPr>
          <w:rFonts w:eastAsia="Arial"/>
          <w:sz w:val="24"/>
          <w:szCs w:val="24"/>
        </w:rPr>
        <w:fldChar w:fldCharType="begin"/>
      </w:r>
      <w:r>
        <w:rPr>
          <w:rFonts w:eastAsia="Arial"/>
          <w:sz w:val="24"/>
          <w:szCs w:val="24"/>
        </w:rPr>
        <w:instrText xml:space="preserve"> ADDIN ZOTERO_ITEM CSL_CITATION {"citationID":"Keo3TxQp","properties":{"formattedCitation":"(8)","plainCitation":"(8)","noteIndex":0},"citationItems":[{"id":2,"uris":["http://zotero.org/users/local/eE57gvz8/items/IL3G54KI"],"itemData":{"id":2,"type":"webpage","title":"Global Mpox Trends","URL":"https://worldhealthorg.shinyapps.io/mpx_global/#key-figures","author":[{"family":"World Health Organization","given":""}]}}],"schema":"https://github.com/citation-style-language/schema/raw/master/csl-citation.json"} </w:instrText>
      </w:r>
      <w:r>
        <w:rPr>
          <w:rFonts w:eastAsia="Arial"/>
          <w:sz w:val="24"/>
          <w:szCs w:val="24"/>
        </w:rPr>
        <w:fldChar w:fldCharType="separate"/>
      </w:r>
      <w:r w:rsidRPr="55A89F4A">
        <w:rPr>
          <w:rFonts w:eastAsia="Arial" w:cs="Arial"/>
          <w:sz w:val="24"/>
          <w:szCs w:val="24"/>
        </w:rPr>
        <w:t>(8)</w:t>
      </w:r>
      <w:r>
        <w:rPr>
          <w:rFonts w:eastAsia="Arial"/>
          <w:sz w:val="24"/>
          <w:szCs w:val="24"/>
        </w:rPr>
        <w:fldChar w:fldCharType="end"/>
      </w:r>
    </w:p>
    <w:p w14:paraId="4E4F4218" w14:textId="77777777" w:rsidR="00066C66" w:rsidRPr="00066C66" w:rsidRDefault="007B40E0" w:rsidP="00BA42B3">
      <w:pPr>
        <w:pStyle w:val="Bullet"/>
        <w:rPr>
          <w:rFonts w:eastAsiaTheme="minorHAnsi"/>
          <w:sz w:val="24"/>
          <w:szCs w:val="24"/>
        </w:rPr>
      </w:pPr>
      <w:r w:rsidRPr="005420E9">
        <w:rPr>
          <w:rFonts w:eastAsia="Arial"/>
          <w:sz w:val="24"/>
          <w:szCs w:val="24"/>
        </w:rPr>
        <w:t xml:space="preserve">countries or areas where mpox is endemic or there is a high risk of exposure </w:t>
      </w:r>
      <w:r>
        <w:rPr>
          <w:rFonts w:eastAsia="Arial"/>
        </w:rPr>
        <w:fldChar w:fldCharType="begin"/>
      </w:r>
      <w:r>
        <w:rPr>
          <w:rFonts w:eastAsia="Arial"/>
          <w:sz w:val="24"/>
          <w:szCs w:val="24"/>
        </w:rPr>
        <w:instrText xml:space="preserve"> ADDIN ZOTERO_ITEM CSL_CITATION {"citationID":"chQdmfHM","properties":{"formattedCitation":"(7)","plainCitation":"(7)","noteIndex":0},"citationItems":[{"id":34,"uris":["http://zotero.org/users/local/eE57gvz8/items/ZBZLNW6W"],"itemData":{"id":34,"type":"webpage","title":"Mpox","URL":"https://www.health.gov.au/diseases/monkeypox-mpox","author":[{"family":"Australian Government Department of Health Disability and Ageing","given":""}],"accessed":{"date-parts":[["2025",8,3]]}}}],"schema":"https://github.com/citation-style-language/schema/raw/master/csl-citation.json"} </w:instrText>
      </w:r>
      <w:r>
        <w:rPr>
          <w:rFonts w:eastAsia="Arial"/>
        </w:rPr>
        <w:fldChar w:fldCharType="separate"/>
      </w:r>
      <w:r w:rsidRPr="16CEEC68">
        <w:rPr>
          <w:rFonts w:eastAsia="Arial" w:cs="Arial"/>
          <w:sz w:val="24"/>
          <w:szCs w:val="24"/>
        </w:rPr>
        <w:t>(7)</w:t>
      </w:r>
      <w:r>
        <w:rPr>
          <w:rFonts w:eastAsia="Arial"/>
        </w:rPr>
        <w:fldChar w:fldCharType="end"/>
      </w:r>
      <w:r w:rsidRPr="005420E9">
        <w:rPr>
          <w:rFonts w:eastAsia="Arial"/>
          <w:sz w:val="24"/>
          <w:szCs w:val="24"/>
        </w:rPr>
        <w:t>.</w:t>
      </w:r>
    </w:p>
    <w:p w14:paraId="7C42A1E7" w14:textId="5F58E10F" w:rsidR="00E6315D" w:rsidRPr="00860DBF" w:rsidRDefault="007435DF" w:rsidP="00066C66">
      <w:pPr>
        <w:pStyle w:val="Bullet"/>
        <w:numPr>
          <w:ilvl w:val="0"/>
          <w:numId w:val="0"/>
        </w:numPr>
        <w:spacing w:before="240"/>
        <w:contextualSpacing w:val="0"/>
        <w:rPr>
          <w:rFonts w:eastAsiaTheme="minorHAnsi"/>
          <w:sz w:val="24"/>
          <w:szCs w:val="24"/>
        </w:rPr>
      </w:pPr>
      <w:r w:rsidRPr="00860DBF">
        <w:rPr>
          <w:sz w:val="24"/>
          <w:szCs w:val="24"/>
        </w:rPr>
        <w:t>E</w:t>
      </w:r>
      <w:r w:rsidR="005D006B" w:rsidRPr="00860DBF">
        <w:rPr>
          <w:sz w:val="24"/>
          <w:szCs w:val="24"/>
        </w:rPr>
        <w:t xml:space="preserve">vidence of mpox transmission in schools </w:t>
      </w:r>
      <w:r w:rsidRPr="00860DBF">
        <w:rPr>
          <w:sz w:val="24"/>
          <w:szCs w:val="24"/>
        </w:rPr>
        <w:t xml:space="preserve">and childcare settings </w:t>
      </w:r>
      <w:r w:rsidR="005D006B" w:rsidRPr="00860DBF">
        <w:rPr>
          <w:sz w:val="24"/>
          <w:szCs w:val="24"/>
        </w:rPr>
        <w:t xml:space="preserve">outside of Africa </w:t>
      </w:r>
      <w:r w:rsidRPr="00860DBF">
        <w:rPr>
          <w:sz w:val="24"/>
          <w:szCs w:val="24"/>
        </w:rPr>
        <w:t xml:space="preserve">is </w:t>
      </w:r>
      <w:r w:rsidR="005D006B" w:rsidRPr="00860DBF">
        <w:rPr>
          <w:sz w:val="24"/>
          <w:szCs w:val="24"/>
        </w:rPr>
        <w:t>limited</w:t>
      </w:r>
      <w:r w:rsidR="003E430B" w:rsidRPr="00860DBF">
        <w:rPr>
          <w:sz w:val="24"/>
          <w:szCs w:val="24"/>
        </w:rPr>
        <w:t xml:space="preserve"> </w:t>
      </w:r>
      <w:r w:rsidR="005D3080" w:rsidRPr="00860DBF">
        <w:rPr>
          <w:sz w:val="24"/>
          <w:szCs w:val="24"/>
        </w:rPr>
        <w:fldChar w:fldCharType="begin"/>
      </w:r>
      <w:r w:rsidR="00934503">
        <w:rPr>
          <w:sz w:val="24"/>
          <w:szCs w:val="24"/>
        </w:rPr>
        <w:instrText xml:space="preserve"> ADDIN ZOTERO_ITEM CSL_CITATION {"citationID":"aGd6IFgU","properties":{"formattedCitation":"(21)","plainCitation":"(21)","noteIndex":0},"citationItems":[{"id":196,"uris":["http://zotero.org/users/local/eE57gvz8/items/9VBFEMAB"],"itemData":{"id":196,"type":"article-journal","container-title":"MMWR. Morbidity and mortality weekly report","DOI":"10.15585/mmwr.mm7223a4","ISSN":"1545-861X","issue":"23","journalAbbreviation":"MMWR Morb Mortal Wkly Rep","language":"eng","note":"PMID: 37289653\nPMCID: PMC10328459","page":"633-635","source":"PubMed","title":"Notes from the Field: Exposures to Mpox Among Cases in Children Aged ≤12 Years - United States, September 25-December 31, 2022","title-short":"Notes from the Field","volume":"72","author":[{"family":"Nemechek","given":"Kaylea"},{"family":"Stefanos","given":"Ruth"},{"family":"Miller","given":"Erin L."},{"family":"Riser","given":"Aspen"},{"family":"Kebede","given":"Bethel"},{"family":"Galang","given":"Romeo R."},{"family":"Hufstetler","given":"Kaitlin"},{"family":"Descamps","given":"Denisse"},{"family":"Balenger","given":"Adelaide"},{"family":"Hennessee","given":"Ian"},{"family":"Neelam","given":"Varsha"},{"family":"Hutchins","given":"Helena J."},{"family":"Labuda","given":"Sarah M."},{"family":"Davis","given":"K. Meryl"},{"family":"McCormick","given":"David W."},{"family":"Marx","given":"Grace E."},{"family":"Kimball","given":"Anne"},{"family":"Ruberto","given":"Irene"},{"family":"Williamson","given":"Thomas"},{"family":"Rzucidlo","given":"Paul"},{"family":"Willut","given":"Christina"},{"family":"Harold","given":"Rachel E."},{"family":"Mangla","given":"Anil T."},{"family":"English","given":"Andrew"},{"family":"Brikshavana","given":"Danucha"},{"family":"Blanding","given":"Justin"},{"family":"Kim","given":"Moon"},{"family":"Finn","given":"Lauren E."},{"family":"Marutani","given":"Amy"},{"family":"Lockwood","given":"Maura"},{"family":"Johnson","given":"Shannon"},{"family":"Ditto","given":"Nicole"},{"family":"Wilton","given":"Sara"},{"family":"Edmond","given":"Tara"},{"family":"Stokich","given":"Denise"},{"family":"Shinall","given":"Amanda"},{"family":"Alravez","given":"Bryanna"},{"family":"Crawley","given":"Addie"},{"family":"Nambiar","given":"Atmaram"},{"family":"Gateley","given":"Emily L."},{"family":"Schuman","given":"Julie"},{"family":"White","given":"Stephen L."},{"family":"Davis","given":"Kenneth"},{"family":"Milleron","given":"Rania"},{"family":"Mendez","given":"Minerva"},{"family":"Kawakami","given":"Vance"},{"family":"Segaloff","given":"Hannah E."},{"family":"Bower","given":"William A."},{"family":"Ellington","given":"Sascha R."},{"family":"McCollum","given":"Andrea M."},{"family":"Pao","given":"Leah Zilversmit"}],"issued":{"date-parts":[["2023",6,9]]}}}],"schema":"https://github.com/citation-style-language/schema/raw/master/csl-citation.json"} </w:instrText>
      </w:r>
      <w:r w:rsidR="005D3080" w:rsidRPr="00860DBF">
        <w:rPr>
          <w:sz w:val="24"/>
          <w:szCs w:val="24"/>
        </w:rPr>
        <w:fldChar w:fldCharType="separate"/>
      </w:r>
      <w:r w:rsidR="00934503" w:rsidRPr="00934503">
        <w:rPr>
          <w:rFonts w:cs="Arial"/>
          <w:sz w:val="24"/>
        </w:rPr>
        <w:t>(21)</w:t>
      </w:r>
      <w:r w:rsidR="005D3080" w:rsidRPr="00860DBF">
        <w:rPr>
          <w:sz w:val="24"/>
          <w:szCs w:val="24"/>
        </w:rPr>
        <w:fldChar w:fldCharType="end"/>
      </w:r>
      <w:r w:rsidRPr="00860DBF">
        <w:rPr>
          <w:sz w:val="24"/>
          <w:szCs w:val="24"/>
        </w:rPr>
        <w:t xml:space="preserve">, and </w:t>
      </w:r>
      <w:r w:rsidR="00D25B05">
        <w:rPr>
          <w:sz w:val="24"/>
          <w:szCs w:val="24"/>
        </w:rPr>
        <w:t>these have</w:t>
      </w:r>
      <w:r w:rsidRPr="00860DBF">
        <w:rPr>
          <w:sz w:val="24"/>
          <w:szCs w:val="24"/>
        </w:rPr>
        <w:t xml:space="preserve"> not </w:t>
      </w:r>
      <w:r w:rsidR="004B2776" w:rsidRPr="00860DBF">
        <w:rPr>
          <w:sz w:val="24"/>
          <w:szCs w:val="24"/>
        </w:rPr>
        <w:t xml:space="preserve">been </w:t>
      </w:r>
      <w:r w:rsidRPr="00860DBF">
        <w:rPr>
          <w:sz w:val="24"/>
          <w:szCs w:val="24"/>
        </w:rPr>
        <w:t>identified as high-risk setting</w:t>
      </w:r>
      <w:r w:rsidR="00F32FB8">
        <w:rPr>
          <w:sz w:val="24"/>
          <w:szCs w:val="24"/>
        </w:rPr>
        <w:t>s</w:t>
      </w:r>
      <w:r w:rsidRPr="00860DBF">
        <w:rPr>
          <w:sz w:val="24"/>
          <w:szCs w:val="24"/>
        </w:rPr>
        <w:t xml:space="preserve"> </w:t>
      </w:r>
      <w:r w:rsidR="004B2776" w:rsidRPr="00860DBF">
        <w:rPr>
          <w:sz w:val="24"/>
          <w:szCs w:val="24"/>
        </w:rPr>
        <w:t>in Australia</w:t>
      </w:r>
      <w:r w:rsidR="005D006B" w:rsidRPr="00860DBF">
        <w:rPr>
          <w:sz w:val="24"/>
          <w:szCs w:val="24"/>
        </w:rPr>
        <w:t>.</w:t>
      </w:r>
      <w:r w:rsidR="001D7CB0" w:rsidRPr="00860DBF">
        <w:rPr>
          <w:sz w:val="24"/>
          <w:szCs w:val="24"/>
        </w:rPr>
        <w:t xml:space="preserve"> </w:t>
      </w:r>
      <w:r w:rsidR="00E6315D" w:rsidRPr="00860DBF">
        <w:rPr>
          <w:sz w:val="24"/>
          <w:szCs w:val="24"/>
        </w:rPr>
        <w:t xml:space="preserve">If a case is detected in a school or childcare setting, a risk assessment should be undertaken and guidance followed as in </w:t>
      </w:r>
      <w:hyperlink w:anchor="_Case_management_1" w:history="1">
        <w:r w:rsidR="00E6315D" w:rsidRPr="00860DBF">
          <w:rPr>
            <w:rStyle w:val="Hyperlink"/>
            <w:sz w:val="24"/>
            <w:szCs w:val="24"/>
          </w:rPr>
          <w:t>Case management</w:t>
        </w:r>
      </w:hyperlink>
      <w:r w:rsidR="00E6315D" w:rsidRPr="00860DBF">
        <w:rPr>
          <w:sz w:val="24"/>
          <w:szCs w:val="24"/>
        </w:rPr>
        <w:t xml:space="preserve"> and </w:t>
      </w:r>
      <w:hyperlink w:anchor="_Contact_management" w:history="1">
        <w:r w:rsidR="00E6315D" w:rsidRPr="00860DBF">
          <w:rPr>
            <w:rStyle w:val="Hyperlink"/>
            <w:sz w:val="24"/>
            <w:szCs w:val="24"/>
          </w:rPr>
          <w:t>Contact management</w:t>
        </w:r>
      </w:hyperlink>
      <w:r w:rsidR="00E6315D" w:rsidRPr="00860DBF">
        <w:rPr>
          <w:sz w:val="24"/>
          <w:szCs w:val="24"/>
        </w:rPr>
        <w:t>.</w:t>
      </w:r>
    </w:p>
    <w:p w14:paraId="396425E1" w14:textId="22324AF2" w:rsidR="00B93E9C" w:rsidRPr="00854FB1" w:rsidRDefault="00B93E9C" w:rsidP="002A2B1F">
      <w:pPr>
        <w:pStyle w:val="Paragraphtext"/>
        <w:rPr>
          <w:rFonts w:eastAsiaTheme="majorEastAsia" w:cstheme="majorBidi"/>
          <w:color w:val="033636" w:themeColor="text2"/>
          <w:kern w:val="2"/>
          <w:sz w:val="32"/>
          <w:szCs w:val="32"/>
          <w14:ligatures w14:val="standardContextual"/>
        </w:rPr>
      </w:pPr>
      <w:r w:rsidRPr="5C7562F9">
        <w:rPr>
          <w:rFonts w:eastAsiaTheme="majorEastAsia" w:cstheme="majorBidi"/>
          <w:color w:val="033636" w:themeColor="text2"/>
          <w:kern w:val="2"/>
          <w:sz w:val="32"/>
          <w:szCs w:val="32"/>
          <w14:ligatures w14:val="standardContextual"/>
        </w:rPr>
        <w:t xml:space="preserve">Groups at increased risk of severe disease </w:t>
      </w:r>
    </w:p>
    <w:p w14:paraId="100669E9" w14:textId="7314BAE4" w:rsidR="002A2B1F" w:rsidRPr="00807557" w:rsidRDefault="00BB1D48" w:rsidP="002A2B1F">
      <w:pPr>
        <w:pStyle w:val="Paragraphtext"/>
        <w:rPr>
          <w:rFonts w:eastAsia="Arial"/>
        </w:rPr>
      </w:pPr>
      <w:r>
        <w:rPr>
          <w:rFonts w:eastAsia="Arial"/>
        </w:rPr>
        <w:t xml:space="preserve">People infected with MPXV </w:t>
      </w:r>
      <w:r w:rsidR="0093710E">
        <w:rPr>
          <w:rFonts w:eastAsia="Arial"/>
        </w:rPr>
        <w:t xml:space="preserve">who </w:t>
      </w:r>
      <w:r>
        <w:rPr>
          <w:rFonts w:eastAsia="Arial"/>
        </w:rPr>
        <w:t>may be at greater risk of more severe disease</w:t>
      </w:r>
      <w:r w:rsidR="00B624AD">
        <w:rPr>
          <w:rFonts w:eastAsia="Arial"/>
        </w:rPr>
        <w:t xml:space="preserve"> include:</w:t>
      </w:r>
      <w:r>
        <w:rPr>
          <w:rFonts w:eastAsia="Arial"/>
        </w:rPr>
        <w:t xml:space="preserve"> </w:t>
      </w:r>
    </w:p>
    <w:p w14:paraId="6F16C8F1" w14:textId="1095DC24" w:rsidR="001E0C1D" w:rsidRPr="005420E9" w:rsidRDefault="00EE77B5" w:rsidP="00781C8F">
      <w:pPr>
        <w:pStyle w:val="Bullet"/>
        <w:ind w:left="357" w:hanging="357"/>
        <w:contextualSpacing w:val="0"/>
        <w:rPr>
          <w:rFonts w:eastAsia="Arial"/>
          <w:sz w:val="24"/>
          <w:szCs w:val="24"/>
        </w:rPr>
      </w:pPr>
      <w:r w:rsidRPr="00EE77B5">
        <w:rPr>
          <w:rFonts w:eastAsia="Arial"/>
          <w:b/>
          <w:bCs/>
          <w:sz w:val="24"/>
          <w:szCs w:val="24"/>
        </w:rPr>
        <w:t>Immunocompromised</w:t>
      </w:r>
      <w:r w:rsidR="435D8A2B" w:rsidRPr="1ABB44CC">
        <w:rPr>
          <w:rFonts w:eastAsia="Arial"/>
          <w:b/>
          <w:bCs/>
          <w:sz w:val="24"/>
          <w:szCs w:val="24"/>
        </w:rPr>
        <w:t xml:space="preserve"> people</w:t>
      </w:r>
      <w:r w:rsidRPr="00EE77B5">
        <w:rPr>
          <w:rFonts w:eastAsia="Arial"/>
          <w:b/>
          <w:bCs/>
          <w:sz w:val="24"/>
          <w:szCs w:val="24"/>
        </w:rPr>
        <w:t>:</w:t>
      </w:r>
      <w:r>
        <w:rPr>
          <w:rFonts w:eastAsia="Arial"/>
          <w:sz w:val="24"/>
          <w:szCs w:val="24"/>
        </w:rPr>
        <w:t xml:space="preserve"> </w:t>
      </w:r>
      <w:r w:rsidR="0059341F">
        <w:rPr>
          <w:rFonts w:eastAsia="Arial"/>
          <w:sz w:val="24"/>
          <w:szCs w:val="24"/>
        </w:rPr>
        <w:t>I</w:t>
      </w:r>
      <w:r w:rsidR="001E0C1D" w:rsidRPr="005420E9">
        <w:rPr>
          <w:rFonts w:eastAsia="Arial"/>
          <w:sz w:val="24"/>
          <w:szCs w:val="24"/>
        </w:rPr>
        <w:t>ndividuals</w:t>
      </w:r>
      <w:r w:rsidR="0059341F">
        <w:rPr>
          <w:rFonts w:eastAsia="Arial"/>
          <w:sz w:val="24"/>
          <w:szCs w:val="24"/>
        </w:rPr>
        <w:t xml:space="preserve"> </w:t>
      </w:r>
      <w:r w:rsidR="00C0215C">
        <w:rPr>
          <w:rFonts w:eastAsia="Arial"/>
          <w:sz w:val="24"/>
          <w:szCs w:val="24"/>
        </w:rPr>
        <w:t>immuno</w:t>
      </w:r>
      <w:r w:rsidR="00E26ABA">
        <w:rPr>
          <w:rFonts w:eastAsia="Arial"/>
          <w:sz w:val="24"/>
          <w:szCs w:val="24"/>
        </w:rPr>
        <w:t>comp</w:t>
      </w:r>
      <w:r w:rsidR="002E1490">
        <w:rPr>
          <w:rFonts w:eastAsia="Arial"/>
          <w:sz w:val="24"/>
          <w:szCs w:val="24"/>
        </w:rPr>
        <w:t>romised</w:t>
      </w:r>
      <w:r w:rsidR="00C0215C">
        <w:rPr>
          <w:rFonts w:eastAsia="Arial"/>
          <w:sz w:val="24"/>
          <w:szCs w:val="24"/>
        </w:rPr>
        <w:t xml:space="preserve"> due to</w:t>
      </w:r>
      <w:r w:rsidR="001E0C1D" w:rsidRPr="005420E9">
        <w:rPr>
          <w:rFonts w:eastAsia="Arial"/>
          <w:sz w:val="24"/>
          <w:szCs w:val="24"/>
        </w:rPr>
        <w:t xml:space="preserve"> </w:t>
      </w:r>
      <w:r w:rsidR="0070003F">
        <w:rPr>
          <w:rFonts w:eastAsia="Arial"/>
          <w:sz w:val="24"/>
          <w:szCs w:val="24"/>
        </w:rPr>
        <w:t>un</w:t>
      </w:r>
      <w:r w:rsidR="001E0C1D" w:rsidRPr="005420E9">
        <w:rPr>
          <w:rFonts w:eastAsia="Arial"/>
          <w:sz w:val="24"/>
          <w:szCs w:val="24"/>
        </w:rPr>
        <w:t xml:space="preserve">controlled </w:t>
      </w:r>
      <w:r w:rsidR="00614625">
        <w:rPr>
          <w:rFonts w:eastAsia="Arial"/>
          <w:sz w:val="24"/>
          <w:szCs w:val="24"/>
        </w:rPr>
        <w:t>h</w:t>
      </w:r>
      <w:r w:rsidR="001D31E1">
        <w:rPr>
          <w:rFonts w:eastAsia="Arial"/>
          <w:sz w:val="24"/>
          <w:szCs w:val="24"/>
        </w:rPr>
        <w:t xml:space="preserve">uman </w:t>
      </w:r>
      <w:r w:rsidR="00614625">
        <w:rPr>
          <w:rFonts w:eastAsia="Arial"/>
          <w:sz w:val="24"/>
          <w:szCs w:val="24"/>
        </w:rPr>
        <w:t>i</w:t>
      </w:r>
      <w:r w:rsidR="001D31E1">
        <w:rPr>
          <w:rFonts w:eastAsia="Arial"/>
          <w:sz w:val="24"/>
          <w:szCs w:val="24"/>
        </w:rPr>
        <w:t xml:space="preserve">mmunodeficiency </w:t>
      </w:r>
      <w:r w:rsidR="00614625">
        <w:rPr>
          <w:rFonts w:eastAsia="Arial"/>
          <w:sz w:val="24"/>
          <w:szCs w:val="24"/>
        </w:rPr>
        <w:t>v</w:t>
      </w:r>
      <w:r w:rsidR="001D31E1">
        <w:rPr>
          <w:rFonts w:eastAsia="Arial"/>
          <w:sz w:val="24"/>
          <w:szCs w:val="24"/>
        </w:rPr>
        <w:t>irus (</w:t>
      </w:r>
      <w:r w:rsidR="001E0C1D" w:rsidRPr="005420E9">
        <w:rPr>
          <w:rFonts w:eastAsia="Arial"/>
          <w:sz w:val="24"/>
          <w:szCs w:val="24"/>
        </w:rPr>
        <w:t>HIV</w:t>
      </w:r>
      <w:r w:rsidR="001D31E1">
        <w:rPr>
          <w:rFonts w:eastAsia="Arial"/>
          <w:sz w:val="24"/>
          <w:szCs w:val="24"/>
        </w:rPr>
        <w:t>)</w:t>
      </w:r>
      <w:r w:rsidR="001E0C1D" w:rsidRPr="005420E9">
        <w:rPr>
          <w:rFonts w:eastAsia="Arial"/>
          <w:sz w:val="24"/>
          <w:szCs w:val="24"/>
        </w:rPr>
        <w:t xml:space="preserve"> infection (CD4 count &lt;</w:t>
      </w:r>
      <w:r w:rsidR="00D677FD">
        <w:rPr>
          <w:rFonts w:eastAsia="Arial"/>
          <w:sz w:val="24"/>
          <w:szCs w:val="24"/>
        </w:rPr>
        <w:t>350</w:t>
      </w:r>
      <w:r w:rsidR="00236640">
        <w:rPr>
          <w:rFonts w:eastAsia="Arial"/>
          <w:sz w:val="24"/>
          <w:szCs w:val="24"/>
        </w:rPr>
        <w:t> </w:t>
      </w:r>
      <w:r w:rsidR="001E0C1D" w:rsidRPr="005420E9">
        <w:rPr>
          <w:rFonts w:eastAsia="Arial"/>
          <w:sz w:val="24"/>
          <w:szCs w:val="24"/>
        </w:rPr>
        <w:t>cells/</w:t>
      </w:r>
      <w:proofErr w:type="spellStart"/>
      <w:r w:rsidR="001E0C1D" w:rsidRPr="005420E9">
        <w:rPr>
          <w:sz w:val="24"/>
          <w:szCs w:val="24"/>
        </w:rPr>
        <w:t>μL</w:t>
      </w:r>
      <w:proofErr w:type="spellEnd"/>
      <w:r w:rsidR="001E0C1D" w:rsidRPr="005420E9">
        <w:rPr>
          <w:rFonts w:eastAsia="Arial"/>
          <w:sz w:val="24"/>
          <w:szCs w:val="24"/>
        </w:rPr>
        <w:t>)</w:t>
      </w:r>
      <w:r w:rsidR="007057EE">
        <w:rPr>
          <w:rFonts w:eastAsia="Arial"/>
          <w:sz w:val="24"/>
          <w:szCs w:val="24"/>
        </w:rPr>
        <w:t xml:space="preserve"> </w:t>
      </w:r>
      <w:r w:rsidR="00286CC9">
        <w:rPr>
          <w:rFonts w:eastAsia="Arial"/>
          <w:sz w:val="24"/>
          <w:szCs w:val="24"/>
        </w:rPr>
        <w:t xml:space="preserve">or other immunocompromising </w:t>
      </w:r>
      <w:r w:rsidR="000C5685">
        <w:rPr>
          <w:rFonts w:eastAsia="Arial"/>
          <w:sz w:val="24"/>
          <w:szCs w:val="24"/>
        </w:rPr>
        <w:t>conditions or treatments</w:t>
      </w:r>
      <w:r w:rsidR="001E0C1D" w:rsidRPr="005420E9">
        <w:rPr>
          <w:rFonts w:eastAsia="Arial"/>
          <w:sz w:val="24"/>
          <w:szCs w:val="24"/>
        </w:rPr>
        <w:t xml:space="preserve"> </w:t>
      </w:r>
      <w:r w:rsidR="001E0C1D">
        <w:rPr>
          <w:rFonts w:eastAsia="Arial"/>
          <w:sz w:val="24"/>
          <w:szCs w:val="24"/>
        </w:rPr>
        <w:fldChar w:fldCharType="begin"/>
      </w:r>
      <w:r w:rsidR="00934503">
        <w:rPr>
          <w:rFonts w:eastAsia="Arial"/>
          <w:sz w:val="24"/>
          <w:szCs w:val="24"/>
        </w:rPr>
        <w:instrText xml:space="preserve"> ADDIN ZOTERO_ITEM CSL_CITATION {"citationID":"vNM5qKib","properties":{"formattedCitation":"(22\\uc0\\u8211{}26)","plainCitation":"(22–26)","noteIndex":0},"citationItems":[{"id":40,"uris":["http://zotero.org/users/local/eE57gvz8/items/V3GUH7ZT"],"itemData":{"id":40,"type":"webpage","title":"Joint ECDC-WHO Regional Office for Europe Monkeypox Surveillance Bulletin","URL":"https://monkeypoxreport.ecdc.europa.eu/","author":[{"family":"European Centre for Disease Prevention and Control","given":""}]}},{"id":41,"uris":["http://zotero.org/users/local/eE57gvz8/items/NYH4GJXH"],"itemData":{"id":41,"type":"article-journal","abstract":"Up to 22 June 2022, 508 confirmed cases of monkeypox (MPX) have been reported in the Madrid region of Spain, 99% are men (n = 503) with a median age of 35 years (range: 18-67). In this ongoing outbreak, 427 cases (84.1%) reported condomless sex or sex with multiple partners within the 21 days before onset of symptoms, who were predominantly men who have sex with men (MSM) (n = 397; 93%). Both the location of the rash, mainly in the anogenital and perineal area, as well as the presence of inguinal lymphadenopathy suggest that close physical contact during sexual activity played a key role in transmission. Several cases reported being at a sauna in the city of Madrid (n = 34) or a mass event held on the Spanish island of Gran Canaria (n = 27), activities which may represent a conducive environment for MPX virus spread, with many private parties also playing an important role. Because of the rapid implementation of MPX surveillance in Madrid, one of the largest outbreaks reported outside Africa was identified. To minimise transmission, we continue to actively work with LGBTIQ+ groups and associations, with the aim of raising awareness among people at risk and encouraging them to adopt preventive measures.","container-title":"Euro Surveillance: Bulletin Europeen Sur Les Maladies Transmissibles = European Communicable Disease Bulletin","DOI":"10.2807/1560-7917.ES.2022.27.27.2200471","ISSN":"1560-7917","issue":"27","journalAbbreviation":"Euro Surveill","language":"eng","note":"PMID: 35801519\nPMCID: PMC9264731","page":"2200471","source":"PubMed","title":"Monkeypox outbreak predominantly affecting men who have sex with men, Madrid, Spain, 26 April to 16 June 2022","volume":"27","author":[{"family":"Iñigo Martínez","given":"Jesús"},{"family":"Gil Montalbán","given":"Elisa"},{"family":"Jiménez Bueno","given":"Susana"},{"family":"Martín Martínez","given":"Fernando"},{"family":"Nieto Juliá","given":"Alba"},{"family":"Sánchez Díaz","given":"Jesús"},{"family":"García Marín","given":"Natividad"},{"family":"Córdoba Deorador","given":"Esther"},{"family":"Nunziata Forte","given":"Antonio"},{"family":"Alonso García","given":"Marcos"},{"family":"Humanes Navarro","given":"Ana María"},{"family":"Montero Morales","given":"Laura"},{"family":"Domínguez Rodríguez","given":"María José"},{"family":"Carbajo Ariza","given":"Manuel"},{"family":"Díaz García","given":"Luis Miguel"},{"family":"Mata Pariente","given":"Nelva"},{"family":"Rumayor Zarzuelo","given":"Mercedes"},{"family":"Velasco Rodríguez","given":"Manuel José"},{"family":"Aragón Peña","given":"Andrés"},{"family":"Rodríguez Baena","given":"Elena"},{"family":"Miguel Benito","given":"Ángel"},{"family":"Pérez Meixeira","given":"Ana"},{"family":"Ordobás Gavín","given":"María"},{"family":"Lopaz Pérez","given":"María Ángeles"},{"family":"Arce Arnáez","given":"Araceli"}],"issued":{"date-parts":[["2022",7]]}}},{"id":44,"uris":["http://zotero.org/users/local/eE57gvz8/items/5NARETR8"],"itemData":{"id":44,"type":"article-journal","abstract":"Up to 27 May 2022, Portugal has detected 96 confirmed cases of monkeypox. We describe 27 confirmed cases (median age: 33 years (range: 22-51); all males), with an earliest symptom onset date of 29 April. Almost all cases (n = 25) live in the Lisbon and Tagus Valley health region. Most cases were neither part of identified transmission chains, nor linked to travel or had contact with symptomatic persons or with animals, suggesting the possible previously undetected spread of monkeypox.","container-title":"Euro Surveillance: Bulletin Europeen Sur Les Maladies Transmissibles = European Communicable Disease Bulletin","DOI":"10.2807/1560-7917.ES.2022.27.22.2200424","ISSN":"1560-7917","issue":"22","journalAbbreviation":"Euro Surveill","language":"eng","note":"PMID: 35656830\nPMCID: PMC9164676","page":"2200424","source":"PubMed","title":"Ongoing monkeypox virus outbreak, Portugal, 29 April to 23 May 2022","volume":"27","author":[{"family":"Perez Duque","given":"Mariana"},{"family":"Ribeiro","given":"Sofia"},{"family":"Martins","given":"João Vieira"},{"family":"Casaca","given":"Pedro"},{"family":"Leite","given":"Pedro Pinto"},{"family":"Tavares","given":"Margarida"},{"family":"Mansinho","given":"Kamal"},{"family":"Duque","given":"Luís Miguel"},{"family":"Fernandes","given":"Cândida"},{"family":"Cordeiro","given":"Rita"},{"family":"Borrego","given":"Maria José"},{"family":"Pelerito","given":"Ana"},{"family":"Carvalho","given":"Isabel Lopes","non-dropping-particle":"de"},{"family":"Núncio","given":"Sofia"},{"family":"Manageiro","given":"Vera"},{"family":"Minetti","given":"Corrado"},{"family":"Machado","given":"Jorge"},{"family":"Haussig","given":"Joana M."},{"family":"Croci","given":"Roberto"},{"family":"Spiteri","given":"Gianfranco"},{"family":"Casal","given":"Ana Sofia"},{"family":"Mendes","given":"Diana"},{"family":"Souto","given":"Tiago"},{"family":"Pocinho","given":"Sara"},{"family":"Fernandes","given":"Teresa"},{"family":"Firme","given":"Ana"},{"family":"Vasconcelos","given":"Paula"},{"family":"Freitas","given":"Graça"}],"issued":{"date-parts":[["2022",6]]}}},{"id":52,"uris":["http://zotero.org/users/local/eE57gvz8/items/EJYP6AM4"],"itemData":{"id":52,"type":"article-journal","abstract":"BACKGROUND: In May 2022, several countries with no history of sustained community transmission of mpox (formerly known as monkeypox) notified WHO of new mpox cases. These cases were soon followed by a large-scale outbreak, which unfolded across the world, driven by local, in-country transmission within previously unaffected countries. On July 23, 2022, WHO declared the outbreak a Public Health Emergency of International Concern. Here, we aim to describe the main epidemiological features of this outbreak, the largest reported to date.\nMETHODS: In this analysis of global surveillance data we analysed data for all confirmed mpox cases reported by WHO Member States through the global surveillance system from Jan 1, 2022, to Jan 29, 2023. Data included daily aggregated numbers of mpox cases by country and a case reporting form (CRF) containing information on demographics, clinical presentation, epidemiological exposure factors, and laboratory testing. We used the data to (1) describe the key epidemiological and clinical features of cases; (2) analyse risk factors for hospitalisation (by multivariable mixed-effects binary logistic regression); and (3) retrospectively analyse transmission trends. Sequencing data from GISAID and GenBank were used to analyse monkeypox virus (MPXV) genetic diversity.\nFINDINGS: Data from 82 807 cases with submitted CRFs were included in the analysis. Cases were primarily due to clade IIb MPXV (mainly lineage B.1, followed by lineage A.2). The outbreak was driven by transmission among males (73 560 [96·4%] of 76 293 cases) who self-identify as men who have sex with men (25 938 [86·9%] of 29 854 cases). The most common reported route of transmission was sexual contact (14 941 [68·7%] of 21 749). 3927 (7·3%) of 54 117 cases were hospitalised, with increased odds for those aged younger than 5 years (adjusted odds ratio 2·12 [95% CI 1·32-3·40], p=0·0020), aged 65 years and older (1·54 [1·05-2·25], p=0·026), female cases (1·61 [1·35-1·91], p&lt;0·0001), and for cases who are immunosuppressed either due to being HIV positive and immunosuppressed (2·00 [1·68-2·37], p&lt;0·0001), or other immunocompromising conditions (3·47 [1·84-6·54], p=0·0001).\nINTERPRETATION: Continued global surveillance allowed WHO to monitor the epidemic, identify risk factors, and inform the public health response. The outbreak can be attributed to clade IIb MPXV spread by newly described modes of transmission.\nFUNDING: WHO Contingency Fund for Emergencies.\nTRANSLATIONS: For the French and Spanish translations of the abstract see Supplementary Materials section.","container-title":"The Lancet. Global Health","DOI":"10.1016/S2214-109X(23)00198-5","ISSN":"2214-109X","issue":"7","journalAbbreviation":"Lancet Glob Health","language":"eng","note":"PMID: 37349031\nPMCID: PMC10281644","page":"e1012-e1023","source":"PubMed","title":"Description of the first global outbreak of mpox: an analysis of global surveillance data","title-short":"Description of the first global outbreak of mpox","volume":"11","author":[{"family":"Laurenson-Schafer","given":"Henry"},{"family":"Sklenovská","given":"Nikola"},{"family":"Hoxha","given":"Ana"},{"family":"Kerr","given":"Steven M."},{"family":"Ndumbi","given":"Patricia"},{"family":"Fitzner","given":"Julia"},{"family":"Almiron","given":"Maria"},{"family":"Sousa","given":"Luis Alves","non-dropping-particle":"de"},{"family":"Briand","given":"Sylvie"},{"family":"Cenciarelli","given":"Orlando"},{"family":"Colombe","given":"Soledad"},{"family":"Doherty","given":"Meg"},{"family":"Fall","given":"Ibrahima Soce"},{"family":"García-Calavaro","given":"Christian"},{"family":"Haussig","given":"Joana M."},{"family":"Kato","given":"Masaya"},{"family":"Mahamud","given":"Abdi Rahman"},{"family":"Morgan","given":"Oliver W."},{"family":"Nabeth","given":"Pierre"},{"family":"Naiene","given":"Jeremias Domingos"},{"family":"Navegantes","given":"Wildo Araujo"},{"family":"Ogundiran","given":"Opeayo"},{"family":"Okot","given":"Charles"},{"family":"Pebody","given":"Richard"},{"family":"Matsui","given":"Tamano"},{"family":"Ramírez","given":"Hugo López-Gatell"},{"family":"Smallwood","given":"Catherine"},{"family":"Tasigchana","given":"Raúl Francisco Pérez"},{"family":"Vaughan","given":"Aisling M."},{"family":"Williams","given":"George Sie"},{"literal":"WHO mpox Surveillance and Analytics team"},{"family":"Mala","given":"Peter Omondi"},{"family":"Lewis","given":"Rosamund F."},{"family":"Pavlin","given":"Boris I."},{"family":"Polain de Waroux","given":"Olivier","non-dropping-particle":"le"}],"issued":{"date-parts":[["2023",7]]}}},{"id":124,"uris":["http://zotero.org/users/local/eE57gvz8/items/UU5BZZAJ"],"itemData":{"id":124,"type":"webpage","title":"Clinical management and infection prevention and control for mpox: living guideline, May 2025","URL":"https://www.who.int/publications/i/item/B09434","author":[{"family":"World Health Organization","given":""}]}}],"schema":"https://github.com/citation-style-language/schema/raw/master/csl-citation.json"} </w:instrText>
      </w:r>
      <w:r w:rsidR="001E0C1D">
        <w:rPr>
          <w:rFonts w:eastAsia="Arial"/>
          <w:sz w:val="24"/>
          <w:szCs w:val="24"/>
        </w:rPr>
        <w:fldChar w:fldCharType="separate"/>
      </w:r>
      <w:r w:rsidR="00934503" w:rsidRPr="1ABB44CC">
        <w:rPr>
          <w:rFonts w:cs="Arial"/>
          <w:sz w:val="24"/>
          <w:szCs w:val="24"/>
        </w:rPr>
        <w:t>(22–26)</w:t>
      </w:r>
      <w:r w:rsidR="001E0C1D">
        <w:rPr>
          <w:rFonts w:eastAsia="Arial"/>
          <w:sz w:val="24"/>
          <w:szCs w:val="24"/>
        </w:rPr>
        <w:fldChar w:fldCharType="end"/>
      </w:r>
      <w:r w:rsidR="001E0C1D" w:rsidRPr="005420E9">
        <w:rPr>
          <w:rFonts w:eastAsia="Arial"/>
          <w:sz w:val="24"/>
          <w:szCs w:val="24"/>
        </w:rPr>
        <w:t>.</w:t>
      </w:r>
    </w:p>
    <w:p w14:paraId="603B1A77" w14:textId="309E7EAA" w:rsidR="002A2B1F" w:rsidRPr="00A13C5B" w:rsidRDefault="002A2B1F" w:rsidP="00781C8F">
      <w:pPr>
        <w:pStyle w:val="Bullet"/>
        <w:ind w:left="357" w:hanging="357"/>
        <w:contextualSpacing w:val="0"/>
        <w:rPr>
          <w:rFonts w:eastAsia="Arial"/>
          <w:sz w:val="24"/>
          <w:szCs w:val="24"/>
        </w:rPr>
      </w:pPr>
      <w:r w:rsidRPr="00EE77B5">
        <w:rPr>
          <w:rFonts w:eastAsia="Arial"/>
          <w:b/>
          <w:sz w:val="24"/>
          <w:szCs w:val="24"/>
        </w:rPr>
        <w:t>Pregnant people:</w:t>
      </w:r>
      <w:r w:rsidRPr="005420E9">
        <w:rPr>
          <w:rFonts w:eastAsia="Arial"/>
          <w:sz w:val="24"/>
          <w:szCs w:val="24"/>
        </w:rPr>
        <w:t xml:space="preserve"> </w:t>
      </w:r>
      <w:r w:rsidR="00EE77B5">
        <w:rPr>
          <w:rFonts w:eastAsia="Arial"/>
          <w:sz w:val="24"/>
          <w:szCs w:val="24"/>
        </w:rPr>
        <w:t>E</w:t>
      </w:r>
      <w:r w:rsidRPr="005420E9">
        <w:rPr>
          <w:rFonts w:eastAsia="Arial"/>
          <w:sz w:val="24"/>
          <w:szCs w:val="24"/>
        </w:rPr>
        <w:t xml:space="preserve">vidence to support increased risk of severe disease in this group in the context of contemporary global outbreaks is mixed and often based </w:t>
      </w:r>
      <w:r w:rsidRPr="005420E9">
        <w:rPr>
          <w:rFonts w:eastAsia="Arial"/>
          <w:sz w:val="24"/>
          <w:szCs w:val="24"/>
        </w:rPr>
        <w:lastRenderedPageBreak/>
        <w:t xml:space="preserve">on small numbers. However, vertical transmission of MPXV can occur and may carry a high risk of pregnancy loss or severe congenital infection in some cases </w:t>
      </w:r>
      <w:r w:rsidR="00300688">
        <w:rPr>
          <w:rFonts w:eastAsia="Arial"/>
          <w:sz w:val="24"/>
          <w:szCs w:val="24"/>
        </w:rPr>
        <w:fldChar w:fldCharType="begin"/>
      </w:r>
      <w:r w:rsidR="00934503">
        <w:rPr>
          <w:rFonts w:eastAsia="Arial"/>
          <w:sz w:val="24"/>
          <w:szCs w:val="24"/>
        </w:rPr>
        <w:instrText xml:space="preserve"> ADDIN ZOTERO_ITEM CSL_CITATION {"citationID":"9Y3RObWV","properties":{"formattedCitation":"(27\\uc0\\u8211{}31)","plainCitation":"(27–31)","noteIndex":0},"citationItems":[{"id":55,"uris":["http://zotero.org/users/local/eE57gvz8/items/SY3EEC3S"],"itemData":{"id":55,"type":"article-journal","abstract":"Human monkeypox is an endemic disease in rain-forested regions of central Democratic Republic of Congo. We report fetal outcomes for 1 of 4 pregnant women who participated in an observational study at the General Hospital of Kole (Sankuru Province), where 222 symptomatic subjects were followed between 2007 and 2011. Of the 4 pregnant women, 1 gave birth to a healthy infant, 2 had miscarriages in the first trimester, and 1 had fetal death, with the macerated stillborn showing diffuse cutaneous maculopapillary skin lesions involving the head, trunk and extremities, including palms of hands and soles of feet.","container-title":"The Journal of Infectious Diseases","DOI":"10.1093/infdis/jix260","ISSN":"1537-6613","issue":"7","journalAbbreviation":"J Infect Dis","language":"eng","note":"PMID: 29029147","page":"824-828","source":"PubMed","title":"Maternal and Fetal Outcomes Among Pregnant Women With Human Monkeypox Infection in the Democratic Republic of Congo","volume":"216","author":[{"family":"Mbala","given":"Placide K."},{"family":"Huggins","given":"John W."},{"family":"Riu-Rovira","given":"Therese"},{"family":"Ahuka","given":"Steve M."},{"family":"Mulembakani","given":"Prime"},{"family":"Rimoin","given":"Anne W."},{"family":"Martin","given":"James W."},{"family":"Muyembe","given":"Jean-Jacques T."}],"issued":{"date-parts":[["2017",10,17]]}}},{"id":57,"uris":["http://zotero.org/users/local/eE57gvz8/items/SVUF9SYQ"],"itemData":{"id":57,"type":"webpage","title":"Mpox (Monkeypox) in Pregnancy","URL":"https://www.rcog.org.uk/media/mrpktraf/2023-11-mpox-monkeypox-in-pregnancy.pdf","author":[{"family":"Royal College of Obstetricians &amp; Gynaecologists","given":""}]}},{"id":58,"uris":["http://zotero.org/users/local/eE57gvz8/items/2LF54CWD"],"itemData":{"id":58,"type":"article-journal","container-title":"Lancet (London, England)","DOI":"10.1016/S0140-6736(22)01063-7","ISSN":"1474-547X","issue":"10345","journalAbbreviation":"Lancet","language":"eng","note":"PMID: 35750071\nPMCID: PMC9534144","page":"21-22","source":"PubMed","title":"Guidelines for pregnant individuals with monkeypox virus exposure","volume":"400","author":[{"family":"Dashraath","given":"Pradip"},{"family":"Nielsen-Saines","given":"Karin"},{"family":"Mattar","given":"Citra"},{"family":"Musso","given":"Didier"},{"family":"Tambyah","given":"Paul"},{"family":"Baud","given":"David"}],"issued":{"date-parts":[["2022",7,2]]}}},{"id":61,"uris":["http://zotero.org/users/local/eE57gvz8/items/QT749NGD"],"itemData":{"id":61,"type":"article-journal","abstract":"Viral infections during pregnancy have been one of the leading causes associated with significant perinatal problems, such as congenital defects, fetal neurological syndromes, stillbirths, and adverse pregnancy outcomes. The mpox virus infection, caused by an Orthopoxvirus related to the human smallpox virus, was declared a global health emergency by the World Health Organization in July 2022 due to the large number of cases emerging outside the usual endemic area in Africa. There is little information on the impact of mpox virus infection during pregnancy, although the limited evidence available shows a high rate of fetal harm. This review addresses the problem of mpox virus infection in pregnant women and provides indications for its prevention, diagnosis, and treatment.","container-title":"Revista Clinica Espanola","DOI":"10.1016/j.rceng.2022.09.002","ISSN":"2254-8874","issue":"1","journalAbbreviation":"Rev Clin Esp (Barc)","language":"eng","note":"PMID: 36341988\nPMCID: PMC9620439","page":"32-39","source":"PubMed","title":"Mpox and pregnancy: A neglected disease and its impact on perinatal health","title-short":"Mpox and pregnancy","volume":"223","author":[{"family":"Velázquez-Cervantes","given":"M. A."},{"family":"Ulloa-Aguilar","given":"J. M."},{"family":"León-Juárez","given":"M."}],"issued":{"date-parts":[["2023",1]]}}},{"id":163,"uris":["http://zotero.org/users/local/eE57gvz8/items/6EKASDSQ"],"itemData":{"id":163,"type":"article-journal","container-title":"The New England Journal of Medicine","DOI":"10.1056/NEJMc2503347","ISSN":"1533-4406","issue":"23","journalAbbreviation":"N Engl J Med","language":"eng","note":"PMID: 40532158\nPMCID: PMC12180470","page":"2385-2387","source":"PubMed","title":"Three Cases of Vertical Transmission of Clade Ib Mpox Virus","volume":"392","author":[{"family":"Vakaniaki","given":"Emmanuel Hasivirwe"},{"family":"Kuispond","given":"Nono-Raymond Swar"},{"family":"Hirata","given":"Yuichiro"},{"family":"Bangwen","given":"Eugene"},{"family":"Brosius","given":"Isabel"},{"family":"Kinganda-Lusamaki","given":"Eddy"},{"family":"Ozono","given":"Seiya"},{"family":"Katano","given":"Harutaka"},{"family":"Ndunge","given":"Laurent Gabanga"},{"family":"Mulopo-Mukanya","given":"Noella"},{"family":"Tshomba","given":"Jean-Claude"},{"family":"De Vos","given":"Elise"},{"family":"Van Dijck","given":"Christophe"},{"family":"Munganga","given":"Papy"},{"family":"Mukari","given":"Guy"},{"family":"Mujula","given":"Yves"},{"family":"Mambo","given":"Divin Mazambi"},{"family":"Kitwanda","given":"Steeven Bilembo"},{"family":"Maliyamungu-Bubala","given":"Nadine"},{"family":"Mutimbwa-Mambo","given":"Léandre"},{"family":"Crozier","given":"Ian"},{"family":"Dodd","given":"Lori E."},{"family":"Tshiani-Mbaya","given":"Olivier"},{"family":"Lebwaze","given":"Bienvenu Massamba"},{"family":"Malembaka","given":"Espoir Bwenge"},{"family":"Barhishindi","given":"Isaac"},{"family":"Krasemann","given":"Susanne"},{"family":"Colebunders","given":"Robert"},{"family":"Katoto","given":"Patrick D. M. C."},{"family":"Makiala-Mandanda","given":"Sheila"},{"family":"Kindrachuk","given":"Jason"},{"family":"Rimoin","given":"Anne W."},{"family":"Muyembe-Tamfum","given":"Jean-Jacques"},{"family":"Mukadi-Bamuleka","given":"Daniel"},{"family":"Wawina-Bokalanga","given":"Tony"},{"family":"Nundu","given":"Sabin Sabiti"},{"family":"Suzuki","given":"Tadaki"},{"family":"Chirimwami","given":"Raphaël Bulakali"},{"family":"Liesenborghs","given":"Laurens"},{"family":"Mbala-Kingebeni","given":"Placide"}],"issued":{"date-parts":[["2025",6,19]]}}}],"schema":"https://github.com/citation-style-language/schema/raw/master/csl-citation.json"} </w:instrText>
      </w:r>
      <w:r w:rsidR="00300688">
        <w:rPr>
          <w:rFonts w:eastAsia="Arial"/>
          <w:sz w:val="24"/>
          <w:szCs w:val="24"/>
        </w:rPr>
        <w:fldChar w:fldCharType="separate"/>
      </w:r>
      <w:r w:rsidR="00934503" w:rsidRPr="00934503">
        <w:rPr>
          <w:rFonts w:cs="Arial"/>
          <w:sz w:val="24"/>
        </w:rPr>
        <w:t>(27–31)</w:t>
      </w:r>
      <w:r w:rsidR="00300688">
        <w:rPr>
          <w:rFonts w:eastAsia="Arial"/>
          <w:sz w:val="24"/>
          <w:szCs w:val="24"/>
        </w:rPr>
        <w:fldChar w:fldCharType="end"/>
      </w:r>
      <w:r w:rsidRPr="005420E9">
        <w:rPr>
          <w:sz w:val="24"/>
          <w:szCs w:val="24"/>
        </w:rPr>
        <w:t xml:space="preserve">. </w:t>
      </w:r>
    </w:p>
    <w:p w14:paraId="5A201461" w14:textId="18A5CF7E" w:rsidR="0016451E" w:rsidRPr="005420E9" w:rsidRDefault="0016451E" w:rsidP="00781C8F">
      <w:pPr>
        <w:pStyle w:val="Bullet"/>
        <w:ind w:left="357" w:hanging="357"/>
        <w:contextualSpacing w:val="0"/>
        <w:rPr>
          <w:rFonts w:eastAsia="Arial"/>
          <w:sz w:val="24"/>
          <w:szCs w:val="24"/>
        </w:rPr>
      </w:pPr>
      <w:r w:rsidRPr="00635C6B">
        <w:rPr>
          <w:b/>
          <w:sz w:val="24"/>
          <w:szCs w:val="24"/>
        </w:rPr>
        <w:t>Children:</w:t>
      </w:r>
      <w:r>
        <w:rPr>
          <w:rFonts w:eastAsia="Arial"/>
          <w:sz w:val="24"/>
          <w:szCs w:val="24"/>
        </w:rPr>
        <w:t xml:space="preserve"> </w:t>
      </w:r>
      <w:r w:rsidR="00046BEE">
        <w:rPr>
          <w:rFonts w:eastAsia="Arial"/>
          <w:sz w:val="24"/>
          <w:szCs w:val="24"/>
        </w:rPr>
        <w:t xml:space="preserve">The WHO </w:t>
      </w:r>
      <w:r w:rsidR="00D43FC2" w:rsidRPr="00635C6B">
        <w:rPr>
          <w:rFonts w:eastAsia="Arial"/>
          <w:sz w:val="24"/>
          <w:szCs w:val="24"/>
        </w:rPr>
        <w:t>identif</w:t>
      </w:r>
      <w:r w:rsidR="00D43FC2">
        <w:rPr>
          <w:rFonts w:eastAsia="Arial"/>
          <w:sz w:val="24"/>
          <w:szCs w:val="24"/>
        </w:rPr>
        <w:t>ies</w:t>
      </w:r>
      <w:r w:rsidR="00046BEE">
        <w:rPr>
          <w:rFonts w:eastAsia="Arial"/>
          <w:sz w:val="24"/>
          <w:szCs w:val="24"/>
        </w:rPr>
        <w:t xml:space="preserve"> children as groups who may be at greater risk of more severe disease, reflecting the d</w:t>
      </w:r>
      <w:r>
        <w:rPr>
          <w:rFonts w:eastAsia="Arial"/>
          <w:sz w:val="24"/>
          <w:szCs w:val="24"/>
        </w:rPr>
        <w:t>ata from the global outbreak of clade IIb indicat</w:t>
      </w:r>
      <w:r w:rsidR="00046BEE">
        <w:rPr>
          <w:rFonts w:eastAsia="Arial"/>
          <w:sz w:val="24"/>
          <w:szCs w:val="24"/>
        </w:rPr>
        <w:t>ing</w:t>
      </w:r>
      <w:r>
        <w:rPr>
          <w:rFonts w:eastAsia="Arial"/>
          <w:sz w:val="24"/>
          <w:szCs w:val="24"/>
        </w:rPr>
        <w:t xml:space="preserve"> children younger than 5 years were twice</w:t>
      </w:r>
      <w:r w:rsidR="25FCFC8C" w:rsidRPr="37F5D588">
        <w:rPr>
          <w:rFonts w:eastAsia="Arial"/>
          <w:sz w:val="24"/>
          <w:szCs w:val="24"/>
        </w:rPr>
        <w:t xml:space="preserve"> as</w:t>
      </w:r>
      <w:r>
        <w:rPr>
          <w:rFonts w:eastAsia="Arial"/>
          <w:sz w:val="24"/>
          <w:szCs w:val="24"/>
        </w:rPr>
        <w:t xml:space="preserve"> likely to be hospitalised due to mpox compared with people aged 15</w:t>
      </w:r>
      <w:r w:rsidR="00467BA7">
        <w:rPr>
          <w:rFonts w:eastAsia="Arial"/>
          <w:sz w:val="24"/>
          <w:szCs w:val="24"/>
        </w:rPr>
        <w:t>-</w:t>
      </w:r>
      <w:r>
        <w:rPr>
          <w:rFonts w:eastAsia="Arial"/>
          <w:sz w:val="24"/>
          <w:szCs w:val="24"/>
        </w:rPr>
        <w:t xml:space="preserve">44 years </w:t>
      </w:r>
      <w:r>
        <w:rPr>
          <w:rFonts w:eastAsia="Arial"/>
          <w:sz w:val="24"/>
          <w:szCs w:val="24"/>
        </w:rPr>
        <w:fldChar w:fldCharType="begin"/>
      </w:r>
      <w:r w:rsidR="00934503">
        <w:rPr>
          <w:rFonts w:eastAsia="Arial"/>
          <w:sz w:val="24"/>
          <w:szCs w:val="24"/>
        </w:rPr>
        <w:instrText xml:space="preserve"> ADDIN ZOTERO_ITEM CSL_CITATION {"citationID":"3yn4QkC0","properties":{"formattedCitation":"(25)","plainCitation":"(25)","noteIndex":0},"citationItems":[{"id":52,"uris":["http://zotero.org/users/local/eE57gvz8/items/EJYP6AM4"],"itemData":{"id":52,"type":"article-journal","abstract":"BACKGROUND: In May 2022, several countries with no history of sustained community transmission of mpox (formerly known as monkeypox) notified WHO of new mpox cases. These cases were soon followed by a large-scale outbreak, which unfolded across the world, driven by local, in-country transmission within previously unaffected countries. On July 23, 2022, WHO declared the outbreak a Public Health Emergency of International Concern. Here, we aim to describe the main epidemiological features of this outbreak, the largest reported to date.\nMETHODS: In this analysis of global surveillance data we analysed data for all confirmed mpox cases reported by WHO Member States through the global surveillance system from Jan 1, 2022, to Jan 29, 2023. Data included daily aggregated numbers of mpox cases by country and a case reporting form (CRF) containing information on demographics, clinical presentation, epidemiological exposure factors, and laboratory testing. We used the data to (1) describe the key epidemiological and clinical features of cases; (2) analyse risk factors for hospitalisation (by multivariable mixed-effects binary logistic regression); and (3) retrospectively analyse transmission trends. Sequencing data from GISAID and GenBank were used to analyse monkeypox virus (MPXV) genetic diversity.\nFINDINGS: Data from 82 807 cases with submitted CRFs were included in the analysis. Cases were primarily due to clade IIb MPXV (mainly lineage B.1, followed by lineage A.2). The outbreak was driven by transmission among males (73 560 [96·4%] of 76 293 cases) who self-identify as men who have sex with men (25 938 [86·9%] of 29 854 cases). The most common reported route of transmission was sexual contact (14 941 [68·7%] of 21 749). 3927 (7·3%) of 54 117 cases were hospitalised, with increased odds for those aged younger than 5 years (adjusted odds ratio 2·12 [95% CI 1·32-3·40], p=0·0020), aged 65 years and older (1·54 [1·05-2·25], p=0·026), female cases (1·61 [1·35-1·91], p&lt;0·0001), and for cases who are immunosuppressed either due to being HIV positive and immunosuppressed (2·00 [1·68-2·37], p&lt;0·0001), or other immunocompromising conditions (3·47 [1·84-6·54], p=0·0001).\nINTERPRETATION: Continued global surveillance allowed WHO to monitor the epidemic, identify risk factors, and inform the public health response. The outbreak can be attributed to clade IIb MPXV spread by newly described modes of transmission.\nFUNDING: WHO Contingency Fund for Emergencies.\nTRANSLATIONS: For the French and Spanish translations of the abstract see Supplementary Materials section.","container-title":"The Lancet. Global Health","DOI":"10.1016/S2214-109X(23)00198-5","ISSN":"2214-109X","issue":"7","journalAbbreviation":"Lancet Glob Health","language":"eng","note":"PMID: 37349031\nPMCID: PMC10281644","page":"e1012-e1023","source":"PubMed","title":"Description of the first global outbreak of mpox: an analysis of global surveillance data","title-short":"Description of the first global outbreak of mpox","volume":"11","author":[{"family":"Laurenson-Schafer","given":"Henry"},{"family":"Sklenovská","given":"Nikola"},{"family":"Hoxha","given":"Ana"},{"family":"Kerr","given":"Steven M."},{"family":"Ndumbi","given":"Patricia"},{"family":"Fitzner","given":"Julia"},{"family":"Almiron","given":"Maria"},{"family":"Sousa","given":"Luis Alves","non-dropping-particle":"de"},{"family":"Briand","given":"Sylvie"},{"family":"Cenciarelli","given":"Orlando"},{"family":"Colombe","given":"Soledad"},{"family":"Doherty","given":"Meg"},{"family":"Fall","given":"Ibrahima Soce"},{"family":"García-Calavaro","given":"Christian"},{"family":"Haussig","given":"Joana M."},{"family":"Kato","given":"Masaya"},{"family":"Mahamud","given":"Abdi Rahman"},{"family":"Morgan","given":"Oliver W."},{"family":"Nabeth","given":"Pierre"},{"family":"Naiene","given":"Jeremias Domingos"},{"family":"Navegantes","given":"Wildo Araujo"},{"family":"Ogundiran","given":"Opeayo"},{"family":"Okot","given":"Charles"},{"family":"Pebody","given":"Richard"},{"family":"Matsui","given":"Tamano"},{"family":"Ramírez","given":"Hugo López-Gatell"},{"family":"Smallwood","given":"Catherine"},{"family":"Tasigchana","given":"Raúl Francisco Pérez"},{"family":"Vaughan","given":"Aisling M."},{"family":"Williams","given":"George Sie"},{"literal":"WHO mpox Surveillance and Analytics team"},{"family":"Mala","given":"Peter Omondi"},{"family":"Lewis","given":"Rosamund F."},{"family":"Pavlin","given":"Boris I."},{"family":"Polain de Waroux","given":"Olivier","non-dropping-particle":"le"}],"issued":{"date-parts":[["2023",7]]}}}],"schema":"https://github.com/citation-style-language/schema/raw/master/csl-citation.json"} </w:instrText>
      </w:r>
      <w:r>
        <w:rPr>
          <w:rFonts w:eastAsia="Arial"/>
          <w:sz w:val="24"/>
          <w:szCs w:val="24"/>
        </w:rPr>
        <w:fldChar w:fldCharType="separate"/>
      </w:r>
      <w:r w:rsidR="00934503" w:rsidRPr="00934503">
        <w:rPr>
          <w:rFonts w:eastAsia="Arial" w:cs="Arial"/>
          <w:sz w:val="24"/>
        </w:rPr>
        <w:t>(25)</w:t>
      </w:r>
      <w:r>
        <w:rPr>
          <w:rFonts w:eastAsia="Arial"/>
          <w:sz w:val="24"/>
          <w:szCs w:val="24"/>
        </w:rPr>
        <w:fldChar w:fldCharType="end"/>
      </w:r>
      <w:r>
        <w:rPr>
          <w:rFonts w:eastAsia="Arial"/>
          <w:sz w:val="24"/>
          <w:szCs w:val="24"/>
        </w:rPr>
        <w:t>.</w:t>
      </w:r>
      <w:r w:rsidR="00741C9B">
        <w:rPr>
          <w:rFonts w:eastAsia="Arial"/>
          <w:sz w:val="24"/>
          <w:szCs w:val="24"/>
        </w:rPr>
        <w:t xml:space="preserve"> Additionally s</w:t>
      </w:r>
      <w:r w:rsidRPr="2B01F21E">
        <w:rPr>
          <w:rFonts w:eastAsia="Arial"/>
          <w:sz w:val="24"/>
          <w:szCs w:val="24"/>
        </w:rPr>
        <w:t xml:space="preserve">evere outcomes in children have been recorded in clade I outbreaks in Africa, </w:t>
      </w:r>
      <w:r w:rsidRPr="26F23A7C">
        <w:rPr>
          <w:rFonts w:eastAsia="Arial"/>
          <w:sz w:val="24"/>
          <w:szCs w:val="24"/>
        </w:rPr>
        <w:t>likely</w:t>
      </w:r>
      <w:r w:rsidRPr="2B01F21E">
        <w:rPr>
          <w:rFonts w:eastAsia="Arial"/>
          <w:sz w:val="24"/>
          <w:szCs w:val="24"/>
        </w:rPr>
        <w:t xml:space="preserve"> relating to factors such as malnourishment, co-infection and lack of access to healthcare and vaccination</w:t>
      </w:r>
      <w:r>
        <w:rPr>
          <w:rFonts w:eastAsia="Arial"/>
          <w:sz w:val="24"/>
          <w:szCs w:val="24"/>
        </w:rPr>
        <w:t xml:space="preserve"> </w:t>
      </w:r>
      <w:r>
        <w:rPr>
          <w:rFonts w:eastAsia="Arial"/>
          <w:sz w:val="24"/>
          <w:szCs w:val="24"/>
        </w:rPr>
        <w:fldChar w:fldCharType="begin"/>
      </w:r>
      <w:r w:rsidR="00934503">
        <w:rPr>
          <w:rFonts w:eastAsia="Arial"/>
          <w:sz w:val="24"/>
          <w:szCs w:val="24"/>
        </w:rPr>
        <w:instrText xml:space="preserve"> ADDIN ZOTERO_ITEM CSL_CITATION {"citationID":"SxfPAj6k","properties":{"formattedCitation":"(14,15,25,32,33)","plainCitation":"(14,15,25,32,33)","noteIndex":0},"citationItems":[{"id":47,"uris":["http://zotero.org/users/local/eE57gvz8/items/IMG4ZVG7"],"itemData":{"id":47,"type":"article-journal","abstract":"Monkeypox, a zoonotic disease caused by an orthopoxvirus, results in a smallpox-like disease in humans. Since monkeypox in humans was initially diagnosed in 1970 in the Democratic Republic of the Congo (DRC), it has spread to other regions of Africa (primarily West and Central), and cases outside Africa have emerged in recent years. We conducted a systematic review of peer-reviewed and grey literature on how monkeypox epidemiology has evolved, with particular emphasis on the number of confirmed, probable, and/or possible cases, age at presentation, mortality, and geographical spread. The review is registered with PROSPERO (CRD42020208269). We identified 48 peer-reviewed articles and 18 grey literature sources for data extraction. The number of human monkeypox cases has been on the rise since the 1970s, with the most dramatic increases occurring in the DRC. The median age at presentation has increased from 4 (1970s) to 21 years (2010-2019). There was an overall case fatality rate of 8.7%, with a significant difference between clades-Central African 10.6% (95% CI: 8.4%- 13.3%) vs. West African 3.6% (95% CI: 1.7%- 6.8%). Since 2003, import- and travel-related spread outside of Africa has occasionally resulted in outbreaks. Interactions/activities with infected animals or individuals are risk behaviors associated with acquiring monkeypox. Our review shows an escalation of monkeypox cases, especially in the highly endemic DRC, a spread to other countries, and a growing median age from young children to young adults. These findings may be related to the cessation of smallpox vaccination, which provided some cross-protection against monkeypox, leading to increased human-to-human transmission. The appearance of outbreaks beyond Africa highlights the global relevance of the disease. Increased surveillance and detection of monkeypox cases are essential tools for understanding the continuously changing epidemiology of this resurging disease.","container-title":"PLoS neglected tropical diseases","DOI":"10.1371/journal.pntd.0010141","ISSN":"1935-2735","issue":"2","journalAbbreviation":"PLoS Negl Trop Dis","language":"eng","note":"PMID: 35148313\nPMCID: PMC8870502","page":"e0010141","source":"PubMed","title":"The changing epidemiology of human monkeypox-A potential threat? A systematic review","title-short":"The changing epidemiology of human monkeypox-A potential threat?","volume":"16","author":[{"family":"Bunge","given":"Eveline M."},{"family":"Hoet","given":"Bernard"},{"family":"Chen","given":"Liddy"},{"family":"Lienert","given":"Florian"},{"family":"Weidenthaler","given":"Heinz"},{"family":"Baer","given":"Lorraine R."},{"family":"Steffen","given":"Robert"}],"issued":{"date-parts":[["2022",2]]}}},{"id":50,"uris":["http://zotero.org/users/local/eE57gvz8/items/PY4TVXEH"],"itemData":{"id":50,"type":"webpage","title":"Monkeypox - Questions and Answers","URL":"https://www.who.int/news-room/questions-and-answers/item/monkeypox","author":[{"family":"World Health Organization","given":""}]}},{"id":51,"uris":["http://zotero.org/users/local/eE57gvz8/items/6QKIGR4E"],"itemData":{"id":51,"type":"webpage","title":"Monkeypox in the United States: What Clinicians Need to Know June 2022","URL":"https://stacks.cdc.gov/view/cdc/119786","author":[{"family":"Centers for Disease Control and Prevention","given":""}]}},{"id":52,"uris":["http://zotero.org/users/local/eE57gvz8/items/EJYP6AM4"],"itemData":{"id":52,"type":"article-journal","abstract":"BACKGROUND: In May 2022, several countries with no history of sustained community transmission of mpox (formerly known as monkeypox) notified WHO of new mpox cases. These cases were soon followed by a large-scale outbreak, which unfolded across the world, driven by local, in-country transmission within previously unaffected countries. On July 23, 2022, WHO declared the outbreak a Public Health Emergency of International Concern. Here, we aim to describe the main epidemiological features of this outbreak, the largest reported to date.\nMETHODS: In this analysis of global surveillance data we analysed data for all confirmed mpox cases reported by WHO Member States through the global surveillance system from Jan 1, 2022, to Jan 29, 2023. Data included daily aggregated numbers of mpox cases by country and a case reporting form (CRF) containing information on demographics, clinical presentation, epidemiological exposure factors, and laboratory testing. We used the data to (1) describe the key epidemiological and clinical features of cases; (2) analyse risk factors for hospitalisation (by multivariable mixed-effects binary logistic regression); and (3) retrospectively analyse transmission trends. Sequencing data from GISAID and GenBank were used to analyse monkeypox virus (MPXV) genetic diversity.\nFINDINGS: Data from 82 807 cases with submitted CRFs were included in the analysis. Cases were primarily due to clade IIb MPXV (mainly lineage B.1, followed by lineage A.2). The outbreak was driven by transmission among males (73 560 [96·4%] of 76 293 cases) who self-identify as men who have sex with men (25 938 [86·9%] of 29 854 cases). The most common reported route of transmission was sexual contact (14 941 [68·7%] of 21 749). 3927 (7·3%) of 54 117 cases were hospitalised, with increased odds for those aged younger than 5 years (adjusted odds ratio 2·12 [95% CI 1·32-3·40], p=0·0020), aged 65 years and older (1·54 [1·05-2·25], p=0·026), female cases (1·61 [1·35-1·91], p&lt;0·0001), and for cases who are immunosuppressed either due to being HIV positive and immunosuppressed (2·00 [1·68-2·37], p&lt;0·0001), or other immunocompromising conditions (3·47 [1·84-6·54], p=0·0001).\nINTERPRETATION: Continued global surveillance allowed WHO to monitor the epidemic, identify risk factors, and inform the public health response. The outbreak can be attributed to clade IIb MPXV spread by newly described modes of transmission.\nFUNDING: WHO Contingency Fund for Emergencies.\nTRANSLATIONS: For the French and Spanish translations of the abstract see Supplementary Materials section.","container-title":"The Lancet. Global Health","DOI":"10.1016/S2214-109X(23)00198-5","ISSN":"2214-109X","issue":"7","journalAbbreviation":"Lancet Glob Health","language":"eng","note":"PMID: 37349031\nPMCID: PMC10281644","page":"e1012-e1023","source":"PubMed","title":"Description of the first global outbreak of mpox: an analysis of global surveillance data","title-short":"Description of the first global outbreak of mpox","volume":"11","author":[{"family":"Laurenson-Schafer","given":"Henry"},{"family":"Sklenovská","given":"Nikola"},{"family":"Hoxha","given":"Ana"},{"family":"Kerr","given":"Steven M."},{"family":"Ndumbi","given":"Patricia"},{"family":"Fitzner","given":"Julia"},{"family":"Almiron","given":"Maria"},{"family":"Sousa","given":"Luis Alves","non-dropping-particle":"de"},{"family":"Briand","given":"Sylvie"},{"family":"Cenciarelli","given":"Orlando"},{"family":"Colombe","given":"Soledad"},{"family":"Doherty","given":"Meg"},{"family":"Fall","given":"Ibrahima Soce"},{"family":"García-Calavaro","given":"Christian"},{"family":"Haussig","given":"Joana M."},{"family":"Kato","given":"Masaya"},{"family":"Mahamud","given":"Abdi Rahman"},{"family":"Morgan","given":"Oliver W."},{"family":"Nabeth","given":"Pierre"},{"family":"Naiene","given":"Jeremias Domingos"},{"family":"Navegantes","given":"Wildo Araujo"},{"family":"Ogundiran","given":"Opeayo"},{"family":"Okot","given":"Charles"},{"family":"Pebody","given":"Richard"},{"family":"Matsui","given":"Tamano"},{"family":"Ramírez","given":"Hugo López-Gatell"},{"family":"Smallwood","given":"Catherine"},{"family":"Tasigchana","given":"Raúl Francisco Pérez"},{"family":"Vaughan","given":"Aisling M."},{"family":"Williams","given":"George Sie"},{"literal":"WHO mpox Surveillance and Analytics team"},{"family":"Mala","given":"Peter Omondi"},{"family":"Lewis","given":"Rosamund F."},{"family":"Pavlin","given":"Boris I."},{"family":"Polain de Waroux","given":"Olivier","non-dropping-particle":"le"}],"issued":{"date-parts":[["2023",7]]}}},{"id":3,"uris":["http://zotero.org/users/local/eE57gvz8/items/G7ZZWSNQ"],"itemData":{"id":3,"type":"article-journal","abstract":"BACKGROUND: Mpox, caused by the monkeypox virus, is a serious public health threat in Africa, especially in DR Congo. Previously limited to endemic areas with clade 1a, monkeypox virus has recently spread to non-endemic regions, where clade 1b has emerged. This study provides a clinical comparison of mpox cases in DR Congo regions where clade 1a and clade 1b are prevalent.\nMETHODS: We conducted a retrospective observational study, analysing PCR-confirmed mpox cases reported from sentinel health zones in seven provinces between Oct 1, 2023, and Sept 31, 2024. Cases from the newly affected provinces (South-Kivu and Kinshasa) were described along with those from four endemic provinces (Mai-Ndombe, Tshuapa, Tshopo, South-Ubangi, and Équateur). Surveillance data, including type of exposure, demographic details, clinical presentation, complications, and outcomes were collected from national surveillance systems and local health facilities, with laboratory confirmation using quantitative PCR. All analyses were restricted to descriptive statistics.\nFINDINGS: Of 17 927 suspected cases identified, 10 986 were investigated, 5948 were PCR-positive, and 4895 met the inclusion criteria based on data completeness: 4436 in newly affected and 459 in endemic regions. In newly affected provinces, median age was 20 years (IQR 8-28), 2119 (47·8%) participants were female, and 2310 (52·1%) were male. In endemic provinces, median age was 15 years (7-26), 179 (39·0%) participants were female, and 277 (60·3%) were male. Direct or intimate human contact was reported by 1951 (44·0%) individuals in newly affected provinces versus 25 (5·4%) in endemic provinces, and zoonotic exposure in 11 (0·2%) and 99 (21·6%), respectively. The proportions of partcipants with systemic symptoms (3828 [86·3%] in newly affected provinces and 427 [93·0%] in endemic provinces) and respiratory symptoms (2450 [55·2%] and 219 [47·7%]), and median skin lesion counts (91 [IQR 37-200] and 163 [95-345]) were similar between newly affected and endemic regions. Complications included skin infections (2041 [46·0%] in newly affected provinces and 201 [43·8%] in endemic provinces), respiratory distress (82 [1·8%] and 29 [6·3%]), vision impairment (7 [0·2%] and 28 [6·1%]), and prostration (695 [15·7%] and 51 [11·1%]). The case-fatality rate was 0·7% (95% CI 0·4-1·3; 14 of 1924) in children and 0·6% (0·3-1·0; 14 of 2483) in adults in newly affected areas, compared with 5·9% (3·4-10·0; 14 of 236) in children and 2·7% (1·1-6·1; six of 222) in adults in endemic regions. Content note: this Article and its appendix contain graphic images of mpox lesions affecting various sites including the face and genitals.\nINTERPRETATION: Our study indicates concurrent mpox outbreaks in DR Congo, involving younger individuals, a higher proportion of women and girls, and distinct presentations with higher lesion counts and respiratory symptoms compared with clade 2b lineage B.1 outbreaks. The high proportion of infectious complications and case-fatality rates, especially in endemic regions, emphasise the need for timely antibiotic therapy and targeted vaccination to reduce morbidity and mortality.\nFUNDING: Skin NTDs and STI Research Unit, Fight Infections Foundation.","container-title":"Lancet (London, England)","DOI":"10.1016/S0140-6736(25)00152-7","ISSN":"1474-547X","issue":"10490","journalAbbreviation":"Lancet","language":"eng","note":"PMID: 40222380","page":"1666-1675","source":"PubMed","title":"Clinical presentation and epidemiological assessment of confirmed human mpox cases in DR Congo: a surveillance-based observational study","title-short":"Clinical presentation and epidemiological assessment of confirmed human mpox cases in DR Congo","volume":"405","author":[{"family":"Malembi","given":"Emile"},{"family":"Escrig-Sarreta","given":"Roser"},{"family":"Ntumba","given":"Jackie"},{"family":"Beiras","given":"Camila G."},{"family":"Shongo","given":"Robert"},{"family":"Bengehya","given":"Justin"},{"family":"Nselaka","given":"Charles"},{"family":"Pukuta","given":"Elisabeth"},{"family":"Mukadi-Bamuleka","given":"Daniel"},{"family":"Mulopo-Mukanya","given":"Noëlla"},{"family":"Leng","given":"Xinying"},{"family":"Pérez-Mañá","given":"Clara"},{"family":"Galván-Casas","given":"Cristina"},{"family":"Muñoz","given":"Susana"},{"family":"Bilembo-Kitwanda","given":"Steeven"},{"family":"Kitha","given":"Pierre"},{"family":"Maketa","given":"Vivi"},{"family":"Mitashi","given":"Patrick"},{"family":"Abedi","given":"Aruna"},{"family":"Nsio","given":"Justus"},{"family":"Ahuka-Mundeke","given":"Steve"},{"family":"Mbala-Kingebeni","given":"Placide"},{"family":"Muyembe","given":"Jean-Jacques"},{"family":"Marks","given":"Michael"},{"family":"Muhindo-Mavoko","given":"Hypolite"},{"family":"Mitjà","given":"Oriol"},{"literal":"MOTION-DRC Working Group"}],"issued":{"date-parts":[["2025",5,10]]}}}],"schema":"https://github.com/citation-style-language/schema/raw/master/csl-citation.json"} </w:instrText>
      </w:r>
      <w:r>
        <w:rPr>
          <w:rFonts w:eastAsia="Arial"/>
          <w:sz w:val="24"/>
          <w:szCs w:val="24"/>
        </w:rPr>
        <w:fldChar w:fldCharType="separate"/>
      </w:r>
      <w:r w:rsidR="00934503" w:rsidRPr="00934503">
        <w:rPr>
          <w:rFonts w:cs="Arial"/>
          <w:sz w:val="24"/>
        </w:rPr>
        <w:t>(14,15,25,32,33)</w:t>
      </w:r>
      <w:r>
        <w:rPr>
          <w:rFonts w:eastAsia="Arial"/>
          <w:sz w:val="24"/>
          <w:szCs w:val="24"/>
        </w:rPr>
        <w:fldChar w:fldCharType="end"/>
      </w:r>
      <w:r w:rsidRPr="005420E9">
        <w:rPr>
          <w:rFonts w:eastAsia="Arial"/>
          <w:sz w:val="24"/>
          <w:szCs w:val="24"/>
        </w:rPr>
        <w:t>.</w:t>
      </w:r>
      <w:r w:rsidR="00D32749">
        <w:rPr>
          <w:rFonts w:eastAsia="Arial"/>
          <w:sz w:val="24"/>
          <w:szCs w:val="24"/>
        </w:rPr>
        <w:t xml:space="preserve"> </w:t>
      </w:r>
      <w:r w:rsidR="005449B4">
        <w:rPr>
          <w:rFonts w:eastAsia="Arial"/>
          <w:sz w:val="24"/>
          <w:szCs w:val="24"/>
        </w:rPr>
        <w:t xml:space="preserve">It is unclear whether </w:t>
      </w:r>
      <w:r w:rsidR="00E236BD">
        <w:rPr>
          <w:rFonts w:eastAsia="Arial"/>
          <w:sz w:val="24"/>
          <w:szCs w:val="24"/>
        </w:rPr>
        <w:t>children in Australia may be at greater risk of severe disease due to the limited</w:t>
      </w:r>
      <w:r w:rsidR="00D32749">
        <w:rPr>
          <w:rFonts w:eastAsia="Arial"/>
          <w:sz w:val="24"/>
          <w:szCs w:val="24"/>
        </w:rPr>
        <w:t xml:space="preserve"> number of cases </w:t>
      </w:r>
      <w:r w:rsidR="005F2BEA">
        <w:rPr>
          <w:rFonts w:eastAsia="Arial"/>
          <w:sz w:val="24"/>
          <w:szCs w:val="24"/>
        </w:rPr>
        <w:t xml:space="preserve">in this population </w:t>
      </w:r>
      <w:r w:rsidR="00E236BD">
        <w:rPr>
          <w:rFonts w:eastAsia="Arial"/>
          <w:sz w:val="24"/>
          <w:szCs w:val="24"/>
        </w:rPr>
        <w:t xml:space="preserve">notified </w:t>
      </w:r>
      <w:r w:rsidR="00E87AF5">
        <w:rPr>
          <w:rFonts w:eastAsia="Arial"/>
          <w:sz w:val="24"/>
          <w:szCs w:val="24"/>
        </w:rPr>
        <w:t xml:space="preserve">in Australia </w:t>
      </w:r>
      <w:r w:rsidR="00E236BD">
        <w:rPr>
          <w:rFonts w:eastAsia="Arial"/>
          <w:sz w:val="24"/>
          <w:szCs w:val="24"/>
        </w:rPr>
        <w:t>to date.</w:t>
      </w:r>
    </w:p>
    <w:p w14:paraId="650CD28E" w14:textId="3D6F8D6B" w:rsidR="006F3355" w:rsidRDefault="006F3355" w:rsidP="001F1DDD">
      <w:pPr>
        <w:pStyle w:val="Heading2"/>
      </w:pPr>
      <w:r>
        <w:t>Surveillance</w:t>
      </w:r>
      <w:r w:rsidR="008133CA">
        <w:t xml:space="preserve"> aims</w:t>
      </w:r>
    </w:p>
    <w:p w14:paraId="6DA9C210" w14:textId="292EDF9D" w:rsidR="00685E0D" w:rsidRPr="00A02ABC" w:rsidRDefault="00685E0D" w:rsidP="39408227">
      <w:pPr>
        <w:spacing w:after="0"/>
        <w:rPr>
          <w:rFonts w:eastAsiaTheme="minorEastAsia" w:cs="Arial"/>
        </w:rPr>
      </w:pPr>
      <w:bookmarkStart w:id="13" w:name="_Priority_populations_1"/>
      <w:bookmarkStart w:id="14" w:name="_Toc187068579"/>
      <w:bookmarkEnd w:id="13"/>
      <w:r w:rsidRPr="39408227">
        <w:rPr>
          <w:rFonts w:cs="Arial"/>
        </w:rPr>
        <w:t>Key surveillance objectives:</w:t>
      </w:r>
    </w:p>
    <w:p w14:paraId="2486E3D7" w14:textId="77777777" w:rsidR="00685E0D" w:rsidRPr="005420E9" w:rsidRDefault="00685E0D" w:rsidP="00685E0D">
      <w:pPr>
        <w:pStyle w:val="Bullet"/>
        <w:rPr>
          <w:rFonts w:eastAsiaTheme="minorEastAsia"/>
          <w:sz w:val="24"/>
          <w:szCs w:val="24"/>
        </w:rPr>
      </w:pPr>
      <w:r w:rsidRPr="005420E9">
        <w:rPr>
          <w:rFonts w:eastAsiaTheme="minorEastAsia"/>
          <w:sz w:val="24"/>
          <w:szCs w:val="24"/>
        </w:rPr>
        <w:t>Identify and describe the epidemiology of mpox cases to inform public health interventions.</w:t>
      </w:r>
    </w:p>
    <w:p w14:paraId="65DF64AD" w14:textId="77777777" w:rsidR="00685E0D" w:rsidRPr="005420E9" w:rsidRDefault="00685E0D" w:rsidP="00685E0D">
      <w:pPr>
        <w:pStyle w:val="Bullet"/>
        <w:rPr>
          <w:rFonts w:eastAsiaTheme="minorEastAsia"/>
          <w:sz w:val="24"/>
          <w:szCs w:val="24"/>
        </w:rPr>
      </w:pPr>
      <w:r w:rsidRPr="005420E9">
        <w:rPr>
          <w:sz w:val="24"/>
          <w:szCs w:val="24"/>
        </w:rPr>
        <w:t>Identify clusters of mpox cases and sources of infection to minimise transmission through case and contact management.</w:t>
      </w:r>
    </w:p>
    <w:p w14:paraId="46263C2E" w14:textId="77777777" w:rsidR="00685E0D" w:rsidRPr="005420E9" w:rsidRDefault="00685E0D" w:rsidP="00685E0D">
      <w:pPr>
        <w:pStyle w:val="Bullet"/>
        <w:rPr>
          <w:sz w:val="24"/>
          <w:szCs w:val="24"/>
        </w:rPr>
      </w:pPr>
      <w:r w:rsidRPr="005420E9">
        <w:rPr>
          <w:sz w:val="24"/>
          <w:szCs w:val="24"/>
        </w:rPr>
        <w:t xml:space="preserve">Enable effective prevention and control measures and effective communication strategies based on: </w:t>
      </w:r>
    </w:p>
    <w:p w14:paraId="43DF89CD" w14:textId="77777777" w:rsidR="00685E0D" w:rsidRPr="005420E9" w:rsidRDefault="00685E0D" w:rsidP="00685E0D">
      <w:pPr>
        <w:pStyle w:val="Bullet"/>
        <w:numPr>
          <w:ilvl w:val="1"/>
          <w:numId w:val="6"/>
        </w:numPr>
        <w:rPr>
          <w:sz w:val="24"/>
          <w:szCs w:val="24"/>
        </w:rPr>
      </w:pPr>
      <w:r w:rsidRPr="005420E9">
        <w:rPr>
          <w:sz w:val="24"/>
          <w:szCs w:val="24"/>
        </w:rPr>
        <w:t>identified routes of transmission</w:t>
      </w:r>
    </w:p>
    <w:p w14:paraId="71B6562F" w14:textId="77777777" w:rsidR="00685E0D" w:rsidRPr="005420E9" w:rsidRDefault="00685E0D" w:rsidP="00685E0D">
      <w:pPr>
        <w:pStyle w:val="Bullet"/>
        <w:numPr>
          <w:ilvl w:val="1"/>
          <w:numId w:val="6"/>
        </w:numPr>
        <w:rPr>
          <w:sz w:val="24"/>
          <w:szCs w:val="24"/>
        </w:rPr>
      </w:pPr>
      <w:r w:rsidRPr="005420E9">
        <w:rPr>
          <w:sz w:val="24"/>
          <w:szCs w:val="24"/>
        </w:rPr>
        <w:t xml:space="preserve">at-risk groups, and </w:t>
      </w:r>
    </w:p>
    <w:p w14:paraId="7B154BAC" w14:textId="77777777" w:rsidR="00685E0D" w:rsidRPr="005420E9" w:rsidRDefault="00685E0D" w:rsidP="00685E0D">
      <w:pPr>
        <w:pStyle w:val="Bullet"/>
        <w:numPr>
          <w:ilvl w:val="1"/>
          <w:numId w:val="6"/>
        </w:numPr>
        <w:rPr>
          <w:rFonts w:eastAsiaTheme="minorEastAsia"/>
          <w:sz w:val="24"/>
          <w:szCs w:val="24"/>
        </w:rPr>
      </w:pPr>
      <w:r w:rsidRPr="005420E9">
        <w:rPr>
          <w:sz w:val="24"/>
          <w:szCs w:val="24"/>
        </w:rPr>
        <w:t>high-risk settings.</w:t>
      </w:r>
    </w:p>
    <w:p w14:paraId="7B04F666" w14:textId="77777777" w:rsidR="00685E0D" w:rsidRPr="005420E9" w:rsidRDefault="00685E0D" w:rsidP="00685E0D">
      <w:pPr>
        <w:pStyle w:val="Bullet"/>
        <w:rPr>
          <w:rFonts w:eastAsiaTheme="minorEastAsia"/>
          <w:sz w:val="24"/>
          <w:szCs w:val="24"/>
        </w:rPr>
      </w:pPr>
      <w:r w:rsidRPr="005420E9">
        <w:rPr>
          <w:sz w:val="24"/>
          <w:szCs w:val="24"/>
        </w:rPr>
        <w:t>Provide robust data to support efforts to reduce human-to-human transmission.</w:t>
      </w:r>
    </w:p>
    <w:p w14:paraId="4E2898E1" w14:textId="193CC3A1" w:rsidR="006E4ABB" w:rsidRDefault="006E4ABB" w:rsidP="006E4ABB">
      <w:pPr>
        <w:pStyle w:val="Heading1"/>
      </w:pPr>
      <w:bookmarkStart w:id="15" w:name="_Toc208503876"/>
      <w:r>
        <w:lastRenderedPageBreak/>
        <w:t>Disease summary</w:t>
      </w:r>
      <w:bookmarkEnd w:id="15"/>
    </w:p>
    <w:p w14:paraId="6364CF2B" w14:textId="32FF4B7D" w:rsidR="003664F4" w:rsidRPr="00655B35" w:rsidRDefault="003664F4" w:rsidP="003664F4">
      <w:pPr>
        <w:rPr>
          <w:rFonts w:cstheme="majorBidi"/>
          <w:b/>
          <w:bCs/>
          <w:color w:val="033636" w:themeColor="text2"/>
          <w:sz w:val="40"/>
          <w:szCs w:val="40"/>
        </w:rPr>
      </w:pPr>
      <w:r w:rsidRPr="298442C5">
        <w:rPr>
          <w:rFonts w:eastAsia="Arial" w:cs="Arial"/>
        </w:rPr>
        <w:t>On 28</w:t>
      </w:r>
      <w:r w:rsidR="00D713B7">
        <w:rPr>
          <w:rFonts w:eastAsia="Arial" w:cs="Arial"/>
        </w:rPr>
        <w:t> </w:t>
      </w:r>
      <w:r w:rsidRPr="298442C5">
        <w:rPr>
          <w:rFonts w:eastAsia="Arial" w:cs="Arial"/>
        </w:rPr>
        <w:t>November 2022, the WHO announced a change in disease name from monkeypox to mpox. Mpox is caused by infection with MPXV.</w:t>
      </w:r>
    </w:p>
    <w:p w14:paraId="067DDFFC" w14:textId="6577AB40" w:rsidR="006E4ABB" w:rsidRDefault="006E4ABB" w:rsidP="00242B35">
      <w:pPr>
        <w:pStyle w:val="Heading2"/>
        <w:spacing w:before="240" w:after="120"/>
      </w:pPr>
      <w:r>
        <w:t>Infectious agent</w:t>
      </w:r>
    </w:p>
    <w:p w14:paraId="35DFC56D" w14:textId="77777777" w:rsidR="00567F5A" w:rsidRDefault="00567F5A" w:rsidP="00242B35">
      <w:pPr>
        <w:pStyle w:val="Heading3"/>
        <w:spacing w:after="60"/>
      </w:pPr>
      <w:r w:rsidRPr="00D04DAC">
        <w:t>Pathogen</w:t>
      </w:r>
    </w:p>
    <w:p w14:paraId="6616CF54" w14:textId="6FA17E66" w:rsidR="00567F5A" w:rsidRPr="00A02ABC" w:rsidRDefault="00567F5A" w:rsidP="00567F5A">
      <w:pPr>
        <w:pStyle w:val="Paragraphtext"/>
        <w:rPr>
          <w:rFonts w:eastAsia="Arial"/>
        </w:rPr>
      </w:pPr>
      <w:r>
        <w:rPr>
          <w:rFonts w:eastAsia="Arial"/>
        </w:rPr>
        <w:t>MPXV</w:t>
      </w:r>
      <w:r w:rsidRPr="00A02ABC">
        <w:rPr>
          <w:rFonts w:eastAsia="Arial"/>
        </w:rPr>
        <w:t xml:space="preserve"> is an enveloped double-stranded deoxyribonucleic acid </w:t>
      </w:r>
      <w:r w:rsidR="00CC5967">
        <w:rPr>
          <w:rFonts w:eastAsia="Arial"/>
        </w:rPr>
        <w:t>(DNA)</w:t>
      </w:r>
      <w:r w:rsidRPr="00A02ABC">
        <w:rPr>
          <w:rFonts w:eastAsia="Arial"/>
        </w:rPr>
        <w:t xml:space="preserve"> virus of the genus </w:t>
      </w:r>
      <w:proofErr w:type="spellStart"/>
      <w:r w:rsidRPr="00A02ABC">
        <w:rPr>
          <w:rFonts w:eastAsia="Arial"/>
        </w:rPr>
        <w:t>Orthopoxvirus</w:t>
      </w:r>
      <w:proofErr w:type="spellEnd"/>
      <w:r w:rsidRPr="00A02ABC">
        <w:rPr>
          <w:rFonts w:eastAsia="Arial"/>
        </w:rPr>
        <w:t xml:space="preserve"> (related to the Poxviridae family), which also includes variola virus (which causes smallpox), vaccinia virus (which is used to produce the smallpox vaccine) and cowpox virus </w:t>
      </w:r>
      <w:r w:rsidR="00DF4183">
        <w:rPr>
          <w:rFonts w:eastAsia="Arial"/>
        </w:rPr>
        <w:fldChar w:fldCharType="begin"/>
      </w:r>
      <w:r w:rsidR="00DF4183">
        <w:rPr>
          <w:rFonts w:eastAsia="Arial"/>
        </w:rPr>
        <w:instrText xml:space="preserve"> ADDIN ZOTERO_ITEM CSL_CITATION {"citationID":"DdhPWD02","properties":{"formattedCitation":"(1)","plainCitation":"(1)","noteIndex":0},"citationItems":[{"id":21,"uris":["http://zotero.org/users/local/eE57gvz8/items/RBICL9YN"],"itemData":{"id":21,"type":"article-journal","container-title":"Global Security: Health, Science and Policy","DOI":"10.1080/23779497.2022.2124185","ISSN":"2377-9497","issue":"1","journalAbbreviation":"Global Security: Health, Science and Policy","language":"en","page":"51-56","source":"DOI.org (Crossref)","title":"Public Health Emergency of International Concern declared by the World Health Organization for Monkeypox","volume":"7","author":[{"family":"Sah","given":"Ranjit"},{"family":"Padhi","given":"Bijaya Kumar"},{"family":"Siddiq","given":"Abdelmonem"},{"family":"Abdelaal","given":"Abdelaziz"},{"family":"Reda","given":"Abdulla"},{"family":"Ismail Lashin","given":"Basant"},{"family":"Mohanty","given":"Aroop"},{"family":"Z. Alshahrani","given":"Najim"},{"family":"Rodriguez-Morales","given":"Alfonso J."}],"issued":{"date-parts":[["2022",12,31]]}}}],"schema":"https://github.com/citation-style-language/schema/raw/master/csl-citation.json"} </w:instrText>
      </w:r>
      <w:r w:rsidR="00DF4183">
        <w:rPr>
          <w:rFonts w:eastAsia="Arial"/>
        </w:rPr>
        <w:fldChar w:fldCharType="separate"/>
      </w:r>
      <w:r w:rsidR="00DF4183" w:rsidRPr="00DF4183">
        <w:rPr>
          <w:rFonts w:eastAsia="Arial" w:cs="Arial"/>
        </w:rPr>
        <w:t>(1)</w:t>
      </w:r>
      <w:r w:rsidR="00DF4183">
        <w:rPr>
          <w:rFonts w:eastAsia="Arial"/>
        </w:rPr>
        <w:fldChar w:fldCharType="end"/>
      </w:r>
      <w:r w:rsidRPr="00A02ABC">
        <w:rPr>
          <w:rFonts w:eastAsia="Arial"/>
        </w:rPr>
        <w:t xml:space="preserve">. </w:t>
      </w:r>
    </w:p>
    <w:p w14:paraId="141CBE08" w14:textId="61EC3014" w:rsidR="00567F5A" w:rsidRDefault="00567F5A" w:rsidP="00242B35">
      <w:pPr>
        <w:pStyle w:val="Paragraphtext"/>
        <w:spacing w:after="60"/>
        <w:rPr>
          <w:rFonts w:eastAsia="Arial"/>
        </w:rPr>
      </w:pPr>
      <w:r w:rsidRPr="298442C5">
        <w:rPr>
          <w:rFonts w:eastAsia="Arial"/>
        </w:rPr>
        <w:t xml:space="preserve">MPXV </w:t>
      </w:r>
      <w:r w:rsidRPr="00A02ABC">
        <w:rPr>
          <w:rFonts w:eastAsia="Arial"/>
        </w:rPr>
        <w:t>has two distinct genetic clades</w:t>
      </w:r>
      <w:r w:rsidR="0864C5A2" w:rsidRPr="1ABB44CC">
        <w:rPr>
          <w:rFonts w:eastAsia="Arial"/>
        </w:rPr>
        <w:t>.</w:t>
      </w:r>
      <w:r w:rsidRPr="00A02ABC">
        <w:rPr>
          <w:rFonts w:eastAsia="Arial"/>
        </w:rPr>
        <w:t xml:space="preserve"> </w:t>
      </w:r>
    </w:p>
    <w:p w14:paraId="2DB2FDB1" w14:textId="6726294C" w:rsidR="00567F5A" w:rsidRPr="005420E9" w:rsidRDefault="00567F5A" w:rsidP="00B205DD">
      <w:pPr>
        <w:pStyle w:val="Bullet"/>
        <w:ind w:left="714" w:hanging="357"/>
        <w:contextualSpacing w:val="0"/>
        <w:rPr>
          <w:sz w:val="24"/>
          <w:szCs w:val="24"/>
        </w:rPr>
      </w:pPr>
      <w:r w:rsidRPr="005420E9">
        <w:rPr>
          <w:sz w:val="24"/>
          <w:szCs w:val="24"/>
        </w:rPr>
        <w:t xml:space="preserve">Clade </w:t>
      </w:r>
      <w:proofErr w:type="gramStart"/>
      <w:r w:rsidRPr="005420E9">
        <w:rPr>
          <w:sz w:val="24"/>
          <w:szCs w:val="24"/>
        </w:rPr>
        <w:t>I:</w:t>
      </w:r>
      <w:proofErr w:type="gramEnd"/>
      <w:r w:rsidRPr="005420E9">
        <w:rPr>
          <w:sz w:val="24"/>
          <w:szCs w:val="24"/>
        </w:rPr>
        <w:t xml:space="preserve"> formerly known as the Congo Basin or Central African clade and has two subclades, clades </w:t>
      </w:r>
      <w:proofErr w:type="spellStart"/>
      <w:r w:rsidRPr="005420E9">
        <w:rPr>
          <w:sz w:val="24"/>
          <w:szCs w:val="24"/>
        </w:rPr>
        <w:t>Ia</w:t>
      </w:r>
      <w:proofErr w:type="spellEnd"/>
      <w:r w:rsidRPr="005420E9">
        <w:rPr>
          <w:sz w:val="24"/>
          <w:szCs w:val="24"/>
        </w:rPr>
        <w:t xml:space="preserve"> and Ib</w:t>
      </w:r>
      <w:r w:rsidR="0092151A">
        <w:rPr>
          <w:sz w:val="24"/>
          <w:szCs w:val="24"/>
        </w:rPr>
        <w:t>.</w:t>
      </w:r>
    </w:p>
    <w:p w14:paraId="46BB3F66" w14:textId="3CFD55FE" w:rsidR="00567F5A" w:rsidRPr="005420E9" w:rsidRDefault="00567F5A" w:rsidP="00B205DD">
      <w:pPr>
        <w:pStyle w:val="Bullet"/>
        <w:contextualSpacing w:val="0"/>
        <w:rPr>
          <w:sz w:val="24"/>
          <w:szCs w:val="24"/>
        </w:rPr>
      </w:pPr>
      <w:r w:rsidRPr="005420E9">
        <w:rPr>
          <w:sz w:val="24"/>
          <w:szCs w:val="24"/>
        </w:rPr>
        <w:t xml:space="preserve">Clade II: formerly known as the West African clade </w:t>
      </w:r>
      <w:r w:rsidR="00CE6A8E">
        <w:rPr>
          <w:sz w:val="24"/>
          <w:szCs w:val="24"/>
        </w:rPr>
        <w:t xml:space="preserve">and </w:t>
      </w:r>
      <w:r w:rsidRPr="005420E9">
        <w:rPr>
          <w:sz w:val="24"/>
          <w:szCs w:val="24"/>
        </w:rPr>
        <w:t>has two subclades, clade</w:t>
      </w:r>
      <w:r w:rsidR="068D7EB1" w:rsidRPr="005420E9">
        <w:rPr>
          <w:sz w:val="24"/>
          <w:szCs w:val="24"/>
        </w:rPr>
        <w:t>s</w:t>
      </w:r>
      <w:r w:rsidRPr="005420E9">
        <w:rPr>
          <w:sz w:val="24"/>
          <w:szCs w:val="24"/>
        </w:rPr>
        <w:t xml:space="preserve"> </w:t>
      </w:r>
      <w:proofErr w:type="spellStart"/>
      <w:r w:rsidRPr="005420E9">
        <w:rPr>
          <w:sz w:val="24"/>
          <w:szCs w:val="24"/>
        </w:rPr>
        <w:t>IIa</w:t>
      </w:r>
      <w:proofErr w:type="spellEnd"/>
      <w:r w:rsidRPr="005420E9">
        <w:rPr>
          <w:sz w:val="24"/>
          <w:szCs w:val="24"/>
        </w:rPr>
        <w:t xml:space="preserve"> and IIb </w:t>
      </w:r>
      <w:r w:rsidR="001A78F9">
        <w:rPr>
          <w:sz w:val="24"/>
          <w:szCs w:val="24"/>
        </w:rPr>
        <w:fldChar w:fldCharType="begin"/>
      </w:r>
      <w:r w:rsidR="00934503">
        <w:rPr>
          <w:sz w:val="24"/>
          <w:szCs w:val="24"/>
        </w:rPr>
        <w:instrText xml:space="preserve"> ADDIN ZOTERO_ITEM CSL_CITATION {"citationID":"Yow27EAt","properties":{"formattedCitation":"(1,34)","plainCitation":"(1,34)","noteIndex":0},"citationItems":[{"id":21,"uris":["http://zotero.org/users/local/eE57gvz8/items/RBICL9YN"],"itemData":{"id":21,"type":"article-journal","container-title":"Global Security: Health, Science and Policy","DOI":"10.1080/23779497.2022.2124185","ISSN":"2377-9497","issue":"1","journalAbbreviation":"Global Security: Health, Science and Policy","language":"en","page":"51-56","source":"DOI.org (Crossref)","title":"Public Health Emergency of International Concern declared by the World Health Organization for Monkeypox","volume":"7","author":[{"family":"Sah","given":"Ranjit"},{"family":"Padhi","given":"Bijaya Kumar"},{"family":"Siddiq","given":"Abdelmonem"},{"family":"Abdelaal","given":"Abdelaziz"},{"family":"Reda","given":"Abdulla"},{"family":"Ismail Lashin","given":"Basant"},{"family":"Mohanty","given":"Aroop"},{"family":"Z. Alshahrani","given":"Najim"},{"family":"Rodriguez-Morales","given":"Alfonso J."}],"issued":{"date-parts":[["2022",12,31]]}}},{"id":72,"uris":["http://zotero.org/users/local/eE57gvz8/items/H5UZZGKE"],"itemData":{"id":72,"type":"article-journal","abstract":"Monkeypox virus (MPXV) is an orthopoxvirus closely related to variola virus, the causative agent of smallpox. Human MPXV infection results in a disease that is similar to smallpox and can also be fatal. Two clades of MPXV have been identified, with viruses of the central African clade displaying more pathogenic properties than those within the west African clade. The monkeypox inhibitor of complement enzymes (MOPICE), which is not expressed by viruses of the west African clade, has been hypothesized to be a main virulence factor responsible for increased pathogenic properties of central African strains of MPXV. To gain a better understanding of the role of MOPICE during MPXV-mediated disease, we compared the host adaptive immune response and disease severity following intrabronchial infection with MPXV-Zaire (n = 4), or a recombinant MPXV-Zaire (n = 4) lacking expression of MOPICE in rhesus macaques (RM). Data presented here demonstrate that infection of RM with MPXV leads to significant viral replication in the peripheral blood and lungs and results in the induction of a robust and sustained adaptive immune response against the virus. More importantly, we show that the loss of MOPICE expression results in enhanced viral replication in vivo, as well as a dampened adaptive immune response against MPXV. Taken together, these findings suggest that MOPICE modulates the anti-MPXV immune response and that this protein is not the sole virulence factor of the central African clade of MPXV.","container-title":"Journal of Virology","DOI":"10.1128/JVI.00199-11","ISSN":"1098-5514","issue":"18","journalAbbreviation":"J Virol","language":"eng","note":"PMID: 21752919\nPMCID: PMC3165757","page":"9527-9542","source":"PubMed","title":"Deletion of the monkeypox virus inhibitor of complement enzymes locus impacts the adaptive immune response to monkeypox virus in a nonhuman primate model of infection","volume":"85","author":[{"family":"Estep","given":"Ryan D."},{"family":"Messaoudi","given":"Ilhem"},{"family":"O'Connor","given":"Megan A."},{"family":"Li","given":"Helen"},{"family":"Sprague","given":"Jerald"},{"family":"Barron","given":"Alexander"},{"family":"Engelmann","given":"Flora"},{"family":"Yen","given":"Bonnie"},{"family":"Powers","given":"Michael F."},{"family":"Jones","given":"John M."},{"family":"Robinson","given":"Bridget A."},{"family":"Orzechowska","given":"Beata U."},{"family":"Manoharan","given":"Minsha"},{"family":"Legasse","given":"Alfred"},{"family":"Planer","given":"Shannon"},{"family":"Wilk","given":"Jennifer"},{"family":"Axthelm","given":"Michael K."},{"family":"Wong","given":"Scott W."}],"issued":{"date-parts":[["2011",9]]}}}],"schema":"https://github.com/citation-style-language/schema/raw/master/csl-citation.json"} </w:instrText>
      </w:r>
      <w:r w:rsidR="001A78F9">
        <w:rPr>
          <w:sz w:val="24"/>
          <w:szCs w:val="24"/>
        </w:rPr>
        <w:fldChar w:fldCharType="separate"/>
      </w:r>
      <w:r w:rsidR="00934503" w:rsidRPr="1ABB44CC">
        <w:rPr>
          <w:rFonts w:cs="Arial"/>
          <w:sz w:val="24"/>
          <w:szCs w:val="24"/>
        </w:rPr>
        <w:t>(1,34)</w:t>
      </w:r>
      <w:r w:rsidR="001A78F9">
        <w:rPr>
          <w:sz w:val="24"/>
          <w:szCs w:val="24"/>
        </w:rPr>
        <w:fldChar w:fldCharType="end"/>
      </w:r>
      <w:r w:rsidRPr="005420E9">
        <w:rPr>
          <w:rFonts w:eastAsia="Arial"/>
          <w:sz w:val="24"/>
          <w:szCs w:val="24"/>
        </w:rPr>
        <w:t xml:space="preserve">. </w:t>
      </w:r>
    </w:p>
    <w:p w14:paraId="2B3B781F" w14:textId="6317F97B" w:rsidR="006E4ABB" w:rsidRDefault="00567F5A" w:rsidP="00242B35">
      <w:pPr>
        <w:pStyle w:val="Heading3"/>
        <w:spacing w:before="120" w:after="60"/>
      </w:pPr>
      <w:r>
        <w:rPr>
          <w:rFonts w:eastAsia="Times New Roman" w:cs="Times New Roman"/>
          <w:color w:val="000000" w:themeColor="text1"/>
          <w:kern w:val="0"/>
          <w14:ligatures w14:val="none"/>
        </w:rPr>
        <w:fldChar w:fldCharType="begin"/>
      </w:r>
      <w:r>
        <w:instrText xml:space="preserve"> ADDIN EN.CITE &lt;EndNote&gt;&lt;Cite&gt;&lt;Author&gt;World Health Organization&lt;/Author&gt;&lt;Year&gt;2022&lt;/Year&gt;&lt;RecNum&gt;69&lt;/RecNum&gt;&lt;DisplayText&gt;(3)&lt;/DisplayText&gt;&lt;record&gt;&lt;rec-number&gt;69&lt;/rec-number&gt;&lt;foreign-keys&gt;&lt;key app="EN" db-id="pp0ptvp0mtzdtye0tr352zav2pf9r5tvx5za" timestamp="1664434274"&gt;69&lt;/key&gt;&lt;/foreign-keys&gt;&lt;ref-type name="Web Page"&gt;12&lt;/ref-type&gt;&lt;contributors&gt;&lt;authors&gt;&lt;author&gt;World Health Organization,&lt;/author&gt;&lt;/authors&gt;&lt;/contributors&gt;&lt;titles&gt;&lt;title&gt;Monkeypox: experts give virus variants new names&lt;/title&gt;&lt;/titles&gt;&lt;dates&gt;&lt;year&gt;2022&lt;/year&gt;&lt;/dates&gt;&lt;pub-location&gt;Geneva&lt;/pub-location&gt;&lt;work-type&gt;News Release&lt;/work-type&gt;&lt;urls&gt;&lt;related-urls&gt;&lt;url&gt;https://www.who.int/news/item/12-08-2022-monkeypox--experts-give-virus-variants-new-names&lt;/url&gt;&lt;/related-urls&gt;&lt;/urls&gt;&lt;/record&gt;&lt;/Cite&gt;&lt;/EndNote&gt;</w:instrText>
      </w:r>
      <w:r>
        <w:rPr>
          <w:rFonts w:eastAsia="Times New Roman" w:cs="Times New Roman"/>
          <w:color w:val="000000" w:themeColor="text1"/>
          <w:kern w:val="0"/>
          <w14:ligatures w14:val="none"/>
        </w:rPr>
        <w:fldChar w:fldCharType="separate"/>
      </w:r>
      <w:r>
        <w:rPr>
          <w:rFonts w:eastAsia="Times New Roman" w:cs="Times New Roman"/>
          <w:color w:val="000000" w:themeColor="text1"/>
          <w:kern w:val="0"/>
          <w14:ligatures w14:val="none"/>
        </w:rPr>
        <w:fldChar w:fldCharType="end"/>
      </w:r>
      <w:r w:rsidR="006E4ABB" w:rsidRPr="00D04DAC">
        <w:t>Reservoir</w:t>
      </w:r>
    </w:p>
    <w:p w14:paraId="30B5CD78" w14:textId="05176BEF" w:rsidR="00032A7D" w:rsidRDefault="00032A7D" w:rsidP="00032A7D">
      <w:pPr>
        <w:pStyle w:val="Paragraphtext"/>
        <w:rPr>
          <w:rFonts w:eastAsia="Arial"/>
        </w:rPr>
      </w:pPr>
      <w:r w:rsidRPr="00A02ABC">
        <w:rPr>
          <w:rFonts w:eastAsia="Arial"/>
        </w:rPr>
        <w:t xml:space="preserve">The natural reservoir of </w:t>
      </w:r>
      <w:r w:rsidRPr="2050FE1A">
        <w:rPr>
          <w:rFonts w:eastAsia="Arial"/>
        </w:rPr>
        <w:t>MPXV</w:t>
      </w:r>
      <w:r w:rsidRPr="00A02ABC">
        <w:rPr>
          <w:rFonts w:eastAsia="Arial"/>
        </w:rPr>
        <w:t xml:space="preserve"> remains unknown. </w:t>
      </w:r>
      <w:r>
        <w:rPr>
          <w:rFonts w:eastAsia="Arial"/>
        </w:rPr>
        <w:t>However, t</w:t>
      </w:r>
      <w:r w:rsidRPr="2050FE1A">
        <w:rPr>
          <w:rFonts w:eastAsia="Arial"/>
        </w:rPr>
        <w:t>he virus</w:t>
      </w:r>
      <w:r w:rsidRPr="00A02ABC">
        <w:rPr>
          <w:rFonts w:eastAsia="Arial"/>
        </w:rPr>
        <w:t xml:space="preserve"> has been isolated from several African rodents and primates, including the Gambian pouched rat, tree squirrel, rope squirrel, and sooty mangabey monkey</w:t>
      </w:r>
      <w:r w:rsidRPr="00A02ABC">
        <w:rPr>
          <w:rFonts w:eastAsia="Arial"/>
        </w:rPr>
        <w:fldChar w:fldCharType="begin">
          <w:fldData xml:space="preserve">PEVuZE5vdGU+PENpdGU+PEF1dGhvcj5Xb3JsZCBIZWFsdGggT3JnYW5pemF0aW9uPC9BdXRob3I+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</w:fldData>
        </w:fldChar>
      </w:r>
      <w:r w:rsidRPr="00A02ABC">
        <w:rPr>
          <w:rFonts w:eastAsia="Arial"/>
        </w:rPr>
        <w:instrText xml:space="preserve"> ADDIN EN.CITE </w:instrText>
      </w:r>
      <w:r w:rsidRPr="00A02ABC">
        <w:rPr>
          <w:rFonts w:eastAsia="Arial"/>
        </w:rPr>
        <w:fldChar w:fldCharType="begin">
          <w:fldData xml:space="preserve">PEVuZE5vdGU+PENpdGU+PEF1dGhvcj5Xb3JsZCBIZWFsdGggT3JnYW5pemF0aW9uPC9BdXRob3I+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</w:fldData>
        </w:fldChar>
      </w:r>
      <w:r w:rsidRPr="00A02ABC">
        <w:rPr>
          <w:rFonts w:eastAsia="Arial"/>
        </w:rPr>
        <w:instrText xml:space="preserve"> ADDIN EN.CITE.DATA </w:instrText>
      </w:r>
      <w:r w:rsidRPr="00A02ABC">
        <w:rPr>
          <w:rFonts w:eastAsia="Arial"/>
        </w:rPr>
      </w:r>
      <w:r w:rsidRPr="00A02ABC">
        <w:rPr>
          <w:rFonts w:eastAsia="Arial"/>
        </w:rPr>
        <w:fldChar w:fldCharType="end"/>
      </w:r>
      <w:r w:rsidRPr="00A02ABC">
        <w:rPr>
          <w:rFonts w:eastAsia="Arial"/>
        </w:rPr>
      </w:r>
      <w:r w:rsidRPr="00A02ABC">
        <w:rPr>
          <w:rFonts w:eastAsia="Arial"/>
        </w:rPr>
        <w:fldChar w:fldCharType="end"/>
      </w:r>
      <w:r w:rsidRPr="00A02ABC">
        <w:rPr>
          <w:rFonts w:eastAsia="Arial"/>
        </w:rPr>
        <w:t>.</w:t>
      </w:r>
    </w:p>
    <w:p w14:paraId="237BF7DC" w14:textId="2FC9A2BC" w:rsidR="006E4ABB" w:rsidRDefault="006E4ABB" w:rsidP="00242B35">
      <w:pPr>
        <w:pStyle w:val="Heading3"/>
        <w:spacing w:before="120" w:after="60"/>
      </w:pPr>
      <w:r>
        <w:t>Mode of transmission</w:t>
      </w:r>
    </w:p>
    <w:p w14:paraId="1446F24A" w14:textId="03BD8E9B" w:rsidR="007E4C00" w:rsidRDefault="40A2F51A" w:rsidP="00F06807">
      <w:pPr>
        <w:pStyle w:val="Paragraphtext"/>
        <w:rPr>
          <w:rFonts w:eastAsia="Arial"/>
        </w:rPr>
      </w:pPr>
      <w:r w:rsidRPr="002950FB">
        <w:rPr>
          <w:rFonts w:eastAsiaTheme="minorEastAsia" w:cs="Arial"/>
          <w:color w:val="212121"/>
        </w:rPr>
        <w:t>The primary mode of transmission for mpox is via direct contact with lesions (through broken skin</w:t>
      </w:r>
      <w:r w:rsidR="36BFD79E" w:rsidRPr="002950FB">
        <w:rPr>
          <w:rFonts w:eastAsiaTheme="minorEastAsia" w:cs="Arial"/>
          <w:color w:val="212121"/>
        </w:rPr>
        <w:t xml:space="preserve"> or</w:t>
      </w:r>
      <w:r w:rsidRPr="002950FB">
        <w:rPr>
          <w:rFonts w:eastAsiaTheme="minorEastAsia" w:cs="Arial"/>
          <w:color w:val="212121"/>
        </w:rPr>
        <w:t xml:space="preserve"> mucous membranes). Less frequently, transmission of mpox may occur via contact with materials contaminated with MPXV </w:t>
      </w:r>
      <w:r w:rsidR="007E4C00" w:rsidRPr="4734D323">
        <w:rPr>
          <w:rFonts w:eastAsia="Arial"/>
        </w:rPr>
        <w:fldChar w:fldCharType="begin"/>
      </w:r>
      <w:r w:rsidR="00934503">
        <w:rPr>
          <w:rFonts w:eastAsia="Arial"/>
        </w:rPr>
        <w:instrText xml:space="preserve"> ADDIN ZOTERO_ITEM CSL_CITATION {"citationID":"KMMjKJqr","properties":{"formattedCitation":"(35\\uc0\\u8211{}37)","plainCitation":"(35–37)","noteIndex":0},"citationItems":[{"id":76,"uris":["http://zotero.org/users/local/eE57gvz8/items/N6EMF7EQ"],"itemData":{"id":76,"type":"article-journal","abstract":"In July 2021, we conducted environmental sampling at the residence of a person in Dallas, Texas, USA, who had travel-associated human West African monkeypox virus (MPXV-WA). Targeted environmental swab sampling was conducted 15 days after the person who had monkeypox left the household. Results indicate extensive MPXV-WA DNA contamination, and viable virus from 7 samples was successfully isolated in cell culture. There was no statistical difference (p = 0.94) between MPXV-WA PCR positivity of porous (9/10, 90%) vs. nonporous (19/21, 90.5%) surfaces, but there was a significant difference (p&lt;0.01) between viable virus detected in cultures of porous (6/10, 60%) vs. nonporous (1/21, 5%) surfaces. These findings indicate that porous surfaces (e.g., bedding, clothing) may pose more of a MPXV exposure risk than nonporous surfaces (e.g., metal, plastic). Viable MPXV was detected on household surfaces after at least 15 days. However, low titers (&lt;102 PFU) indicate a limited potential for indirect transmission.","container-title":"Emerging Infectious Diseases","DOI":"10.3201/eid2810.221047","ISSN":"1080-6059","issue":"10","journalAbbreviation":"Emerg Infect Dis","language":"eng","note":"PMID: 35951009\nPMCID: PMC9514334","page":"1982-1989","source":"PubMed","title":"Environmental Persistence of Monkeypox Virus on Surfaces in Household of Person with Travel-Associated Infection, Dallas, Texas, USA, 2021","volume":"28","author":[{"family":"Morgan","given":"Clint N."},{"family":"Whitehill","given":"Florence"},{"family":"Doty","given":"Jeffrey B."},{"family":"Schulte","given":"Joann"},{"family":"Matheny","given":"Audrey"},{"family":"Stringer","given":"Joey"},{"family":"Delaney","given":"Lisa J."},{"family":"Esparza","given":"Richard"},{"family":"Rao","given":"Agam K."},{"family":"McCollum","given":"Andrea M."}],"issued":{"date-parts":[["2022",10]]}}},{"id":79,"uris":["http://zotero.org/users/local/eE57gvz8/items/IHFTHCI6"],"itemData":{"id":79,"type":"article-journal","abstract":"Monkeypox virus (MPXV) has spread globally. Emerging studies have now provided evidence regarding MPXV transmission, that can inform rational evidence-based policies and reduce misinformation on this topic. We aimed to review the evidence on transmission of the virus. Real-world studies have isolated viable viruses from high-touch surfaces for as long as 15 days. Strong evidence suggests that the current circulating monkeypox (mpox) has evolved from previous outbreaks outside of Africa, but it is yet unknown whether these mutations may lead to an inherently increased infectivity of the virus. Strong evidence also suggests that the main route of current MPXV transmission is sexual; through either close contact or directly, with detection of culturable virus in saliva, nasopharynx, and sperm for prolonged periods and the presence of rashes mainly in genital areas. The milder clinical presentations and the potential presence of presymptomatic transmission in the current circulating variant compared to previous clades, as well as the dominance of spread amongst men who have sex with men (MSMs) suggests that mpox has a developed distinct clinical phenotype that has increased its transmissibility. Increased public awareness of MPXV transmission modalities may lead to earlier detection of the spillover of new cases into other groups.","container-title":"Journal of Medical Virology","DOI":"10.1002/jmv.28534","ISSN":"1096-9071","issue":"2","journalAbbreviation":"J Med Virol","language":"eng","note":"PMID: 36708091\nPMCID: PMC10107822","page":"e28534","source":"PubMed","title":"Transmission of monkeypox/mpox virus: A narrative review of environmental, viral, host, and population factors in relation to the 2022 international outbreak","title-short":"Transmission of monkeypox/mpox virus","volume":"95","author":[{"family":"Pan","given":"Daniel"},{"family":"Nazareth","given":"Joshua"},{"family":"Sze","given":"Shirley"},{"family":"Martin","given":"Christopher A."},{"family":"Decker","given":"Jonathan"},{"family":"Fletcher","given":"Eve"},{"family":"Déirdre Hollingsworth","given":"T."},{"family":"Barer","given":"Michael R."},{"family":"Pareek","given":"Manish"},{"family":"Tang","given":"Julian W."}],"issued":{"date-parts":[["2023",2]]}}},{"id":155,"uris":["http://zotero.org/users/local/eE57gvz8/items/YF3KJR7Y"],"itemData":{"id":155,"type":"webpage","title":"Mpox","URL":"https://bestpractice.bmj.com/topics/en-gb/1611/pdf/1611/Mpox.pdf","author":[{"family":"BMJ Best Practice","given":""}]}}],"schema":"https://github.com/citation-style-language/schema/raw/master/csl-citation.json"} </w:instrText>
      </w:r>
      <w:r w:rsidR="007E4C00" w:rsidRPr="4734D323">
        <w:rPr>
          <w:rFonts w:eastAsia="Arial"/>
        </w:rPr>
        <w:fldChar w:fldCharType="separate"/>
      </w:r>
      <w:r w:rsidR="00934503" w:rsidRPr="002950FB">
        <w:rPr>
          <w:rFonts w:cs="Arial"/>
        </w:rPr>
        <w:t>(35–37)</w:t>
      </w:r>
      <w:r w:rsidR="007E4C00" w:rsidRPr="4734D323">
        <w:rPr>
          <w:rFonts w:eastAsia="Arial"/>
        </w:rPr>
        <w:fldChar w:fldCharType="end"/>
      </w:r>
      <w:r w:rsidR="007E4C00" w:rsidRPr="4734D323">
        <w:rPr>
          <w:rFonts w:eastAsia="Arial"/>
        </w:rPr>
        <w:t xml:space="preserve">. </w:t>
      </w:r>
    </w:p>
    <w:p w14:paraId="54E5416C" w14:textId="49DCD752" w:rsidR="007E4C00" w:rsidRPr="002950FB" w:rsidRDefault="007E4C00" w:rsidP="00242B35">
      <w:pPr>
        <w:spacing w:after="60" w:line="240" w:lineRule="auto"/>
        <w:rPr>
          <w:rFonts w:eastAsia="Arial" w:cs="Arial"/>
        </w:rPr>
      </w:pPr>
      <w:r w:rsidRPr="002950FB">
        <w:rPr>
          <w:rFonts w:eastAsia="Arial" w:cs="Arial"/>
        </w:rPr>
        <w:t xml:space="preserve">Other potential routes of transmission </w:t>
      </w:r>
      <w:r w:rsidR="00397277" w:rsidRPr="002950FB">
        <w:rPr>
          <w:rFonts w:eastAsia="Arial" w:cs="Arial"/>
        </w:rPr>
        <w:t>include</w:t>
      </w:r>
      <w:r w:rsidRPr="002950FB">
        <w:rPr>
          <w:rFonts w:eastAsia="Arial" w:cs="Arial"/>
        </w:rPr>
        <w:t>:</w:t>
      </w:r>
    </w:p>
    <w:p w14:paraId="2B7C0936" w14:textId="77777777" w:rsidR="007E4C00" w:rsidRDefault="007E4C00" w:rsidP="00B205DD">
      <w:pPr>
        <w:pStyle w:val="Bullet"/>
        <w:ind w:left="714" w:hanging="357"/>
        <w:contextualSpacing w:val="0"/>
        <w:rPr>
          <w:rFonts w:eastAsia="Arial"/>
          <w:sz w:val="24"/>
          <w:szCs w:val="24"/>
        </w:rPr>
      </w:pPr>
      <w:r w:rsidRPr="005420E9">
        <w:rPr>
          <w:rFonts w:eastAsia="Arial"/>
          <w:sz w:val="24"/>
          <w:szCs w:val="24"/>
        </w:rPr>
        <w:t>Indirectly via fomites (e.g., contaminated sheets and clothing).</w:t>
      </w:r>
    </w:p>
    <w:p w14:paraId="79A14206" w14:textId="30C37EAE" w:rsidR="00D0450D" w:rsidRPr="007E4C00" w:rsidRDefault="00D0450D" w:rsidP="00B205DD">
      <w:pPr>
        <w:pStyle w:val="Bullet"/>
        <w:ind w:left="714" w:hanging="357"/>
        <w:contextualSpacing w:val="0"/>
        <w:rPr>
          <w:rFonts w:eastAsia="Arial"/>
          <w:sz w:val="24"/>
          <w:szCs w:val="24"/>
        </w:rPr>
      </w:pPr>
      <w:r w:rsidRPr="005420E9">
        <w:rPr>
          <w:rFonts w:eastAsia="Arial"/>
          <w:sz w:val="24"/>
          <w:szCs w:val="24"/>
        </w:rPr>
        <w:t xml:space="preserve">Aerosol-generating and percutaneous procedures </w:t>
      </w:r>
      <w:r>
        <w:rPr>
          <w:rFonts w:eastAsia="Arial"/>
          <w:sz w:val="24"/>
          <w:szCs w:val="24"/>
        </w:rPr>
        <w:fldChar w:fldCharType="begin"/>
      </w:r>
      <w:r w:rsidR="00934503">
        <w:rPr>
          <w:rFonts w:eastAsia="Arial"/>
          <w:sz w:val="24"/>
          <w:szCs w:val="24"/>
        </w:rPr>
        <w:instrText xml:space="preserve"> ADDIN ZOTERO_ITEM CSL_CITATION {"citationID":"TjE5GztO","properties":{"formattedCitation":"(38,39)","plainCitation":"(38,39)","noteIndex":0},"citationItems":[{"id":91,"uris":["http://zotero.org/users/local/eE57gvz8/items/PMPXJTLF"],"itemData":{"id":91,"type":"article-journal","abstract":"This review delves into the historical context, current epidemiological landscape, genomics, and pathobiology of monkeypox virus (MPXV). Furthermore, it elucidates the present vaccination status and strategies to curb the spread of monkeypox. Monkeypox, caused by the Orthopoxvirus known as MPXV, is a zoonotic ailment. MPXV can be transmitted from person to person through respiratory droplets during prolonged face-to-face interactions. While many cases of monkeypox are self-limiting, vulnerable groups such as young children, pregnant women, and immunocompromised individuals may experience severe manifestations. Diagnosis predominantly relies on clinical presentations, complemented by laboratory techniques like RT-PCR. Although treatment is often not required, severe cases necessitate antiviral medications like tecovirimat, cidofovir, and brincidofovir. Vaccination, particularly using the smallpox vaccine, has proven instrumental in outbreak control, exhibiting an efficacy of at least 85% against mpox as evidenced by data from Africa. Mitigating transmission requires measures like wearing surgical masks, adequately covering skin lesions, and avoiding handling wild animals.","container-title":"Veterinary Medicine International","DOI":"10.1155/2024/8839830","ISSN":"2090-8113","journalAbbreviation":"Vet Med Int","language":"eng","note":"PMID: 38836166\nPMCID: PMC11150048","page":"8839830","source":"PubMed","title":"Insights into the Transmission, Host Range, Genomics, Vaccination, and Current Epidemiology of the Monkeypox Virus","volume":"2024","author":[{"family":"Araf","given":"Yusha"},{"family":"Nipa","given":"Jannatul Ferdous"},{"family":"Naher","given":"Sabekun"},{"family":"Maliha","given":"Sumaiya Tasnim"},{"family":"Rahman","given":"Hasanur"},{"family":"Arafat","given":"Kazi Ifthi"},{"family":"Munif","given":"Mohammad Raguib"},{"family":"Uddin","given":"Md Jamal"},{"family":"Jeba","given":"Nurejunnati"},{"family":"Saha","given":"Sukumar"},{"family":"Zhai","given":"Jingbo"},{"family":"Hasan","given":"S. M. Nazmul"},{"family":"Xue","given":"Mengzhou"},{"family":"Hossain","given":"Md Golzar"},{"family":"Zheng","given":"Chunfu"}],"issued":{"date-parts":[["2024"]]}}},{"id":103,"uris":["http://zotero.org/users/local/eE57gvz8/items/WPTGWND6"],"itemData":{"id":103,"type":"article-journal","abstract":"Viral aerosols can have a major impact on public health and on the dynamics of infection. Once aerosolized, viruses are subjected to various stress factors and their integrity and potential of infectivity can be altered. Empirical characterization is needed in order to predict more accurately the fate of these bioaerosols both for short term and long term suspension in the air. Here the susceptibility to aerosolization of the monkeypox virus (MPXV), associated with emerging zoonotic diseases, was studied using a 10.7 L rotating chamber. This chamber was built to fit inside a Class three biological safety cabinet, specifically for studying airborne biosafety level three (BSL3) microorganisms. Airborne viruses were detected by culture and quantitative polymerase chain reaction (qPCR) after up to 90 h of aging. Viral concentrations detected dropped by two logs for culture analysis and by one log for qPCR analysis within the first 18 h of aging; viral concentrations were stable between 18 and 90 h, suggesting a potential for the MPXV to retain infectivity in aerosols for more than 90 h. The rotating chamber used in this study maintained viral particles airborne successfully for prolonged periods and could be used to study the susceptibility of other BSL3 microorganisms.","container-title":"Journal of Virological Methods","DOI":"10.1016/j.jviromet.2012.10.009","ISSN":"1879-0984","issue":"2","journalAbbreviation":"J Virol Methods","language":"eng","note":"PMID: 23142251\nPMCID: PMC3556235","page":"333-337","source":"PubMed","title":"Susceptibility of monkeypox virus aerosol suspensions in a rotating chamber","volume":"187","author":[{"family":"Verreault","given":"Daniel"},{"family":"Killeen","given":"Stephanie Z."},{"family":"Redmann","given":"Rachel K."},{"family":"Roy","given":"Chad J."}],"issued":{"date-parts":[["2013",2]]}}}],"schema":"https://github.com/citation-style-language/schema/raw/master/csl-citation.json"} </w:instrText>
      </w:r>
      <w:r>
        <w:rPr>
          <w:rFonts w:eastAsia="Arial"/>
          <w:sz w:val="24"/>
          <w:szCs w:val="24"/>
        </w:rPr>
        <w:fldChar w:fldCharType="separate"/>
      </w:r>
      <w:r w:rsidR="00934503" w:rsidRPr="002950FB">
        <w:rPr>
          <w:rFonts w:eastAsia="Arial" w:cs="Arial"/>
          <w:sz w:val="24"/>
        </w:rPr>
        <w:t>(38,39)</w:t>
      </w:r>
      <w:r>
        <w:rPr>
          <w:rFonts w:eastAsia="Arial"/>
          <w:sz w:val="24"/>
          <w:szCs w:val="24"/>
        </w:rPr>
        <w:fldChar w:fldCharType="end"/>
      </w:r>
      <w:r w:rsidRPr="005420E9">
        <w:rPr>
          <w:rFonts w:eastAsia="Arial"/>
          <w:sz w:val="24"/>
          <w:szCs w:val="24"/>
        </w:rPr>
        <w:t>.</w:t>
      </w:r>
    </w:p>
    <w:p w14:paraId="507A3974" w14:textId="4BADD3CA" w:rsidR="007E4C00" w:rsidRPr="00BD1D51" w:rsidRDefault="007E4C00" w:rsidP="00B205DD">
      <w:pPr>
        <w:pStyle w:val="Bullet"/>
        <w:ind w:left="714" w:hanging="357"/>
        <w:contextualSpacing w:val="0"/>
        <w:rPr>
          <w:rFonts w:eastAsia="Arial"/>
          <w:sz w:val="24"/>
          <w:szCs w:val="24"/>
        </w:rPr>
      </w:pPr>
      <w:r w:rsidRPr="005420E9">
        <w:rPr>
          <w:rFonts w:eastAsia="Arial"/>
          <w:sz w:val="24"/>
          <w:szCs w:val="24"/>
        </w:rPr>
        <w:t xml:space="preserve">Animal to human transmission: </w:t>
      </w:r>
      <w:r w:rsidR="00C42FCA">
        <w:rPr>
          <w:rFonts w:eastAsia="Arial"/>
          <w:sz w:val="24"/>
          <w:szCs w:val="24"/>
        </w:rPr>
        <w:t>I</w:t>
      </w:r>
      <w:r w:rsidRPr="005420E9">
        <w:rPr>
          <w:rFonts w:eastAsia="Arial"/>
          <w:sz w:val="24"/>
          <w:szCs w:val="24"/>
        </w:rPr>
        <w:t xml:space="preserve">nfrequently described but can occur through direct contact via bites </w:t>
      </w:r>
      <w:r w:rsidRPr="00BD1D51">
        <w:rPr>
          <w:rFonts w:eastAsia="Arial"/>
          <w:sz w:val="24"/>
          <w:szCs w:val="24"/>
        </w:rPr>
        <w:t>or scratches and indirectly from contact with blood, bodily fluids, cutaneous lesions or mucosal lesions</w:t>
      </w:r>
      <w:r w:rsidR="004B3F59">
        <w:rPr>
          <w:rFonts w:eastAsia="Arial"/>
          <w:sz w:val="24"/>
          <w:szCs w:val="24"/>
        </w:rPr>
        <w:t>. T</w:t>
      </w:r>
      <w:r w:rsidRPr="00BD1D51">
        <w:rPr>
          <w:rFonts w:eastAsia="Arial"/>
          <w:sz w:val="24"/>
          <w:szCs w:val="24"/>
        </w:rPr>
        <w:t xml:space="preserve">here is also limited evidence to suggest that humans can transmit the virus to household pets </w:t>
      </w:r>
      <w:r w:rsidR="00A0308D" w:rsidRPr="00BD1D51">
        <w:rPr>
          <w:rFonts w:eastAsia="Arial"/>
          <w:sz w:val="24"/>
          <w:szCs w:val="24"/>
        </w:rPr>
        <w:fldChar w:fldCharType="begin"/>
      </w:r>
      <w:r w:rsidR="00934503">
        <w:rPr>
          <w:rFonts w:eastAsia="Arial"/>
          <w:sz w:val="24"/>
          <w:szCs w:val="24"/>
        </w:rPr>
        <w:instrText xml:space="preserve"> ADDIN ZOTERO_ITEM CSL_CITATION {"citationID":"6DRslY1n","properties":{"formattedCitation":"(36,38,40)","plainCitation":"(36,38,40)","noteIndex":0},"citationItems":[{"id":79,"uris":["http://zotero.org/users/local/eE57gvz8/items/IHFTHCI6"],"itemData":{"id":79,"type":"article-journal","abstract":"Monkeypox virus (MPXV) has spread globally. Emerging studies have now provided evidence regarding MPXV transmission, that can inform rational evidence-based policies and reduce misinformation on this topic. We aimed to review the evidence on transmission of the virus. Real-world studies have isolated viable viruses from high-touch surfaces for as long as 15 days. Strong evidence suggests that the current circulating monkeypox (mpox) has evolved from previous outbreaks outside of Africa, but it is yet unknown whether these mutations may lead to an inherently increased infectivity of the virus. Strong evidence also suggests that the main route of current MPXV transmission is sexual; through either close contact or directly, with detection of culturable virus in saliva, nasopharynx, and sperm for prolonged periods and the presence of rashes mainly in genital areas. The milder clinical presentations and the potential presence of presymptomatic transmission in the current circulating variant compared to previous clades, as well as the dominance of spread amongst men who have sex with men (MSMs) suggests that mpox has a developed distinct clinical phenotype that has increased its transmissibility. Increased public awareness of MPXV transmission modalities may lead to earlier detection of the spillover of new cases into other groups.","container-title":"Journal of Medical Virology","DOI":"10.1002/jmv.28534","ISSN":"1096-9071","issue":"2","journalAbbreviation":"J Med Virol","language":"eng","note":"PMID: 36708091\nPMCID: PMC10107822","page":"e28534","source":"PubMed","title":"Transmission of monkeypox/mpox virus: A narrative review of environmental, viral, host, and population factors in relation to the 2022 international outbreak","title-short":"Transmission of monkeypox/mpox virus","volume":"95","author":[{"family":"Pan","given":"Daniel"},{"family":"Nazareth","given":"Joshua"},{"family":"Sze","given":"Shirley"},{"family":"Martin","given":"Christopher A."},{"family":"Decker","given":"Jonathan"},{"family":"Fletcher","given":"Eve"},{"family":"Déirdre Hollingsworth","given":"T."},{"family":"Barer","given":"Michael R."},{"family":"Pareek","given":"Manish"},{"family":"Tang","given":"Julian W."}],"issued":{"date-parts":[["2023",2]]}}},{"id":88,"uris":["http://zotero.org/users/local/eE57gvz8/items/BEBJTPR7"],"itemData":{"id":88,"type":"article-journal","container-title":"Lancet (London, England)","DOI":"10.1016/S0140-6736(22)01487-8","ISSN":"1474-547X","issue":"10353","journalAbbreviation":"Lancet","language":"eng","note":"PMID: 35963267\nPMCID: PMC9536767","page":"658-659","source":"PubMed","title":"Evidence of human-to-dog transmission of monkeypox virus","volume":"400","author":[{"family":"Seang","given":"Sophie"},{"family":"Burrel","given":"Sonia"},{"family":"Todesco","given":"Eve"},{"family":"Leducq","given":"Valentin"},{"family":"Monsel","given":"Gentiane"},{"family":"Le Pluart","given":"Diane"},{"family":"Cordevant","given":"Christophe"},{"family":"Pourcher","given":"Valérie"},{"family":"Palich","given":"Romain"}],"issued":{"date-parts":[["2022",8,27]]}}},{"id":91,"uris":["http://zotero.org/users/local/eE57gvz8/items/PMPXJTLF"],"itemData":{"id":91,"type":"article-journal","abstract":"This review delves into the historical context, current epidemiological landscape, genomics, and pathobiology of monkeypox virus (MPXV). Furthermore, it elucidates the present vaccination status and strategies to curb the spread of monkeypox. Monkeypox, caused by the Orthopoxvirus known as MPXV, is a zoonotic ailment. MPXV can be transmitted from person to person through respiratory droplets during prolonged face-to-face interactions. While many cases of monkeypox are self-limiting, vulnerable groups such as young children, pregnant women, and immunocompromised individuals may experience severe manifestations. Diagnosis predominantly relies on clinical presentations, complemented by laboratory techniques like RT-PCR. Although treatment is often not required, severe cases necessitate antiviral medications like tecovirimat, cidofovir, and brincidofovir. Vaccination, particularly using the smallpox vaccine, has proven instrumental in outbreak control, exhibiting an efficacy of at least 85% against mpox as evidenced by data from Africa. Mitigating transmission requires measures like wearing surgical masks, adequately covering skin lesions, and avoiding handling wild animals.","container-title":"Veterinary Medicine International","DOI":"10.1155/2024/8839830","ISSN":"2090-8113","journalAbbreviation":"Vet Med Int","language":"eng","note":"PMID: 38836166\nPMCID: PMC11150048","page":"8839830","source":"PubMed","title":"Insights into the Transmission, Host Range, Genomics, Vaccination, and Current Epidemiology of the Monkeypox Virus","volume":"2024","author":[{"family":"Araf","given":"Yusha"},{"family":"Nipa","given":"Jannatul Ferdous"},{"family":"Naher","given":"Sabekun"},{"family":"Maliha","given":"Sumaiya Tasnim"},{"family":"Rahman","given":"Hasanur"},{"family":"Arafat","given":"Kazi Ifthi"},{"family":"Munif","given":"Mohammad Raguib"},{"family":"Uddin","given":"Md Jamal"},{"family":"Jeba","given":"Nurejunnati"},{"family":"Saha","given":"Sukumar"},{"family":"Zhai","given":"Jingbo"},{"family":"Hasan","given":"S. M. Nazmul"},{"family":"Xue","given":"Mengzhou"},{"family":"Hossain","given":"Md Golzar"},{"family":"Zheng","given":"Chunfu"}],"issued":{"date-parts":[["2024"]]}}}],"schema":"https://github.com/citation-style-language/schema/raw/master/csl-citation.json"} </w:instrText>
      </w:r>
      <w:r w:rsidR="00A0308D" w:rsidRPr="00BD1D51">
        <w:rPr>
          <w:rFonts w:eastAsia="Arial"/>
          <w:sz w:val="24"/>
          <w:szCs w:val="24"/>
        </w:rPr>
        <w:fldChar w:fldCharType="separate"/>
      </w:r>
      <w:r w:rsidR="00934503" w:rsidRPr="002950FB">
        <w:rPr>
          <w:rFonts w:eastAsia="Arial" w:cs="Arial"/>
          <w:sz w:val="24"/>
        </w:rPr>
        <w:t>(36,38,40)</w:t>
      </w:r>
      <w:r w:rsidR="00A0308D" w:rsidRPr="00BD1D51">
        <w:rPr>
          <w:rFonts w:eastAsia="Arial"/>
          <w:sz w:val="24"/>
          <w:szCs w:val="24"/>
        </w:rPr>
        <w:fldChar w:fldCharType="end"/>
      </w:r>
      <w:r w:rsidRPr="00BD1D51">
        <w:rPr>
          <w:rFonts w:eastAsia="Arial"/>
          <w:sz w:val="24"/>
          <w:szCs w:val="24"/>
        </w:rPr>
        <w:t>.</w:t>
      </w:r>
      <w:r w:rsidRPr="00BD1D51">
        <w:rPr>
          <w:rFonts w:eastAsia="Arial"/>
          <w:sz w:val="24"/>
          <w:szCs w:val="24"/>
        </w:rPr>
        <w:fldChar w:fldCharType="begin"/>
      </w:r>
      <w:r w:rsidRPr="00BD1D51">
        <w:rPr>
          <w:rFonts w:eastAsia="Arial"/>
          <w:sz w:val="24"/>
          <w:szCs w:val="24"/>
        </w:rPr>
        <w:instrText xml:space="preserve"> ADDIN EN.CITE &lt;EndNote&gt;&lt;Cite&gt;&lt;Author&gt;Seang&lt;/Author&gt;&lt;Year&gt;2022&lt;/Year&gt;&lt;RecNum&gt;54&lt;/RecNum&gt;&lt;DisplayText&gt;(25)&lt;/DisplayText&gt;&lt;record&gt;&lt;rec-number&gt;54&lt;/rec-number&gt;&lt;foreign-keys&gt;&lt;key app="EN" db-id="pp0ptvp0mtzdtye0tr352zav2pf9r5tvx5za" timestamp="1664334944"&gt;54&lt;/key&gt;&lt;/foreign-keys&gt;&lt;ref-type name="Journal Article"&gt;17&lt;/ref-type&gt;&lt;contributors&gt;&lt;authors&gt;&lt;author&gt;Seang, Sophie&lt;/author&gt;&lt;author&gt;Burrel, Sonia&lt;/author&gt;&lt;author&gt;Todesco, Eve&lt;/author&gt;&lt;author&gt;Leducq, Valentin&lt;/author&gt;&lt;author&gt;Monsel, Gentiane&lt;/author&gt;&lt;author&gt;Le Pluart, Diane&lt;/author&gt;&lt;author&gt;Cordevant, Christophe&lt;/author&gt;&lt;author&gt;Pourcher, Valérie&lt;/author&gt;&lt;author&gt;Palich, Romain&lt;/author&gt;&lt;/authors&gt;&lt;/contributors&gt;&lt;titles&gt;&lt;title&gt;Evidence of human-to-dog transmission of monkeypox virus&lt;/title&gt;&lt;secondary-title&gt;The Lancet&lt;/secondary-title&gt;&lt;/titles&gt;&lt;periodical&gt;&lt;full-title&gt;The Lancet&lt;/full-title&gt;&lt;/periodical&gt;&lt;pages&gt;658-659&lt;/pages&gt;&lt;volume&gt;400&lt;/volume&gt;&lt;number&gt;10353&lt;/number&gt;&lt;section&gt;658&lt;/section&gt;&lt;dates&gt;&lt;year&gt;2022&lt;/year&gt;&lt;/dates&gt;&lt;isbn&gt;01406736&lt;/isbn&gt;&lt;urls&gt;&lt;/urls&gt;&lt;electronic-resource-num&gt;10.1016/s0140-6736(22)01487-8&lt;/electronic-resource-num&gt;&lt;/record&gt;&lt;/Cite&gt;&lt;/EndNote&gt;</w:instrText>
      </w:r>
      <w:r w:rsidRPr="00BD1D51">
        <w:rPr>
          <w:rFonts w:eastAsia="Arial"/>
          <w:sz w:val="24"/>
          <w:szCs w:val="24"/>
        </w:rPr>
        <w:fldChar w:fldCharType="end"/>
      </w:r>
    </w:p>
    <w:p w14:paraId="7BFAF300" w14:textId="513CB46D" w:rsidR="007E4C00" w:rsidRPr="00BD1D51" w:rsidRDefault="007E4C00" w:rsidP="00B205DD">
      <w:pPr>
        <w:pStyle w:val="Bullet"/>
        <w:ind w:left="714" w:hanging="357"/>
        <w:contextualSpacing w:val="0"/>
        <w:rPr>
          <w:rFonts w:eastAsia="Arial"/>
          <w:sz w:val="24"/>
          <w:szCs w:val="24"/>
        </w:rPr>
      </w:pPr>
      <w:r w:rsidRPr="00BD1D51">
        <w:rPr>
          <w:rFonts w:eastAsia="Arial"/>
          <w:sz w:val="24"/>
          <w:szCs w:val="24"/>
        </w:rPr>
        <w:t xml:space="preserve">Vertical transmission </w:t>
      </w:r>
      <w:r w:rsidR="00C114DB" w:rsidRPr="00BD1D51">
        <w:rPr>
          <w:rFonts w:eastAsia="Arial"/>
          <w:sz w:val="24"/>
          <w:szCs w:val="24"/>
        </w:rPr>
        <w:fldChar w:fldCharType="begin"/>
      </w:r>
      <w:r w:rsidR="00934503">
        <w:rPr>
          <w:rFonts w:eastAsia="Arial"/>
          <w:sz w:val="24"/>
          <w:szCs w:val="24"/>
        </w:rPr>
        <w:instrText xml:space="preserve"> ADDIN ZOTERO_ITEM CSL_CITATION {"citationID":"iXMDM2Tf","properties":{"formattedCitation":"(27,36,38,41,42)","plainCitation":"(27,36,38,41,42)","noteIndex":0},"citationItems":[{"id":55,"uris":["http://zotero.org/users/local/eE57gvz8/items/SY3EEC3S"],"itemData":{"id":55,"type":"article-journal","abstract":"Human monkeypox is an endemic disease in rain-forested regions of central Democratic Republic of Congo. We report fetal outcomes for 1 of 4 pregnant women who participated in an observational study at the General Hospital of Kole (Sankuru Province), where 222 symptomatic subjects were followed between 2007 and 2011. Of the 4 pregnant women, 1 gave birth to a healthy infant, 2 had miscarriages in the first trimester, and 1 had fetal death, with the macerated stillborn showing diffuse cutaneous maculopapillary skin lesions involving the head, trunk and extremities, including palms of hands and soles of feet.","container-title":"The Journal of Infectious Diseases","DOI":"10.1093/infdis/jix260","ISSN":"1537-6613","issue":"7","journalAbbreviation":"J Infect Dis","language":"eng","note":"PMID: 29029147","page":"824-828","source":"PubMed","title":"Maternal and Fetal Outcomes Among Pregnant Women With Human Monkeypox Infection in the Democratic Republic of Congo","volume":"216","author":[{"family":"Mbala","given":"Placide K."},{"family":"Huggins","given":"John W."},{"family":"Riu-Rovira","given":"Therese"},{"family":"Ahuka","given":"Steve M."},{"family":"Mulembakani","given":"Prime"},{"family":"Rimoin","given":"Anne W."},{"family":"Martin","given":"James W."},{"family":"Muyembe","given":"Jean-Jacques T."}],"issued":{"date-parts":[["2017",10,17]]}}},{"id":79,"uris":["http://zotero.org/users/local/eE57gvz8/items/IHFTHCI6"],"itemData":{"id":79,"type":"article-journal","abstract":"Monkeypox virus (MPXV) has spread globally. Emerging studies have now provided evidence regarding MPXV transmission, that can inform rational evidence-based policies and reduce misinformation on this topic. We aimed to review the evidence on transmission of the virus. Real-world studies have isolated viable viruses from high-touch surfaces for as long as 15 days. Strong evidence suggests that the current circulating monkeypox (mpox) has evolved from previous outbreaks outside of Africa, but it is yet unknown whether these mutations may lead to an inherently increased infectivity of the virus. Strong evidence also suggests that the main route of current MPXV transmission is sexual; through either close contact or directly, with detection of culturable virus in saliva, nasopharynx, and sperm for prolonged periods and the presence of rashes mainly in genital areas. The milder clinical presentations and the potential presence of presymptomatic transmission in the current circulating variant compared to previous clades, as well as the dominance of spread amongst men who have sex with men (MSMs) suggests that mpox has a developed distinct clinical phenotype that has increased its transmissibility. Increased public awareness of MPXV transmission modalities may lead to earlier detection of the spillover of new cases into other groups.","container-title":"Journal of Medical Virology","DOI":"10.1002/jmv.28534","ISSN":"1096-9071","issue":"2","journalAbbreviation":"J Med Virol","language":"eng","note":"PMID: 36708091\nPMCID: PMC10107822","page":"e28534","source":"PubMed","title":"Transmission of monkeypox/mpox virus: A narrative review of environmental, viral, host, and population factors in relation to the 2022 international outbreak","title-short":"Transmission of monkeypox/mpox virus","volume":"95","author":[{"family":"Pan","given":"Daniel"},{"family":"Nazareth","given":"Joshua"},{"family":"Sze","given":"Shirley"},{"family":"Martin","given":"Christopher A."},{"family":"Decker","given":"Jonathan"},{"family":"Fletcher","given":"Eve"},{"family":"Déirdre Hollingsworth","given":"T."},{"family":"Barer","given":"Michael R."},{"family":"Pareek","given":"Manish"},{"family":"Tang","given":"Julian W."}],"issued":{"date-parts":[["2023",2]]}}},{"id":91,"uris":["http://zotero.org/users/local/eE57gvz8/items/PMPXJTLF"],"itemData":{"id":91,"type":"article-journal","abstract":"This review delves into the historical context, current epidemiological landscape, genomics, and pathobiology of monkeypox virus (MPXV). Furthermore, it elucidates the present vaccination status and strategies to curb the spread of monkeypox. Monkeypox, caused by the Orthopoxvirus known as MPXV, is a zoonotic ailment. MPXV can be transmitted from person to person through respiratory droplets during prolonged face-to-face interactions. While many cases of monkeypox are self-limiting, vulnerable groups such as young children, pregnant women, and immunocompromised individuals may experience severe manifestations. Diagnosis predominantly relies on clinical presentations, complemented by laboratory techniques like RT-PCR. Although treatment is often not required, severe cases necessitate antiviral medications like tecovirimat, cidofovir, and brincidofovir. Vaccination, particularly using the smallpox vaccine, has proven instrumental in outbreak control, exhibiting an efficacy of at least 85% against mpox as evidenced by data from Africa. Mitigating transmission requires measures like wearing surgical masks, adequately covering skin lesions, and avoiding handling wild animals.","container-title":"Veterinary Medicine International","DOI":"10.1155/2024/8839830","ISSN":"2090-8113","journalAbbreviation":"Vet Med Int","language":"eng","note":"PMID: 38836166\nPMCID: PMC11150048","page":"8839830","source":"PubMed","title":"Insights into the Transmission, Host Range, Genomics, Vaccination, and Current Epidemiology of the Monkeypox Virus","volume":"2024","author":[{"family":"Araf","given":"Yusha"},{"family":"Nipa","given":"Jannatul Ferdous"},{"family":"Naher","given":"Sabekun"},{"family":"Maliha","given":"Sumaiya Tasnim"},{"family":"Rahman","given":"Hasanur"},{"family":"Arafat","given":"Kazi Ifthi"},{"family":"Munif","given":"Mohammad Raguib"},{"family":"Uddin","given":"Md Jamal"},{"family":"Jeba","given":"Nurejunnati"},{"family":"Saha","given":"Sukumar"},{"family":"Zhai","given":"Jingbo"},{"family":"Hasan","given":"S. M. Nazmul"},{"family":"Xue","given":"Mengzhou"},{"family":"Hossain","given":"Md Golzar"},{"family":"Zheng","given":"Chunfu"}],"issued":{"date-parts":[["2024"]]}}},{"id":94,"uris":["http://zotero.org/users/local/eE57gvz8/items/7DB94XIA"],"itemData":{"id":94,"type":"article-journal","abstract":"Monkeypox virus (MPXV), which causes disease in humans, has for many years been restricted to the African continent, with only a handful of sporadic cases in other parts of the world. However, unprecedented outbreaks of monkeypox in non-endemic regions have recently taken the world by surprise. In less than 4 months, the number of detected MPXV infections has soared to more than 48,000 cases, recording a total of 13 deaths. In this Review, we discuss the clinical, epidemiological and immunological features of MPXV infections. We also highlight important research questions and new opportunities to tackle the ongoing monkeypox outbreak.","container-title":"Nature Reviews. Immunology","DOI":"10.1038/s41577-022-00775-4","ISSN":"1474-1741","issue":"10","journalAbbreviation":"Nat Rev Immunol","language":"eng","note":"PMID: 36064780\nPMCID: PMC9443635","page":"597-613","source":"PubMed","title":"Monkeypox: disease epidemiology, host immunity and clinical interventions","title-short":"Monkeypox","volume":"22","author":[{"family":"Lum","given":"Fok-Moon"},{"family":"Torres-Ruesta","given":"Anthony"},{"family":"Tay","given":"Matthew Z."},{"family":"Lin","given":"Raymond T. P."},{"family":"Lye","given":"David C."},{"family":"Rénia","given":"Laurent"},{"family":"Ng","given":"Lisa F. P."}],"issued":{"date-parts":[["2022",10]]}}},{"id":97,"uris":["http://zotero.org/users/local/eE57gvz8/items/YCYEB6JN"],"itemData":{"id":97,"type":"webpage","title":"Multi-country monkeypox outbreak: situation update","URL":"https://www.who.int/emergencies/disease-outbreak-news/item/2022-DON396","author":[{"family":"World Health Organization","given":""}],"issued":{"date-parts":[["2022",6,27]]}}}],"schema":"https://github.com/citation-style-language/schema/raw/master/csl-citation.json"} </w:instrText>
      </w:r>
      <w:r w:rsidR="00C114DB" w:rsidRPr="00BD1D51">
        <w:rPr>
          <w:rFonts w:eastAsia="Arial"/>
          <w:sz w:val="24"/>
          <w:szCs w:val="24"/>
        </w:rPr>
        <w:fldChar w:fldCharType="separate"/>
      </w:r>
      <w:r w:rsidR="00934503" w:rsidRPr="002950FB">
        <w:rPr>
          <w:rFonts w:cs="Arial"/>
          <w:sz w:val="24"/>
        </w:rPr>
        <w:t>(27,36,38,41,42)</w:t>
      </w:r>
      <w:r w:rsidR="00C114DB" w:rsidRPr="00BD1D51">
        <w:rPr>
          <w:rFonts w:eastAsia="Arial"/>
          <w:sz w:val="24"/>
          <w:szCs w:val="24"/>
        </w:rPr>
        <w:fldChar w:fldCharType="end"/>
      </w:r>
      <w:r w:rsidR="00D465B4" w:rsidRPr="00BD1D51">
        <w:rPr>
          <w:rFonts w:eastAsia="Arial"/>
          <w:sz w:val="24"/>
          <w:szCs w:val="24"/>
        </w:rPr>
        <w:t xml:space="preserve">, </w:t>
      </w:r>
      <w:r w:rsidR="00782469" w:rsidRPr="00BD1D51">
        <w:rPr>
          <w:rFonts w:eastAsia="Arial"/>
          <w:sz w:val="24"/>
          <w:szCs w:val="24"/>
        </w:rPr>
        <w:t xml:space="preserve">including </w:t>
      </w:r>
      <w:r w:rsidR="003B6837" w:rsidRPr="00BD1D51">
        <w:rPr>
          <w:rFonts w:eastAsia="Arial"/>
          <w:sz w:val="24"/>
          <w:szCs w:val="24"/>
        </w:rPr>
        <w:t xml:space="preserve">reported </w:t>
      </w:r>
      <w:r w:rsidR="004853A7" w:rsidRPr="00BD1D51">
        <w:rPr>
          <w:rFonts w:eastAsia="Arial"/>
          <w:sz w:val="24"/>
          <w:szCs w:val="24"/>
        </w:rPr>
        <w:t xml:space="preserve">pregnancy loss or congenital mpox </w:t>
      </w:r>
      <w:r w:rsidR="00234F63" w:rsidRPr="00BD1D51">
        <w:rPr>
          <w:rFonts w:eastAsia="Arial"/>
          <w:sz w:val="24"/>
          <w:szCs w:val="24"/>
        </w:rPr>
        <w:t xml:space="preserve">due to </w:t>
      </w:r>
      <w:r w:rsidR="00710078" w:rsidRPr="00BD1D51">
        <w:rPr>
          <w:rFonts w:eastAsia="Arial"/>
          <w:sz w:val="24"/>
          <w:szCs w:val="24"/>
        </w:rPr>
        <w:t xml:space="preserve">MPXV </w:t>
      </w:r>
      <w:r w:rsidR="00116BAC" w:rsidRPr="00BD1D51">
        <w:rPr>
          <w:rFonts w:eastAsia="Arial"/>
          <w:sz w:val="24"/>
          <w:szCs w:val="24"/>
        </w:rPr>
        <w:t xml:space="preserve">clade </w:t>
      </w:r>
      <w:proofErr w:type="spellStart"/>
      <w:r w:rsidR="00116BAC" w:rsidRPr="00BD1D51">
        <w:rPr>
          <w:rFonts w:eastAsia="Arial"/>
          <w:sz w:val="24"/>
          <w:szCs w:val="24"/>
        </w:rPr>
        <w:t>Ib</w:t>
      </w:r>
      <w:proofErr w:type="spellEnd"/>
      <w:r w:rsidR="00710078" w:rsidRPr="00BD1D51">
        <w:rPr>
          <w:rFonts w:eastAsia="Arial"/>
          <w:sz w:val="24"/>
          <w:szCs w:val="24"/>
        </w:rPr>
        <w:t xml:space="preserve"> </w:t>
      </w:r>
      <w:r w:rsidR="00B507DF" w:rsidRPr="00BD1D51">
        <w:rPr>
          <w:rFonts w:eastAsia="Arial"/>
          <w:sz w:val="24"/>
          <w:szCs w:val="24"/>
        </w:rPr>
        <w:t xml:space="preserve">infection </w:t>
      </w:r>
      <w:r w:rsidR="00D501C6" w:rsidRPr="00BD1D51">
        <w:rPr>
          <w:rFonts w:eastAsia="Arial"/>
          <w:sz w:val="24"/>
          <w:szCs w:val="24"/>
        </w:rPr>
        <w:fldChar w:fldCharType="begin"/>
      </w:r>
      <w:r w:rsidR="00934503">
        <w:rPr>
          <w:rFonts w:eastAsia="Arial"/>
          <w:sz w:val="24"/>
          <w:szCs w:val="24"/>
        </w:rPr>
        <w:instrText xml:space="preserve"> ADDIN ZOTERO_ITEM CSL_CITATION {"citationID":"bmMg9Rw0","properties":{"formattedCitation":"(31)","plainCitation":"(31)","noteIndex":0},"citationItems":[{"id":163,"uris":["http://zotero.org/users/local/eE57gvz8/items/6EKASDSQ"],"itemData":{"id":163,"type":"article-journal","container-title":"The New England Journal of Medicine","DOI":"10.1056/NEJMc2503347","ISSN":"1533-4406","issue":"23","journalAbbreviation":"N Engl J Med","language":"eng","note":"PMID: 40532158\nPMCID: PMC12180470","page":"2385-2387","source":"PubMed","title":"Three Cases of Vertical Transmission of Clade Ib Mpox Virus","volume":"392","author":[{"family":"Vakaniaki","given":"Emmanuel Hasivirwe"},{"family":"Kuispond","given":"Nono-Raymond Swar"},{"family":"Hirata","given":"Yuichiro"},{"family":"Bangwen","given":"Eugene"},{"family":"Brosius","given":"Isabel"},{"family":"Kinganda-Lusamaki","given":"Eddy"},{"family":"Ozono","given":"Seiya"},{"family":"Katano","given":"Harutaka"},{"family":"Ndunge","given":"Laurent Gabanga"},{"family":"Mulopo-Mukanya","given":"Noella"},{"family":"Tshomba","given":"Jean-Claude"},{"family":"De Vos","given":"Elise"},{"family":"Van Dijck","given":"Christophe"},{"family":"Munganga","given":"Papy"},{"family":"Mukari","given":"Guy"},{"family":"Mujula","given":"Yves"},{"family":"Mambo","given":"Divin Mazambi"},{"family":"Kitwanda","given":"Steeven Bilembo"},{"family":"Maliyamungu-Bubala","given":"Nadine"},{"family":"Mutimbwa-Mambo","given":"Léandre"},{"family":"Crozier","given":"Ian"},{"family":"Dodd","given":"Lori E."},{"family":"Tshiani-Mbaya","given":"Olivier"},{"family":"Lebwaze","given":"Bienvenu Massamba"},{"family":"Malembaka","given":"Espoir Bwenge"},{"family":"Barhishindi","given":"Isaac"},{"family":"Krasemann","given":"Susanne"},{"family":"Colebunders","given":"Robert"},{"family":"Katoto","given":"Patrick D. M. C."},{"family":"Makiala-Mandanda","given":"Sheila"},{"family":"Kindrachuk","given":"Jason"},{"family":"Rimoin","given":"Anne W."},{"family":"Muyembe-Tamfum","given":"Jean-Jacques"},{"family":"Mukadi-Bamuleka","given":"Daniel"},{"family":"Wawina-Bokalanga","given":"Tony"},{"family":"Nundu","given":"Sabin Sabiti"},{"family":"Suzuki","given":"Tadaki"},{"family":"Chirimwami","given":"Raphaël Bulakali"},{"family":"Liesenborghs","given":"Laurens"},{"family":"Mbala-Kingebeni","given":"Placide"}],"issued":{"date-parts":[["2025",6,19]]}}}],"schema":"https://github.com/citation-style-language/schema/raw/master/csl-citation.json"} </w:instrText>
      </w:r>
      <w:r w:rsidR="00D501C6" w:rsidRPr="00BD1D51">
        <w:rPr>
          <w:rFonts w:eastAsia="Arial"/>
          <w:sz w:val="24"/>
          <w:szCs w:val="24"/>
        </w:rPr>
        <w:fldChar w:fldCharType="separate"/>
      </w:r>
      <w:r w:rsidR="00934503" w:rsidRPr="002950FB">
        <w:rPr>
          <w:rFonts w:eastAsia="Arial" w:cs="Arial"/>
          <w:sz w:val="24"/>
        </w:rPr>
        <w:t>(31)</w:t>
      </w:r>
      <w:r w:rsidR="00D501C6" w:rsidRPr="00BD1D51">
        <w:rPr>
          <w:rFonts w:eastAsia="Arial"/>
          <w:sz w:val="24"/>
          <w:szCs w:val="24"/>
        </w:rPr>
        <w:fldChar w:fldCharType="end"/>
      </w:r>
      <w:r w:rsidR="00B219CF" w:rsidRPr="00BD1D51">
        <w:rPr>
          <w:rFonts w:eastAsia="Arial"/>
          <w:sz w:val="24"/>
          <w:szCs w:val="24"/>
        </w:rPr>
        <w:t>.</w:t>
      </w:r>
    </w:p>
    <w:p w14:paraId="65493B5D" w14:textId="66E0FCEB" w:rsidR="007E4C00" w:rsidRPr="00BD1D51" w:rsidRDefault="0022367D" w:rsidP="00B205DD">
      <w:pPr>
        <w:pStyle w:val="Bullet"/>
        <w:ind w:left="714" w:hanging="357"/>
        <w:contextualSpacing w:val="0"/>
        <w:rPr>
          <w:rFonts w:eastAsia="Arial"/>
          <w:sz w:val="24"/>
          <w:szCs w:val="24"/>
        </w:rPr>
      </w:pPr>
      <w:r>
        <w:rPr>
          <w:rFonts w:eastAsia="Arial"/>
          <w:sz w:val="24"/>
          <w:szCs w:val="24"/>
        </w:rPr>
        <w:lastRenderedPageBreak/>
        <w:t>Contact with blood and body fluids</w:t>
      </w:r>
      <w:r w:rsidR="007E4C00" w:rsidRPr="00BD1D51">
        <w:rPr>
          <w:rFonts w:eastAsia="Arial"/>
          <w:sz w:val="24"/>
          <w:szCs w:val="24"/>
        </w:rPr>
        <w:t xml:space="preserve">: </w:t>
      </w:r>
      <w:r w:rsidR="005C0D5B">
        <w:rPr>
          <w:rFonts w:eastAsia="Arial"/>
          <w:sz w:val="24"/>
          <w:szCs w:val="24"/>
        </w:rPr>
        <w:t>L</w:t>
      </w:r>
      <w:r w:rsidR="007E4C00" w:rsidRPr="00BD1D51">
        <w:rPr>
          <w:rFonts w:eastAsia="Arial"/>
          <w:sz w:val="24"/>
          <w:szCs w:val="24"/>
        </w:rPr>
        <w:t xml:space="preserve">imited evidence suggests the potential for transmission through blood or via semen or vaginal fluids </w:t>
      </w:r>
      <w:r w:rsidR="00AC6D7E" w:rsidRPr="00BD1D51">
        <w:rPr>
          <w:rFonts w:eastAsia="Arial"/>
          <w:sz w:val="24"/>
          <w:szCs w:val="24"/>
        </w:rPr>
        <w:fldChar w:fldCharType="begin"/>
      </w:r>
      <w:r w:rsidR="00934503">
        <w:rPr>
          <w:rFonts w:eastAsia="Arial"/>
          <w:sz w:val="24"/>
          <w:szCs w:val="24"/>
        </w:rPr>
        <w:instrText xml:space="preserve"> ADDIN ZOTERO_ITEM CSL_CITATION {"citationID":"tcpfcFCk","properties":{"formattedCitation":"(13,43,44)","plainCitation":"(13,43,44)","noteIndex":0},"citationItems":[{"id":11,"uris":["http://zotero.org/users/local/eE57gvz8/items/TSNXHYMD"],"itemData":{"id":11,"type":"article-journal","abstract":"BACKGROUND: Before April 2022, monkeypox virus infection in humans was seldom reported outside African regions where it is endemic. Currently, cases are occurring worldwide. Transmission, risk factors, clinical presentation, and outcomes of infection are poorly defined.\nMETHODS: We formed an international collaborative group of clinicians who contributed to an international case series to describe the presentation, clinical course, and outcomes of polymerase-chain-reaction-confirmed monkeypox virus infections.\nRESULTS: We report 528 infections diagnosed between April 27 and June 24, 2022, at 43 sites in 16 countries. Overall, 98% of the persons with infection were gay or bisexual men, 75% were White, and 41% had human immunodeficiency virus infection; the median age was 38 years. Transmission was suspected to have occurred through sexual activity in 95% of the persons with infection. In this case series, 95% of the persons presented with a rash (with 64% having ≤10 lesions), 73% had anogenital lesions, and 41% had mucosal lesions (with 54 having a single genital lesion). Common systemic features preceding the rash included fever (62%), lethargy (41%), myalgia (31%), and headache (27%); lymphadenopathy was also common (reported in 56%). Concomitant sexually transmitted infections were reported in 109 of 377 persons (29%) who were tested. Among the 23 persons with a clear exposure history, the median incubation period was 7 days (range, 3 to 20). Monkeypox virus DNA was detected in 29 of the 32 persons in whom seminal fluid was analyzed. Antiviral treatment was given to 5% of the persons overall, and 70 (13%) were hospitalized; the reasons for hospitalization were pain management, mostly for severe anorectal pain (21 persons); soft-tissue superinfection (18); pharyngitis limiting oral intake (5); eye lesions (2); acute kidney injury (2); myocarditis (2); and infection-control purposes (13). No deaths were reported.\nCONCLUSIONS: In this case series, monkeypox manifested with a variety of dermatologic and systemic clinical findings. The simultaneous identification of cases outside areas where monkeypox has traditionally been endemic highlights the need for rapid identification and diagnosis of cases to contain further community spread.","container-title":"The New England Journal of Medicine","DOI":"10.1056/NEJMoa2207323","ISSN":"1533-4406","issue":"8","journalAbbreviation":"N Engl J Med","language":"eng","note":"PMID: 35866746","page":"679-691","source":"PubMed","title":"Monkeypox Virus Infection in Humans across 16 Countries - April-June 2022","volume":"387","author":[{"family":"Thornhill","given":"John P."},{"family":"Barkati","given":"Sapha"},{"family":"Walmsley","given":"Sharon"},{"family":"Rockstroh","given":"Juergen"},{"family":"Antinori","given":"Andrea"},{"family":"Harrison","given":"Luke B."},{"family":"Palich","given":"Romain"},{"family":"Nori","given":"Achyuta"},{"family":"Reeves","given":"Iain"},{"family":"Habibi","given":"Maximillian S."},{"family":"Apea","given":"Vanessa"},{"family":"Boesecke","given":"Christoph"},{"family":"Vandekerckhove","given":"Linos"},{"family":"Yakubovsky","given":"Michal"},{"family":"Sendagorta","given":"Elena"},{"family":"Blanco","given":"Jose L."},{"family":"Florence","given":"Eric"},{"family":"Moschese","given":"Davide"},{"family":"Maltez","given":"Fernando M."},{"family":"Goorhuis","given":"Abraham"},{"family":"Pourcher","given":"Valerie"},{"family":"Migaud","given":"Pascal"},{"family":"Noe","given":"Sebastian"},{"family":"Pintado","given":"Claire"},{"family":"Maggi","given":"Fabrizio"},{"family":"Hansen","given":"Ann-Brit E."},{"family":"Hoffmann","given":"Christian"},{"family":"Lezama","given":"Jezer I."},{"family":"Mussini","given":"Cristina"},{"family":"Cattelan","given":"AnnaMaria"},{"family":"Makofane","given":"Keletso"},{"family":"Tan","given":"Darrell"},{"family":"Nozza","given":"Silvia"},{"family":"Nemeth","given":"Johannes"},{"family":"Klein","given":"Marina B."},{"family":"Orkin","given":"Chloe M."},{"literal":"SHARE-net Clinical Group"}],"issued":{"date-parts":[["2022",8,25]]}}},{"id":98,"uris":["http://zotero.org/users/local/eE57gvz8/items/CPBR2BSE"],"itemData":{"id":98,"type":"article-journal","abstract":"A monkeypox (MPX) outbreak has expanded worldwide since May 2022. We tested 147 clinical samples collected at different time points from 12 patients by real-time PCR. MPX DNA was detected in saliva from all cases, sometimes with high viral loads. Other samples were frequently positive: rectal swab (11/12 cases), nasopharyngeal swab (10/12 cases), semen (7/9 cases), urine (9/12 cases) and faeces (8/12 cases). These results improve knowledge on virus shedding and the possible role of bodily fluids in disease transmission.","container-title":"Euro Surveillance: Bulletin Europeen Sur Les Maladies Transmissibles = European Communicable Disease Bulletin","DOI":"10.2807/1560-7917.ES.2022.27.28.2200503","ISSN":"1560-7917","issue":"28","journalAbbreviation":"Euro Surveill","language":"eng","note":"PMID: 35837964\nPMCID: PMC9284919","page":"2200503","source":"PubMed","title":"Frequent detection of monkeypox virus DNA in saliva, semen, and other clinical samples from 12 patients, Barcelona, Spain, May to June 2022","volume":"27","author":[{"family":"Peiró-Mestres","given":"Aida"},{"family":"Fuertes","given":"Irene"},{"family":"Camprubí-Ferrer","given":"Daniel"},{"family":"Marcos","given":"María Ángeles"},{"family":"Vilella","given":"Anna"},{"family":"Navarro","given":"Mireia"},{"family":"Rodriguez-Elena","given":"Laura"},{"family":"Riera","given":"Josep"},{"family":"Català","given":"Alba"},{"family":"Martínez","given":"Miguel J."},{"family":"Blanco","given":"Jose L."},{"literal":"Hospital Clinic de Barcelona Monkeypox Study Group"}],"issued":{"date-parts":[["2022",7]]}}},{"id":101,"uris":["http://zotero.org/users/local/eE57gvz8/items/CNQCY24G"],"itemData":{"id":101,"type":"article-journal","container-title":"The Lancet. Infectious Diseases","DOI":"10.1016/S1473-3099(22)00513-8","ISSN":"1474-4457","issue":"9","journalAbbreviation":"Lancet Infect Dis","language":"eng","note":"PMID: 35931095\nPMCID: PMC9629691","page":"1267-1269","source":"PubMed","title":"Monkeypox virus isolation from a semen sample collected in the early phase of infection in a patient with prolonged seminal viral shedding","volume":"22","author":[{"family":"Lapa","given":"Daniele"},{"family":"Carletti","given":"Fabrizio"},{"family":"Mazzotta","given":"Valentina"},{"family":"Matusali","given":"Giulia"},{"family":"Pinnetti","given":"Carmela"},{"family":"Meschi","given":"Silvia"},{"family":"Gagliardini","given":"Roberta"},{"family":"Colavita","given":"Francesca"},{"family":"Mondi","given":"Annalisa"},{"family":"Minosse","given":"Claudia"},{"family":"Scorzolini","given":"Laura"},{"family":"Cicalini","given":"Stefania"},{"family":"Maffongelli","given":"Gaetano"},{"family":"Specchiarello","given":"Eliana"},{"family":"Camici","given":"Marta"},{"family":"Bettini","given":"Aurora"},{"family":"Baldini","given":"Francesco"},{"family":"Francalancia","given":"Massimo"},{"family":"Mizzoni","given":"Klizia"},{"family":"Garbuglia","given":"Anna Rosa"},{"family":"Nicastri","given":"Emanuele"},{"family":"Girardi","given":"Enrico"},{"family":"Antinori","given":"Andrea"},{"family":"Vaia","given":"Francesco"},{"family":"Maggi","given":"Fabrizio"},{"literal":"INMI Monkeypox Study Group"}],"issued":{"date-parts":[["2022",9]]}}}],"schema":"https://github.com/citation-style-language/schema/raw/master/csl-citation.json"} </w:instrText>
      </w:r>
      <w:r w:rsidR="00AC6D7E" w:rsidRPr="00BD1D51">
        <w:rPr>
          <w:rFonts w:eastAsia="Arial"/>
          <w:sz w:val="24"/>
          <w:szCs w:val="24"/>
        </w:rPr>
        <w:fldChar w:fldCharType="separate"/>
      </w:r>
      <w:r w:rsidR="00934503" w:rsidRPr="002950FB">
        <w:rPr>
          <w:rFonts w:eastAsia="Arial" w:cs="Arial"/>
          <w:sz w:val="24"/>
        </w:rPr>
        <w:t>(13,43,44)</w:t>
      </w:r>
      <w:r w:rsidR="00AC6D7E" w:rsidRPr="00BD1D51">
        <w:rPr>
          <w:rFonts w:eastAsia="Arial"/>
          <w:sz w:val="24"/>
          <w:szCs w:val="24"/>
        </w:rPr>
        <w:fldChar w:fldCharType="end"/>
      </w:r>
      <w:r w:rsidR="007E4C00" w:rsidRPr="00BD1D51">
        <w:rPr>
          <w:rFonts w:eastAsia="Arial"/>
          <w:sz w:val="24"/>
          <w:szCs w:val="24"/>
        </w:rPr>
        <w:t>.</w:t>
      </w:r>
    </w:p>
    <w:p w14:paraId="7BBA6CCC" w14:textId="31CF19AA" w:rsidR="00267527" w:rsidRPr="007E4EC8" w:rsidRDefault="7202CD93" w:rsidP="00B205DD">
      <w:pPr>
        <w:pStyle w:val="Bullet"/>
        <w:ind w:left="714" w:hanging="357"/>
        <w:contextualSpacing w:val="0"/>
        <w:rPr>
          <w:rFonts w:eastAsia="Arial"/>
          <w:sz w:val="24"/>
          <w:szCs w:val="24"/>
        </w:rPr>
      </w:pPr>
      <w:r w:rsidRPr="4734D323">
        <w:rPr>
          <w:rFonts w:eastAsia="Arial"/>
          <w:sz w:val="24"/>
          <w:szCs w:val="24"/>
        </w:rPr>
        <w:t>Transmission via droplet exposure</w:t>
      </w:r>
      <w:r w:rsidR="00267527" w:rsidRPr="4734D323">
        <w:rPr>
          <w:rFonts w:eastAsia="Arial"/>
          <w:sz w:val="24"/>
          <w:szCs w:val="24"/>
        </w:rPr>
        <w:t xml:space="preserve"> </w:t>
      </w:r>
      <w:r w:rsidR="0EF13B14" w:rsidRPr="4734D323">
        <w:rPr>
          <w:rFonts w:eastAsia="Arial"/>
          <w:sz w:val="24"/>
          <w:szCs w:val="24"/>
        </w:rPr>
        <w:t>is uncommon</w:t>
      </w:r>
      <w:r w:rsidR="00267527" w:rsidRPr="4734D323">
        <w:rPr>
          <w:rFonts w:eastAsia="Arial"/>
          <w:sz w:val="24"/>
          <w:szCs w:val="24"/>
        </w:rPr>
        <w:t xml:space="preserve"> </w:t>
      </w:r>
      <w:r w:rsidR="00267527" w:rsidRPr="4734D323">
        <w:rPr>
          <w:rFonts w:eastAsia="Arial"/>
          <w:sz w:val="24"/>
          <w:szCs w:val="24"/>
        </w:rPr>
        <w:fldChar w:fldCharType="begin"/>
      </w:r>
      <w:r w:rsidR="00934503">
        <w:rPr>
          <w:rFonts w:eastAsia="Arial"/>
          <w:sz w:val="24"/>
          <w:szCs w:val="24"/>
        </w:rPr>
        <w:instrText xml:space="preserve"> ADDIN ZOTERO_ITEM CSL_CITATION {"citationID":"xwnYAjrZ","properties":{"formattedCitation":"(36,45\\uc0\\u8211{}47)","plainCitation":"(36,45–47)","noteIndex":0},"citationItems":[{"id":79,"uris":["http://zotero.org/users/local/eE57gvz8/items/IHFTHCI6"],"itemData":{"id":79,"type":"article-journal","abstract":"Monkeypox virus (MPXV) has spread globally. Emerging studies have now provided evidence regarding MPXV transmission, that can inform rational evidence-based policies and reduce misinformation on this topic. We aimed to review the evidence on transmission of the virus. Real-world studies have isolated viable viruses from high-touch surfaces for as long as 15 days. Strong evidence suggests that the current circulating monkeypox (mpox) has evolved from previous outbreaks outside of Africa, but it is yet unknown whether these mutations may lead to an inherently increased infectivity of the virus. Strong evidence also suggests that the main route of current MPXV transmission is sexual; through either close contact or directly, with detection of culturable virus in saliva, nasopharynx, and sperm for prolonged periods and the presence of rashes mainly in genital areas. The milder clinical presentations and the potential presence of presymptomatic transmission in the current circulating variant compared to previous clades, as well as the dominance of spread amongst men who have sex with men (MSMs) suggests that mpox has a developed distinct clinical phenotype that has increased its transmissibility. Increased public awareness of MPXV transmission modalities may lead to earlier detection of the spillover of new cases into other groups.","container-title":"Journal of Medical Virology","DOI":"10.1002/jmv.28534","ISSN":"1096-9071","issue":"2","journalAbbreviation":"J Med Virol","language":"eng","note":"PMID: 36708091\nPMCID: PMC10107822","page":"e28534","source":"PubMed","title":"Transmission of monkeypox/mpox virus: A narrative review of environmental, viral, host, and population factors in relation to the 2022 international outbreak","title-short":"Transmission of monkeypox/mpox virus","volume":"95","author":[{"family":"Pan","given":"Daniel"},{"family":"Nazareth","given":"Joshua"},{"family":"Sze","given":"Shirley"},{"family":"Martin","given":"Christopher A."},{"family":"Decker","given":"Jonathan"},{"family":"Fletcher","given":"Eve"},{"family":"Déirdre Hollingsworth","given":"T."},{"family":"Barer","given":"Michael R."},{"family":"Pareek","given":"Manish"},{"family":"Tang","given":"Julian W."}],"issued":{"date-parts":[["2023",2]]}}},{"id":82,"uris":["http://zotero.org/users/local/eE57gvz8/items/GZIYD69S"],"itemData":{"id":82,"type":"article-journal","abstract":"The relative contribution of the respiratory route to transmission of mpox (formerly known as monkeypox) is unclear. We review the evidence for respiratory transmission of monkeypox virus (MPXV), examining key works from animal models, human outbreaks and case reports, and environmental studies. Laboratory experiments have initiated MPXV infection in animals via respiratory routes. Some animal-to-animal respiratory transmission has been shown in controlled studies, and environmental sampling studies have detected airborne MPXV. Reports from real-life outbreaks demonstrate that transmission is associated with close contact, and although it is difficult to infer the route of MPXV acquisition in individual case reports, so far respiratory transmission has not been specifically implicated. Based on the available evidence, the likelihood of human-to-human MPXV respiratory transmission appears to be low; however, studies should continue to assess this possibility.","container-title":"The Lancet. Microbe","DOI":"10.1016/S2666-5247(23)00034-4","ISSN":"2666-5247","issue":"4","journalAbbreviation":"Lancet Microbe","language":"eng","note":"PMID: 36898398\nPMCID: PMC9991082","page":"e277-e283","source":"PubMed","title":"Mpox respiratory transmission: the state of the evidence","title-short":"Mpox respiratory transmission","volume":"4","author":[{"family":"Beeson","given":"Amy"},{"family":"Styczynski","given":"Ashley"},{"family":"Hutson","given":"Christina L."},{"family":"Whitehill","given":"Florence"},{"family":"Angelo","given":"Kristina M."},{"family":"Minhaj","given":"Faisal S."},{"family":"Morgan","given":"Clint"},{"family":"Ciampaglio","given":"Kaitlyn"},{"family":"Reynolds","given":"Mary G."},{"family":"McCollum","given":"Andrea M."},{"family":"Guagliardo","given":"Sarah Anne J."}],"issued":{"date-parts":[["2023",4]]}}},{"id":85,"uris":["http://zotero.org/users/local/eE57gvz8/items/MHCTQVNN"],"itemData":{"id":85,"type":"article-journal","abstract":"OBJECTIVES: To make inferences regarding the effectiveness of respiratory interventions and case isolation measures in reducing or preventing the transmission of mpox based on synthesis of available literature.\nMETHODS: The WHO Clinical Management and Infection Prevention and Control 2022 guideline and droplet precautions in healthcare facilities and home isolation infection prevention control measures for patients with mpox. We conducted a systematic review that included a broad search of five electronic databases. In a two-stage process, we initially sought only randomized controlled trials and observational comparative studies; when the search failed to yield eligible studies, the subsequent search included all study designs including clinical and environmental sampling studies.\nRESULTS: No studies were identified that directly addressed airborne and droplet precautions and home isolation infection prevention control measures. To inform the review questions the review team synthesized route of transmission data in mpox. There were 2366/4309 (54.9%) cases in which investigators identified mpox infection occurring following transmission through direct physical sexual contact. There were no reported mpox cases in which investigators identified inhalation as a single route of transmission. There were 2/4309 cases in which investigators identified fomite as a single route of transmission. Clinical and environmental sampling studies isolated mpox virus in a minority of saliva, oropharangeal swabs, mpox skin lesions, and hospital room air.\nCONCLUSIONS: Current findings provide compelling evidence that transmission of mpox occurs through direct physical contact. Because investigators have not reported any cases of transmission via inhalation alone, the impact of airborne and droplet infection prevention control measures in reducing transmission will be minimal. Avoiding physical contact with others, covering mpox lesions and wearing a medical mask is likely to reduce onward mpox transmission; there may be minimal reduction in transmission from additionally physically isolating patients with mild disease at home.","container-title":"PLOS global public health","DOI":"10.1371/journal.pgph.0002731","ISSN":"2767-3375","issue":"1","journalAbbreviation":"PLOS Glob Public Health","language":"eng","note":"PMID: 38236835\nPMCID: PMC10796032","page":"e0002731","source":"PubMed","title":"Infection prevention and control measures to reduce the transmission of mpox: A systematic review","title-short":"Infection prevention and control measures to reduce the transmission of mpox","volume":"4","author":[{"family":"Kuehn","given":"Rebecca"},{"family":"Fox","given":"Tilly"},{"family":"Guyatt","given":"Gordon"},{"family":"Lutje","given":"Vittoria"},{"family":"Gould","given":"Susan"}],"issued":{"date-parts":[["2024"]]}}},{"id":156,"uris":["http://zotero.org/users/local/eE57gvz8/items/LZQNBBKM"],"itemData":{"id":156,"type":"article-journal","container-title":"The Lancet. Microbe","DOI":"10.1016/j.lanmic.2025.101082","ISSN":"2666-5247","issue":"6","journalAbbreviation":"Lancet Microbe","language":"eng","note":"PMID: 39923781","page":"101082","source":"PubMed","title":"Aerosol transmission risk of mpox relative to COVID-19 and smallpox","volume":"6","author":[{"family":"Leong","given":"Fong Yew"},{"family":"Ge","given":"Zhengwei"},{"family":"Loo","given":"Liang Hui"},{"family":"Fong","given":"Siew-Wai"},{"family":"Goh","given":"Yun Shan"},{"family":"Xu","given":"George"},{"family":"Kang","given":"Chang Wei"},{"family":"Wong","given":"Judith Chui Ching"},{"family":"Li","given":"Hongying"},{"family":"Ooi","given":"Chin Chun"},{"family":"Tay","given":"Matthew Zirui"}],"issued":{"date-parts":[["2025",6]]}}}],"schema":"https://github.com/citation-style-language/schema/raw/master/csl-citation.json"} </w:instrText>
      </w:r>
      <w:r w:rsidR="00267527" w:rsidRPr="4734D323">
        <w:rPr>
          <w:rFonts w:eastAsia="Arial"/>
          <w:sz w:val="24"/>
          <w:szCs w:val="24"/>
        </w:rPr>
        <w:fldChar w:fldCharType="separate"/>
      </w:r>
      <w:r w:rsidR="00934503" w:rsidRPr="002950FB">
        <w:rPr>
          <w:rFonts w:cs="Arial"/>
          <w:sz w:val="24"/>
        </w:rPr>
        <w:t>(36,45–47)</w:t>
      </w:r>
      <w:r w:rsidR="00267527" w:rsidRPr="4734D323">
        <w:rPr>
          <w:rFonts w:eastAsia="Arial"/>
          <w:sz w:val="24"/>
          <w:szCs w:val="24"/>
        </w:rPr>
        <w:fldChar w:fldCharType="end"/>
      </w:r>
      <w:r w:rsidR="00267527" w:rsidRPr="4734D323">
        <w:rPr>
          <w:rFonts w:eastAsia="Arial"/>
          <w:sz w:val="24"/>
          <w:szCs w:val="24"/>
        </w:rPr>
        <w:t>, with no reported mpox cases attributed to inhalation</w:t>
      </w:r>
      <w:r w:rsidR="445C0B2B" w:rsidRPr="4734D323">
        <w:rPr>
          <w:rFonts w:eastAsia="Arial"/>
          <w:sz w:val="24"/>
          <w:szCs w:val="24"/>
        </w:rPr>
        <w:t>/airborne transmission</w:t>
      </w:r>
      <w:r w:rsidR="00267527" w:rsidRPr="4734D323">
        <w:rPr>
          <w:rFonts w:eastAsia="Arial"/>
          <w:sz w:val="24"/>
          <w:szCs w:val="24"/>
        </w:rPr>
        <w:t xml:space="preserve"> as a single route of transmission.</w:t>
      </w:r>
    </w:p>
    <w:p w14:paraId="3B5B0D04" w14:textId="6FAF4DE5" w:rsidR="007E0D71" w:rsidRPr="001E6B97" w:rsidRDefault="007E0D71" w:rsidP="001E6B97">
      <w:pPr>
        <w:spacing w:before="240"/>
        <w:rPr>
          <w:b/>
          <w:color w:val="033636" w:themeColor="text2"/>
        </w:rPr>
      </w:pPr>
      <w:r w:rsidRPr="001E6B97">
        <w:rPr>
          <w:b/>
          <w:color w:val="033636" w:themeColor="text2"/>
        </w:rPr>
        <w:t>Summary of mpox transmission routes/settings by region and MPXV clade</w:t>
      </w:r>
    </w:p>
    <w:tbl>
      <w:tblPr>
        <w:tblStyle w:val="TableGrid"/>
        <w:tblW w:w="9350" w:type="dxa"/>
        <w:jc w:val="center"/>
        <w:tblLayout w:type="fixed"/>
        <w:tblLook w:val="04A0" w:firstRow="1" w:lastRow="0" w:firstColumn="1" w:lastColumn="0" w:noHBand="0" w:noVBand="1"/>
      </w:tblPr>
      <w:tblGrid>
        <w:gridCol w:w="1985"/>
        <w:gridCol w:w="1559"/>
        <w:gridCol w:w="5806"/>
      </w:tblGrid>
      <w:tr w:rsidR="00E72DFE" w:rsidRPr="0025016C" w14:paraId="1E7E6D29" w14:textId="77777777" w:rsidTr="00A151E0">
        <w:trPr>
          <w:cnfStyle w:val="100000000000" w:firstRow="1" w:lastRow="0" w:firstColumn="0" w:lastColumn="0" w:oddVBand="0" w:evenVBand="0" w:oddHBand="0" w:evenHBand="0" w:firstRowFirstColumn="0" w:firstRowLastColumn="0" w:lastRowFirstColumn="0" w:lastRowLastColumn="0"/>
          <w:trHeight w:val="300"/>
          <w:jc w:val="center"/>
        </w:trPr>
        <w:tc>
          <w:tcPr>
            <w:tcW w:w="1985" w:type="dxa"/>
          </w:tcPr>
          <w:p w14:paraId="49478D5F" w14:textId="77777777" w:rsidR="00844D44" w:rsidRPr="003A6541" w:rsidRDefault="00844D44" w:rsidP="00615363">
            <w:pPr>
              <w:spacing w:before="0" w:line="240" w:lineRule="auto"/>
              <w:rPr>
                <w:rFonts w:cs="Arial"/>
                <w:b/>
                <w:sz w:val="22"/>
                <w:szCs w:val="22"/>
              </w:rPr>
            </w:pPr>
            <w:r w:rsidRPr="003A6541">
              <w:rPr>
                <w:rFonts w:cs="Arial"/>
                <w:b/>
                <w:sz w:val="22"/>
                <w:szCs w:val="22"/>
              </w:rPr>
              <w:t>Region/country</w:t>
            </w:r>
          </w:p>
        </w:tc>
        <w:tc>
          <w:tcPr>
            <w:tcW w:w="1559" w:type="dxa"/>
          </w:tcPr>
          <w:p w14:paraId="590743F6" w14:textId="77777777" w:rsidR="00844D44" w:rsidRPr="003A6541" w:rsidRDefault="00844D44" w:rsidP="00A21703">
            <w:pPr>
              <w:spacing w:before="0" w:line="240" w:lineRule="auto"/>
              <w:jc w:val="both"/>
              <w:rPr>
                <w:rFonts w:cs="Arial"/>
                <w:b/>
                <w:sz w:val="22"/>
                <w:szCs w:val="22"/>
              </w:rPr>
            </w:pPr>
            <w:r w:rsidRPr="003A6541">
              <w:rPr>
                <w:rFonts w:cs="Arial"/>
                <w:b/>
                <w:sz w:val="22"/>
                <w:szCs w:val="22"/>
              </w:rPr>
              <w:t>MPXV clade</w:t>
            </w:r>
          </w:p>
        </w:tc>
        <w:tc>
          <w:tcPr>
            <w:tcW w:w="5806" w:type="dxa"/>
          </w:tcPr>
          <w:p w14:paraId="06C71507" w14:textId="77777777" w:rsidR="00844D44" w:rsidRPr="003A6541" w:rsidRDefault="00844D44" w:rsidP="00615363">
            <w:pPr>
              <w:spacing w:before="0" w:line="240" w:lineRule="auto"/>
              <w:rPr>
                <w:rFonts w:cs="Arial"/>
                <w:b/>
                <w:sz w:val="22"/>
                <w:szCs w:val="22"/>
              </w:rPr>
            </w:pPr>
            <w:r w:rsidRPr="003A6541">
              <w:rPr>
                <w:rFonts w:cs="Arial"/>
                <w:b/>
                <w:sz w:val="22"/>
                <w:szCs w:val="22"/>
              </w:rPr>
              <w:t>Transmission route/setting</w:t>
            </w:r>
          </w:p>
        </w:tc>
      </w:tr>
      <w:tr w:rsidR="00D51F7B" w:rsidRPr="0025016C" w14:paraId="60D38006" w14:textId="77777777" w:rsidTr="00A151E0">
        <w:trPr>
          <w:trHeight w:val="300"/>
          <w:jc w:val="center"/>
        </w:trPr>
        <w:tc>
          <w:tcPr>
            <w:tcW w:w="1985" w:type="dxa"/>
            <w:tcBorders>
              <w:bottom w:val="single" w:sz="4" w:space="0" w:color="auto"/>
            </w:tcBorders>
          </w:tcPr>
          <w:p w14:paraId="732E7989" w14:textId="272584A1" w:rsidR="00844D44" w:rsidRPr="0025016C" w:rsidRDefault="00844D44" w:rsidP="00615363">
            <w:pPr>
              <w:spacing w:before="0" w:line="240" w:lineRule="auto"/>
              <w:rPr>
                <w:rFonts w:cs="Arial"/>
              </w:rPr>
            </w:pPr>
            <w:r w:rsidRPr="0025016C">
              <w:rPr>
                <w:rFonts w:cs="Arial"/>
              </w:rPr>
              <w:t>International outbreak</w:t>
            </w:r>
            <w:r w:rsidR="00436FED">
              <w:rPr>
                <w:rFonts w:cs="Arial"/>
              </w:rPr>
              <w:t xml:space="preserve"> </w:t>
            </w:r>
            <w:r w:rsidR="00F00DC9">
              <w:rPr>
                <w:rFonts w:cs="Arial"/>
              </w:rPr>
              <w:fldChar w:fldCharType="begin"/>
            </w:r>
            <w:r w:rsidR="00F00DC9">
              <w:rPr>
                <w:rFonts w:cs="Arial"/>
              </w:rPr>
              <w:instrText xml:space="preserve"> ADDIN ZOTERO_ITEM CSL_CITATION {"citationID":"YUeiKuq4","properties":{"formattedCitation":"(8)","plainCitation":"(8)","noteIndex":0},"citationItems":[{"id":2,"uris":["http://zotero.org/users/local/eE57gvz8/items/IL3G54KI"],"itemData":{"id":2,"type":"webpage","title":"Global Mpox Trends","URL":"https://worldhealthorg.shinyapps.io/mpx_global/#key-figures","author":[{"family":"World Health Organization","given":""}]}}],"schema":"https://github.com/citation-style-language/schema/raw/master/csl-citation.json"} </w:instrText>
            </w:r>
            <w:r w:rsidR="00F00DC9">
              <w:rPr>
                <w:rFonts w:cs="Arial"/>
              </w:rPr>
              <w:fldChar w:fldCharType="separate"/>
            </w:r>
            <w:r w:rsidR="00F00DC9" w:rsidRPr="00F00DC9">
              <w:rPr>
                <w:rFonts w:cs="Arial"/>
              </w:rPr>
              <w:t>(8)</w:t>
            </w:r>
            <w:r w:rsidR="00F00DC9">
              <w:rPr>
                <w:rFonts w:cs="Arial"/>
              </w:rPr>
              <w:fldChar w:fldCharType="end"/>
            </w:r>
          </w:p>
        </w:tc>
        <w:tc>
          <w:tcPr>
            <w:tcW w:w="1559" w:type="dxa"/>
            <w:tcBorders>
              <w:bottom w:val="single" w:sz="4" w:space="0" w:color="auto"/>
            </w:tcBorders>
          </w:tcPr>
          <w:p w14:paraId="58F96D16" w14:textId="77777777" w:rsidR="00844D44" w:rsidRPr="0025016C" w:rsidRDefault="00844D44" w:rsidP="00615363">
            <w:pPr>
              <w:spacing w:before="0" w:line="240" w:lineRule="auto"/>
              <w:rPr>
                <w:rFonts w:cs="Arial"/>
              </w:rPr>
            </w:pPr>
            <w:r w:rsidRPr="0025016C">
              <w:rPr>
                <w:rFonts w:cs="Arial"/>
              </w:rPr>
              <w:t>IIb</w:t>
            </w:r>
          </w:p>
        </w:tc>
        <w:tc>
          <w:tcPr>
            <w:tcW w:w="5806" w:type="dxa"/>
            <w:tcBorders>
              <w:bottom w:val="single" w:sz="4" w:space="0" w:color="auto"/>
            </w:tcBorders>
          </w:tcPr>
          <w:p w14:paraId="73DAC99E" w14:textId="674A1B0A" w:rsidR="00844D44" w:rsidRPr="0025016C" w:rsidRDefault="002F2682" w:rsidP="00615363">
            <w:pPr>
              <w:spacing w:before="0" w:line="240" w:lineRule="auto"/>
              <w:rPr>
                <w:rFonts w:cs="Arial"/>
              </w:rPr>
            </w:pPr>
            <w:r>
              <w:rPr>
                <w:rFonts w:eastAsia="Arial"/>
              </w:rPr>
              <w:t xml:space="preserve">Direct </w:t>
            </w:r>
            <w:r w:rsidRPr="002F2682">
              <w:rPr>
                <w:rFonts w:eastAsia="Arial"/>
              </w:rPr>
              <w:t>contact with skin or mucosal lesions during sexual activity</w:t>
            </w:r>
            <w:r w:rsidR="00827B41">
              <w:rPr>
                <w:rFonts w:eastAsia="Arial"/>
              </w:rPr>
              <w:t xml:space="preserve"> among </w:t>
            </w:r>
            <w:r w:rsidR="0080497B" w:rsidRPr="39408227">
              <w:rPr>
                <w:rFonts w:eastAsia="Arial"/>
              </w:rPr>
              <w:t>GBMSM+</w:t>
            </w:r>
            <w:r w:rsidR="00844D44" w:rsidRPr="0025016C">
              <w:rPr>
                <w:rFonts w:cs="Arial"/>
              </w:rPr>
              <w:t>(87%) (based on 38,048 cases)</w:t>
            </w:r>
          </w:p>
          <w:p w14:paraId="5CFE3384" w14:textId="77777777" w:rsidR="00844D44" w:rsidRPr="0025016C" w:rsidRDefault="00844D44" w:rsidP="00615363">
            <w:pPr>
              <w:spacing w:before="0" w:line="240" w:lineRule="auto"/>
              <w:rPr>
                <w:rFonts w:cs="Arial"/>
              </w:rPr>
            </w:pPr>
            <w:r w:rsidRPr="0025016C">
              <w:rPr>
                <w:rFonts w:cs="Arial"/>
              </w:rPr>
              <w:t>Setting (data available for 8,736 cases):</w:t>
            </w:r>
          </w:p>
          <w:p w14:paraId="1F0B3AB4" w14:textId="1F5E83AA" w:rsidR="0009174B" w:rsidRDefault="00844D44" w:rsidP="0009174B">
            <w:pPr>
              <w:pStyle w:val="ListParagraph"/>
              <w:numPr>
                <w:ilvl w:val="0"/>
                <w:numId w:val="32"/>
              </w:numPr>
              <w:spacing w:before="0" w:line="240" w:lineRule="auto"/>
              <w:rPr>
                <w:rFonts w:cs="Arial"/>
              </w:rPr>
            </w:pPr>
            <w:r w:rsidRPr="00B205DD">
              <w:rPr>
                <w:rFonts w:cs="Arial"/>
              </w:rPr>
              <w:t>party setting with sexual contact (57%)</w:t>
            </w:r>
          </w:p>
          <w:p w14:paraId="0B2442A6" w14:textId="77777777" w:rsidR="0009174B" w:rsidRDefault="00844D44" w:rsidP="0009174B">
            <w:pPr>
              <w:pStyle w:val="ListParagraph"/>
              <w:numPr>
                <w:ilvl w:val="0"/>
                <w:numId w:val="32"/>
              </w:numPr>
              <w:spacing w:before="0" w:line="240" w:lineRule="auto"/>
              <w:rPr>
                <w:rFonts w:cs="Arial"/>
              </w:rPr>
            </w:pPr>
            <w:r w:rsidRPr="0009174B">
              <w:rPr>
                <w:rFonts w:cs="Arial"/>
              </w:rPr>
              <w:t>household (9%)</w:t>
            </w:r>
          </w:p>
          <w:p w14:paraId="4CE74F21" w14:textId="32372B54" w:rsidR="00844D44" w:rsidRPr="0009174B" w:rsidRDefault="00844D44" w:rsidP="0009174B">
            <w:pPr>
              <w:pStyle w:val="ListParagraph"/>
              <w:numPr>
                <w:ilvl w:val="0"/>
                <w:numId w:val="32"/>
              </w:numPr>
              <w:spacing w:before="0" w:line="240" w:lineRule="auto"/>
              <w:rPr>
                <w:rFonts w:cs="Arial"/>
              </w:rPr>
            </w:pPr>
            <w:r w:rsidRPr="0009174B">
              <w:rPr>
                <w:rFonts w:cs="Arial"/>
              </w:rPr>
              <w:t>healthcare (0.2%)</w:t>
            </w:r>
          </w:p>
        </w:tc>
      </w:tr>
      <w:tr w:rsidR="00D51F7B" w:rsidRPr="0025016C" w14:paraId="1E67CF92" w14:textId="77777777" w:rsidTr="00A151E0">
        <w:trPr>
          <w:trHeight w:val="300"/>
          <w:jc w:val="center"/>
        </w:trPr>
        <w:tc>
          <w:tcPr>
            <w:tcW w:w="1985" w:type="dxa"/>
            <w:tcBorders>
              <w:top w:val="single" w:sz="4" w:space="0" w:color="auto"/>
              <w:bottom w:val="single" w:sz="4" w:space="0" w:color="auto"/>
            </w:tcBorders>
          </w:tcPr>
          <w:p w14:paraId="2CE35A9F" w14:textId="0F98736A" w:rsidR="00844D44" w:rsidRPr="0025016C" w:rsidRDefault="00844D44" w:rsidP="00615363">
            <w:pPr>
              <w:spacing w:before="0" w:line="240" w:lineRule="auto"/>
              <w:rPr>
                <w:rFonts w:cs="Arial"/>
              </w:rPr>
            </w:pPr>
            <w:r w:rsidRPr="0025016C">
              <w:rPr>
                <w:rFonts w:cs="Arial"/>
              </w:rPr>
              <w:t>The DRC</w:t>
            </w:r>
            <w:r w:rsidR="00F00DC9">
              <w:rPr>
                <w:rFonts w:cs="Arial"/>
              </w:rPr>
              <w:t xml:space="preserve"> </w:t>
            </w:r>
            <w:r w:rsidR="0093634F">
              <w:rPr>
                <w:rFonts w:cs="Arial"/>
              </w:rPr>
              <w:fldChar w:fldCharType="begin"/>
            </w:r>
            <w:r w:rsidR="00934503">
              <w:rPr>
                <w:rFonts w:cs="Arial"/>
              </w:rPr>
              <w:instrText xml:space="preserve"> ADDIN ZOTERO_ITEM CSL_CITATION {"citationID":"FybcDM4i","properties":{"formattedCitation":"(14)","plainCitation":"(14)","noteIndex":0},"citationItems":[{"id":3,"uris":["http://zotero.org/users/local/eE57gvz8/items/G7ZZWSNQ"],"itemData":{"id":3,"type":"article-journal","abstract":"BACKGROUND: Mpox, caused by the monkeypox virus, is a serious public health threat in Africa, especially in DR Congo. Previously limited to endemic areas with clade 1a, monkeypox virus has recently spread to non-endemic regions, where clade 1b has emerged. This study provides a clinical comparison of mpox cases in DR Congo regions where clade 1a and clade 1b are prevalent.\nMETHODS: We conducted a retrospective observational study, analysing PCR-confirmed mpox cases reported from sentinel health zones in seven provinces between Oct 1, 2023, and Sept 31, 2024. Cases from the newly affected provinces (South-Kivu and Kinshasa) were described along with those from four endemic provinces (Mai-Ndombe, Tshuapa, Tshopo, South-Ubangi, and Équateur). Surveillance data, including type of exposure, demographic details, clinical presentation, complications, and outcomes were collected from national surveillance systems and local health facilities, with laboratory confirmation using quantitative PCR. All analyses were restricted to descriptive statistics.\nFINDINGS: Of 17 927 suspected cases identified, 10 986 were investigated, 5948 were PCR-positive, and 4895 met the inclusion criteria based on data completeness: 4436 in newly affected and 459 in endemic regions. In newly affected provinces, median age was 20 years (IQR 8-28), 2119 (47·8%) participants were female, and 2310 (52·1%) were male. In endemic provinces, median age was 15 years (7-26), 179 (39·0%) participants were female, and 277 (60·3%) were male. Direct or intimate human contact was reported by 1951 (44·0%) individuals in newly affected provinces versus 25 (5·4%) in endemic provinces, and zoonotic exposure in 11 (0·2%) and 99 (21·6%), respectively. The proportions of partcipants with systemic symptoms (3828 [86·3%] in newly affected provinces and 427 [93·0%] in endemic provinces) and respiratory symptoms (2450 [55·2%] and 219 [47·7%]), and median skin lesion counts (91 [IQR 37-200] and 163 [95-345]) were similar between newly affected and endemic regions. Complications included skin infections (2041 [46·0%] in newly affected provinces and 201 [43·8%] in endemic provinces), respiratory distress (82 [1·8%] and 29 [6·3%]), vision impairment (7 [0·2%] and 28 [6·1%]), and prostration (695 [15·7%] and 51 [11·1%]). The case-fatality rate was 0·7% (95% CI 0·4-1·3; 14 of 1924) in children and 0·6% (0·3-1·0; 14 of 2483) in adults in newly affected areas, compared with 5·9% (3·4-10·0; 14 of 236) in children and 2·7% (1·1-6·1; six of 222) in adults in endemic regions. Content note: this Article and its appendix contain graphic images of mpox lesions affecting various sites including the face and genitals.\nINTERPRETATION: Our study indicates concurrent mpox outbreaks in DR Congo, involving younger individuals, a higher proportion of women and girls, and distinct presentations with higher lesion counts and respiratory symptoms compared with clade 2b lineage B.1 outbreaks. The high proportion of infectious complications and case-fatality rates, especially in endemic regions, emphasise the need for timely antibiotic therapy and targeted vaccination to reduce morbidity and mortality.\nFUNDING: Skin NTDs and STI Research Unit, Fight Infections Foundation.","container-title":"Lancet (London, England)","DOI":"10.1016/S0140-6736(25)00152-7","ISSN":"1474-547X","issue":"10490","journalAbbreviation":"Lancet","language":"eng","note":"PMID: 40222380","page":"1666-1675","source":"PubMed","title":"Clinical presentation and epidemiological assessment of confirmed human mpox cases in DR Congo: a surveillance-based observational study","title-short":"Clinical presentation and epidemiological assessment of confirmed human mpox cases in DR Congo","volume":"405","author":[{"family":"Malembi","given":"Emile"},{"family":"Escrig-Sarreta","given":"Roser"},{"family":"Ntumba","given":"Jackie"},{"family":"Beiras","given":"Camila G."},{"family":"Shongo","given":"Robert"},{"family":"Bengehya","given":"Justin"},{"family":"Nselaka","given":"Charles"},{"family":"Pukuta","given":"Elisabeth"},{"family":"Mukadi-Bamuleka","given":"Daniel"},{"family":"Mulopo-Mukanya","given":"Noëlla"},{"family":"Leng","given":"Xinying"},{"family":"Pérez-Mañá","given":"Clara"},{"family":"Galván-Casas","given":"Cristina"},{"family":"Muñoz","given":"Susana"},{"family":"Bilembo-Kitwanda","given":"Steeven"},{"family":"Kitha","given":"Pierre"},{"family":"Maketa","given":"Vivi"},{"family":"Mitashi","given":"Patrick"},{"family":"Abedi","given":"Aruna"},{"family":"Nsio","given":"Justus"},{"family":"Ahuka-Mundeke","given":"Steve"},{"family":"Mbala-Kingebeni","given":"Placide"},{"family":"Muyembe","given":"Jean-Jacques"},{"family":"Marks","given":"Michael"},{"family":"Muhindo-Mavoko","given":"Hypolite"},{"family":"Mitjà","given":"Oriol"},{"literal":"MOTION-DRC Working Group"}],"issued":{"date-parts":[["2025",5,10]]}}}],"schema":"https://github.com/citation-style-language/schema/raw/master/csl-citation.json"} </w:instrText>
            </w:r>
            <w:r w:rsidR="0093634F">
              <w:rPr>
                <w:rFonts w:cs="Arial"/>
              </w:rPr>
              <w:fldChar w:fldCharType="separate"/>
            </w:r>
            <w:r w:rsidR="00934503" w:rsidRPr="00934503">
              <w:rPr>
                <w:rFonts w:cs="Arial"/>
              </w:rPr>
              <w:t>(14)</w:t>
            </w:r>
            <w:r w:rsidR="0093634F">
              <w:rPr>
                <w:rFonts w:cs="Arial"/>
              </w:rPr>
              <w:fldChar w:fldCharType="end"/>
            </w:r>
          </w:p>
        </w:tc>
        <w:tc>
          <w:tcPr>
            <w:tcW w:w="1559" w:type="dxa"/>
            <w:tcBorders>
              <w:top w:val="single" w:sz="4" w:space="0" w:color="auto"/>
              <w:bottom w:val="single" w:sz="4" w:space="0" w:color="auto"/>
            </w:tcBorders>
          </w:tcPr>
          <w:p w14:paraId="29184394" w14:textId="77777777" w:rsidR="00844D44" w:rsidRPr="0025016C" w:rsidRDefault="00844D44" w:rsidP="00615363">
            <w:pPr>
              <w:spacing w:before="0" w:line="240" w:lineRule="auto"/>
              <w:rPr>
                <w:rFonts w:cs="Arial"/>
              </w:rPr>
            </w:pPr>
            <w:proofErr w:type="spellStart"/>
            <w:r w:rsidRPr="0025016C">
              <w:rPr>
                <w:rFonts w:cs="Arial"/>
              </w:rPr>
              <w:t>Ib</w:t>
            </w:r>
            <w:proofErr w:type="spellEnd"/>
          </w:p>
        </w:tc>
        <w:tc>
          <w:tcPr>
            <w:tcW w:w="5806" w:type="dxa"/>
            <w:tcBorders>
              <w:top w:val="single" w:sz="4" w:space="0" w:color="auto"/>
              <w:bottom w:val="single" w:sz="4" w:space="0" w:color="auto"/>
            </w:tcBorders>
          </w:tcPr>
          <w:p w14:paraId="22E558FD" w14:textId="77777777" w:rsidR="00844D44" w:rsidRPr="0025016C" w:rsidRDefault="00844D44" w:rsidP="00615363">
            <w:pPr>
              <w:spacing w:before="0" w:line="240" w:lineRule="auto"/>
              <w:rPr>
                <w:rFonts w:cs="Arial"/>
              </w:rPr>
            </w:pPr>
            <w:r w:rsidRPr="0025016C">
              <w:rPr>
                <w:rFonts w:cs="Arial"/>
              </w:rPr>
              <w:t>Total number of cases: 4,436</w:t>
            </w:r>
          </w:p>
          <w:p w14:paraId="7D7F726B" w14:textId="77777777" w:rsidR="0009174B" w:rsidRDefault="00844D44" w:rsidP="0009174B">
            <w:pPr>
              <w:pStyle w:val="ListParagraph"/>
              <w:numPr>
                <w:ilvl w:val="0"/>
                <w:numId w:val="33"/>
              </w:numPr>
              <w:spacing w:before="0" w:line="240" w:lineRule="auto"/>
              <w:rPr>
                <w:rFonts w:cs="Arial"/>
              </w:rPr>
            </w:pPr>
            <w:r w:rsidRPr="0009174B">
              <w:rPr>
                <w:rFonts w:cs="Arial"/>
              </w:rPr>
              <w:t>sexual/physical contact (44%)</w:t>
            </w:r>
          </w:p>
          <w:p w14:paraId="6A635A2B" w14:textId="77777777" w:rsidR="0009174B" w:rsidRDefault="00844D44" w:rsidP="0009174B">
            <w:pPr>
              <w:pStyle w:val="ListParagraph"/>
              <w:numPr>
                <w:ilvl w:val="0"/>
                <w:numId w:val="33"/>
              </w:numPr>
              <w:spacing w:before="0" w:line="240" w:lineRule="auto"/>
              <w:rPr>
                <w:rFonts w:cs="Arial"/>
              </w:rPr>
            </w:pPr>
            <w:r w:rsidRPr="0009174B">
              <w:rPr>
                <w:rFonts w:cs="Arial"/>
              </w:rPr>
              <w:t>household contact (21%)</w:t>
            </w:r>
          </w:p>
          <w:p w14:paraId="7CF6AD6B" w14:textId="5745F790" w:rsidR="00844D44" w:rsidRPr="0009174B" w:rsidRDefault="00844D44" w:rsidP="0009174B">
            <w:pPr>
              <w:pStyle w:val="ListParagraph"/>
              <w:numPr>
                <w:ilvl w:val="0"/>
                <w:numId w:val="33"/>
              </w:numPr>
              <w:spacing w:before="0" w:line="240" w:lineRule="auto"/>
              <w:rPr>
                <w:rFonts w:cs="Arial"/>
              </w:rPr>
            </w:pPr>
            <w:r w:rsidRPr="0009174B">
              <w:rPr>
                <w:rFonts w:cs="Arial"/>
              </w:rPr>
              <w:t>caregiving or healthcare activities (with exposure to bodily secretions or excretions) (7%)</w:t>
            </w:r>
          </w:p>
        </w:tc>
      </w:tr>
      <w:tr w:rsidR="001C619C" w:rsidRPr="0025016C" w14:paraId="06628C13" w14:textId="77777777" w:rsidTr="00A151E0">
        <w:trPr>
          <w:trHeight w:val="300"/>
          <w:jc w:val="center"/>
        </w:trPr>
        <w:tc>
          <w:tcPr>
            <w:tcW w:w="1985" w:type="dxa"/>
            <w:tcBorders>
              <w:top w:val="single" w:sz="4" w:space="0" w:color="auto"/>
              <w:bottom w:val="single" w:sz="4" w:space="0" w:color="auto"/>
            </w:tcBorders>
          </w:tcPr>
          <w:p w14:paraId="0F92C485" w14:textId="54CFC674" w:rsidR="00844D44" w:rsidRPr="0025016C" w:rsidRDefault="00844D44" w:rsidP="00615363">
            <w:pPr>
              <w:spacing w:before="0" w:line="240" w:lineRule="auto"/>
              <w:rPr>
                <w:rFonts w:cs="Arial"/>
              </w:rPr>
            </w:pPr>
            <w:r w:rsidRPr="0025016C">
              <w:rPr>
                <w:rFonts w:cs="Arial"/>
              </w:rPr>
              <w:t>The DRC</w:t>
            </w:r>
            <w:r w:rsidR="0093634F">
              <w:rPr>
                <w:rFonts w:cs="Arial"/>
              </w:rPr>
              <w:t xml:space="preserve"> </w:t>
            </w:r>
            <w:r w:rsidR="0093634F">
              <w:rPr>
                <w:rFonts w:cs="Arial"/>
              </w:rPr>
              <w:fldChar w:fldCharType="begin"/>
            </w:r>
            <w:r w:rsidR="00934503">
              <w:rPr>
                <w:rFonts w:cs="Arial"/>
              </w:rPr>
              <w:instrText xml:space="preserve"> ADDIN ZOTERO_ITEM CSL_CITATION {"citationID":"2bhfMuNq","properties":{"formattedCitation":"(14)","plainCitation":"(14)","noteIndex":0},"citationItems":[{"id":3,"uris":["http://zotero.org/users/local/eE57gvz8/items/G7ZZWSNQ"],"itemData":{"id":3,"type":"article-journal","abstract":"BACKGROUND: Mpox, caused by the monkeypox virus, is a serious public health threat in Africa, especially in DR Congo. Previously limited to endemic areas with clade 1a, monkeypox virus has recently spread to non-endemic regions, where clade 1b has emerged. This study provides a clinical comparison of mpox cases in DR Congo regions where clade 1a and clade 1b are prevalent.\nMETHODS: We conducted a retrospective observational study, analysing PCR-confirmed mpox cases reported from sentinel health zones in seven provinces between Oct 1, 2023, and Sept 31, 2024. Cases from the newly affected provinces (South-Kivu and Kinshasa) were described along with those from four endemic provinces (Mai-Ndombe, Tshuapa, Tshopo, South-Ubangi, and Équateur). Surveillance data, including type of exposure, demographic details, clinical presentation, complications, and outcomes were collected from national surveillance systems and local health facilities, with laboratory confirmation using quantitative PCR. All analyses were restricted to descriptive statistics.\nFINDINGS: Of 17 927 suspected cases identified, 10 986 were investigated, 5948 were PCR-positive, and 4895 met the inclusion criteria based on data completeness: 4436 in newly affected and 459 in endemic regions. In newly affected provinces, median age was 20 years (IQR 8-28), 2119 (47·8%) participants were female, and 2310 (52·1%) were male. In endemic provinces, median age was 15 years (7-26), 179 (39·0%) participants were female, and 277 (60·3%) were male. Direct or intimate human contact was reported by 1951 (44·0%) individuals in newly affected provinces versus 25 (5·4%) in endemic provinces, and zoonotic exposure in 11 (0·2%) and 99 (21·6%), respectively. The proportions of partcipants with systemic symptoms (3828 [86·3%] in newly affected provinces and 427 [93·0%] in endemic provinces) and respiratory symptoms (2450 [55·2%] and 219 [47·7%]), and median skin lesion counts (91 [IQR 37-200] and 163 [95-345]) were similar between newly affected and endemic regions. Complications included skin infections (2041 [46·0%] in newly affected provinces and 201 [43·8%] in endemic provinces), respiratory distress (82 [1·8%] and 29 [6·3%]), vision impairment (7 [0·2%] and 28 [6·1%]), and prostration (695 [15·7%] and 51 [11·1%]). The case-fatality rate was 0·7% (95% CI 0·4-1·3; 14 of 1924) in children and 0·6% (0·3-1·0; 14 of 2483) in adults in newly affected areas, compared with 5·9% (3·4-10·0; 14 of 236) in children and 2·7% (1·1-6·1; six of 222) in adults in endemic regions. Content note: this Article and its appendix contain graphic images of mpox lesions affecting various sites including the face and genitals.\nINTERPRETATION: Our study indicates concurrent mpox outbreaks in DR Congo, involving younger individuals, a higher proportion of women and girls, and distinct presentations with higher lesion counts and respiratory symptoms compared with clade 2b lineage B.1 outbreaks. The high proportion of infectious complications and case-fatality rates, especially in endemic regions, emphasise the need for timely antibiotic therapy and targeted vaccination to reduce morbidity and mortality.\nFUNDING: Skin NTDs and STI Research Unit, Fight Infections Foundation.","container-title":"Lancet (London, England)","DOI":"10.1016/S0140-6736(25)00152-7","ISSN":"1474-547X","issue":"10490","journalAbbreviation":"Lancet","language":"eng","note":"PMID: 40222380","page":"1666-1675","source":"PubMed","title":"Clinical presentation and epidemiological assessment of confirmed human mpox cases in DR Congo: a surveillance-based observational study","title-short":"Clinical presentation and epidemiological assessment of confirmed human mpox cases in DR Congo","volume":"405","author":[{"family":"Malembi","given":"Emile"},{"family":"Escrig-Sarreta","given":"Roser"},{"family":"Ntumba","given":"Jackie"},{"family":"Beiras","given":"Camila G."},{"family":"Shongo","given":"Robert"},{"family":"Bengehya","given":"Justin"},{"family":"Nselaka","given":"Charles"},{"family":"Pukuta","given":"Elisabeth"},{"family":"Mukadi-Bamuleka","given":"Daniel"},{"family":"Mulopo-Mukanya","given":"Noëlla"},{"family":"Leng","given":"Xinying"},{"family":"Pérez-Mañá","given":"Clara"},{"family":"Galván-Casas","given":"Cristina"},{"family":"Muñoz","given":"Susana"},{"family":"Bilembo-Kitwanda","given":"Steeven"},{"family":"Kitha","given":"Pierre"},{"family":"Maketa","given":"Vivi"},{"family":"Mitashi","given":"Patrick"},{"family":"Abedi","given":"Aruna"},{"family":"Nsio","given":"Justus"},{"family":"Ahuka-Mundeke","given":"Steve"},{"family":"Mbala-Kingebeni","given":"Placide"},{"family":"Muyembe","given":"Jean-Jacques"},{"family":"Marks","given":"Michael"},{"family":"Muhindo-Mavoko","given":"Hypolite"},{"family":"Mitjà","given":"Oriol"},{"literal":"MOTION-DRC Working Group"}],"issued":{"date-parts":[["2025",5,10]]}}}],"schema":"https://github.com/citation-style-language/schema/raw/master/csl-citation.json"} </w:instrText>
            </w:r>
            <w:r w:rsidR="0093634F">
              <w:rPr>
                <w:rFonts w:cs="Arial"/>
              </w:rPr>
              <w:fldChar w:fldCharType="separate"/>
            </w:r>
            <w:r w:rsidR="00934503" w:rsidRPr="00934503">
              <w:rPr>
                <w:rFonts w:cs="Arial"/>
              </w:rPr>
              <w:t>(14)</w:t>
            </w:r>
            <w:r w:rsidR="0093634F">
              <w:rPr>
                <w:rFonts w:cs="Arial"/>
              </w:rPr>
              <w:fldChar w:fldCharType="end"/>
            </w:r>
          </w:p>
        </w:tc>
        <w:tc>
          <w:tcPr>
            <w:tcW w:w="1559" w:type="dxa"/>
            <w:tcBorders>
              <w:top w:val="single" w:sz="4" w:space="0" w:color="auto"/>
              <w:bottom w:val="single" w:sz="4" w:space="0" w:color="auto"/>
            </w:tcBorders>
          </w:tcPr>
          <w:p w14:paraId="0C89E9CD" w14:textId="77777777" w:rsidR="00844D44" w:rsidRPr="0025016C" w:rsidRDefault="00844D44" w:rsidP="00615363">
            <w:pPr>
              <w:spacing w:before="0" w:line="240" w:lineRule="auto"/>
              <w:rPr>
                <w:rFonts w:cs="Arial"/>
              </w:rPr>
            </w:pPr>
            <w:proofErr w:type="spellStart"/>
            <w:r w:rsidRPr="0025016C">
              <w:rPr>
                <w:rFonts w:cs="Arial"/>
              </w:rPr>
              <w:t>Ia</w:t>
            </w:r>
            <w:proofErr w:type="spellEnd"/>
          </w:p>
        </w:tc>
        <w:tc>
          <w:tcPr>
            <w:tcW w:w="5806" w:type="dxa"/>
            <w:tcBorders>
              <w:top w:val="single" w:sz="4" w:space="0" w:color="auto"/>
              <w:bottom w:val="single" w:sz="4" w:space="0" w:color="auto"/>
            </w:tcBorders>
          </w:tcPr>
          <w:p w14:paraId="21DB1BE4" w14:textId="77777777" w:rsidR="00844D44" w:rsidRPr="0025016C" w:rsidRDefault="00844D44" w:rsidP="00615363">
            <w:pPr>
              <w:spacing w:before="0" w:line="240" w:lineRule="auto"/>
              <w:rPr>
                <w:rFonts w:cs="Arial"/>
              </w:rPr>
            </w:pPr>
            <w:r w:rsidRPr="0025016C">
              <w:rPr>
                <w:rFonts w:cs="Arial"/>
              </w:rPr>
              <w:t>Total number of cases: 459</w:t>
            </w:r>
          </w:p>
          <w:p w14:paraId="0725399D" w14:textId="77777777" w:rsidR="0009174B" w:rsidRDefault="00844D44" w:rsidP="0009174B">
            <w:pPr>
              <w:pStyle w:val="ListParagraph"/>
              <w:numPr>
                <w:ilvl w:val="0"/>
                <w:numId w:val="34"/>
              </w:numPr>
              <w:spacing w:before="0" w:line="240" w:lineRule="auto"/>
              <w:rPr>
                <w:rFonts w:cs="Arial"/>
              </w:rPr>
            </w:pPr>
            <w:r w:rsidRPr="0009174B">
              <w:rPr>
                <w:rFonts w:cs="Arial"/>
              </w:rPr>
              <w:t>household contact (32%)</w:t>
            </w:r>
          </w:p>
          <w:p w14:paraId="5BEC6E64" w14:textId="77777777" w:rsidR="0009174B" w:rsidRDefault="00844D44" w:rsidP="0009174B">
            <w:pPr>
              <w:pStyle w:val="ListParagraph"/>
              <w:numPr>
                <w:ilvl w:val="0"/>
                <w:numId w:val="34"/>
              </w:numPr>
              <w:spacing w:before="0" w:line="240" w:lineRule="auto"/>
              <w:rPr>
                <w:rFonts w:cs="Arial"/>
              </w:rPr>
            </w:pPr>
            <w:r w:rsidRPr="0009174B">
              <w:rPr>
                <w:rFonts w:cs="Arial"/>
              </w:rPr>
              <w:t>animal contact (22%)</w:t>
            </w:r>
          </w:p>
          <w:p w14:paraId="59E7A84B" w14:textId="77777777" w:rsidR="0009174B" w:rsidRDefault="00844D44" w:rsidP="0009174B">
            <w:pPr>
              <w:pStyle w:val="ListParagraph"/>
              <w:numPr>
                <w:ilvl w:val="0"/>
                <w:numId w:val="34"/>
              </w:numPr>
              <w:spacing w:before="0" w:line="240" w:lineRule="auto"/>
              <w:rPr>
                <w:rFonts w:cs="Arial"/>
              </w:rPr>
            </w:pPr>
            <w:r w:rsidRPr="0009174B">
              <w:rPr>
                <w:rFonts w:cs="Arial"/>
              </w:rPr>
              <w:t>interaction at school/market/church (13%)</w:t>
            </w:r>
          </w:p>
          <w:p w14:paraId="0F9C9DE8" w14:textId="00766AB1" w:rsidR="00844D44" w:rsidRPr="0009174B" w:rsidRDefault="00844D44" w:rsidP="0009174B">
            <w:pPr>
              <w:pStyle w:val="ListParagraph"/>
              <w:numPr>
                <w:ilvl w:val="0"/>
                <w:numId w:val="34"/>
              </w:numPr>
              <w:spacing w:before="0" w:line="240" w:lineRule="auto"/>
              <w:rPr>
                <w:rFonts w:cs="Arial"/>
              </w:rPr>
            </w:pPr>
            <w:r w:rsidRPr="0009174B">
              <w:rPr>
                <w:rFonts w:cs="Arial"/>
              </w:rPr>
              <w:t>sexual/physical contact (5%)</w:t>
            </w:r>
          </w:p>
        </w:tc>
      </w:tr>
      <w:tr w:rsidR="001C619C" w:rsidRPr="0025016C" w14:paraId="038C421A" w14:textId="77777777" w:rsidTr="00A151E0">
        <w:trPr>
          <w:trHeight w:val="300"/>
          <w:jc w:val="center"/>
        </w:trPr>
        <w:tc>
          <w:tcPr>
            <w:tcW w:w="1985" w:type="dxa"/>
            <w:tcBorders>
              <w:top w:val="single" w:sz="4" w:space="0" w:color="auto"/>
              <w:bottom w:val="single" w:sz="4" w:space="0" w:color="auto"/>
            </w:tcBorders>
          </w:tcPr>
          <w:p w14:paraId="0DA470A0" w14:textId="6A6502F7" w:rsidR="00844D44" w:rsidRPr="0025016C" w:rsidRDefault="00844D44" w:rsidP="00615363">
            <w:pPr>
              <w:spacing w:before="0" w:line="240" w:lineRule="auto"/>
              <w:rPr>
                <w:rFonts w:cs="Arial"/>
              </w:rPr>
            </w:pPr>
            <w:r w:rsidRPr="7A1677BC">
              <w:rPr>
                <w:rFonts w:cs="Arial"/>
              </w:rPr>
              <w:t>Sweden, the UK</w:t>
            </w:r>
            <w:r w:rsidR="0093634F" w:rsidRPr="7A1677BC">
              <w:rPr>
                <w:rFonts w:cs="Arial"/>
              </w:rPr>
              <w:t xml:space="preserve"> </w:t>
            </w:r>
            <w:r w:rsidRPr="7A1677BC">
              <w:rPr>
                <w:rFonts w:cs="Arial"/>
              </w:rPr>
              <w:fldChar w:fldCharType="begin"/>
            </w:r>
            <w:r w:rsidRPr="7A1677BC">
              <w:rPr>
                <w:rFonts w:cs="Arial"/>
              </w:rPr>
              <w:instrText xml:space="preserve"> ADDIN ZOTERO_ITEM CSL_CITATION {"citationID":"SKfqMVXD","properties":{"formattedCitation":"(48,49)","plainCitation":"(48,49)","noteIndex":0},"citationItems":[{"id":152,"uris":["http://zotero.org/users/local/eE57gvz8/items/DA5AUBIE"],"itemData":{"id":152,"type":"article-journal","abstract":"An unprecedented upsurge in mpox, caused by clade I of the monkeypox virus (MPXV) was noted in Central Africa in 2024. The first mpox case with MPXV clade Ib outside Africa was reported in Sweden in mid-August. The case experienced a mild disease course after travelling to an affected country. No additional cases of this clade have been detected in Sweden. Strengthened public health measures and surveillance including whole genome sequencing are crucial to prevent establishment of novel MPXV clades.","container-title":"Euro Surveillance: Bulletin Europeen Sur Les Maladies Transmissibles = European Communicable Disease Bulletin","DOI":"10.2807/1560-7917.ES.2024.29.48.2400740","ISSN":"1560-7917","issue":"48","journalAbbreviation":"Euro Surveill","language":"eng","note":"PMID: 39611206\nPMCID: PMC11605805","page":"2400740","source":"PubMed","title":"First case of mpox with monkeypox virus clade Ib outside Africa in a returning traveller, Sweden, August 2024: public health measures","title-short":"First case of mpox with monkeypox virus clade Ib outside Africa in a returning traveller, Sweden, August 2024","volume":"29","author":[{"family":"Treutiger","given":"Carl-Johan"},{"family":"Filén","given":"Finn"},{"family":"Rehn","given":"Moa"},{"family":"Aarum","given":"Johan"},{"family":"Jacks","given":"Andreas"},{"family":"Gisslén","given":"Magnus"},{"family":"Sturegård","given":"Erik"},{"family":"Karlberg","given":"Maria Lind"},{"family":"Karlsson Lindsjö","given":"Oskar"},{"family":"Sondén","given":"Klara"}],"issued":{"date-parts":[["2024",11]]}}},{"id":150,"uris":["http://zotero.org/users/local/eE57gvz8/items/NM5VM85C"],"itemData":{"id":150,"type":"article-journal","abstract":"We report two importations of monkeypox virus clade Ib infection to the United Kingdom in 2024. The first was a traveller returning from Tanzania, Rwanda and Uganda, the second from Uganda. Both presented with fever and typical skin lesions; 147 contacts were followed up, 19 vaccinated with MVA-BN. Three household contacts of the first individual, including two children, became infected. These are the first reported autochthonous transmissions of clade Ib in Europe, and first paediatric cases outside the African continent.","container-title":"Euro Surveillance: Bulletin Europeen Sur Les Maladies Transmissibles = European Communicable Disease Bulletin","DOI":"10.2807/1560-7917.ES.2025.30.10.2500131","ISSN":"1560-7917","issue":"10","journalAbbreviation":"Euro Surveill","language":"eng","note":"PMID: 40084422\nPMCID: PMC11912141","page":"2500131","source":"PubMed","title":"Case series of the first five human infections with monkeypox virus clade Ib and report on the public health response, United Kingdom, October to November 2024","volume":"30","author":[{"family":"Alvi","given":"Muhammad Ibaad"},{"family":"Kliner","given":"Merav"},{"family":"Welfare","given":"William"},{"family":"Gordon","given":"N. Claire"},{"family":"Thomas","given":"Sherine"},{"family":"Padfield","given":"Simon"},{"family":"Emmett","given":"Hannah E."},{"family":"Heinsbroek","given":"Ellen"},{"family":"Hughes","given":"Gareth J."},{"family":"Groves","given":"Natalie"},{"family":"Gallagher","given":"Eileen"},{"family":"Pullan","given":"Steven"},{"family":"Belfield","given":"Amy"},{"family":"Houlihan","given":"Catherine F."},{"family":"Rampling","given":"Tommy"},{"family":"O'Hara","given":"Geraldine"},{"family":"Tunbridge","given":"Anne"},{"family":"Dunning","given":"Jake"},{"family":"Whittaker","given":"Elizabeth"},{"family":"Alonso","given":"Alejandra"},{"family":"Beadsworth","given":"Mike"},{"family":"Payne","given":"Brendan Ai"},{"family":"Chand","given":"Meera"},{"family":"Hopkins","given":"Susan"},{"family":"Armstrong","given":"Gillian"}],"issued":{"date-parts":[["2025",3]]}}}],"schema":"https://github.com/citation-style-language/schema/raw/master/csl-citation.json"} </w:instrText>
            </w:r>
            <w:r w:rsidRPr="7A1677BC">
              <w:rPr>
                <w:rFonts w:cs="Arial"/>
              </w:rPr>
              <w:fldChar w:fldCharType="separate"/>
            </w:r>
            <w:r w:rsidR="00934503" w:rsidRPr="7A1677BC">
              <w:rPr>
                <w:rFonts w:cs="Arial"/>
              </w:rPr>
              <w:t>(48,49)</w:t>
            </w:r>
            <w:r w:rsidRPr="7A1677BC">
              <w:rPr>
                <w:rFonts w:cs="Arial"/>
              </w:rPr>
              <w:fldChar w:fldCharType="end"/>
            </w:r>
          </w:p>
        </w:tc>
        <w:tc>
          <w:tcPr>
            <w:tcW w:w="1559" w:type="dxa"/>
            <w:tcBorders>
              <w:top w:val="single" w:sz="4" w:space="0" w:color="auto"/>
              <w:bottom w:val="single" w:sz="4" w:space="0" w:color="auto"/>
            </w:tcBorders>
          </w:tcPr>
          <w:p w14:paraId="788154AE" w14:textId="746A685D" w:rsidR="00844D44" w:rsidRPr="0025016C" w:rsidRDefault="00844D44" w:rsidP="007404FE">
            <w:pPr>
              <w:spacing w:before="0" w:line="240" w:lineRule="auto"/>
              <w:rPr>
                <w:rFonts w:cs="Arial"/>
              </w:rPr>
            </w:pPr>
            <w:proofErr w:type="spellStart"/>
            <w:r w:rsidRPr="0025016C">
              <w:rPr>
                <w:rFonts w:cs="Arial"/>
              </w:rPr>
              <w:t>Ib</w:t>
            </w:r>
            <w:proofErr w:type="spellEnd"/>
            <w:r w:rsidR="00721123">
              <w:rPr>
                <w:rFonts w:cs="Arial"/>
              </w:rPr>
              <w:t xml:space="preserve"> (imported)</w:t>
            </w:r>
          </w:p>
        </w:tc>
        <w:tc>
          <w:tcPr>
            <w:tcW w:w="5806" w:type="dxa"/>
            <w:tcBorders>
              <w:top w:val="single" w:sz="4" w:space="0" w:color="auto"/>
              <w:bottom w:val="single" w:sz="4" w:space="0" w:color="auto"/>
            </w:tcBorders>
          </w:tcPr>
          <w:p w14:paraId="0AAC83E1" w14:textId="6C6FE362" w:rsidR="00844D44" w:rsidRPr="0025016C" w:rsidRDefault="00844D44" w:rsidP="00615363">
            <w:pPr>
              <w:spacing w:before="0" w:line="240" w:lineRule="auto"/>
              <w:rPr>
                <w:rFonts w:cs="Arial"/>
              </w:rPr>
            </w:pPr>
            <w:r w:rsidRPr="0025016C">
              <w:rPr>
                <w:rFonts w:cs="Arial"/>
              </w:rPr>
              <w:t xml:space="preserve">One imported clade </w:t>
            </w:r>
            <w:proofErr w:type="spellStart"/>
            <w:r w:rsidRPr="0025016C">
              <w:rPr>
                <w:rFonts w:cs="Arial"/>
              </w:rPr>
              <w:t>Ib</w:t>
            </w:r>
            <w:proofErr w:type="spellEnd"/>
            <w:r w:rsidRPr="0025016C">
              <w:rPr>
                <w:rFonts w:cs="Arial"/>
              </w:rPr>
              <w:t xml:space="preserve"> mpox case was reported in Sweden in 2024, acquired infection in Africa through close physical contact - no secondary transmission.</w:t>
            </w:r>
          </w:p>
          <w:p w14:paraId="357FD146" w14:textId="2AB4C32A" w:rsidR="00844D44" w:rsidRPr="005F621E" w:rsidRDefault="00844D44" w:rsidP="005F621E">
            <w:pPr>
              <w:spacing w:before="0" w:line="240" w:lineRule="auto"/>
              <w:rPr>
                <w:rFonts w:cs="Arial"/>
              </w:rPr>
            </w:pPr>
            <w:r w:rsidRPr="0025016C">
              <w:rPr>
                <w:rFonts w:cs="Arial"/>
              </w:rPr>
              <w:t xml:space="preserve">Two imported clade </w:t>
            </w:r>
            <w:proofErr w:type="spellStart"/>
            <w:r w:rsidRPr="0025016C">
              <w:rPr>
                <w:rFonts w:cs="Arial"/>
              </w:rPr>
              <w:t>Ib</w:t>
            </w:r>
            <w:proofErr w:type="spellEnd"/>
            <w:r w:rsidRPr="0025016C">
              <w:rPr>
                <w:rFonts w:cs="Arial"/>
              </w:rPr>
              <w:t xml:space="preserve"> mpox cases were reported in the UK in 2024, acquired infection in African countries via massage/heterosexual contact</w:t>
            </w:r>
            <w:r w:rsidR="00E7757D">
              <w:rPr>
                <w:rFonts w:cs="Arial"/>
              </w:rPr>
              <w:t>. O</w:t>
            </w:r>
            <w:r w:rsidRPr="006955AF">
              <w:rPr>
                <w:rFonts w:cs="Arial"/>
              </w:rPr>
              <w:t xml:space="preserve">ne case resulted in 3 secondary cases within </w:t>
            </w:r>
            <w:r w:rsidR="00DE7CD8" w:rsidRPr="006955AF">
              <w:rPr>
                <w:rFonts w:cs="Arial"/>
              </w:rPr>
              <w:t xml:space="preserve">the </w:t>
            </w:r>
            <w:r w:rsidRPr="006955AF">
              <w:rPr>
                <w:rFonts w:cs="Arial"/>
              </w:rPr>
              <w:t>household (the partner and 2 children)</w:t>
            </w:r>
            <w:r w:rsidR="005F621E">
              <w:rPr>
                <w:rFonts w:cs="Arial"/>
              </w:rPr>
              <w:t xml:space="preserve"> and t</w:t>
            </w:r>
            <w:r w:rsidRPr="005F621E">
              <w:rPr>
                <w:rFonts w:cs="Arial"/>
              </w:rPr>
              <w:t>he other case had no secondary transmission.</w:t>
            </w:r>
          </w:p>
        </w:tc>
      </w:tr>
    </w:tbl>
    <w:p w14:paraId="65E0680B" w14:textId="77777777" w:rsidR="006E4ABB" w:rsidRPr="001F7085" w:rsidRDefault="006E4ABB" w:rsidP="001E6B97">
      <w:pPr>
        <w:pStyle w:val="Heading3"/>
        <w:spacing w:before="360"/>
        <w:rPr>
          <w:color w:val="A10000" w:themeColor="accent3"/>
        </w:rPr>
      </w:pPr>
      <w:r w:rsidRPr="00D04DAC">
        <w:t>Incubation period</w:t>
      </w:r>
    </w:p>
    <w:p w14:paraId="4F26F5FB" w14:textId="4E6EFD05" w:rsidR="00F6531C" w:rsidRPr="00A02ABC" w:rsidRDefault="00F6531C" w:rsidP="00F6531C">
      <w:pPr>
        <w:pStyle w:val="Paragraphtext"/>
        <w:rPr>
          <w:rFonts w:eastAsia="Arial"/>
        </w:rPr>
      </w:pPr>
      <w:r w:rsidRPr="00A02ABC">
        <w:rPr>
          <w:rFonts w:eastAsia="Arial"/>
        </w:rPr>
        <w:t>The</w:t>
      </w:r>
      <w:r w:rsidRPr="5E805812">
        <w:rPr>
          <w:rFonts w:eastAsia="Arial"/>
        </w:rPr>
        <w:t xml:space="preserve"> average </w:t>
      </w:r>
      <w:r w:rsidRPr="00A02ABC">
        <w:rPr>
          <w:rFonts w:eastAsia="Arial"/>
        </w:rPr>
        <w:t xml:space="preserve">incubation period </w:t>
      </w:r>
      <w:r w:rsidRPr="5E805812">
        <w:rPr>
          <w:rFonts w:eastAsia="Arial"/>
        </w:rPr>
        <w:t xml:space="preserve">for </w:t>
      </w:r>
      <w:r>
        <w:rPr>
          <w:rFonts w:eastAsia="Arial"/>
        </w:rPr>
        <w:t xml:space="preserve">mpox </w:t>
      </w:r>
      <w:r w:rsidRPr="5E805812">
        <w:rPr>
          <w:rFonts w:eastAsia="Arial"/>
        </w:rPr>
        <w:t xml:space="preserve">is estimated </w:t>
      </w:r>
      <w:r>
        <w:rPr>
          <w:rFonts w:eastAsia="Arial"/>
        </w:rPr>
        <w:t>to be</w:t>
      </w:r>
      <w:r w:rsidRPr="5E805812">
        <w:rPr>
          <w:rFonts w:eastAsia="Arial"/>
        </w:rPr>
        <w:t xml:space="preserve"> </w:t>
      </w:r>
      <w:r w:rsidRPr="0059703D">
        <w:rPr>
          <w:rFonts w:eastAsia="Arial"/>
        </w:rPr>
        <w:t>8</w:t>
      </w:r>
      <w:r w:rsidRPr="00A02ABC">
        <w:rPr>
          <w:rFonts w:eastAsia="Arial"/>
        </w:rPr>
        <w:t xml:space="preserve"> days</w:t>
      </w:r>
      <w:r>
        <w:rPr>
          <w:rFonts w:eastAsia="Arial"/>
        </w:rPr>
        <w:t>,</w:t>
      </w:r>
      <w:r w:rsidRPr="00A02ABC">
        <w:rPr>
          <w:rFonts w:eastAsia="Arial"/>
        </w:rPr>
        <w:t xml:space="preserve"> with a range of </w:t>
      </w:r>
      <w:r w:rsidRPr="5E805812">
        <w:rPr>
          <w:rFonts w:eastAsia="Arial"/>
        </w:rPr>
        <w:t>3</w:t>
      </w:r>
      <w:r w:rsidRPr="00A02ABC">
        <w:rPr>
          <w:rFonts w:eastAsia="Arial"/>
        </w:rPr>
        <w:t xml:space="preserve"> to 21 days </w:t>
      </w:r>
      <w:r w:rsidR="005E4B98">
        <w:rPr>
          <w:rFonts w:eastAsia="Arial"/>
        </w:rPr>
        <w:fldChar w:fldCharType="begin"/>
      </w:r>
      <w:r w:rsidR="00934503">
        <w:rPr>
          <w:rFonts w:eastAsia="Arial"/>
        </w:rPr>
        <w:instrText xml:space="preserve"> ADDIN ZOTERO_ITEM CSL_CITATION {"citationID":"7lS1qOU4","properties":{"formattedCitation":"(50\\uc0\\u8211{}52)","plainCitation":"(50–52)","noteIndex":0},"citationItems":[{"id":75,"uris":["http://zotero.org/users/local/eE57gvz8/items/YAYNRT5Y"],"itemData":{"id":75,"type":"webpage","title":"Mpox","URL":"https://www.who.int/news-room/fact-sheets/detail/monkeypox","author":[{"family":"World Health Organization","given":""}],"issued":{"date-parts":[["2024",8,26]]}}},{"id":108,"uris":["http://zotero.org/users/local/eE57gvz8/items/FWUABH4K"],"itemData":{"id":108,"type":"article-journal","abstract":"A &gt;600% increase in monkeypox cases occurred in the Bokungu Health Zone of the Democratic Republic of the Congo during the second half of 2013; this increase prompted an outbreak investigation. A total of 104 possible cases were reported from this health zone; among 60 suspected cases that were tested, 50 (48.1%) cases were confirmed by laboratory testing, and 10 (9.6%) tested negative for monkeypox virus (MPXV) infection. The household attack rate (i.e., rate of persons living with an infected person that develop symptoms of MPXV infection) was 50%. Nine families showed &gt;1 transmission event, and &gt;6 transmission events occurred within this health zone. Mean incubation period was 8 days (range 4-14 days). The high attack rate and transmission observed in this study reinforce the importance of surveillance and rapid identification of monkeypox cases. Community education and training are needed to prevent transmission of MPXV infection during outbreaks.","container-title":"Emerging Infectious Diseases","DOI":"10.3201/eid2206.150579","ISSN":"1080-6059","issue":"6","journalAbbreviation":"Emerg Infect Dis","language":"eng","note":"PMID: 27191380\nPMCID: PMC4880088","page":"1014-1021","source":"PubMed","title":"Extended Human-to-Human Transmission during a Monkeypox Outbreak in the Democratic Republic of the Congo","volume":"22","author":[{"family":"Nolen","given":"Leisha Diane"},{"family":"Osadebe","given":"Lynda"},{"family":"Katomba","given":"Jacques"},{"family":"Likofata","given":"Jacques"},{"family":"Mukadi","given":"Daniel"},{"family":"Monroe","given":"Benjamin"},{"family":"Doty","given":"Jeffrey"},{"family":"Hughes","given":"Christine Marie"},{"family":"Kabamba","given":"Joelle"},{"family":"Malekani","given":"Jean"},{"family":"Bomponda","given":"Pierre Lokwa"},{"family":"Lokota","given":"Jules Inonga"},{"family":"Balilo","given":"Marcel Pie"},{"family":"Likafi","given":"Toutou"},{"family":"Lushima","given":"Robert Shongo"},{"family":"Ilunga","given":"Benoit Kebela"},{"family":"Nkawa","given":"Frida"},{"family":"Pukuta","given":"Elisabeth"},{"family":"Karhemere","given":"Stomy"},{"family":"Tamfum","given":"Jean-Jacques Muyembe"},{"family":"Nguete","given":"Beatrice"},{"family":"Wemakoy","given":"Emile Okitolonda"},{"family":"McCollum","given":"Andrea M."},{"family":"Reynolds","given":"Mary G."}],"issued":{"date-parts":[["2016",6]]}}},{"id":111,"uris":["http://zotero.org/users/local/eE57gvz8/items/QEB8ZUJ2"],"itemData":{"id":111,"type":"article-journal","abstract":"BACKGROUND: In 2022, there were outbreaks of Mpox where the disease is not endemic. We summarised and compared the findings from published observational studies on the clinical presentation and epidemiology of the 2022 and previous outbreaks of Mpox.\nMETHODS: We registered a review protocol with the Open Science Framework (osf.io/j3kb7). We searched MEDLINE, Embase, CENTRAL, CINAHL and Scopus databases, and relevant websites up to August 30, 2022. Retrieved literature citations were screened for eligibility, and summary clinical presentation and epidemiological data from the included studies were pooled, when possible, using an inverse variance, random-effects model.\nRESULTS: Seventy-nine studies met the eligibility. Irrespective of outbreak, fever, headache, myalgia, lymphadenopathy, pleomorphic skin lesions, oral lesions, and sore throat were potentially highly relevant Mpox manifestations, while conjunctivitis, cough, and possibly reactivation of varicella zoster virus may be part of the clinical presentation. The mean incubation period for the 2022 outbreaks was 7.4 d (6.4-8.4 d, I2 64.2%; 4 studies: 270 cases) and for previous outbreaks, 12.9 d (10.4-15.5 d; one study: 31 cases), p &lt; .001. None of the male cases from previous outbreaks was reported to have sex with men (MSM) whereas almost all reported male cases from the 2022 outbreak were MSM. Concomitant sexually transmitted infections and perianal lesions were reported only among male cases from the 2022 outbreak, with the cases mostly presenting with genital lesions.\nCONCLUSIONS: The 2022 Mpox outbreaks appear to be mostly among MSM and have a lower incubation period compared with previous outbreaks.Key messages79 studies met the review's inclusion criteria.The 2022 Mpox outbreaks appear to have shorter incubation period compared with previous outbreaks.Established clinical presentation of Mpox includes fever, headache, myalgia, lymphadenopathy, pleomorphic skin lesions, oral lesions, and sore throat.Almost all reported cases from the 2022 Mpox outbreaks were men who had sex with men (MSM).Concomitant sexually transmitted infections and perianal lesions were only reported among cases from the 2022 Mpox outbreaks.A significantly higher proportion of Mpox cases from the 2022 outbreaks had genital lesions compared with cases from previous outbreaks.The 2022 Mpox outbreaks appear to be mostly among MSM.","container-title":"Infectious Diseases (London, England)","DOI":"10.1080/23744235.2023.2214609","ISSN":"2374-4243","issue":"7","journalAbbreviation":"Infect Dis (Lond)","language":"eng","note":"PMID: 37200216","page":"490-508","source":"PubMed","title":"Comparative evaluation of the clinical presentation and epidemiology of the 2022 and previous Mpox outbreaks: a rapid review and meta-analysis","title-short":"Comparative evaluation of the clinical presentation and epidemiology of the 2022 and previous Mpox outbreaks","volume":"55","author":[{"family":"Okoli","given":"George N."},{"family":"Van Caeseele","given":"Paul"},{"family":"Askin","given":"Nicole"},{"family":"Abou-Setta","given":"Ahmed M."}],"issued":{"date-parts":[["2023",7]]}}}],"schema":"https://github.com/citation-style-language/schema/raw/master/csl-citation.json"} </w:instrText>
      </w:r>
      <w:r w:rsidR="005E4B98">
        <w:rPr>
          <w:rFonts w:eastAsia="Arial"/>
        </w:rPr>
        <w:fldChar w:fldCharType="separate"/>
      </w:r>
      <w:r w:rsidR="00934503" w:rsidRPr="00934503">
        <w:rPr>
          <w:rFonts w:cs="Arial"/>
        </w:rPr>
        <w:t>(50–52)</w:t>
      </w:r>
      <w:r w:rsidR="005E4B98">
        <w:rPr>
          <w:rFonts w:eastAsia="Arial"/>
        </w:rPr>
        <w:fldChar w:fldCharType="end"/>
      </w:r>
      <w:r w:rsidRPr="00A02ABC">
        <w:rPr>
          <w:rFonts w:eastAsia="Arial"/>
        </w:rPr>
        <w:t>. The</w:t>
      </w:r>
      <w:r>
        <w:rPr>
          <w:rFonts w:eastAsia="Arial"/>
        </w:rPr>
        <w:t xml:space="preserve">re is no evidence to suggest the incubation period varies by clade, but </w:t>
      </w:r>
      <w:r w:rsidR="00CE2933">
        <w:rPr>
          <w:rFonts w:eastAsia="Arial"/>
        </w:rPr>
        <w:t xml:space="preserve">it </w:t>
      </w:r>
      <w:r w:rsidRPr="00A02ABC">
        <w:rPr>
          <w:rFonts w:eastAsia="Arial"/>
        </w:rPr>
        <w:t>may be influenced by transmission</w:t>
      </w:r>
      <w:r w:rsidR="00914D4C" w:rsidRPr="00914D4C">
        <w:rPr>
          <w:rFonts w:eastAsia="Arial"/>
        </w:rPr>
        <w:t xml:space="preserve"> </w:t>
      </w:r>
      <w:r w:rsidR="00914D4C" w:rsidRPr="00A02ABC">
        <w:rPr>
          <w:rFonts w:eastAsia="Arial"/>
        </w:rPr>
        <w:t>route</w:t>
      </w:r>
      <w:r w:rsidRPr="00A02ABC">
        <w:rPr>
          <w:rFonts w:eastAsia="Arial"/>
        </w:rPr>
        <w:t xml:space="preserve">, with </w:t>
      </w:r>
      <w:r w:rsidR="004759DD">
        <w:rPr>
          <w:rFonts w:eastAsia="Arial"/>
        </w:rPr>
        <w:t xml:space="preserve">infections acquired through </w:t>
      </w:r>
      <w:r>
        <w:rPr>
          <w:rFonts w:eastAsia="Arial"/>
        </w:rPr>
        <w:t>direct</w:t>
      </w:r>
      <w:r w:rsidRPr="00A02ABC">
        <w:rPr>
          <w:rFonts w:eastAsia="Arial"/>
        </w:rPr>
        <w:t xml:space="preserve"> exposure (e.g.</w:t>
      </w:r>
      <w:r>
        <w:rPr>
          <w:rFonts w:eastAsia="Arial"/>
        </w:rPr>
        <w:t>,</w:t>
      </w:r>
      <w:r w:rsidRPr="00A02ABC">
        <w:rPr>
          <w:rFonts w:eastAsia="Arial"/>
        </w:rPr>
        <w:t xml:space="preserve"> contact with broken skin or mucous membrane</w:t>
      </w:r>
      <w:r w:rsidR="00B70739">
        <w:rPr>
          <w:rFonts w:eastAsia="Arial"/>
        </w:rPr>
        <w:t>s</w:t>
      </w:r>
      <w:r w:rsidRPr="00A02ABC">
        <w:rPr>
          <w:rFonts w:eastAsia="Arial"/>
        </w:rPr>
        <w:t xml:space="preserve">) having a shorter incubation period </w:t>
      </w:r>
      <w:r w:rsidR="00EB2BC6">
        <w:rPr>
          <w:rFonts w:eastAsia="Arial"/>
        </w:rPr>
        <w:fldChar w:fldCharType="begin"/>
      </w:r>
      <w:r w:rsidR="00934503">
        <w:rPr>
          <w:rFonts w:eastAsia="Arial"/>
        </w:rPr>
        <w:instrText xml:space="preserve"> ADDIN ZOTERO_ITEM CSL_CITATION {"citationID":"3coUCvWt","properties":{"formattedCitation":"(53)","plainCitation":"(53)","noteIndex":0},"citationItems":[{"id":114,"uris":["http://zotero.org/users/local/eE57gvz8/items/P3CDMKJS"],"itemData":{"id":114,"type":"article-journal","abstract":"In May 2022, monkeypox outbreaks have been reported in countries not endemic for monkeypox. We estimated the monkeypox incubation period, using reported exposure and symptom-onset times for 18 cases detected and confirmed in the Netherlands up to 31 May 2022. Mean incubation period was 9.0 [corrected] days (5th-95th percentiles: 4.2-17.3), underpinning the current recommendation to monitor or isolate/quarantine case contacts for 21 days. However, as the incubation period may differ between different transmission routes, further epidemiological investigations are needed.","container-title":"Euro Surveillance: Bulletin Europeen Sur Les Maladies Transmissibles = European Communicable Disease Bulletin","DOI":"10.2807/1560-7917.ES.2022.27.24.2200448","ISSN":"1560-7917","issue":"24","journalAbbreviation":"Euro Surveill","language":"eng","note":"PMID: 35713026\nPMCID: PMC9205160","page":"2200448","source":"PubMed","title":"Estimated incubation period for monkeypox cases confirmed in the Netherlands, May 2022","volume":"27","author":[{"family":"Miura","given":"Fuminari"},{"family":"Ewijk","given":"Catharina E.","non-dropping-particle":"van"},{"family":"Backer","given":"Jantien A."},{"family":"Xiridou","given":"Maria"},{"family":"Franz","given":"Eelco"},{"family":"Op de Coul","given":"Eline"},{"family":"Brandwagt","given":"Diederik"},{"family":"Cleef","given":"Brigitte","non-dropping-particle":"van"},{"family":"Rijckevorsel","given":"Gini","non-dropping-particle":"van"},{"family":"Swaan","given":"Corien"},{"family":"Hof","given":"Susan","non-dropping-particle":"van den"},{"family":"Wallinga","given":"Jacco"}],"issued":{"date-parts":[["2022",6]]}}}],"schema":"https://github.com/citation-style-language/schema/raw/master/csl-citation.json"} </w:instrText>
      </w:r>
      <w:r w:rsidR="00EB2BC6">
        <w:rPr>
          <w:rFonts w:eastAsia="Arial"/>
        </w:rPr>
        <w:fldChar w:fldCharType="separate"/>
      </w:r>
      <w:r w:rsidR="00934503" w:rsidRPr="00934503">
        <w:rPr>
          <w:rFonts w:eastAsia="Arial" w:cs="Arial"/>
        </w:rPr>
        <w:t>(53)</w:t>
      </w:r>
      <w:r w:rsidR="00EB2BC6">
        <w:rPr>
          <w:rFonts w:eastAsia="Arial"/>
        </w:rPr>
        <w:fldChar w:fldCharType="end"/>
      </w:r>
      <w:r>
        <w:rPr>
          <w:rFonts w:eastAsia="Arial"/>
        </w:rPr>
        <w:t xml:space="preserve">. </w:t>
      </w:r>
    </w:p>
    <w:p w14:paraId="5CC55A8E" w14:textId="77777777" w:rsidR="006E4ABB" w:rsidRPr="00D04DAC" w:rsidRDefault="006E4ABB" w:rsidP="006E4ABB">
      <w:pPr>
        <w:pStyle w:val="Heading3"/>
      </w:pPr>
      <w:bookmarkStart w:id="16" w:name="_Infectious_period"/>
      <w:bookmarkEnd w:id="16"/>
      <w:r w:rsidRPr="00D04DAC">
        <w:t>Infectio</w:t>
      </w:r>
      <w:r>
        <w:t>us</w:t>
      </w:r>
      <w:r w:rsidRPr="00D04DAC">
        <w:t xml:space="preserve"> period</w:t>
      </w:r>
    </w:p>
    <w:p w14:paraId="484B110E" w14:textId="7EF42627" w:rsidR="00587417" w:rsidRDefault="005962D8" w:rsidP="00587417">
      <w:pPr>
        <w:rPr>
          <w:rFonts w:cs="Arial"/>
        </w:rPr>
      </w:pPr>
      <w:r>
        <w:rPr>
          <w:rFonts w:eastAsia="Arial"/>
        </w:rPr>
        <w:t>People with mpox</w:t>
      </w:r>
      <w:r w:rsidR="00587417" w:rsidRPr="32DF4891">
        <w:rPr>
          <w:rFonts w:eastAsia="Arial"/>
        </w:rPr>
        <w:t xml:space="preserve"> </w:t>
      </w:r>
      <w:r w:rsidR="00554EA7">
        <w:rPr>
          <w:rFonts w:eastAsia="Arial"/>
        </w:rPr>
        <w:t xml:space="preserve">are </w:t>
      </w:r>
      <w:r w:rsidR="00D221A8">
        <w:rPr>
          <w:rFonts w:eastAsia="Arial"/>
        </w:rPr>
        <w:t xml:space="preserve">typically </w:t>
      </w:r>
      <w:r w:rsidR="00554EA7">
        <w:rPr>
          <w:rFonts w:eastAsia="Arial"/>
        </w:rPr>
        <w:t xml:space="preserve">infectious from </w:t>
      </w:r>
      <w:r w:rsidR="00587417" w:rsidRPr="00A02ABC">
        <w:rPr>
          <w:rFonts w:eastAsia="Arial"/>
        </w:rPr>
        <w:t>the onset of symptoms</w:t>
      </w:r>
      <w:r w:rsidR="00FA79C9">
        <w:rPr>
          <w:rFonts w:eastAsia="Arial"/>
        </w:rPr>
        <w:t>—</w:t>
      </w:r>
      <w:r w:rsidR="00587417" w:rsidRPr="00A02ABC">
        <w:rPr>
          <w:rFonts w:eastAsia="Arial"/>
        </w:rPr>
        <w:t>either prodrome, rash</w:t>
      </w:r>
      <w:r w:rsidR="00734721">
        <w:rPr>
          <w:rFonts w:eastAsia="Arial"/>
        </w:rPr>
        <w:t>,</w:t>
      </w:r>
      <w:r w:rsidR="00587417" w:rsidRPr="00A02ABC">
        <w:rPr>
          <w:rFonts w:eastAsia="Arial"/>
        </w:rPr>
        <w:t xml:space="preserve"> or proctitis</w:t>
      </w:r>
      <w:r w:rsidR="000823C5">
        <w:rPr>
          <w:rFonts w:eastAsia="Arial"/>
        </w:rPr>
        <w:t xml:space="preserve"> </w:t>
      </w:r>
      <w:r w:rsidR="000870DB">
        <w:rPr>
          <w:rFonts w:eastAsia="Arial"/>
        </w:rPr>
        <w:fldChar w:fldCharType="begin"/>
      </w:r>
      <w:r w:rsidR="00934503">
        <w:rPr>
          <w:rFonts w:eastAsia="Arial"/>
        </w:rPr>
        <w:instrText xml:space="preserve"> ADDIN ZOTERO_ITEM CSL_CITATION {"citationID":"Y8YO9hrP","properties":{"formattedCitation":"(26)","plainCitation":"(26)","noteIndex":0},"citationItems":[{"id":124,"uris":["http://zotero.org/users/local/eE57gvz8/items/UU5BZZAJ"],"itemData":{"id":124,"type":"webpage","title":"Clinical management and infection prevention and control for mpox: living guideline, May 2025","URL":"https://www.who.int/publications/i/item/B09434","author":[{"family":"World Health Organization","given":""}]}}],"schema":"https://github.com/citation-style-language/schema/raw/master/csl-citation.json"} </w:instrText>
      </w:r>
      <w:r w:rsidR="000870DB">
        <w:rPr>
          <w:rFonts w:eastAsia="Arial"/>
        </w:rPr>
        <w:fldChar w:fldCharType="separate"/>
      </w:r>
      <w:r w:rsidR="00934503" w:rsidRPr="00934503">
        <w:rPr>
          <w:rFonts w:cs="Arial"/>
        </w:rPr>
        <w:t>(26)</w:t>
      </w:r>
      <w:r w:rsidR="000870DB">
        <w:rPr>
          <w:rFonts w:eastAsia="Arial"/>
        </w:rPr>
        <w:fldChar w:fldCharType="end"/>
      </w:r>
      <w:r w:rsidR="00587417" w:rsidRPr="00A02ABC">
        <w:rPr>
          <w:rFonts w:eastAsia="Arial"/>
        </w:rPr>
        <w:t xml:space="preserve">. </w:t>
      </w:r>
      <w:r w:rsidR="00B43DD6" w:rsidRPr="009253A6">
        <w:rPr>
          <w:rFonts w:eastAsia="Arial"/>
        </w:rPr>
        <w:t>People</w:t>
      </w:r>
      <w:r w:rsidR="00587417" w:rsidRPr="00A02ABC">
        <w:rPr>
          <w:rFonts w:eastAsia="Arial"/>
        </w:rPr>
        <w:t xml:space="preserve"> remain infectious until all symptoms have resolved, and all lesions have formed scabs and fallen off, leaving fresh skin </w:t>
      </w:r>
      <w:r w:rsidR="00587417" w:rsidRPr="00A02ABC">
        <w:rPr>
          <w:rFonts w:eastAsia="Arial"/>
        </w:rPr>
        <w:lastRenderedPageBreak/>
        <w:t>underneath.</w:t>
      </w:r>
      <w:r w:rsidR="00587417">
        <w:rPr>
          <w:rFonts w:eastAsia="Arial"/>
        </w:rPr>
        <w:t xml:space="preserve"> </w:t>
      </w:r>
      <w:r w:rsidR="00587417" w:rsidRPr="009253A6">
        <w:rPr>
          <w:rFonts w:eastAsia="Arial"/>
        </w:rPr>
        <w:t xml:space="preserve">Some </w:t>
      </w:r>
      <w:r w:rsidR="00B43DD6" w:rsidRPr="009253A6">
        <w:rPr>
          <w:rFonts w:eastAsia="Arial"/>
        </w:rPr>
        <w:t>people</w:t>
      </w:r>
      <w:r w:rsidR="00587417" w:rsidRPr="00A02ABC">
        <w:rPr>
          <w:rFonts w:eastAsia="Arial"/>
        </w:rPr>
        <w:t xml:space="preserve"> may not be aware of their exact symptom onset date</w:t>
      </w:r>
      <w:r w:rsidR="00F915D2">
        <w:rPr>
          <w:rFonts w:eastAsia="Arial"/>
        </w:rPr>
        <w:t>,</w:t>
      </w:r>
      <w:r w:rsidR="00587417" w:rsidRPr="00A02ABC">
        <w:rPr>
          <w:rFonts w:eastAsia="Arial"/>
        </w:rPr>
        <w:t xml:space="preserve"> as initial symptoms may be very subtle or not visible </w:t>
      </w:r>
      <w:r w:rsidR="007C640E">
        <w:rPr>
          <w:rFonts w:eastAsia="Arial"/>
        </w:rPr>
        <w:fldChar w:fldCharType="begin"/>
      </w:r>
      <w:r w:rsidR="00934503">
        <w:rPr>
          <w:rFonts w:eastAsia="Arial"/>
        </w:rPr>
        <w:instrText xml:space="preserve"> ADDIN ZOTERO_ITEM CSL_CITATION {"citationID":"2XN4RQGC","properties":{"formattedCitation":"(26,36,54\\uc0\\u8211{}56)","plainCitation":"(26,36,54–56)","noteIndex":0},"citationItems":[{"id":79,"uris":["http://zotero.org/users/local/eE57gvz8/items/IHFTHCI6"],"itemData":{"id":79,"type":"article-journal","abstract":"Monkeypox virus (MPXV) has spread globally. Emerging studies have now provided evidence regarding MPXV transmission, that can inform rational evidence-based policies and reduce misinformation on this topic. We aimed to review the evidence on transmission of the virus. Real-world studies have isolated viable viruses from high-touch surfaces for as long as 15 days. Strong evidence suggests that the current circulating monkeypox (mpox) has evolved from previous outbreaks outside of Africa, but it is yet unknown whether these mutations may lead to an inherently increased infectivity of the virus. Strong evidence also suggests that the main route of current MPXV transmission is sexual; through either close contact or directly, with detection of culturable virus in saliva, nasopharynx, and sperm for prolonged periods and the presence of rashes mainly in genital areas. The milder clinical presentations and the potential presence of presymptomatic transmission in the current circulating variant compared to previous clades, as well as the dominance of spread amongst men who have sex with men (MSMs) suggests that mpox has a developed distinct clinical phenotype that has increased its transmissibility. Increased public awareness of MPXV transmission modalities may lead to earlier detection of the spillover of new cases into other groups.","container-title":"Journal of Medical Virology","DOI":"10.1002/jmv.28534","ISSN":"1096-9071","issue":"2","journalAbbreviation":"J Med Virol","language":"eng","note":"PMID: 36708091\nPMCID: PMC10107822","page":"e28534","source":"PubMed","title":"Transmission of monkeypox/mpox virus: A narrative review of environmental, viral, host, and population factors in relation to the 2022 international outbreak","title-short":"Transmission of monkeypox/mpox virus","volume":"95","author":[{"family":"Pan","given":"Daniel"},{"family":"Nazareth","given":"Joshua"},{"family":"Sze","given":"Shirley"},{"family":"Martin","given":"Christopher A."},{"family":"Decker","given":"Jonathan"},{"family":"Fletcher","given":"Eve"},{"family":"Déirdre Hollingsworth","given":"T."},{"family":"Barer","given":"Michael R."},{"family":"Pareek","given":"Manish"},{"family":"Tang","given":"Julian W."}],"issued":{"date-parts":[["2023",2]]}}},{"id":120,"uris":["http://zotero.org/users/local/eE57gvz8/items/A7V33LBV"],"itemData":{"id":120,"type":"webpage","title":"Guidance Principles for monkeypox control in the UK: 4 nations consensus statement","URL":"https://www.gov.uk/government/publications/principles-for-monkeypox-control-in-the-uk-4-nations-consensus-statement/principles-for-monkeypox-control-in-the-uk-4-nations-consensus-statement","author":[{"family":"United Kingdom Health Security Agency","given":""}]}},{"id":121,"uris":["http://zotero.org/users/local/eE57gvz8/items/J2DHIRS9"],"itemData":{"id":121,"type":"article-journal","abstract":"The zoonosis human monkeypox (MPX) was discovered in 1970, twelve years after the discovery of monkeypox virus (MPXV) in a Danish laboratory in 1958. Historically confined to West Africa (WA) and the Congo basin (CB), new epidemics in Sudan and the United States of America (USA) have fuelled new research highlighting environmental factors contributing to the expanded geographical spread of monkeypox virus (MPXV). A systematic literature review was conducted in MEDLINE® (Ovid), MEDLINE® (PubMed) and Google Scholar databases using the search terms: monkeypox, MPXV and \"human monkeypox\". The literature revealed MPX has classic prodromal symptoms followed by a total body rash. The sole distinguishing clinical characteristic from other pox-like illnesses is the profound lymphadenopathy. Laboratory diagnosis of MPX is essential, a suitable test for endemic areas is under development but not yet available. For the time being anti-poxvirus antibodies in an unvaccinated individual with a history of severe illness and rash can suggest MPX infection. The reservoir host remains elusive yet the rope squirrel and Gambian pouched rat appear to be the most likely candidates. Transmission includes fomite, droplet, direct contact with infected humans or animals and consumption of infected meat. Though smallpox vaccination is protective against MPXV, new non-immune generations contribute to increasing incidence. Environmental factors are increasing the frequency of contact with potential hosts, thus increasing the risk of animal-to-human transmission. Increased risk of transmission through globalisation, conflict and environmental influences makes MPX a more realistic threat to previously unaffected countries. Health worker training and further development and accessibility of suitable diagnostic tests, vaccinations and anti-viral treatment is becoming increasingly necessary.","container-title":"Tropical Medicine and Infectious Disease","DOI":"10.3390/tropicalmed1010008","ISSN":"2414-6366","issue":"1","journalAbbreviation":"Trop Med Infect Dis","language":"eng","note":"PMID: 30270859\nPMCID: PMC6082047","page":"8","source":"PubMed","title":"Human Monkeypox: Current State of Knowledge and Implications for the Future","title-short":"Human Monkeypox","volume":"1","author":[{"family":"Brown","given":"Katy"},{"family":"Leggat","given":"Peter A."}],"issued":{"date-parts":[["2016",12,20]]}}},{"id":124,"uris":["http://zotero.org/users/local/eE57gvz8/items/UU5BZZAJ"],"itemData":{"id":124,"type":"webpage","title":"Clinical management and infection prevention and control for mpox: living guideline, May 2025","URL":"https://www.who.int/publications/i/item/B09434","author":[{"family":"World Health Organization","given":""}]}},{"id":125,"uris":["http://zotero.org/users/local/eE57gvz8/items/BQVYPTK5"],"itemData":{"id":125,"type":"webpage","title":"Disease Outbreak News: Multi-country monkeypox outbreak in non-endemic countries","URL":"https://www.who.int/emergencies/disease-outbreak-news/item/2022-DON393","author":[{"family":"World Health Organization","given":""}]}}],"schema":"https://github.com/citation-style-language/schema/raw/master/csl-citation.json"} </w:instrText>
      </w:r>
      <w:r w:rsidR="007C640E">
        <w:rPr>
          <w:rFonts w:eastAsia="Arial"/>
        </w:rPr>
        <w:fldChar w:fldCharType="separate"/>
      </w:r>
      <w:r w:rsidR="00934503" w:rsidRPr="00934503">
        <w:rPr>
          <w:rFonts w:cs="Arial"/>
          <w:kern w:val="0"/>
        </w:rPr>
        <w:t>(26,36,54–56)</w:t>
      </w:r>
      <w:r w:rsidR="007C640E">
        <w:rPr>
          <w:rFonts w:eastAsia="Arial"/>
        </w:rPr>
        <w:fldChar w:fldCharType="end"/>
      </w:r>
      <w:r w:rsidR="7EAC37B9" w:rsidRPr="00A02ABC">
        <w:rPr>
          <w:rFonts w:eastAsia="Arial"/>
        </w:rPr>
        <w:t xml:space="preserve">. </w:t>
      </w:r>
    </w:p>
    <w:p w14:paraId="283F5B72" w14:textId="05697305" w:rsidR="00B9361F" w:rsidRDefault="00B9361F" w:rsidP="00587417">
      <w:pPr>
        <w:rPr>
          <w:rFonts w:cs="Arial"/>
        </w:rPr>
      </w:pPr>
      <w:r>
        <w:rPr>
          <w:rFonts w:eastAsia="Arial"/>
        </w:rPr>
        <w:t>There is limited evidence regarding infectivity pre-symptom onset</w:t>
      </w:r>
      <w:r w:rsidR="008B36C3">
        <w:rPr>
          <w:rFonts w:eastAsia="Arial"/>
        </w:rPr>
        <w:t>. However,</w:t>
      </w:r>
      <w:r>
        <w:rPr>
          <w:rFonts w:eastAsia="Arial"/>
        </w:rPr>
        <w:t xml:space="preserve"> </w:t>
      </w:r>
      <w:r w:rsidR="2E67E578" w:rsidRPr="07AA4545">
        <w:rPr>
          <w:rFonts w:eastAsia="Arial"/>
        </w:rPr>
        <w:t xml:space="preserve">a small number of </w:t>
      </w:r>
      <w:r w:rsidR="007B0118">
        <w:rPr>
          <w:rFonts w:eastAsia="Arial"/>
        </w:rPr>
        <w:t xml:space="preserve">studies </w:t>
      </w:r>
      <w:r w:rsidR="0029181E">
        <w:rPr>
          <w:rFonts w:eastAsia="Arial"/>
        </w:rPr>
        <w:t xml:space="preserve">have </w:t>
      </w:r>
      <w:r w:rsidR="007B0118">
        <w:rPr>
          <w:rFonts w:eastAsia="Arial"/>
        </w:rPr>
        <w:t>demonstrat</w:t>
      </w:r>
      <w:r w:rsidR="0029181E">
        <w:rPr>
          <w:rFonts w:eastAsia="Arial"/>
        </w:rPr>
        <w:t>ed</w:t>
      </w:r>
      <w:r w:rsidR="007B0118">
        <w:rPr>
          <w:rFonts w:eastAsia="Arial"/>
        </w:rPr>
        <w:t xml:space="preserve"> pre-symptomatic transmission</w:t>
      </w:r>
      <w:r w:rsidR="000C1786">
        <w:rPr>
          <w:rFonts w:eastAsia="Arial"/>
        </w:rPr>
        <w:t>,</w:t>
      </w:r>
      <w:r w:rsidR="007B0118">
        <w:rPr>
          <w:rFonts w:eastAsia="Arial"/>
        </w:rPr>
        <w:t xml:space="preserve"> </w:t>
      </w:r>
      <w:r w:rsidR="06DC8AC6" w:rsidRPr="07AA4545">
        <w:rPr>
          <w:rFonts w:eastAsia="Arial"/>
        </w:rPr>
        <w:t>or presence of virus</w:t>
      </w:r>
      <w:r w:rsidR="000C1786">
        <w:rPr>
          <w:rFonts w:eastAsia="Arial"/>
        </w:rPr>
        <w:t>,</w:t>
      </w:r>
      <w:r w:rsidR="007B0118" w:rsidRPr="07AA4545">
        <w:rPr>
          <w:rFonts w:eastAsia="Arial"/>
        </w:rPr>
        <w:t xml:space="preserve"> </w:t>
      </w:r>
      <w:r w:rsidR="007B0118">
        <w:rPr>
          <w:rFonts w:eastAsia="Arial"/>
        </w:rPr>
        <w:t>up to 4 days</w:t>
      </w:r>
      <w:r w:rsidR="00203BD5">
        <w:rPr>
          <w:rFonts w:eastAsia="Arial"/>
        </w:rPr>
        <w:t xml:space="preserve"> prior to symptom onset</w:t>
      </w:r>
      <w:r w:rsidR="00EE5370">
        <w:rPr>
          <w:rFonts w:eastAsia="Arial"/>
        </w:rPr>
        <w:t xml:space="preserve"> </w:t>
      </w:r>
      <w:r w:rsidR="006C2CDC">
        <w:rPr>
          <w:rFonts w:eastAsia="Arial"/>
        </w:rPr>
        <w:fldChar w:fldCharType="begin"/>
      </w:r>
      <w:r w:rsidR="00934503">
        <w:rPr>
          <w:rFonts w:eastAsia="Arial"/>
        </w:rPr>
        <w:instrText xml:space="preserve"> ADDIN ZOTERO_ITEM CSL_CITATION {"citationID":"OXpCDHZS","properties":{"formattedCitation":"(26,57\\uc0\\u8211{}60)","plainCitation":"(26,57–60)","noteIndex":0},"citationItems":[{"id":124,"uris":["http://zotero.org/users/local/eE57gvz8/items/UU5BZZAJ"],"itemData":{"id":124,"type":"webpage","title":"Clinical management and infection prevention and control for mpox: living guideline, May 2025","URL":"https://www.who.int/publications/i/item/B09434","author":[{"family":"World Health Organization","given":""}]}},{"id":173,"uris":["http://zotero.org/users/local/eE57gvz8/items/BSRAXDLE"],"itemData":{"id":173,"type":"article-journal","abstract":"We describe the results of a prospective observational study of the clinical natural history of human monkeypox (mpox) virus (MPXV) infections at the remote L'Hopital General de Reference de Kole (Kole hospital), the rainforest of the Congo River basin of the Democratic Republic of the Congo (DRC) from March 2007 until August 2011. The research was conducted jointly by the Institute National de Recherche Biomedical (INRB) and the US Army Medical Research Institute of Infectious Diseases (USAMRIID). The Kole hospital was one of the two previous WHO Mpox study sites (1981-1986). The hospital is staffed by a Spanish Order of Catholic Nuns from La Congregation Des Soeurs Missionnaires Du Christ Jesus including two Spanish physicians, who were members of the Order as well, were part of the WHO study on human mpox. Of 244 patients admitted with a clinical diagnosis of MPXV infection, 216 were positive in both the Pan-Orthopox and MPXV specific PCR. The cardinal observations of these 216 patients are summarized in this report. There were three deaths (3/216) among these hospitalized patients; fetal death occurred in 3 of 4 patients who were pregnant at admission, with the placenta of one fetus demonstrating prominent MPXV infection of the chorionic villi. The most common complaints were rash (96.8%), malaise (85.2%), sore throat (78.2%), and lymphadenopathy/adenopathy (57.4%). The most common physical exam findings were mpox rash (99.5%) and lymphadenopathy (98.6%). The single patient without the classic mpox rash had been previously vaccinated against smallpox. Age group of less than 5 years had the highest lesion count. Primary household cases tended to have higher lesion counts than secondary or later same household cases. Of the 216 patients, 200 were tested for IgM &amp; IgG antibodies (Abs) to Orthopoxviruses. All 200 patients had anti-orthopoxvirus IgG Abs; whereas 189/200 were positive for IgM. Patients with hypoalbuminemia had a high risk of severe disease. Patients with fatal disease had higher maximum geometric mean values than survivors for the following variables, respectively: viral DNA in blood (DNAemia); maximum lesion count; day of admission mean AST and ALT.","container-title":"PLoS neglected tropical diseases","DOI":"10.1371/journal.pntd.0010384","ISSN":"1935-2735","issue":"4","journalAbbreviation":"PLoS Negl Trop Dis","language":"eng","note":"PMID: 37079637\nPMCID: PMC10153724","page":"e0010384","source":"PubMed","title":"Clinical characterization and placental pathology of mpox infection in hospitalized patients in the Democratic Republic of the Congo","volume":"17","author":[{"family":"Pittman","given":"Phillip R."},{"family":"Martin","given":"James W."},{"family":"Kingebeni","given":"Placide Mbala"},{"family":"Tamfum","given":"Jean-Jacques Muyembe"},{"family":"Mwema","given":"Gaston"},{"family":"Wan","given":"Qingwen"},{"family":"Ewala","given":"Pierre"},{"family":"Alonga","given":"Jules"},{"family":"Bilulu","given":"Guy"},{"family":"Reynolds","given":"Mary G."},{"family":"Quinn","given":"Xiaofei"},{"family":"Norris","given":"Sarah"},{"family":"Townsend","given":"Michael B."},{"family":"Satheshkumar","given":"Panayampalli S."},{"family":"Wadding","given":"James"},{"family":"Soltis","given":"Bryony"},{"family":"Honko","given":"Anna"},{"family":"Güereña","given":"Fernando B."},{"family":"Korman","given":"Lawrence"},{"family":"Patterson","given":"Kerry"},{"family":"Schwartz","given":"David A."},{"family":"Huggins","given":"John W."},{"literal":"Kole Human Mpox Infection Study Group"}],"issued":{"date-parts":[["2023",4]]}}},{"id":176,"uris":["http://zotero.org/users/local/eE57gvz8/items/MVHYFJ8K"],"itemData":{"id":176,"type":"article-journal","abstract":"Abstract\n            \n              Objective\n              To analyse the transmission dynamics of the monkeypox outbreak in the UK, declared a Public Health Emergency of International Concern in July 2022.\n            \n            \n              Design\n              Contact tracing study, linking data on case-contact pairs and on probable exposure dates.\n            \n            \n              Setting\n              Case questionnaires from the UK Health Security Agency (UKHSA), United Kingdom.\n            \n            \n              Participants\n              2746 people with polymerase chain reaction confirmed monkeypox virus in the UK between 6 May and 1 August 2022.\n            \n            \n              Main outcome measures\n              The incubation period and serial interval of a monkeypox infection using two bayesian time delay models—one corrected for interval censoring (ICC—interval censoring corrected) and one corrected for interval censoring, right truncation, and epidemic phase bias (ICRTC—interval censoring right truncation corrected). Growth rates of cases by reporting date, when monkeypox virus was confirmed and reported to UKHSA, were estimated using generalised additive models.\n            \n            \n              Results\n              The mean age of participants was 37.8 years and 95% reported being gay, bisexual, and other men who have sex with men (1160 out of 1213 reporting). The mean incubation period was estimated to be 7.6 days (95% credible interval 6.5 to 9.9) using the ICC model and 7.8 days (6.6 to 9.2) using the ICRTC model. The estimated mean serial interval was 8.0 days (95% credible interval 6.5 to 9.8) using the ICC model and 9.5 days (7.4 to 12.3) using the ICRTC model. Although the mean serial interval was longer than the incubation period for both models, short serial intervals were more common than short incubation periods, with the 25th centile and the median of the serial interval shorter than the incubation period. For the ICC and ICRTC models, the corresponding estimates ranged from 1.8 days (95% credible interval 1.5 to 1.8) to 1.6 days (1.4 to 1.6) shorter at the 25th centile and 1.6 days (1.5 to 1.7) to 0.8 days (0.3 to 1.2) shorter at the median. 10 out of 13 linked patients had documented pre-symptomatic transmission. Doubling times of cases declined from 9.07 days (95% confidence interval 12.63 to 7.08) on the 6 May, when the first case of monkeypox was reported in the UK, to a halving time of 29 days (95% confidence interval 38.02 to 23.44) on 1 August.\n            \n            \n              Conclusions\n              Analysis of the instantaneous growth rate of monkeypox incidence indicates that the epidemic peaked in the UK as of 9 July and then started to decline. Short serial intervals were more common than short incubation periods suggesting considerable pre-symptomatic transmission, which was validated through linked patient level records. For patients who could be linked through personally identifiable data, four days was the maximum time that transmission was detected before symptoms manifested. An isolation period of 16 to 23 days would be required to detect 95% of people with a potential infection. The 95th centile of the serial interval was between 23 and 41 days, suggesting long infectious periods.","container-title":"BMJ","DOI":"10.1136/bmj-2022-073153","ISSN":"1756-1833","journalAbbreviation":"BMJ","language":"en","page":"e073153","source":"DOI.org (Crossref)","title":"Transmission dynamics of monkeypox in the United Kingdom: contact tracing study","title-short":"Transmission dynamics of monkeypox in the United Kingdom","author":[{"family":"Ward","given":"Thomas"},{"family":"Christie","given":"Rachel"},{"family":"Paton","given":"Robert S"},{"family":"Cumming","given":"Fergus"},{"family":"Overton","given":"Christopher E"}],"issued":{"date-parts":[["2022",11,2]]}}},{"id":178,"uris":["http://zotero.org/users/local/eE57gvz8/items/36MKUH6Q"],"itemData":{"id":178,"type":"article-journal","abstract":"Mpox has spread rapidly to many countries in nonendemic regions. After reviewing detailed exposure histories of 109 pairs of mpox cases in the Netherlands, we identified 34 pairs where transmission was likely and the infectee reported a single potential infector with a mean serial interval of 10.1 days (95% credible interval, 6.6-14.7 days). Further investigation into pairs from 1 regional public health service revealed that presymptomatic transmission may have occurred in 5 of 18 pairs. These findings emphasize that precaution remains key, regardless of the presence of recognizable symptoms of mpox.","container-title":"The Journal of Infectious Diseases","DOI":"10.1093/infdis/jiad091","ISSN":"1537-6613","issue":"3","journalAbbreviation":"J Infect Dis","language":"eng","note":"PMID: 37014716\nPMCID: PMC10938196","page":"800-804","source":"PubMed","title":"Time Scales of Human Mpox Transmission in The Netherlands","volume":"229","author":[{"family":"Miura","given":"Fuminari"},{"family":"Backer","given":"Jantien A."},{"family":"Rijckevorsel","given":"Gini","non-dropping-particle":"van"},{"family":"Bavalia","given":"Roisin"},{"family":"Raven","given":"Stijn"},{"family":"Petrignani","given":"Mariska"},{"family":"Ainslie","given":"Kylie E. C."},{"family":"Wallinga","given":"Jacco"},{"literal":"Dutch Mpox Response Team"}],"issued":{"date-parts":[["2024",3,14]]}}},{"id":117,"uris":["http://zotero.org/users/local/eE57gvz8/items/9FYRIA88"],"itemData":{"id":117,"type":"article-journal","abstract":"The risk of infection after exposure to clade IIb mpox virus (MPXV) is unknown, and potential presymptomatic shedding of MPXV remains to be demonstrated. High-risk contacts of mpox patients were followed-up in a prospective longitudinal cohort study. Individuals reporting sexual contact, &gt;15 min skin-to-skin contact, or living in the same household with an mpox patient were recruited in a sexual health clinic in Antwerp, Belgium. Participants kept a symptom diary, performed daily self-sampling (anorectal, genital, and saliva), and presented for weekly clinic visits for physical examination and sampling (blood and oropharyngeal). Samples were tested for MPXV by PCR. Between June 24 and July 31, 2022, 25 contacts were included, of which 12/18 (66.0%) sexual and 1/7 (14.0%) nonsexual contacts showed evidence of infection by MPXV-PCR. Six cases had typical mpox symptoms. Viral DNA was detected as early as 4 days before symptom onset in 5 of them. In 3 of these cases, replication-competent virus was demonstrated in the presymptomatic phase. These findings confirm the existence of presymptomatic shedding of replication-competent MPXV and emphasize the high risk of transmission during sexual contact. Sexual contacts of mpox cases should abstain from sex during the incubation period, irrespective of symptoms.","container-title":"Journal of Medical Virology","DOI":"10.1002/jmv.28769","ISSN":"1096-9071","issue":"5","journalAbbreviation":"J Med Virol","language":"eng","note":"PMID: 37212312","page":"e28769","source":"PubMed","title":"Presymptomatic viral shedding in high-risk mpox contacts: A prospective cohort study","title-short":"Presymptomatic viral shedding in high-risk mpox contacts","volume":"95","author":[{"family":"Brosius","given":"Isabel"},{"family":"Van Dijck","given":"Christophe"},{"family":"Coppens","given":"Jasmine"},{"family":"Vandenhove","given":"Leen"},{"family":"Bangwen","given":"Eugene"},{"family":"Vanroye","given":"Fien"},{"family":"Verschueren","given":"Jacob"},{"literal":"ITM MPOX Study Group"},{"family":"Zange","given":"Sabine"},{"family":"Bugert","given":"Joachim"},{"family":"Michiels","given":"Johan"},{"family":"Bottieau","given":"Emmanuel"},{"family":"Soentjens","given":"Patrick"},{"family":"Griensven","given":"Johan","non-dropping-particle":"van"},{"family":"Kenyon","given":"Chris"},{"family":"Ariën","given":"Kevin K."},{"family":"Van Esbroeck","given":"Marjan"},{"family":"Vercauteren","given":"Koen"},{"family":"Liesenborghs","given":"Laurens"}],"issued":{"date-parts":[["2023",5]]}}}],"schema":"https://github.com/citation-style-language/schema/raw/master/csl-citation.json"} </w:instrText>
      </w:r>
      <w:r w:rsidR="006C2CDC">
        <w:rPr>
          <w:rFonts w:eastAsia="Arial"/>
        </w:rPr>
        <w:fldChar w:fldCharType="separate"/>
      </w:r>
      <w:r w:rsidR="00934503" w:rsidRPr="00934503">
        <w:rPr>
          <w:rFonts w:cs="Arial"/>
          <w:kern w:val="0"/>
        </w:rPr>
        <w:t>(26,57–60)</w:t>
      </w:r>
      <w:r w:rsidR="006C2CDC">
        <w:rPr>
          <w:rFonts w:eastAsia="Arial"/>
        </w:rPr>
        <w:fldChar w:fldCharType="end"/>
      </w:r>
      <w:r w:rsidR="00D95B17">
        <w:rPr>
          <w:rFonts w:eastAsia="Arial"/>
        </w:rPr>
        <w:t>.</w:t>
      </w:r>
    </w:p>
    <w:p w14:paraId="08037E77" w14:textId="112E8256" w:rsidR="00721817" w:rsidRDefault="0C153DE4" w:rsidP="07AA4545">
      <w:pPr>
        <w:rPr>
          <w:rFonts w:cs="Arial"/>
        </w:rPr>
      </w:pPr>
      <w:r w:rsidRPr="4734D323">
        <w:rPr>
          <w:rFonts w:cs="Arial"/>
        </w:rPr>
        <w:t>Contact tracing is generally recommended from symptom onset</w:t>
      </w:r>
      <w:r w:rsidR="008A0387">
        <w:rPr>
          <w:rFonts w:cs="Arial"/>
        </w:rPr>
        <w:t>. H</w:t>
      </w:r>
      <w:r w:rsidRPr="4734D323">
        <w:rPr>
          <w:rFonts w:cs="Arial"/>
        </w:rPr>
        <w:t>owever</w:t>
      </w:r>
      <w:r w:rsidR="00E867FF">
        <w:rPr>
          <w:rFonts w:cs="Arial"/>
        </w:rPr>
        <w:t>,</w:t>
      </w:r>
      <w:r w:rsidR="16268B6D" w:rsidRPr="4734D323">
        <w:rPr>
          <w:rFonts w:cs="Arial"/>
        </w:rPr>
        <w:t xml:space="preserve"> </w:t>
      </w:r>
      <w:r w:rsidRPr="4734D323">
        <w:rPr>
          <w:rFonts w:cs="Arial"/>
        </w:rPr>
        <w:t xml:space="preserve">PHUs </w:t>
      </w:r>
      <w:r w:rsidR="056EA7E0" w:rsidRPr="4734D323">
        <w:rPr>
          <w:rFonts w:cs="Arial"/>
        </w:rPr>
        <w:t>may</w:t>
      </w:r>
      <w:r w:rsidR="031E60CC" w:rsidRPr="4734D323">
        <w:rPr>
          <w:rFonts w:cs="Arial"/>
        </w:rPr>
        <w:t xml:space="preserve"> consider undertaking contact tracing for</w:t>
      </w:r>
      <w:r w:rsidRPr="4734D323">
        <w:rPr>
          <w:rFonts w:cs="Arial"/>
        </w:rPr>
        <w:t xml:space="preserve"> </w:t>
      </w:r>
      <w:r w:rsidR="413F4D2F" w:rsidRPr="4734D323">
        <w:rPr>
          <w:rFonts w:cs="Arial"/>
        </w:rPr>
        <w:t xml:space="preserve">up to </w:t>
      </w:r>
      <w:r w:rsidRPr="4734D323">
        <w:rPr>
          <w:rFonts w:cs="Arial"/>
        </w:rPr>
        <w:t>4 days pre-symptom onset</w:t>
      </w:r>
      <w:r w:rsidR="00721817" w:rsidRPr="4734D323">
        <w:rPr>
          <w:rFonts w:cs="Arial"/>
        </w:rPr>
        <w:t xml:space="preserve"> </w:t>
      </w:r>
      <w:r w:rsidR="00CE2FF0" w:rsidRPr="4734D323">
        <w:rPr>
          <w:rFonts w:cs="Arial"/>
        </w:rPr>
        <w:t>for</w:t>
      </w:r>
      <w:r w:rsidR="00721817" w:rsidRPr="4734D323">
        <w:rPr>
          <w:rFonts w:cs="Arial"/>
        </w:rPr>
        <w:t>:</w:t>
      </w:r>
    </w:p>
    <w:p w14:paraId="28746F30" w14:textId="365338F6" w:rsidR="00912022" w:rsidRDefault="0C153DE4" w:rsidP="0009174B">
      <w:pPr>
        <w:pStyle w:val="ListParagraph"/>
        <w:numPr>
          <w:ilvl w:val="0"/>
          <w:numId w:val="27"/>
        </w:numPr>
        <w:rPr>
          <w:rFonts w:cs="Arial"/>
        </w:rPr>
      </w:pPr>
      <w:r w:rsidRPr="00721817">
        <w:rPr>
          <w:rFonts w:cs="Arial"/>
        </w:rPr>
        <w:t>exposures in highly susceptible populations</w:t>
      </w:r>
      <w:r w:rsidR="71CA013A" w:rsidRPr="00721817">
        <w:rPr>
          <w:rFonts w:cs="Arial"/>
        </w:rPr>
        <w:t xml:space="preserve"> (e.g. exposure on an oncology ward)</w:t>
      </w:r>
      <w:r w:rsidR="00AD3B0A" w:rsidRPr="00721817">
        <w:rPr>
          <w:rFonts w:cs="Arial"/>
        </w:rPr>
        <w:t xml:space="preserve"> </w:t>
      </w:r>
    </w:p>
    <w:p w14:paraId="00B02E82" w14:textId="31BD010C" w:rsidR="0C153DE4" w:rsidRPr="00721817" w:rsidRDefault="00A961EF" w:rsidP="0009174B">
      <w:pPr>
        <w:pStyle w:val="ListParagraph"/>
        <w:numPr>
          <w:ilvl w:val="0"/>
          <w:numId w:val="27"/>
        </w:numPr>
        <w:rPr>
          <w:rFonts w:cs="Arial"/>
        </w:rPr>
      </w:pPr>
      <w:r w:rsidRPr="4734D323">
        <w:rPr>
          <w:rFonts w:cs="Arial"/>
        </w:rPr>
        <w:t>sexual contacts</w:t>
      </w:r>
      <w:r w:rsidR="000940CC" w:rsidRPr="4734D323">
        <w:rPr>
          <w:rFonts w:cs="Arial"/>
        </w:rPr>
        <w:t xml:space="preserve"> (</w:t>
      </w:r>
      <w:r w:rsidR="00EE20B6" w:rsidRPr="4734D323">
        <w:rPr>
          <w:rFonts w:cs="Arial"/>
        </w:rPr>
        <w:t>due to the potential for</w:t>
      </w:r>
      <w:r w:rsidR="000940CC" w:rsidRPr="4734D323">
        <w:rPr>
          <w:rFonts w:cs="Arial"/>
        </w:rPr>
        <w:t xml:space="preserve"> unrecognised</w:t>
      </w:r>
      <w:r w:rsidR="00666B63" w:rsidRPr="4734D323">
        <w:rPr>
          <w:rFonts w:cs="Arial"/>
        </w:rPr>
        <w:t xml:space="preserve"> anorectal or genital</w:t>
      </w:r>
      <w:r w:rsidR="000940CC" w:rsidRPr="4734D323">
        <w:rPr>
          <w:rFonts w:cs="Arial"/>
        </w:rPr>
        <w:t xml:space="preserve"> </w:t>
      </w:r>
      <w:r w:rsidR="00932F9C" w:rsidRPr="4734D323">
        <w:rPr>
          <w:rFonts w:cs="Arial"/>
        </w:rPr>
        <w:t>lesion</w:t>
      </w:r>
      <w:r w:rsidR="00666B63" w:rsidRPr="4734D323">
        <w:rPr>
          <w:rFonts w:cs="Arial"/>
        </w:rPr>
        <w:t>s</w:t>
      </w:r>
      <w:r w:rsidR="002F7763" w:rsidRPr="4734D323">
        <w:rPr>
          <w:rFonts w:cs="Arial"/>
        </w:rPr>
        <w:t xml:space="preserve"> </w:t>
      </w:r>
      <w:r w:rsidR="00577D0C" w:rsidRPr="4734D323">
        <w:rPr>
          <w:rFonts w:cs="Arial"/>
        </w:rPr>
        <w:t xml:space="preserve">and </w:t>
      </w:r>
      <w:r w:rsidR="00012607" w:rsidRPr="4734D323">
        <w:rPr>
          <w:rFonts w:cs="Arial"/>
        </w:rPr>
        <w:t>absent</w:t>
      </w:r>
      <w:r w:rsidR="002F7763" w:rsidRPr="4734D323">
        <w:rPr>
          <w:rFonts w:cs="Arial"/>
        </w:rPr>
        <w:t xml:space="preserve"> prodromal symptoms</w:t>
      </w:r>
      <w:r w:rsidR="00666B63" w:rsidRPr="4734D323">
        <w:rPr>
          <w:rFonts w:cs="Arial"/>
        </w:rPr>
        <w:t>)</w:t>
      </w:r>
      <w:r w:rsidR="0C153DE4" w:rsidRPr="4734D323">
        <w:rPr>
          <w:rFonts w:cs="Arial"/>
        </w:rPr>
        <w:t>.</w:t>
      </w:r>
    </w:p>
    <w:p w14:paraId="00F6A93C" w14:textId="3DCF7C13" w:rsidR="00FB541B" w:rsidRDefault="00222EBA" w:rsidP="00587417">
      <w:pPr>
        <w:rPr>
          <w:rFonts w:cs="Arial"/>
        </w:rPr>
      </w:pPr>
      <w:r>
        <w:rPr>
          <w:rFonts w:cs="Arial"/>
        </w:rPr>
        <w:t>Symptomatic c</w:t>
      </w:r>
      <w:r w:rsidR="00587417" w:rsidRPr="1CE0B292">
        <w:rPr>
          <w:rFonts w:cs="Arial"/>
        </w:rPr>
        <w:t>ases</w:t>
      </w:r>
      <w:r w:rsidR="00587417" w:rsidRPr="23CC9C65">
        <w:rPr>
          <w:rFonts w:cs="Arial"/>
        </w:rPr>
        <w:t xml:space="preserve"> </w:t>
      </w:r>
      <w:r w:rsidR="006E195A">
        <w:rPr>
          <w:rFonts w:cs="Arial"/>
        </w:rPr>
        <w:t>without</w:t>
      </w:r>
      <w:r w:rsidR="00587417" w:rsidRPr="24572324">
        <w:rPr>
          <w:rFonts w:cs="Arial"/>
        </w:rPr>
        <w:t xml:space="preserve"> visible lesions </w:t>
      </w:r>
      <w:r w:rsidR="00587417" w:rsidRPr="0E6A2EB8">
        <w:rPr>
          <w:rFonts w:cs="Arial"/>
        </w:rPr>
        <w:t xml:space="preserve">should </w:t>
      </w:r>
      <w:r w:rsidR="00587417" w:rsidRPr="5DD0AFFD">
        <w:rPr>
          <w:rFonts w:cs="Arial"/>
        </w:rPr>
        <w:t xml:space="preserve">be </w:t>
      </w:r>
      <w:r w:rsidR="00587417" w:rsidRPr="0E6A2EB8">
        <w:rPr>
          <w:rFonts w:cs="Arial"/>
        </w:rPr>
        <w:t xml:space="preserve">considered </w:t>
      </w:r>
      <w:r w:rsidR="00587417" w:rsidRPr="57367EC4">
        <w:rPr>
          <w:rFonts w:cs="Arial"/>
        </w:rPr>
        <w:t xml:space="preserve">infectious </w:t>
      </w:r>
      <w:r w:rsidR="00351425">
        <w:rPr>
          <w:rFonts w:cs="Arial"/>
        </w:rPr>
        <w:t xml:space="preserve">until complete resolution of all </w:t>
      </w:r>
      <w:r w:rsidR="00F37A7E">
        <w:rPr>
          <w:rFonts w:cs="Arial"/>
        </w:rPr>
        <w:t>symptoms</w:t>
      </w:r>
      <w:r w:rsidR="00351425">
        <w:rPr>
          <w:rFonts w:cs="Arial"/>
        </w:rPr>
        <w:t>, or after</w:t>
      </w:r>
      <w:r w:rsidR="00587417" w:rsidRPr="5FB9B796">
        <w:rPr>
          <w:rFonts w:cs="Arial"/>
        </w:rPr>
        <w:t xml:space="preserve"> 21 days </w:t>
      </w:r>
      <w:r w:rsidR="00F37A7E">
        <w:rPr>
          <w:rFonts w:cs="Arial"/>
        </w:rPr>
        <w:t>post symptom onset, whichever is longer</w:t>
      </w:r>
      <w:r w:rsidR="00587417" w:rsidRPr="24572324">
        <w:rPr>
          <w:rFonts w:cs="Arial"/>
        </w:rPr>
        <w:t>.</w:t>
      </w:r>
      <w:r w:rsidR="00FB541B">
        <w:rPr>
          <w:rFonts w:cs="Arial"/>
        </w:rPr>
        <w:t xml:space="preserve"> See </w:t>
      </w:r>
      <w:hyperlink w:anchor="_Guidance_for_cases" w:history="1">
        <w:r w:rsidR="00FB541B" w:rsidRPr="00FB541B">
          <w:rPr>
            <w:rStyle w:val="Hyperlink"/>
            <w:rFonts w:cs="Arial"/>
          </w:rPr>
          <w:t>Guidance for cases without visible skin lesions</w:t>
        </w:r>
      </w:hyperlink>
      <w:r w:rsidR="00FB541B">
        <w:rPr>
          <w:rFonts w:cs="Arial"/>
        </w:rPr>
        <w:t>.</w:t>
      </w:r>
    </w:p>
    <w:p w14:paraId="04F6598D" w14:textId="776536DD" w:rsidR="00587417" w:rsidRPr="005D13F4" w:rsidRDefault="00587417" w:rsidP="00587417">
      <w:pPr>
        <w:rPr>
          <w:rFonts w:cs="Arial"/>
        </w:rPr>
      </w:pPr>
      <w:r>
        <w:rPr>
          <w:rFonts w:cs="Arial"/>
        </w:rPr>
        <w:t>Asymptomatic cases should be considered infectious for 21 days after a positive test</w:t>
      </w:r>
      <w:r w:rsidR="00B9687D">
        <w:rPr>
          <w:rFonts w:cs="Arial"/>
        </w:rPr>
        <w:t>.</w:t>
      </w:r>
      <w:r>
        <w:rPr>
          <w:rFonts w:cs="Arial"/>
        </w:rPr>
        <w:t xml:space="preserve"> </w:t>
      </w:r>
      <w:r w:rsidR="00B9687D">
        <w:rPr>
          <w:rFonts w:cs="Arial"/>
        </w:rPr>
        <w:t>S</w:t>
      </w:r>
      <w:r>
        <w:rPr>
          <w:rFonts w:cs="Arial"/>
        </w:rPr>
        <w:t xml:space="preserve">ee </w:t>
      </w:r>
      <w:hyperlink w:anchor="_Guidance_for_asymptomatic" w:history="1">
        <w:r w:rsidRPr="00BB5CDB">
          <w:rPr>
            <w:rStyle w:val="Hyperlink"/>
            <w:rFonts w:cs="Arial"/>
          </w:rPr>
          <w:t>Guidance for asymptomatic cases</w:t>
        </w:r>
      </w:hyperlink>
      <w:r w:rsidRPr="7701FEE9">
        <w:rPr>
          <w:rFonts w:cs="Arial"/>
        </w:rPr>
        <w:t>.</w:t>
      </w:r>
      <w:r>
        <w:rPr>
          <w:rFonts w:cs="Arial"/>
        </w:rPr>
        <w:t xml:space="preserve"> </w:t>
      </w:r>
    </w:p>
    <w:p w14:paraId="375053F6" w14:textId="77777777" w:rsidR="006E4ABB" w:rsidRDefault="006E4ABB" w:rsidP="006E4ABB">
      <w:pPr>
        <w:spacing w:before="360"/>
        <w:rPr>
          <w:rFonts w:eastAsiaTheme="majorEastAsia" w:cstheme="majorBidi"/>
          <w:b/>
          <w:color w:val="033636" w:themeColor="text2"/>
          <w:sz w:val="40"/>
          <w:szCs w:val="40"/>
        </w:rPr>
      </w:pPr>
      <w:r w:rsidRPr="40B2AF73">
        <w:rPr>
          <w:rFonts w:eastAsiaTheme="majorEastAsia" w:cstheme="majorBidi"/>
          <w:b/>
          <w:color w:val="033636" w:themeColor="text2"/>
          <w:sz w:val="40"/>
          <w:szCs w:val="40"/>
        </w:rPr>
        <w:t xml:space="preserve">Clinical </w:t>
      </w:r>
      <w:r>
        <w:rPr>
          <w:rFonts w:eastAsiaTheme="majorEastAsia" w:cstheme="majorBidi"/>
          <w:b/>
          <w:color w:val="033636" w:themeColor="text2"/>
          <w:sz w:val="40"/>
          <w:szCs w:val="40"/>
        </w:rPr>
        <w:t>condition</w:t>
      </w:r>
    </w:p>
    <w:p w14:paraId="1FB1D345" w14:textId="7BC672B0" w:rsidR="006E4ABB" w:rsidRDefault="006E4ABB" w:rsidP="006E4ABB">
      <w:pPr>
        <w:pStyle w:val="Heading3"/>
      </w:pPr>
      <w:r>
        <w:t>Clinical features</w:t>
      </w:r>
    </w:p>
    <w:p w14:paraId="76BDFCF7" w14:textId="74CC05E8" w:rsidR="00446490" w:rsidRPr="00A02ABC" w:rsidRDefault="00446490" w:rsidP="00446490">
      <w:pPr>
        <w:pStyle w:val="Paragraphtext"/>
        <w:rPr>
          <w:rFonts w:eastAsia="Arial"/>
        </w:rPr>
      </w:pPr>
      <w:r w:rsidRPr="00A02ABC">
        <w:rPr>
          <w:rFonts w:eastAsia="Arial"/>
        </w:rPr>
        <w:t xml:space="preserve">Mpox is usually a self-limiting disease with symptoms lasting 2 to 4 weeks. </w:t>
      </w:r>
    </w:p>
    <w:p w14:paraId="719E9061" w14:textId="4D15DB67" w:rsidR="00446490" w:rsidRPr="00A02ABC" w:rsidRDefault="00446490" w:rsidP="00446490">
      <w:pPr>
        <w:pStyle w:val="Paragraphtext"/>
        <w:rPr>
          <w:rFonts w:eastAsia="Arial"/>
        </w:rPr>
      </w:pPr>
      <w:r w:rsidRPr="00A02ABC">
        <w:rPr>
          <w:rFonts w:eastAsia="Arial"/>
        </w:rPr>
        <w:t>The illness may have a prodromal period lasting 1 to 5 days</w:t>
      </w:r>
      <w:r w:rsidR="00551103">
        <w:rPr>
          <w:rFonts w:eastAsia="Arial"/>
        </w:rPr>
        <w:t>,</w:t>
      </w:r>
      <w:r w:rsidRPr="00A02ABC">
        <w:rPr>
          <w:rFonts w:eastAsia="Arial"/>
        </w:rPr>
        <w:t xml:space="preserve"> characterised by lymphadenopathy, fever (≥38</w:t>
      </w:r>
      <w:r w:rsidR="004A3F8E">
        <w:rPr>
          <w:rFonts w:eastAsia="Arial"/>
        </w:rPr>
        <w:t> </w:t>
      </w:r>
      <w:r w:rsidRPr="00A02ABC">
        <w:rPr>
          <w:rFonts w:eastAsia="Arial"/>
        </w:rPr>
        <w:t>°C) or history of fever, headache, myalgia, arthralgia, back pain</w:t>
      </w:r>
      <w:r w:rsidRPr="19123E43">
        <w:rPr>
          <w:rFonts w:eastAsia="Arial"/>
        </w:rPr>
        <w:t>,</w:t>
      </w:r>
      <w:r w:rsidRPr="00A02ABC">
        <w:rPr>
          <w:rFonts w:eastAsia="Arial"/>
        </w:rPr>
        <w:t xml:space="preserve"> and sore throat. Not all cases report prodromal symptoms </w:t>
      </w:r>
      <w:r w:rsidR="00DC7848">
        <w:rPr>
          <w:rFonts w:eastAsia="Arial"/>
        </w:rPr>
        <w:fldChar w:fldCharType="begin"/>
      </w:r>
      <w:r w:rsidR="00934503">
        <w:rPr>
          <w:rFonts w:eastAsia="Arial"/>
        </w:rPr>
        <w:instrText xml:space="preserve"> ADDIN ZOTERO_ITEM CSL_CITATION {"citationID":"GBYD9Xz1","properties":{"formattedCitation":"(18,61)","plainCitation":"(18,61)","noteIndex":0},"citationItems":[{"id":65,"uris":["http://zotero.org/users/local/eE57gvz8/items/2JBJBS38"],"itemData":{"id":65,"type":"article-journal","abstract":"PURPOSE: The worldwide mpox outbreak starting in May 2022 marks the occurrence of another previously atypical infectious disease in Europe. This study's objective was to present a comprehensive overview based on the gathered data and to illustrate the approach of the Cologne Health Department to contain the mpox outbreak.\nMETHODS: In this retrospective observational study, 368 individuals reported to the Cologne Health Department as PCR-positive for mpox were included. Data were collected in structured telephone interviews and digitally processed.\nRESULTS: The first mpox case in Cologne was recorded on May 24, 2022. The local outbreak lasted approximately 4 months and reached its peak in July. The last reported case in Cologne occurred on September 17. Transmissions mostly occurred through sexual contacts (67.4%) or other close physical contacts (4.6%) between men, but also through fomites, in the context of events or occasionally in the work environment. In 21.5% of cases, no route of infection could be determined. The mean incubation period was 8.2 days. Clinically, mpox infections usually presented with skin and/or mucosal lesions accompanied by general symptoms. In 74.8% of cases, a prodromal stage was absent. Initially, the rash often had an unspecific appearance, but in the further clinical course, it usually passed through the typical stages. Most infections resolved spontaneously under home care. In 3.5% of cases, however, inpatient hospitalisation was required. Infected persons with a previous smallpox vaccination had 0.43 times the odds of unvaccinated persons to be affected by lesions in 3 or more body regions and 0.30 times the odds to develop lesions in all 5 body regions. Previous vaccination statistically reduced the total duration of symptoms by 2.0 days.\nCONCLUSIONS: The mpox outbreak 2022 in Cologne primarily affected men who have sex with men and have reported recent sexual encounters. The observed average incubation period was shorter than initially assumed. Mucosal involvement and associated symptoms occur in a relevant number of cases and can lead to more severe clinical courses. Previous smallpox vaccination was statistically significantly associated with milder courses of mpox. In the case of an unclear rash or symptoms suggesting mucosal involvement, mpox should be considered as a differential diagnosis. An equally rapid and well-orchestrated public health response are crucial for infection control.","container-title":"Infection","DOI":"10.1007/s15010-023-01997-x","ISSN":"1439-0973","issue":"5","journalAbbreviation":"Infection","language":"eng","note":"PMID: 36787016\nPMCID: PMC9926425","page":"1369-1381","source":"PubMed","title":"Mpox outbreak 2022: an overview of all cases reported to the Cologne Health Department","title-short":"Mpox outbreak 2022","volume":"51","author":[{"family":"Kröger","given":"Sophia Toya"},{"family":"Lehmann","given":"Max Christian"},{"family":"Treutlein","given":"Melanie"},{"family":"Fiethe","given":"Achim"},{"family":"Kossow","given":"Annelene"},{"family":"Küfer-Weiß","given":"Annika"},{"family":"Nießen","given":"Johannes"},{"family":"Grüne","given":"Barbara"}],"issued":{"date-parts":[["2023",10]]}}},{"id":126,"uris":["http://zotero.org/users/local/eE57gvz8/items/Q7W6DGW8"],"itemData":{"id":126,"type":"webpage","title":"Monkeypox: information for primary care","URL":"https://assets.publishing.service.gov.uk/government/uploads/system/uploads/attachment_data/file/850059/Monkeypox_information_for_primary_care.pdf","author":[{"family":"Public Health England","given":""}]}}],"schema":"https://github.com/citation-style-language/schema/raw/master/csl-citation.json"} </w:instrText>
      </w:r>
      <w:r w:rsidR="00DC7848">
        <w:rPr>
          <w:rFonts w:eastAsia="Arial"/>
        </w:rPr>
        <w:fldChar w:fldCharType="separate"/>
      </w:r>
      <w:r w:rsidR="00934503" w:rsidRPr="00934503">
        <w:rPr>
          <w:rFonts w:eastAsia="Arial" w:cs="Arial"/>
        </w:rPr>
        <w:t>(18,61)</w:t>
      </w:r>
      <w:r w:rsidR="00DC7848">
        <w:rPr>
          <w:rFonts w:eastAsia="Arial"/>
        </w:rPr>
        <w:fldChar w:fldCharType="end"/>
      </w:r>
      <w:r w:rsidRPr="00A02ABC">
        <w:rPr>
          <w:rFonts w:eastAsia="Arial"/>
        </w:rPr>
        <w:t>.</w:t>
      </w:r>
    </w:p>
    <w:p w14:paraId="6B15D4CB" w14:textId="52ED7381" w:rsidR="00446490" w:rsidRPr="00A02ABC" w:rsidRDefault="00446490" w:rsidP="00446490">
      <w:pPr>
        <w:pStyle w:val="Paragraphtext"/>
        <w:rPr>
          <w:rFonts w:eastAsia="Arial"/>
        </w:rPr>
      </w:pPr>
      <w:r w:rsidRPr="00A02ABC">
        <w:rPr>
          <w:rFonts w:eastAsia="Arial"/>
        </w:rPr>
        <w:t>A maculopapular rash is typical of mpox and may develop 1 to 5 days after the onset of fever. The rash may be generalised or localised, discrete</w:t>
      </w:r>
      <w:r>
        <w:rPr>
          <w:rFonts w:eastAsia="Arial"/>
        </w:rPr>
        <w:t>,</w:t>
      </w:r>
      <w:r w:rsidRPr="00A02ABC">
        <w:rPr>
          <w:rFonts w:eastAsia="Arial"/>
        </w:rPr>
        <w:t xml:space="preserve"> or confluent. It is classically described as centrifugal, more concentrated on the face and extremities than the trunk. Skin lesions often present first as macules (lesions with a flat base), which progress to papules (slightly raised firm lesions), vesicles (lesions filled with clear fluid)</w:t>
      </w:r>
      <w:r w:rsidR="00F6089F">
        <w:rPr>
          <w:rFonts w:eastAsia="Arial"/>
        </w:rPr>
        <w:t>,</w:t>
      </w:r>
      <w:r w:rsidRPr="00A02ABC">
        <w:rPr>
          <w:rFonts w:eastAsia="Arial"/>
        </w:rPr>
        <w:t xml:space="preserve"> and pustules (lesions filled with yellowish fluid). Crusted scabbing usually begins 14 to 21 days after rash onset. Scabs then fall off, leaving dyspigmented scars </w:t>
      </w:r>
      <w:r w:rsidR="00573254">
        <w:rPr>
          <w:rFonts w:eastAsia="Arial"/>
        </w:rPr>
        <w:fldChar w:fldCharType="begin"/>
      </w:r>
      <w:r w:rsidR="00934503">
        <w:rPr>
          <w:rFonts w:eastAsia="Arial"/>
        </w:rPr>
        <w:instrText xml:space="preserve"> ADDIN ZOTERO_ITEM CSL_CITATION {"citationID":"hVdRgaEV","properties":{"formattedCitation":"(62)","plainCitation":"(62)","noteIndex":0},"citationItems":[{"id":127,"uris":["http://zotero.org/users/local/eE57gvz8/items/KK587ADQ"],"itemData":{"id":127,"type":"article-journal","abstract":"Human monkeypox is a rare viral zoonosis endemic to central and western Africa that has recently emerged in the USA. Laboratory diagnosis is important because the virus can cause disease that is clinically indistinguishable from other pox-like illnesses, particularly smallpox and chickenpox. Although the natural animal reservoir of the monkeypox virus is unknown, rodents are the probable source of its introduction into the USA. A clear understanding of the virulence and transmissibility of human monkeypox has been limited by inconsistencies in epidemiological investigations. Monkeypox is the most important orthopoxvirus infection in human beings since the eradication of smallpox in the 1970s. There is currently no proven treatment for human monkeypox, and questions about its potential as an agent of bioterrorism persist.","container-title":"The Lancet. Infectious Diseases","DOI":"10.1016/s1473-3099(03)00856-9","ISSN":"1473-3099","issue":"1","journalAbbreviation":"Lancet Infect Dis","language":"eng","note":"PMID: 14720564\nPMCID: PMC9628772","page":"15-25","source":"PubMed","title":"Human monkeypox: an emerging zoonosis","title-short":"Human monkeypox","volume":"4","author":[{"family":"Di Giulio","given":"Daniel B."},{"family":"Eckburg","given":"Paul B."}],"issued":{"date-parts":[["2004",1]]}}}],"schema":"https://github.com/citation-style-language/schema/raw/master/csl-citation.json"} </w:instrText>
      </w:r>
      <w:r w:rsidR="00573254">
        <w:rPr>
          <w:rFonts w:eastAsia="Arial"/>
        </w:rPr>
        <w:fldChar w:fldCharType="separate"/>
      </w:r>
      <w:r w:rsidR="00934503" w:rsidRPr="00934503">
        <w:rPr>
          <w:rFonts w:eastAsia="Arial" w:cs="Arial"/>
        </w:rPr>
        <w:t>(62)</w:t>
      </w:r>
      <w:r w:rsidR="00573254">
        <w:rPr>
          <w:rFonts w:eastAsia="Arial"/>
        </w:rPr>
        <w:fldChar w:fldCharType="end"/>
      </w:r>
      <w:r w:rsidRPr="00A02ABC">
        <w:rPr>
          <w:rFonts w:eastAsia="Arial"/>
        </w:rPr>
        <w:t xml:space="preserve">. </w:t>
      </w:r>
    </w:p>
    <w:p w14:paraId="46C8EE52" w14:textId="311E5D8F" w:rsidR="00446490" w:rsidRPr="00A02ABC" w:rsidRDefault="00446490">
      <w:pPr>
        <w:pStyle w:val="Paragraphtext"/>
        <w:rPr>
          <w:rFonts w:eastAsia="Arial"/>
        </w:rPr>
      </w:pPr>
      <w:r w:rsidRPr="4734D323">
        <w:rPr>
          <w:rFonts w:eastAsia="Arial"/>
        </w:rPr>
        <w:t xml:space="preserve">Many cases associated with the </w:t>
      </w:r>
      <w:r w:rsidR="00DE72A7" w:rsidRPr="4734D323">
        <w:rPr>
          <w:rFonts w:eastAsia="Arial"/>
        </w:rPr>
        <w:t xml:space="preserve">global </w:t>
      </w:r>
      <w:r w:rsidRPr="4734D323">
        <w:rPr>
          <w:rFonts w:eastAsia="Arial"/>
        </w:rPr>
        <w:t xml:space="preserve">clade IIb outbreak have not presented with the classically described clinical picture for mpox </w:t>
      </w:r>
      <w:r w:rsidR="00986981">
        <w:rPr>
          <w:rFonts w:eastAsia="Arial"/>
        </w:rPr>
        <w:t>outlined</w:t>
      </w:r>
      <w:r w:rsidRPr="4734D323">
        <w:rPr>
          <w:rFonts w:eastAsia="Arial"/>
        </w:rPr>
        <w:t xml:space="preserve"> above </w:t>
      </w:r>
      <w:r w:rsidRPr="4734D323">
        <w:rPr>
          <w:rFonts w:eastAsia="Arial"/>
        </w:rPr>
        <w:fldChar w:fldCharType="begin"/>
      </w:r>
      <w:r w:rsidR="00934503">
        <w:rPr>
          <w:rFonts w:eastAsia="Arial"/>
        </w:rPr>
        <w:instrText xml:space="preserve"> ADDIN ZOTERO_ITEM CSL_CITATION {"citationID":"P55fASFV","properties":{"formattedCitation":"(42,63)","plainCitation":"(42,63)","noteIndex":0},"citationItems":[{"id":97,"uris":["http://zotero.org/users/local/eE57gvz8/items/YCYEB6JN"],"itemData":{"id":97,"type":"webpage","title":"Multi-country monkeypox outbreak: situation update","URL":"https://www.who.int/emergencies/disease-outbreak-news/item/2022-DON396","author":[{"family":"World Health Organization","given":""}],"issued":{"date-parts":[["2022",6,27]]}}},{"id":131,"uris":["http://zotero.org/users/local/eE57gvz8/items/HN6BITER"],"itemData":{"id":131,"type":"article-journal","abstract":"On 23 July 2022, the World Health Organization declared the global mpox outbreak as a public health emergency of international significance. The mpox virus (MPXV) that caused the outbreak was classified as clade IIb, which belongs to the West African clade. However, the relationship between MPXV clades and symptoms, as well as the severity of mpox outcomes, is not fully understood. Thus, we aimed to investigate the global mpox prevalence and the differences in clinical manifestations and outcomes among patients with mpox between pre-outbreak (2003-2021) and the current mpox outbreak. In this systematic review and meta-analysis, PubMed/MEDLINE, Web of Science, Embase, Cumulative Index to Nursing and Allied Health Literature, and Google Scholar were searched using the keyword \"monkeypox\" and \"mpox\" up to 13 October 2022. A random effects model was used to obtain the pooled prevalence and 95% confidence intervals. This study included 27 articles, and 5698 patients with mpox with 19 distinctive features from 19 countries across five continents were assessed. Patients with mpox during the 2022 mpox outbreak showed mild clinical manifestations and outcomes compared with those before the 2022 mpox outbreak: mild rash (relative ratio [RR]: 5.09, 95% confidence interval [CI]: 1.52-17.08), fever (0.68, 0.49-0.94), pruritus (0.25, 0.19-0.32), myalgia (0.50, 0.31-0.81), headache (0.56, 0.35-0.88), skin ulcer (0.32, 0.17-0.59), abdominal symptom (0.29, 0.20-0.42), pharyngitis (0.32, 0.18-0.58), nausea or vomiting (0.15, 0.02-0.93), conjunctivitis (0.11, 0.03-0.38), concomitant infection with HIV (1.70, 0.95-3 0.04), and death (0.02, 0.001-0.31). MPXV clade IIb exhibited higher infectivity but may cause mild disease symptoms and low mortality rate. It is important to consider MPXV infection in patients with mpox-related features and/or a history of sexual transmission to prevent the spread of the disease and recognise the current pandemic threat.","container-title":"Reviews in Medical Virology","DOI":"10.1002/rmv.2508","ISSN":"1099-1654","issue":"1","journalAbbreviation":"Rev Med Virol","language":"eng","note":"PMID: 38282393","page":"e2508","source":"PubMed","title":"Clinical characteristics and outcomes of patients with mpox during the 2022 mpox outbreak compared with those before the outbreak: A systematic review and meta-analysis","title-short":"Clinical characteristics and outcomes of patients with mpox during the 2022 mpox outbreak compared with those before the outbreak","volume":"34","author":[{"family":"Cho","given":"Wonyoung"},{"family":"Park","given":"Sangil"},{"family":"Kim","given":"Hyeon Jin"},{"family":"Lee","given":"Myeongcheol"},{"family":"Choi","given":"Yong Sung"},{"family":"Yeo","given":"Seung Geun"},{"family":"Lee","given":"Jinseok"},{"family":"Koyanagi","given":"Ai"},{"family":"Jacob","given":"Louis"},{"family":"Smith","given":"Lee"},{"family":"Rahmati","given":"Masoud"},{"family":"Ahmad","given":"Suhana"},{"family":"Fond","given":"Guillaume"},{"family":"Boyer","given":"Laurent"},{"family":"Rhee","given":"Sang Youl"},{"family":"Lee","given":"Seung Won"},{"family":"Shin","given":"Jae Il"},{"family":"Woo","given":"Ho Geol"},{"family":"Yon","given":"Dong Keon"}],"issued":{"date-parts":[["2024",1]]}}}],"schema":"https://github.com/citation-style-language/schema/raw/master/csl-citation.json"} </w:instrText>
      </w:r>
      <w:r w:rsidRPr="4734D323">
        <w:rPr>
          <w:rFonts w:eastAsia="Arial"/>
        </w:rPr>
        <w:fldChar w:fldCharType="separate"/>
      </w:r>
      <w:r w:rsidR="00934503" w:rsidRPr="00934503">
        <w:rPr>
          <w:rFonts w:eastAsia="Arial" w:cs="Arial"/>
        </w:rPr>
        <w:t>(42,63)</w:t>
      </w:r>
      <w:r w:rsidRPr="4734D323">
        <w:rPr>
          <w:rFonts w:eastAsia="Arial"/>
        </w:rPr>
        <w:fldChar w:fldCharType="end"/>
      </w:r>
      <w:r w:rsidRPr="4734D323">
        <w:rPr>
          <w:rFonts w:eastAsia="Arial"/>
        </w:rPr>
        <w:t>.</w:t>
      </w:r>
      <w:r w:rsidR="6C034685" w:rsidRPr="4734D323">
        <w:rPr>
          <w:rFonts w:eastAsia="Arial"/>
        </w:rPr>
        <w:t xml:space="preserve"> This relates to the mode of transmission predominantly being via sexual contact and attenuated illness among those vaccinat</w:t>
      </w:r>
      <w:r w:rsidR="40C34E3B" w:rsidRPr="4734D323">
        <w:rPr>
          <w:rFonts w:eastAsia="Arial"/>
        </w:rPr>
        <w:t xml:space="preserve">ed against mpox. </w:t>
      </w:r>
      <w:r w:rsidRPr="4734D323">
        <w:rPr>
          <w:rFonts w:eastAsia="Arial"/>
        </w:rPr>
        <w:t xml:space="preserve">Differing presentations </w:t>
      </w:r>
      <w:r w:rsidR="2F535AF2" w:rsidRPr="4734D323">
        <w:rPr>
          <w:rFonts w:eastAsia="Arial"/>
        </w:rPr>
        <w:t>have included</w:t>
      </w:r>
      <w:r w:rsidR="006F13AC">
        <w:rPr>
          <w:rFonts w:eastAsia="Arial"/>
        </w:rPr>
        <w:t xml:space="preserve"> the following</w:t>
      </w:r>
      <w:r w:rsidR="2F535AF2" w:rsidRPr="4734D323">
        <w:rPr>
          <w:rFonts w:eastAsia="Arial"/>
        </w:rPr>
        <w:t>:</w:t>
      </w:r>
    </w:p>
    <w:p w14:paraId="256BA000" w14:textId="78B12015" w:rsidR="00446490" w:rsidRPr="005420E9" w:rsidRDefault="00446490" w:rsidP="00FB2758">
      <w:pPr>
        <w:pStyle w:val="Bullet"/>
        <w:spacing w:before="60" w:after="60"/>
        <w:ind w:left="714" w:hanging="357"/>
        <w:contextualSpacing w:val="0"/>
        <w:rPr>
          <w:rFonts w:eastAsia="Arial"/>
          <w:sz w:val="24"/>
          <w:szCs w:val="24"/>
        </w:rPr>
      </w:pPr>
      <w:r w:rsidRPr="005420E9">
        <w:rPr>
          <w:rFonts w:eastAsia="Arial"/>
          <w:sz w:val="24"/>
          <w:szCs w:val="24"/>
        </w:rPr>
        <w:t xml:space="preserve">Lymphadenopathy, present in </w:t>
      </w:r>
      <w:r w:rsidR="0041219C">
        <w:rPr>
          <w:rFonts w:eastAsia="Arial"/>
          <w:sz w:val="24"/>
          <w:szCs w:val="24"/>
        </w:rPr>
        <w:t>20-</w:t>
      </w:r>
      <w:r w:rsidR="00360DBC">
        <w:rPr>
          <w:rFonts w:eastAsia="Arial"/>
          <w:sz w:val="24"/>
          <w:szCs w:val="24"/>
        </w:rPr>
        <w:t>60</w:t>
      </w:r>
      <w:r w:rsidRPr="005420E9">
        <w:rPr>
          <w:rFonts w:eastAsia="Arial"/>
          <w:sz w:val="24"/>
          <w:szCs w:val="24"/>
        </w:rPr>
        <w:t xml:space="preserve">% of cases </w:t>
      </w:r>
      <w:r w:rsidR="0066351E">
        <w:rPr>
          <w:rFonts w:eastAsia="Arial"/>
          <w:sz w:val="24"/>
          <w:szCs w:val="24"/>
        </w:rPr>
        <w:fldChar w:fldCharType="begin"/>
      </w:r>
      <w:r w:rsidR="00934503">
        <w:rPr>
          <w:rFonts w:eastAsia="Arial"/>
          <w:sz w:val="24"/>
          <w:szCs w:val="24"/>
        </w:rPr>
        <w:instrText xml:space="preserve"> ADDIN ZOTERO_ITEM CSL_CITATION {"citationID":"8BY3OhL6","properties":{"formattedCitation":"(8,13,64)","plainCitation":"(8,13,64)","noteIndex":0},"citationItems":[{"id":2,"uris":["http://zotero.org/users/local/eE57gvz8/items/IL3G54KI"],"itemData":{"id":2,"type":"webpage","title":"Global Mpox Trends","URL":"https://worldhealthorg.shinyapps.io/mpx_global/#key-figures","author":[{"family":"World Health Organization","given":""}]}},{"id":11,"uris":["http://zotero.org/users/local/eE57gvz8/items/TSNXHYMD"],"itemData":{"id":11,"type":"article-journal","abstract":"BACKGROUND: Before April 2022, monkeypox virus infection in humans was seldom reported outside African regions where it is endemic. Currently, cases are occurring worldwide. Transmission, risk factors, clinical presentation, and outcomes of infection are poorly defined.\nMETHODS: We formed an international collaborative group of clinicians who contributed to an international case series to describe the presentation, clinical course, and outcomes of polymerase-chain-reaction-confirmed monkeypox virus infections.\nRESULTS: We report 528 infections diagnosed between April 27 and June 24, 2022, at 43 sites in 16 countries. Overall, 98% of the persons with infection were gay or bisexual men, 75% were White, and 41% had human immunodeficiency virus infection; the median age was 38 years. Transmission was suspected to have occurred through sexual activity in 95% of the persons with infection. In this case series, 95% of the persons presented with a rash (with 64% having ≤10 lesions), 73% had anogenital lesions, and 41% had mucosal lesions (with 54 having a single genital lesion). Common systemic features preceding the rash included fever (62%), lethargy (41%), myalgia (31%), and headache (27%); lymphadenopathy was also common (reported in 56%). Concomitant sexually transmitted infections were reported in 109 of 377 persons (29%) who were tested. Among the 23 persons with a clear exposure history, the median incubation period was 7 days (range, 3 to 20). Monkeypox virus DNA was detected in 29 of the 32 persons in whom seminal fluid was analyzed. Antiviral treatment was given to 5% of the persons overall, and 70 (13%) were hospitalized; the reasons for hospitalization were pain management, mostly for severe anorectal pain (21 persons); soft-tissue superinfection (18); pharyngitis limiting oral intake (5); eye lesions (2); acute kidney injury (2); myocarditis (2); and infection-control purposes (13). No deaths were reported.\nCONCLUSIONS: In this case series, monkeypox manifested with a variety of dermatologic and systemic clinical findings. The simultaneous identification of cases outside areas where monkeypox has traditionally been endemic highlights the need for rapid identification and diagnosis of cases to contain further community spread.","container-title":"The New England Journal of Medicine","DOI":"10.1056/NEJMoa2207323","ISSN":"1533-4406","issue":"8","journalAbbreviation":"N Engl J Med","language":"eng","note":"PMID: 35866746","page":"679-691","source":"PubMed","title":"Monkeypox Virus Infection in Humans across 16 Countries - April-June 2022","volume":"387","author":[{"family":"Thornhill","given":"John P."},{"family":"Barkati","given":"Sapha"},{"family":"Walmsley","given":"Sharon"},{"family":"Rockstroh","given":"Juergen"},{"family":"Antinori","given":"Andrea"},{"family":"Harrison","given":"Luke B."},{"family":"Palich","given":"Romain"},{"family":"Nori","given":"Achyuta"},{"family":"Reeves","given":"Iain"},{"family":"Habibi","given":"Maximillian S."},{"family":"Apea","given":"Vanessa"},{"family":"Boesecke","given":"Christoph"},{"family":"Vandekerckhove","given":"Linos"},{"family":"Yakubovsky","given":"Michal"},{"family":"Sendagorta","given":"Elena"},{"family":"Blanco","given":"Jose L."},{"family":"Florence","given":"Eric"},{"family":"Moschese","given":"Davide"},{"family":"Maltez","given":"Fernando M."},{"family":"Goorhuis","given":"Abraham"},{"family":"Pourcher","given":"Valerie"},{"family":"Migaud","given":"Pascal"},{"family":"Noe","given":"Sebastian"},{"family":"Pintado","given":"Claire"},{"family":"Maggi","given":"Fabrizio"},{"family":"Hansen","given":"Ann-Brit E."},{"family":"Hoffmann","given":"Christian"},{"family":"Lezama","given":"Jezer I."},{"family":"Mussini","given":"Cristina"},{"family":"Cattelan","given":"AnnaMaria"},{"family":"Makofane","given":"Keletso"},{"family":"Tan","given":"Darrell"},{"family":"Nozza","given":"Silvia"},{"family":"Nemeth","given":"Johannes"},{"family":"Klein","given":"Marina B."},{"family":"Orkin","given":"Chloe M."},{"literal":"SHARE-net Clinical Group"}],"issued":{"date-parts":[["2022",8,25]]}}},{"id":134,"uris":["http://zotero.org/users/local/eE57gvz8/items/HUISQ3U9"],"itemData":{"id":134,"type":"article-journal","abstract":"Little is known about the ongoing monkeypox (mpox) outbreak, and the clinical features of mpox in patients worldwide have not been rigorously analysed. Thus, we aimed to investigate the clinical features associated with mpox infection and understand the pathophysiology and characteristics of the disease. For this systematic review and meta-analysis, we searched PubMed/MEDLINE, Embase, CINAHL, Google Scholar, and the Cochrane Database of Systematic Reviews for articles published till 16 September 2022. We used a random effects model to calculate the pooled prevalence and 95% confidence interval (CI). We used the I2 statistic to assess heterogeneity, Egger's test to assess publication bias, 95% prediction interval to determine the level of uncertainty, and the Newcastle-Ottawa Scale and Joanna Briggs Institute quality assessment tool to assess the risk of bias. Twenty-six relevant articles from 19 countries across 5 continents were included, and data on 5472 mpox patients with 18 unique features were analysed. The pooled prevalence of clinical features of mpox were rash (85.7%, 95% CI: 68.3-94.3; k = 21), chills (77.8%, 95% CI: 70.5-83.7; k = 3), and fever (62.3%, 95% CI: 51.3-71.6; k = 25), lymphadenopathy (58.6%, 95% CI: 47.2-69.2; k = 21), lethargy or exhaustion (46.8%, 95% CI: 30.7-63.5; k = 14), pruritus (40.6%, 95% CI: 28.5-54.0; k = 5), myalgia (36.0%, 95% CI: 24.3-49.7; k = 16), headache (34.6%, 95% CI: 23.4-47.8; k = 17), skin ulcer (31.1%, 95% CI: 18.6-47.1; k = 7), abdomen symptom (24.2%, 95% CI: 17.9-31.9; k = 11), pharyngitis (23.0%, 95% CI: 12.7-37.9; k = 14), respiratory symptom (19.5%, 95% CI: 6.8-44.6; k = 6), nausea or vomiting (13.0%, 95% CI: 4.6-31.9; k = 3), scrotal or penile oedema (10.7%, 95% CI: 6.3-17.7; k = 4), conjunctivitis (7.1%, 95% CI: 2.4-18.9; k = 6), and death (0.9%, 95% CI: 0.4-2.0; k = 26). This is the first international and comprehensive study to examine all clinical presentations of human mpox infection. Our systematic review proposes a comprehensive understanding of the current mpox outbreak and may serve as key data for future studies on the pathological mechanisms and epidemiology of mpox infections.","container-title":"Reviews in Medical Virology","DOI":"10.1002/rmv.2446","ISSN":"1099-1654","issue":"4","journalAbbreviation":"Rev Med Virol","language":"eng","note":"PMID: 37056203","page":"e2446","source":"PubMed","title":"Clinical manifestations of human Mpox infection: A systematic review and meta-analysis","title-short":"Clinical manifestations of human Mpox infection","volume":"33","author":[{"family":"Yon","given":"Hyunju"},{"family":"Shin","given":"Hyoin"},{"family":"Shin","given":"Jae Il"},{"family":"Shin","given":"Jung U."},{"family":"Shin","given":"Youn Ho"},{"family":"Lee","given":"Jinseok"},{"family":"Rhee","given":"Sang Youl"},{"family":"Koyanagi","given":"Ai"},{"family":"Jacob","given":"Louis"},{"family":"Smith","given":"Lee"},{"family":"Lee","given":"Seung Won"},{"family":"Rahmati","given":"Masoud"},{"family":"Ahmad","given":"Suhana"},{"family":"Cho","given":"Wonyoung"},{"family":"Yon","given":"Dong Keon"}],"issued":{"date-parts":[["2023",7]]}}}],"schema":"https://github.com/citation-style-language/schema/raw/master/csl-citation.json"} </w:instrText>
      </w:r>
      <w:r w:rsidR="0066351E">
        <w:rPr>
          <w:rFonts w:eastAsia="Arial"/>
          <w:sz w:val="24"/>
          <w:szCs w:val="24"/>
        </w:rPr>
        <w:fldChar w:fldCharType="separate"/>
      </w:r>
      <w:r w:rsidR="00934503" w:rsidRPr="00934503">
        <w:rPr>
          <w:rFonts w:eastAsia="Arial" w:cs="Arial"/>
          <w:sz w:val="24"/>
        </w:rPr>
        <w:t>(8,13,64)</w:t>
      </w:r>
      <w:r w:rsidR="0066351E">
        <w:rPr>
          <w:rFonts w:eastAsia="Arial"/>
          <w:sz w:val="24"/>
          <w:szCs w:val="24"/>
        </w:rPr>
        <w:fldChar w:fldCharType="end"/>
      </w:r>
      <w:r w:rsidRPr="005420E9">
        <w:rPr>
          <w:rFonts w:eastAsia="Arial"/>
          <w:sz w:val="24"/>
          <w:szCs w:val="24"/>
        </w:rPr>
        <w:t>.</w:t>
      </w:r>
    </w:p>
    <w:p w14:paraId="2CE5DC2B" w14:textId="096C3CF9" w:rsidR="00446490" w:rsidRPr="005420E9" w:rsidRDefault="6DCCFCD4" w:rsidP="00FB2758">
      <w:pPr>
        <w:pStyle w:val="Bullet"/>
        <w:spacing w:before="60" w:after="60"/>
        <w:ind w:left="714" w:hanging="357"/>
        <w:contextualSpacing w:val="0"/>
        <w:rPr>
          <w:rFonts w:eastAsia="Arial"/>
          <w:sz w:val="24"/>
          <w:szCs w:val="24"/>
        </w:rPr>
      </w:pPr>
      <w:r w:rsidRPr="7A1677BC">
        <w:rPr>
          <w:sz w:val="24"/>
          <w:szCs w:val="24"/>
        </w:rPr>
        <w:t xml:space="preserve">Rash in </w:t>
      </w:r>
      <w:r w:rsidR="002A417C" w:rsidRPr="7A1677BC">
        <w:rPr>
          <w:sz w:val="24"/>
          <w:szCs w:val="24"/>
        </w:rPr>
        <w:t xml:space="preserve">95% of </w:t>
      </w:r>
      <w:r w:rsidR="00111DF8" w:rsidRPr="7A1677BC">
        <w:rPr>
          <w:sz w:val="24"/>
          <w:szCs w:val="24"/>
        </w:rPr>
        <w:t>cases</w:t>
      </w:r>
      <w:r w:rsidR="002A417C" w:rsidRPr="7A1677BC">
        <w:rPr>
          <w:sz w:val="24"/>
          <w:szCs w:val="24"/>
        </w:rPr>
        <w:t xml:space="preserve"> (with 64% having ≤10 lesions</w:t>
      </w:r>
      <w:r w:rsidR="00111DF8" w:rsidRPr="7A1677BC">
        <w:rPr>
          <w:sz w:val="24"/>
          <w:szCs w:val="24"/>
        </w:rPr>
        <w:t>)</w:t>
      </w:r>
      <w:r w:rsidR="002A417C" w:rsidRPr="7A1677BC">
        <w:rPr>
          <w:rFonts w:eastAsia="Arial"/>
          <w:sz w:val="28"/>
          <w:szCs w:val="28"/>
        </w:rPr>
        <w:t xml:space="preserve"> </w:t>
      </w:r>
      <w:r w:rsidR="002A417C" w:rsidRPr="7A1677BC">
        <w:rPr>
          <w:rFonts w:eastAsia="Arial"/>
          <w:sz w:val="24"/>
          <w:szCs w:val="24"/>
        </w:rPr>
        <w:fldChar w:fldCharType="begin"/>
      </w:r>
      <w:r w:rsidR="002A417C" w:rsidRPr="7A1677BC">
        <w:rPr>
          <w:rFonts w:eastAsia="Arial"/>
          <w:sz w:val="24"/>
          <w:szCs w:val="24"/>
        </w:rPr>
        <w:instrText xml:space="preserve"> ADDIN ZOTERO_ITEM CSL_CITATION {"citationID":"IVZfRZwt","properties":{"formattedCitation":"(13)","plainCitation":"(13)","noteIndex":0},"citationItems":[{"id":11,"uris":["http://zotero.org/users/local/eE57gvz8/items/TSNXHYMD"],"itemData":{"id":11,"type":"article-journal","abstract":"BACKGROUND: Before April 2022, monkeypox virus infection in humans was seldom reported outside African regions where it is endemic. Currently, cases are occurring worldwide. Transmission, risk factors, clinical presentation, and outcomes of infection are poorly defined.\nMETHODS: We formed an international collaborative group of clinicians who contributed to an international case series to describe the presentation, clinical course, and outcomes of polymerase-chain-reaction-confirmed monkeypox virus infections.\nRESULTS: We report 528 infections diagnosed between April 27 and June 24, 2022, at 43 sites in 16 countries. Overall, 98% of the persons with infection were gay or bisexual men, 75% were White, and 41% had human immunodeficiency virus infection; the median age was 38 years. Transmission was suspected to have occurred through sexual activity in 95% of the persons with infection. In this case series, 95% of the persons presented with a rash (with 64% having ≤10 lesions), 73% had anogenital lesions, and 41% had mucosal lesions (with 54 having a single genital lesion). Common systemic features preceding the rash included fever (62%), lethargy (41%), myalgia (31%), and headache (27%); lymphadenopathy was also common (reported in 56%). Concomitant sexually transmitted infections were reported in 109 of 377 persons (29%) who were tested. Among the 23 persons with a clear exposure history, the median incubation period was 7 days (range, 3 to 20). Monkeypox virus DNA was detected in 29 of the 32 persons in whom seminal fluid was analyzed. Antiviral treatment was given to 5% of the persons overall, and 70 (13%) were hospitalized; the reasons for hospitalization were pain management, mostly for severe anorectal pain (21 persons); soft-tissue superinfection (18); pharyngitis limiting oral intake (5); eye lesions (2); acute kidney injury (2); myocarditis (2); and infection-control purposes (13). No deaths were reported.\nCONCLUSIONS: In this case series, monkeypox manifested with a variety of dermatologic and systemic clinical findings. The simultaneous identification of cases outside areas where monkeypox has traditionally been endemic highlights the need for rapid identification and diagnosis of cases to contain further community spread.","container-title":"The New England Journal of Medicine","DOI":"10.1056/NEJMoa2207323","ISSN":"1533-4406","issue":"8","journalAbbreviation":"N Engl J Med","language":"eng","note":"PMID: 35866746","page":"679-691","source":"PubMed","title":"Monkeypox Virus Infection in Humans across 16 Countries - April-June 2022","volume":"387","author":[{"family":"Thornhill","given":"John P."},{"family":"Barkati","given":"Sapha"},{"family":"Walmsley","given":"Sharon"},{"family":"Rockstroh","given":"Juergen"},{"family":"Antinori","given":"Andrea"},{"family":"Harrison","given":"Luke B."},{"family":"Palich","given":"Romain"},{"family":"Nori","given":"Achyuta"},{"family":"Reeves","given":"Iain"},{"family":"Habibi","given":"Maximillian S."},{"family":"Apea","given":"Vanessa"},{"family":"Boesecke","given":"Christoph"},{"family":"Vandekerckhove","given":"Linos"},{"family":"Yakubovsky","given":"Michal"},{"family":"Sendagorta","given":"Elena"},{"family":"Blanco","given":"Jose L."},{"family":"Florence","given":"Eric"},{"family":"Moschese","given":"Davide"},{"family":"Maltez","given":"Fernando M."},{"family":"Goorhuis","given":"Abraham"},{"family":"Pourcher","given":"Valerie"},{"family":"Migaud","given":"Pascal"},{"family":"Noe","given":"Sebastian"},{"family":"Pintado","given":"Claire"},{"family":"Maggi","given":"Fabrizio"},{"family":"Hansen","given":"Ann-Brit E."},{"family":"Hoffmann","given":"Christian"},{"family":"Lezama","given":"Jezer I."},{"family":"Mussini","given":"Cristina"},{"family":"Cattelan","given":"AnnaMaria"},{"family":"Makofane","given":"Keletso"},{"family":"Tan","given":"Darrell"},{"family":"Nozza","given":"Silvia"},{"family":"Nemeth","given":"Johannes"},{"family":"Klein","given":"Marina B."},{"family":"Orkin","given":"Chloe M."},{"literal":"SHARE-net Clinical Group"}],"issued":{"date-parts":[["2022",8,25]]}}}],"schema":"https://github.com/citation-style-language/schema/raw/master/csl-citation.json"} </w:instrText>
      </w:r>
      <w:r w:rsidR="002A417C" w:rsidRPr="7A1677BC">
        <w:rPr>
          <w:rFonts w:eastAsia="Arial"/>
          <w:sz w:val="24"/>
          <w:szCs w:val="24"/>
        </w:rPr>
        <w:fldChar w:fldCharType="separate"/>
      </w:r>
      <w:r w:rsidR="00934503" w:rsidRPr="7A1677BC">
        <w:rPr>
          <w:rFonts w:eastAsia="Arial" w:cs="Arial"/>
          <w:sz w:val="24"/>
          <w:szCs w:val="24"/>
        </w:rPr>
        <w:t>(13)</w:t>
      </w:r>
      <w:r w:rsidR="002A417C" w:rsidRPr="7A1677BC">
        <w:rPr>
          <w:rFonts w:eastAsia="Arial"/>
          <w:sz w:val="24"/>
          <w:szCs w:val="24"/>
        </w:rPr>
        <w:fldChar w:fldCharType="end"/>
      </w:r>
      <w:r w:rsidR="00446490" w:rsidRPr="7A1677BC">
        <w:rPr>
          <w:rFonts w:eastAsia="Arial"/>
          <w:sz w:val="24"/>
          <w:szCs w:val="24"/>
        </w:rPr>
        <w:t>.</w:t>
      </w:r>
    </w:p>
    <w:p w14:paraId="093C31FE" w14:textId="28E807A7" w:rsidR="00446490" w:rsidRPr="005420E9" w:rsidRDefault="00F56716" w:rsidP="00FB2758">
      <w:pPr>
        <w:pStyle w:val="Bullet"/>
        <w:spacing w:before="60" w:after="60"/>
        <w:ind w:left="714" w:hanging="357"/>
        <w:contextualSpacing w:val="0"/>
        <w:rPr>
          <w:rFonts w:eastAsia="Arial"/>
          <w:sz w:val="24"/>
          <w:szCs w:val="24"/>
        </w:rPr>
      </w:pPr>
      <w:r>
        <w:rPr>
          <w:rFonts w:eastAsia="Arial"/>
          <w:sz w:val="24"/>
          <w:szCs w:val="24"/>
        </w:rPr>
        <w:lastRenderedPageBreak/>
        <w:t>L</w:t>
      </w:r>
      <w:r w:rsidR="00446490" w:rsidRPr="005420E9">
        <w:rPr>
          <w:rFonts w:eastAsia="Arial"/>
          <w:sz w:val="24"/>
          <w:szCs w:val="24"/>
        </w:rPr>
        <w:t>esions</w:t>
      </w:r>
      <w:r>
        <w:rPr>
          <w:rFonts w:eastAsia="Arial"/>
          <w:sz w:val="24"/>
          <w:szCs w:val="24"/>
        </w:rPr>
        <w:t xml:space="preserve"> which</w:t>
      </w:r>
      <w:r w:rsidR="00446490" w:rsidRPr="005420E9">
        <w:rPr>
          <w:rFonts w:eastAsia="Arial"/>
          <w:sz w:val="24"/>
          <w:szCs w:val="24"/>
        </w:rPr>
        <w:t xml:space="preserve"> appeared in the genital or perianal area and </w:t>
      </w:r>
      <w:r w:rsidR="00B75AA5">
        <w:rPr>
          <w:rFonts w:eastAsia="Arial"/>
          <w:sz w:val="24"/>
          <w:szCs w:val="24"/>
        </w:rPr>
        <w:t>did</w:t>
      </w:r>
      <w:r w:rsidR="00446490" w:rsidRPr="005420E9">
        <w:rPr>
          <w:rFonts w:eastAsia="Arial"/>
          <w:sz w:val="24"/>
          <w:szCs w:val="24"/>
        </w:rPr>
        <w:t xml:space="preserve"> not spread further (68% of cases with mucosal lesions) </w:t>
      </w:r>
      <w:r w:rsidR="003F4D14">
        <w:rPr>
          <w:rFonts w:eastAsia="Arial"/>
          <w:sz w:val="24"/>
          <w:szCs w:val="24"/>
        </w:rPr>
        <w:fldChar w:fldCharType="begin"/>
      </w:r>
      <w:r w:rsidR="00934503">
        <w:rPr>
          <w:rFonts w:eastAsia="Arial"/>
          <w:sz w:val="24"/>
          <w:szCs w:val="24"/>
        </w:rPr>
        <w:instrText xml:space="preserve"> ADDIN ZOTERO_ITEM CSL_CITATION {"citationID":"EbwFmwsb","properties":{"formattedCitation":"(13)","plainCitation":"(13)","noteIndex":0},"citationItems":[{"id":11,"uris":["http://zotero.org/users/local/eE57gvz8/items/TSNXHYMD"],"itemData":{"id":11,"type":"article-journal","abstract":"BACKGROUND: Before April 2022, monkeypox virus infection in humans was seldom reported outside African regions where it is endemic. Currently, cases are occurring worldwide. Transmission, risk factors, clinical presentation, and outcomes of infection are poorly defined.\nMETHODS: We formed an international collaborative group of clinicians who contributed to an international case series to describe the presentation, clinical course, and outcomes of polymerase-chain-reaction-confirmed monkeypox virus infections.\nRESULTS: We report 528 infections diagnosed between April 27 and June 24, 2022, at 43 sites in 16 countries. Overall, 98% of the persons with infection were gay or bisexual men, 75% were White, and 41% had human immunodeficiency virus infection; the median age was 38 years. Transmission was suspected to have occurred through sexual activity in 95% of the persons with infection. In this case series, 95% of the persons presented with a rash (with 64% having ≤10 lesions), 73% had anogenital lesions, and 41% had mucosal lesions (with 54 having a single genital lesion). Common systemic features preceding the rash included fever (62%), lethargy (41%), myalgia (31%), and headache (27%); lymphadenopathy was also common (reported in 56%). Concomitant sexually transmitted infections were reported in 109 of 377 persons (29%) who were tested. Among the 23 persons with a clear exposure history, the median incubation period was 7 days (range, 3 to 20). Monkeypox virus DNA was detected in 29 of the 32 persons in whom seminal fluid was analyzed. Antiviral treatment was given to 5% of the persons overall, and 70 (13%) were hospitalized; the reasons for hospitalization were pain management, mostly for severe anorectal pain (21 persons); soft-tissue superinfection (18); pharyngitis limiting oral intake (5); eye lesions (2); acute kidney injury (2); myocarditis (2); and infection-control purposes (13). No deaths were reported.\nCONCLUSIONS: In this case series, monkeypox manifested with a variety of dermatologic and systemic clinical findings. The simultaneous identification of cases outside areas where monkeypox has traditionally been endemic highlights the need for rapid identification and diagnosis of cases to contain further community spread.","container-title":"The New England Journal of Medicine","DOI":"10.1056/NEJMoa2207323","ISSN":"1533-4406","issue":"8","journalAbbreviation":"N Engl J Med","language":"eng","note":"PMID: 35866746","page":"679-691","source":"PubMed","title":"Monkeypox Virus Infection in Humans across 16 Countries - April-June 2022","volume":"387","author":[{"family":"Thornhill","given":"John P."},{"family":"Barkati","given":"Sapha"},{"family":"Walmsley","given":"Sharon"},{"family":"Rockstroh","given":"Juergen"},{"family":"Antinori","given":"Andrea"},{"family":"Harrison","given":"Luke B."},{"family":"Palich","given":"Romain"},{"family":"Nori","given":"Achyuta"},{"family":"Reeves","given":"Iain"},{"family":"Habibi","given":"Maximillian S."},{"family":"Apea","given":"Vanessa"},{"family":"Boesecke","given":"Christoph"},{"family":"Vandekerckhove","given":"Linos"},{"family":"Yakubovsky","given":"Michal"},{"family":"Sendagorta","given":"Elena"},{"family":"Blanco","given":"Jose L."},{"family":"Florence","given":"Eric"},{"family":"Moschese","given":"Davide"},{"family":"Maltez","given":"Fernando M."},{"family":"Goorhuis","given":"Abraham"},{"family":"Pourcher","given":"Valerie"},{"family":"Migaud","given":"Pascal"},{"family":"Noe","given":"Sebastian"},{"family":"Pintado","given":"Claire"},{"family":"Maggi","given":"Fabrizio"},{"family":"Hansen","given":"Ann-Brit E."},{"family":"Hoffmann","given":"Christian"},{"family":"Lezama","given":"Jezer I."},{"family":"Mussini","given":"Cristina"},{"family":"Cattelan","given":"AnnaMaria"},{"family":"Makofane","given":"Keletso"},{"family":"Tan","given":"Darrell"},{"family":"Nozza","given":"Silvia"},{"family":"Nemeth","given":"Johannes"},{"family":"Klein","given":"Marina B."},{"family":"Orkin","given":"Chloe M."},{"literal":"SHARE-net Clinical Group"}],"issued":{"date-parts":[["2022",8,25]]}}}],"schema":"https://github.com/citation-style-language/schema/raw/master/csl-citation.json"} </w:instrText>
      </w:r>
      <w:r w:rsidR="003F4D14">
        <w:rPr>
          <w:rFonts w:eastAsia="Arial"/>
          <w:sz w:val="24"/>
          <w:szCs w:val="24"/>
        </w:rPr>
        <w:fldChar w:fldCharType="separate"/>
      </w:r>
      <w:r w:rsidR="00934503" w:rsidRPr="00934503">
        <w:rPr>
          <w:rFonts w:eastAsia="Arial" w:cs="Arial"/>
          <w:sz w:val="24"/>
        </w:rPr>
        <w:t>(13)</w:t>
      </w:r>
      <w:r w:rsidR="003F4D14">
        <w:rPr>
          <w:rFonts w:eastAsia="Arial"/>
          <w:sz w:val="24"/>
          <w:szCs w:val="24"/>
        </w:rPr>
        <w:fldChar w:fldCharType="end"/>
      </w:r>
      <w:r w:rsidR="00446490" w:rsidRPr="005420E9">
        <w:rPr>
          <w:rFonts w:eastAsia="Arial"/>
          <w:sz w:val="24"/>
          <w:szCs w:val="24"/>
        </w:rPr>
        <w:t xml:space="preserve">. </w:t>
      </w:r>
    </w:p>
    <w:p w14:paraId="48040481" w14:textId="76F6E3B9" w:rsidR="00446490" w:rsidRPr="005420E9" w:rsidRDefault="2ECB23F3" w:rsidP="00FB2758">
      <w:pPr>
        <w:pStyle w:val="Bullet"/>
        <w:spacing w:before="60" w:after="60"/>
        <w:ind w:left="714" w:hanging="357"/>
        <w:contextualSpacing w:val="0"/>
        <w:rPr>
          <w:rFonts w:eastAsia="Arial"/>
          <w:sz w:val="24"/>
          <w:szCs w:val="24"/>
        </w:rPr>
      </w:pPr>
      <w:r w:rsidRPr="7A1677BC">
        <w:rPr>
          <w:rFonts w:eastAsia="Arial"/>
          <w:sz w:val="24"/>
          <w:szCs w:val="24"/>
        </w:rPr>
        <w:t>Absence of v</w:t>
      </w:r>
      <w:r w:rsidR="00446490" w:rsidRPr="7A1677BC">
        <w:rPr>
          <w:rFonts w:eastAsia="Arial"/>
          <w:sz w:val="24"/>
          <w:szCs w:val="24"/>
        </w:rPr>
        <w:t xml:space="preserve">isible skin lesions in </w:t>
      </w:r>
      <w:r w:rsidR="75536823" w:rsidRPr="7A1677BC">
        <w:rPr>
          <w:rFonts w:eastAsia="Arial"/>
          <w:sz w:val="24"/>
          <w:szCs w:val="24"/>
        </w:rPr>
        <w:t>5% of</w:t>
      </w:r>
      <w:r w:rsidR="00446490" w:rsidRPr="7A1677BC">
        <w:rPr>
          <w:rFonts w:eastAsia="Arial"/>
          <w:sz w:val="24"/>
          <w:szCs w:val="24"/>
        </w:rPr>
        <w:t xml:space="preserve"> cases</w:t>
      </w:r>
      <w:r w:rsidR="1B8680DB" w:rsidRPr="7A1677BC">
        <w:rPr>
          <w:rFonts w:eastAsia="Arial"/>
          <w:sz w:val="24"/>
          <w:szCs w:val="24"/>
        </w:rPr>
        <w:t>. P</w:t>
      </w:r>
      <w:r w:rsidR="008D6194" w:rsidRPr="7A1677BC">
        <w:rPr>
          <w:rFonts w:eastAsia="Arial"/>
          <w:sz w:val="24"/>
          <w:szCs w:val="24"/>
        </w:rPr>
        <w:t xml:space="preserve">eople </w:t>
      </w:r>
      <w:r w:rsidR="4F76C7E9" w:rsidRPr="7A1677BC">
        <w:rPr>
          <w:rFonts w:eastAsia="Arial"/>
          <w:sz w:val="24"/>
          <w:szCs w:val="24"/>
        </w:rPr>
        <w:t>may present</w:t>
      </w:r>
      <w:r w:rsidR="00446490" w:rsidRPr="7A1677BC">
        <w:rPr>
          <w:rFonts w:eastAsia="Arial"/>
          <w:sz w:val="24"/>
          <w:szCs w:val="24"/>
        </w:rPr>
        <w:t xml:space="preserve"> with proctitis, urethritis, rectal pain and/or rectal bleeding </w:t>
      </w:r>
      <w:r w:rsidR="00446490" w:rsidRPr="7A1677BC">
        <w:rPr>
          <w:rFonts w:eastAsia="Arial"/>
        </w:rPr>
        <w:fldChar w:fldCharType="begin"/>
      </w:r>
      <w:r w:rsidR="00446490" w:rsidRPr="7A1677BC">
        <w:rPr>
          <w:rFonts w:eastAsia="Arial"/>
          <w:sz w:val="24"/>
          <w:szCs w:val="24"/>
        </w:rPr>
        <w:instrText xml:space="preserve"> ADDIN ZOTERO_ITEM CSL_CITATION {"citationID":"7AkbhHZH","properties":{"formattedCitation":"(13)","plainCitation":"(13)","noteIndex":0},"citationItems":[{"id":11,"uris":["http://zotero.org/users/local/eE57gvz8/items/TSNXHYMD"],"itemData":{"id":11,"type":"article-journal","abstract":"BACKGROUND: Before April 2022, monkeypox virus infection in humans was seldom reported outside African regions where it is endemic. Currently, cases are occurring worldwide. Transmission, risk factors, clinical presentation, and outcomes of infection are poorly defined.\nMETHODS: We formed an international collaborative group of clinicians who contributed to an international case series to describe the presentation, clinical course, and outcomes of polymerase-chain-reaction-confirmed monkeypox virus infections.\nRESULTS: We report 528 infections diagnosed between April 27 and June 24, 2022, at 43 sites in 16 countries. Overall, 98% of the persons with infection were gay or bisexual men, 75% were White, and 41% had human immunodeficiency virus infection; the median age was 38 years. Transmission was suspected to have occurred through sexual activity in 95% of the persons with infection. In this case series, 95% of the persons presented with a rash (with 64% having ≤10 lesions), 73% had anogenital lesions, and 41% had mucosal lesions (with 54 having a single genital lesion). Common systemic features preceding the rash included fever (62%), lethargy (41%), myalgia (31%), and headache (27%); lymphadenopathy was also common (reported in 56%). Concomitant sexually transmitted infections were reported in 109 of 377 persons (29%) who were tested. Among the 23 persons with a clear exposure history, the median incubation period was 7 days (range, 3 to 20). Monkeypox virus DNA was detected in 29 of the 32 persons in whom seminal fluid was analyzed. Antiviral treatment was given to 5% of the persons overall, and 70 (13%) were hospitalized; the reasons for hospitalization were pain management, mostly for severe anorectal pain (21 persons); soft-tissue superinfection (18); pharyngitis limiting oral intake (5); eye lesions (2); acute kidney injury (2); myocarditis (2); and infection-control purposes (13). No deaths were reported.\nCONCLUSIONS: In this case series, monkeypox manifested with a variety of dermatologic and systemic clinical findings. The simultaneous identification of cases outside areas where monkeypox has traditionally been endemic highlights the need for rapid identification and diagnosis of cases to contain further community spread.","container-title":"The New England Journal of Medicine","DOI":"10.1056/NEJMoa2207323","ISSN":"1533-4406","issue":"8","journalAbbreviation":"N Engl J Med","language":"eng","note":"PMID: 35866746","page":"679-691","source":"PubMed","title":"Monkeypox Virus Infection in Humans across 16 Countries - April-June 2022","volume":"387","author":[{"family":"Thornhill","given":"John P."},{"family":"Barkati","given":"Sapha"},{"family":"Walmsley","given":"Sharon"},{"family":"Rockstroh","given":"Juergen"},{"family":"Antinori","given":"Andrea"},{"family":"Harrison","given":"Luke B."},{"family":"Palich","given":"Romain"},{"family":"Nori","given":"Achyuta"},{"family":"Reeves","given":"Iain"},{"family":"Habibi","given":"Maximillian S."},{"family":"Apea","given":"Vanessa"},{"family":"Boesecke","given":"Christoph"},{"family":"Vandekerckhove","given":"Linos"},{"family":"Yakubovsky","given":"Michal"},{"family":"Sendagorta","given":"Elena"},{"family":"Blanco","given":"Jose L."},{"family":"Florence","given":"Eric"},{"family":"Moschese","given":"Davide"},{"family":"Maltez","given":"Fernando M."},{"family":"Goorhuis","given":"Abraham"},{"family":"Pourcher","given":"Valerie"},{"family":"Migaud","given":"Pascal"},{"family":"Noe","given":"Sebastian"},{"family":"Pintado","given":"Claire"},{"family":"Maggi","given":"Fabrizio"},{"family":"Hansen","given":"Ann-Brit E."},{"family":"Hoffmann","given":"Christian"},{"family":"Lezama","given":"Jezer I."},{"family":"Mussini","given":"Cristina"},{"family":"Cattelan","given":"AnnaMaria"},{"family":"Makofane","given":"Keletso"},{"family":"Tan","given":"Darrell"},{"family":"Nozza","given":"Silvia"},{"family":"Nemeth","given":"Johannes"},{"family":"Klein","given":"Marina B."},{"family":"Orkin","given":"Chloe M."},{"literal":"SHARE-net Clinical Group"}],"issued":{"date-parts":[["2022",8,25]]}}}],"schema":"https://github.com/citation-style-language/schema/raw/master/csl-citation.json"} </w:instrText>
      </w:r>
      <w:r w:rsidR="00446490" w:rsidRPr="7A1677BC">
        <w:rPr>
          <w:rFonts w:eastAsia="Arial"/>
        </w:rPr>
        <w:fldChar w:fldCharType="separate"/>
      </w:r>
      <w:r w:rsidR="00934503" w:rsidRPr="7A1677BC">
        <w:rPr>
          <w:rFonts w:eastAsia="Arial" w:cs="Arial"/>
          <w:sz w:val="24"/>
          <w:szCs w:val="24"/>
        </w:rPr>
        <w:t>(13)</w:t>
      </w:r>
      <w:r w:rsidR="00446490" w:rsidRPr="7A1677BC">
        <w:rPr>
          <w:rFonts w:eastAsia="Arial"/>
        </w:rPr>
        <w:fldChar w:fldCharType="end"/>
      </w:r>
      <w:r w:rsidR="7CAB9136" w:rsidRPr="7A1677BC">
        <w:rPr>
          <w:rFonts w:eastAsia="Arial"/>
          <w:sz w:val="24"/>
          <w:szCs w:val="24"/>
        </w:rPr>
        <w:t xml:space="preserve"> and tenesmus. Vomiting, diarrhoea, nausea and abdominal pain may also occur</w:t>
      </w:r>
      <w:r w:rsidR="005E617A" w:rsidRPr="7A1677BC">
        <w:rPr>
          <w:rFonts w:eastAsia="Arial"/>
          <w:sz w:val="24"/>
          <w:szCs w:val="24"/>
        </w:rPr>
        <w:t xml:space="preserve"> </w:t>
      </w:r>
      <w:r w:rsidR="00446490" w:rsidRPr="7A1677BC">
        <w:rPr>
          <w:rFonts w:eastAsia="Arial"/>
        </w:rPr>
        <w:fldChar w:fldCharType="begin"/>
      </w:r>
      <w:r w:rsidR="00446490" w:rsidRPr="7A1677BC">
        <w:rPr>
          <w:rFonts w:eastAsia="Arial"/>
          <w:sz w:val="24"/>
          <w:szCs w:val="24"/>
        </w:rPr>
        <w:instrText xml:space="preserve"> ADDIN ZOTERO_ITEM CSL_CITATION {"citationID":"NmWlhOEe","properties":{"formattedCitation":"(65)","plainCitation":"(65)","noteIndex":0},"citationItems":[{"id":199,"uris":["http://zotero.org/users/local/eE57gvz8/items/8F8QUJYK"],"itemData":{"id":199,"type":"article-journal","abstract":"INTRODUCTION: Mpox is a viral infection caused by the monkeypox virus, a member of the Poxviridae family and Orthopoxvirus genus. Other well-known viruses of the Orthopoxvirus genus include the variola virus (smallpox), cowpox virus and vaccinia virus. Although there is a plethora of research regarding the dermatological and influenza-like symptoms of mpox, particularly following the 2022 mpox outbreak, more research is needed on the gastrointestinal (GI) effects.\nOBJECTIVES: This systematic review is to outline the GI manifestations of the monkeypox virus.\nMETHODS: The authors conducted this systematic review using guidelines outlined in the Preferred Reporting Items for Systematic Reviews and Meta-Analyses. A search was conducted through the PubMed, EMBASE and MEDLINE databases from January 1958 to June 2023. The authors selected English language papers that discussed the GI symptoms in mpox patients. A manual search was also conducted in the reference sections of these publications for other relevant papers.\nRESULTS: 33 papers involving 830 patients were selected for this review. The GI manifestations in mpox patients are proctitis, vomiting, diarrhoea, rectal pain, nausea, tenesmus, rectal bleeding and abdominal pain. Although various papers explored transmission routes, one paper established a direct connection between anal-receptive sex transmission route and the development of a GI complication (proctitis). Another study reported that the mode of transmission could potentially impact the occurrence of GI symptoms and severity of the disease. The reviewed papers did not discover a relation between the severity of dermatological and influenza-like symptoms and the GI manifestations mentioned.\nCONCLUSION: This systematic review confirms that GI manifestations are observed in mpox patients. GI symptoms of mpox are crucial for gastroenterologists and other healthcare professionals to recognise in order to address patient discomfort and further understand the pathophysiology of the virus.","container-title":"BMJ open gastroenterology","DOI":"10.1136/bmjgast-2023-001266","ISSN":"2054-4774","issue":"1","journalAbbreviation":"BMJ Open Gastroenterol","language":"eng","note":"PMID: 38184298\nPMCID: PMC10773419","page":"e001266","source":"PubMed","title":"Mpox gastrointestinal manifestations: a systematic review","title-short":"Mpox gastrointestinal manifestations","volume":"11","author":[{"family":"Ramakrishnan","given":"Rahul"},{"family":"Shenoy","given":"Atira"},{"family":"Madhavan","given":"Ranganathan"},{"family":"Meyer","given":"Damon"}],"issued":{"date-parts":[["2024",1,6]]}}}],"schema":"https://github.com/citation-style-language/schema/raw/master/csl-citation.json"} </w:instrText>
      </w:r>
      <w:r w:rsidR="00446490" w:rsidRPr="7A1677BC">
        <w:rPr>
          <w:rFonts w:eastAsia="Arial"/>
        </w:rPr>
        <w:fldChar w:fldCharType="separate"/>
      </w:r>
      <w:r w:rsidR="00934503" w:rsidRPr="7A1677BC">
        <w:rPr>
          <w:rFonts w:eastAsia="Arial" w:cs="Arial"/>
          <w:sz w:val="24"/>
          <w:szCs w:val="24"/>
        </w:rPr>
        <w:t>(65)</w:t>
      </w:r>
      <w:r w:rsidR="00446490" w:rsidRPr="7A1677BC">
        <w:rPr>
          <w:rFonts w:eastAsia="Arial"/>
        </w:rPr>
        <w:fldChar w:fldCharType="end"/>
      </w:r>
      <w:r w:rsidR="00644E8F" w:rsidRPr="7A1677BC">
        <w:rPr>
          <w:rFonts w:eastAsia="Arial"/>
          <w:sz w:val="24"/>
          <w:szCs w:val="24"/>
        </w:rPr>
        <w:t xml:space="preserve">. </w:t>
      </w:r>
      <w:r w:rsidR="00446490" w:rsidRPr="7A1677BC">
        <w:rPr>
          <w:rFonts w:eastAsia="Arial"/>
          <w:sz w:val="24"/>
          <w:szCs w:val="24"/>
        </w:rPr>
        <w:t xml:space="preserve">Lesions may also appear in the oral cavity </w:t>
      </w:r>
      <w:r w:rsidR="00446490" w:rsidRPr="7A1677BC">
        <w:rPr>
          <w:rFonts w:eastAsia="Arial"/>
          <w:sz w:val="24"/>
          <w:szCs w:val="24"/>
        </w:rPr>
        <w:fldChar w:fldCharType="begin"/>
      </w:r>
      <w:r w:rsidR="00446490" w:rsidRPr="7A1677BC">
        <w:rPr>
          <w:rFonts w:eastAsia="Arial"/>
          <w:sz w:val="24"/>
          <w:szCs w:val="24"/>
        </w:rPr>
        <w:instrText xml:space="preserve"> ADDIN ZOTERO_ITEM CSL_CITATION {"citationID":"XuSwEi1n","properties":{"formattedCitation":"(66)","plainCitation":"(66)","noteIndex":0},"citationItems":[{"id":136,"uris":["http://zotero.org/users/local/eE57gvz8/items/6TMDENVR"],"itemData":{"id":136,"type":"article-journal","abstract":"OBJECTIVES: To describe the clinical features and location of oral lesions in patients with human monkeypox.\nMETHODS: A systematic scoping review was accomplished by implementing the Preferred Reporting Items for Systematic Reviews and Meta-analyses extension for scoping reviews. The analysis incorporated varied databases and the gray literature. Keywords were implemented to search publications in all languages until July 2022.\nRESULTS: The initial electronic exploration included 889 reports, of which 843 studies were eliminated. Reading the full text occasioned the omission of 27 additional investigations. Finally, 19 publications were included. These reports analyzed 1256 patients with monkeypox, mostly described in Europe. Most of them were men who have sex with men. The study population consisted mainly of adults but children were also infected. The oral lesions of monkeypox patients were observed in different parts of the oral mucosa, including lips and tongue, but mainly in the tonsils (15 cases). The oral lesions manifested as papules, vesicles, pustules, and ulcers. Erythema, edema, enanthema, and severe pain were also observed, accompanied by tonsillar enlargement. Sore throat was also reported. Monkeypox is accompanied by a significant number of systemic manifestations, mainly including multiple skin lesions throughout the body, as well as lymphadenopathy, fever, headache, myalgia, and fatigue, among others. The symptoms associated with monkeypox were managed with different antiretroviral and antimicrobial therapies and medications to control pain and fever principally. Seventeen deaths were informed.\nCONCLUSION: Most monkeypox-associated oral lesions are seen in different parts of the oral mucosa, mainly in the tonsils manifested as papules, vesicles, pustules, and ulcers.","container-title":"Journal of Oral Pathology &amp; Medicine: Official Publication of the International Association of Oral Pathologists and the American Academy of Oral Pathology","DOI":"10.1111/jop.13375","ISSN":"1600-0714","issue":"6","journalAbbreviation":"J Oral Pathol Med","language":"eng","note":"PMID: 36263594","page":"459-467","source":"PubMed","title":"Oral lesions in patients with human monkeypox: A systematic scoping review","title-short":"Oral lesions in patients with human monkeypox","volume":"52","author":[{"family":"Ardila","given":"Carlos M."},{"family":"Arrubla-Escobar","given":"Daniel Esteban"},{"family":"Vivares-Builes","given":"Annie Marcela"}],"issued":{"date-parts":[["2023",7]]}}}],"schema":"https://github.com/citation-style-language/schema/raw/master/csl-citation.json"} </w:instrText>
      </w:r>
      <w:r w:rsidR="00446490" w:rsidRPr="7A1677BC">
        <w:rPr>
          <w:rFonts w:eastAsia="Arial"/>
          <w:sz w:val="24"/>
          <w:szCs w:val="24"/>
        </w:rPr>
        <w:fldChar w:fldCharType="separate"/>
      </w:r>
      <w:r w:rsidR="00934503" w:rsidRPr="7A1677BC">
        <w:rPr>
          <w:rFonts w:eastAsia="Arial" w:cs="Arial"/>
          <w:sz w:val="24"/>
          <w:szCs w:val="24"/>
        </w:rPr>
        <w:t>(66)</w:t>
      </w:r>
      <w:r w:rsidR="00446490" w:rsidRPr="7A1677BC">
        <w:rPr>
          <w:rFonts w:eastAsia="Arial"/>
          <w:sz w:val="24"/>
          <w:szCs w:val="24"/>
        </w:rPr>
        <w:fldChar w:fldCharType="end"/>
      </w:r>
      <w:r w:rsidR="00446490" w:rsidRPr="7A1677BC">
        <w:rPr>
          <w:rFonts w:eastAsia="Arial"/>
          <w:sz w:val="24"/>
          <w:szCs w:val="24"/>
        </w:rPr>
        <w:t>.</w:t>
      </w:r>
    </w:p>
    <w:p w14:paraId="5D2DA21A" w14:textId="0D688912" w:rsidR="00446490" w:rsidRDefault="00446490" w:rsidP="00FB2758">
      <w:pPr>
        <w:pStyle w:val="Bullet"/>
        <w:spacing w:before="60" w:after="60"/>
        <w:ind w:left="714" w:hanging="357"/>
        <w:contextualSpacing w:val="0"/>
        <w:rPr>
          <w:rFonts w:eastAsia="Arial"/>
          <w:sz w:val="24"/>
          <w:szCs w:val="24"/>
        </w:rPr>
      </w:pPr>
      <w:r w:rsidRPr="7A1677BC">
        <w:rPr>
          <w:rFonts w:eastAsia="Arial"/>
          <w:sz w:val="24"/>
          <w:szCs w:val="24"/>
        </w:rPr>
        <w:t>Rashes and lesions commonly appear</w:t>
      </w:r>
      <w:r w:rsidR="475FAF7A" w:rsidRPr="7A1677BC">
        <w:rPr>
          <w:rFonts w:eastAsia="Arial"/>
          <w:sz w:val="24"/>
          <w:szCs w:val="24"/>
        </w:rPr>
        <w:t>ing</w:t>
      </w:r>
      <w:r w:rsidRPr="7A1677BC">
        <w:rPr>
          <w:rFonts w:eastAsia="Arial"/>
          <w:sz w:val="24"/>
          <w:szCs w:val="24"/>
        </w:rPr>
        <w:t xml:space="preserve"> before the onset of fever, malaise and other constitutional symptoms (prodromal period) </w:t>
      </w:r>
      <w:r w:rsidRPr="7A1677BC">
        <w:rPr>
          <w:rFonts w:eastAsia="Arial"/>
          <w:sz w:val="24"/>
          <w:szCs w:val="24"/>
        </w:rPr>
        <w:fldChar w:fldCharType="begin"/>
      </w:r>
      <w:r w:rsidRPr="7A1677BC">
        <w:rPr>
          <w:rFonts w:eastAsia="Arial"/>
          <w:sz w:val="24"/>
          <w:szCs w:val="24"/>
        </w:rPr>
        <w:instrText xml:space="preserve"> ADDIN ZOTERO_ITEM CSL_CITATION {"citationID":"qRjpUVTd","properties":{"formattedCitation":"(13)","plainCitation":"(13)","noteIndex":0},"citationItems":[{"id":11,"uris":["http://zotero.org/users/local/eE57gvz8/items/TSNXHYMD"],"itemData":{"id":11,"type":"article-journal","abstract":"BACKGROUND: Before April 2022, monkeypox virus infection in humans was seldom reported outside African regions where it is endemic. Currently, cases are occurring worldwide. Transmission, risk factors, clinical presentation, and outcomes of infection are poorly defined.\nMETHODS: We formed an international collaborative group of clinicians who contributed to an international case series to describe the presentation, clinical course, and outcomes of polymerase-chain-reaction-confirmed monkeypox virus infections.\nRESULTS: We report 528 infections diagnosed between April 27 and June 24, 2022, at 43 sites in 16 countries. Overall, 98% of the persons with infection were gay or bisexual men, 75% were White, and 41% had human immunodeficiency virus infection; the median age was 38 years. Transmission was suspected to have occurred through sexual activity in 95% of the persons with infection. In this case series, 95% of the persons presented with a rash (with 64% having ≤10 lesions), 73% had anogenital lesions, and 41% had mucosal lesions (with 54 having a single genital lesion). Common systemic features preceding the rash included fever (62%), lethargy (41%), myalgia (31%), and headache (27%); lymphadenopathy was also common (reported in 56%). Concomitant sexually transmitted infections were reported in 109 of 377 persons (29%) who were tested. Among the 23 persons with a clear exposure history, the median incubation period was 7 days (range, 3 to 20). Monkeypox virus DNA was detected in 29 of the 32 persons in whom seminal fluid was analyzed. Antiviral treatment was given to 5% of the persons overall, and 70 (13%) were hospitalized; the reasons for hospitalization were pain management, mostly for severe anorectal pain (21 persons); soft-tissue superinfection (18); pharyngitis limiting oral intake (5); eye lesions (2); acute kidney injury (2); myocarditis (2); and infection-control purposes (13). No deaths were reported.\nCONCLUSIONS: In this case series, monkeypox manifested with a variety of dermatologic and systemic clinical findings. The simultaneous identification of cases outside areas where monkeypox has traditionally been endemic highlights the need for rapid identification and diagnosis of cases to contain further community spread.","container-title":"The New England Journal of Medicine","DOI":"10.1056/NEJMoa2207323","ISSN":"1533-4406","issue":"8","journalAbbreviation":"N Engl J Med","language":"eng","note":"PMID: 35866746","page":"679-691","source":"PubMed","title":"Monkeypox Virus Infection in Humans across 16 Countries - April-June 2022","volume":"387","author":[{"family":"Thornhill","given":"John P."},{"family":"Barkati","given":"Sapha"},{"family":"Walmsley","given":"Sharon"},{"family":"Rockstroh","given":"Juergen"},{"family":"Antinori","given":"Andrea"},{"family":"Harrison","given":"Luke B."},{"family":"Palich","given":"Romain"},{"family":"Nori","given":"Achyuta"},{"family":"Reeves","given":"Iain"},{"family":"Habibi","given":"Maximillian S."},{"family":"Apea","given":"Vanessa"},{"family":"Boesecke","given":"Christoph"},{"family":"Vandekerckhove","given":"Linos"},{"family":"Yakubovsky","given":"Michal"},{"family":"Sendagorta","given":"Elena"},{"family":"Blanco","given":"Jose L."},{"family":"Florence","given":"Eric"},{"family":"Moschese","given":"Davide"},{"family":"Maltez","given":"Fernando M."},{"family":"Goorhuis","given":"Abraham"},{"family":"Pourcher","given":"Valerie"},{"family":"Migaud","given":"Pascal"},{"family":"Noe","given":"Sebastian"},{"family":"Pintado","given":"Claire"},{"family":"Maggi","given":"Fabrizio"},{"family":"Hansen","given":"Ann-Brit E."},{"family":"Hoffmann","given":"Christian"},{"family":"Lezama","given":"Jezer I."},{"family":"Mussini","given":"Cristina"},{"family":"Cattelan","given":"AnnaMaria"},{"family":"Makofane","given":"Keletso"},{"family":"Tan","given":"Darrell"},{"family":"Nozza","given":"Silvia"},{"family":"Nemeth","given":"Johannes"},{"family":"Klein","given":"Marina B."},{"family":"Orkin","given":"Chloe M."},{"literal":"SHARE-net Clinical Group"}],"issued":{"date-parts":[["2022",8,25]]}}}],"schema":"https://github.com/citation-style-language/schema/raw/master/csl-citation.json"} </w:instrText>
      </w:r>
      <w:r w:rsidRPr="7A1677BC">
        <w:rPr>
          <w:rFonts w:eastAsia="Arial"/>
          <w:sz w:val="24"/>
          <w:szCs w:val="24"/>
        </w:rPr>
        <w:fldChar w:fldCharType="separate"/>
      </w:r>
      <w:r w:rsidR="00934503" w:rsidRPr="7A1677BC">
        <w:rPr>
          <w:rFonts w:eastAsia="Arial" w:cs="Arial"/>
          <w:sz w:val="24"/>
          <w:szCs w:val="24"/>
        </w:rPr>
        <w:t>(13)</w:t>
      </w:r>
      <w:r w:rsidRPr="7A1677BC">
        <w:rPr>
          <w:rFonts w:eastAsia="Arial"/>
          <w:sz w:val="24"/>
          <w:szCs w:val="24"/>
        </w:rPr>
        <w:fldChar w:fldCharType="end"/>
      </w:r>
      <w:r w:rsidRPr="7A1677BC">
        <w:rPr>
          <w:rFonts w:eastAsia="Arial"/>
          <w:sz w:val="24"/>
          <w:szCs w:val="24"/>
        </w:rPr>
        <w:t>.</w:t>
      </w:r>
    </w:p>
    <w:p w14:paraId="20C4DEBF" w14:textId="4E5D7FD5" w:rsidR="00AC6738" w:rsidRDefault="00AC6738" w:rsidP="00FB2758">
      <w:pPr>
        <w:pStyle w:val="Bullet"/>
        <w:spacing w:before="60" w:after="60"/>
        <w:ind w:left="714" w:hanging="357"/>
        <w:contextualSpacing w:val="0"/>
        <w:rPr>
          <w:rFonts w:eastAsia="Arial"/>
          <w:sz w:val="24"/>
          <w:szCs w:val="24"/>
        </w:rPr>
      </w:pPr>
      <w:r w:rsidRPr="005E15C8">
        <w:rPr>
          <w:rFonts w:eastAsia="Arial"/>
          <w:sz w:val="24"/>
          <w:szCs w:val="24"/>
        </w:rPr>
        <w:t xml:space="preserve">Concomitant sexually transmitted infections were reported in 29% of mpox patients </w:t>
      </w:r>
      <w:r w:rsidRPr="005E15C8">
        <w:rPr>
          <w:rFonts w:eastAsia="Arial"/>
          <w:sz w:val="24"/>
          <w:szCs w:val="24"/>
        </w:rPr>
        <w:fldChar w:fldCharType="begin"/>
      </w:r>
      <w:r w:rsidR="00934503">
        <w:rPr>
          <w:rFonts w:eastAsia="Arial"/>
          <w:sz w:val="24"/>
          <w:szCs w:val="24"/>
        </w:rPr>
        <w:instrText xml:space="preserve"> ADDIN ZOTERO_ITEM CSL_CITATION {"citationID":"gwqQOu06","properties":{"formattedCitation":"(13)","plainCitation":"(13)","noteIndex":0},"citationItems":[{"id":11,"uris":["http://zotero.org/users/local/eE57gvz8/items/TSNXHYMD"],"itemData":{"id":11,"type":"article-journal","abstract":"BACKGROUND: Before April 2022, monkeypox virus infection in humans was seldom reported outside African regions where it is endemic. Currently, cases are occurring worldwide. Transmission, risk factors, clinical presentation, and outcomes of infection are poorly defined.\nMETHODS: We formed an international collaborative group of clinicians who contributed to an international case series to describe the presentation, clinical course, and outcomes of polymerase-chain-reaction-confirmed monkeypox virus infections.\nRESULTS: We report 528 infections diagnosed between April 27 and June 24, 2022, at 43 sites in 16 countries. Overall, 98% of the persons with infection were gay or bisexual men, 75% were White, and 41% had human immunodeficiency virus infection; the median age was 38 years. Transmission was suspected to have occurred through sexual activity in 95% of the persons with infection. In this case series, 95% of the persons presented with a rash (with 64% having ≤10 lesions), 73% had anogenital lesions, and 41% had mucosal lesions (with 54 having a single genital lesion). Common systemic features preceding the rash included fever (62%), lethargy (41%), myalgia (31%), and headache (27%); lymphadenopathy was also common (reported in 56%). Concomitant sexually transmitted infections were reported in 109 of 377 persons (29%) who were tested. Among the 23 persons with a clear exposure history, the median incubation period was 7 days (range, 3 to 20). Monkeypox virus DNA was detected in 29 of the 32 persons in whom seminal fluid was analyzed. Antiviral treatment was given to 5% of the persons overall, and 70 (13%) were hospitalized; the reasons for hospitalization were pain management, mostly for severe anorectal pain (21 persons); soft-tissue superinfection (18); pharyngitis limiting oral intake (5); eye lesions (2); acute kidney injury (2); myocarditis (2); and infection-control purposes (13). No deaths were reported.\nCONCLUSIONS: In this case series, monkeypox manifested with a variety of dermatologic and systemic clinical findings. The simultaneous identification of cases outside areas where monkeypox has traditionally been endemic highlights the need for rapid identification and diagnosis of cases to contain further community spread.","container-title":"The New England Journal of Medicine","DOI":"10.1056/NEJMoa2207323","ISSN":"1533-4406","issue":"8","journalAbbreviation":"N Engl J Med","language":"eng","note":"PMID: 35866746","page":"679-691","source":"PubMed","title":"Monkeypox Virus Infection in Humans across 16 Countries - April-June 2022","volume":"387","author":[{"family":"Thornhill","given":"John P."},{"family":"Barkati","given":"Sapha"},{"family":"Walmsley","given":"Sharon"},{"family":"Rockstroh","given":"Juergen"},{"family":"Antinori","given":"Andrea"},{"family":"Harrison","given":"Luke B."},{"family":"Palich","given":"Romain"},{"family":"Nori","given":"Achyuta"},{"family":"Reeves","given":"Iain"},{"family":"Habibi","given":"Maximillian S."},{"family":"Apea","given":"Vanessa"},{"family":"Boesecke","given":"Christoph"},{"family":"Vandekerckhove","given":"Linos"},{"family":"Yakubovsky","given":"Michal"},{"family":"Sendagorta","given":"Elena"},{"family":"Blanco","given":"Jose L."},{"family":"Florence","given":"Eric"},{"family":"Moschese","given":"Davide"},{"family":"Maltez","given":"Fernando M."},{"family":"Goorhuis","given":"Abraham"},{"family":"Pourcher","given":"Valerie"},{"family":"Migaud","given":"Pascal"},{"family":"Noe","given":"Sebastian"},{"family":"Pintado","given":"Claire"},{"family":"Maggi","given":"Fabrizio"},{"family":"Hansen","given":"Ann-Brit E."},{"family":"Hoffmann","given":"Christian"},{"family":"Lezama","given":"Jezer I."},{"family":"Mussini","given":"Cristina"},{"family":"Cattelan","given":"AnnaMaria"},{"family":"Makofane","given":"Keletso"},{"family":"Tan","given":"Darrell"},{"family":"Nozza","given":"Silvia"},{"family":"Nemeth","given":"Johannes"},{"family":"Klein","given":"Marina B."},{"family":"Orkin","given":"Chloe M."},{"literal":"SHARE-net Clinical Group"}],"issued":{"date-parts":[["2022",8,25]]}}}],"schema":"https://github.com/citation-style-language/schema/raw/master/csl-citation.json"} </w:instrText>
      </w:r>
      <w:r w:rsidRPr="005E15C8">
        <w:rPr>
          <w:rFonts w:eastAsia="Arial"/>
          <w:sz w:val="24"/>
          <w:szCs w:val="24"/>
        </w:rPr>
        <w:fldChar w:fldCharType="separate"/>
      </w:r>
      <w:r w:rsidR="00934503" w:rsidRPr="00934503">
        <w:rPr>
          <w:rFonts w:eastAsia="Arial" w:cs="Arial"/>
          <w:sz w:val="24"/>
        </w:rPr>
        <w:t>(13)</w:t>
      </w:r>
      <w:r w:rsidRPr="005E15C8">
        <w:rPr>
          <w:rFonts w:eastAsia="Arial"/>
          <w:sz w:val="24"/>
          <w:szCs w:val="24"/>
        </w:rPr>
        <w:fldChar w:fldCharType="end"/>
      </w:r>
      <w:r w:rsidRPr="005E15C8">
        <w:rPr>
          <w:rFonts w:eastAsia="Arial"/>
          <w:sz w:val="24"/>
          <w:szCs w:val="24"/>
        </w:rPr>
        <w:t>.</w:t>
      </w:r>
    </w:p>
    <w:p w14:paraId="6E4AE59A" w14:textId="630EA820" w:rsidR="00054A8C" w:rsidRDefault="00054A8C" w:rsidP="00054A8C">
      <w:pPr>
        <w:pStyle w:val="Paragraphtext"/>
        <w:rPr>
          <w:rFonts w:eastAsia="Arial"/>
        </w:rPr>
      </w:pPr>
      <w:r w:rsidRPr="00054A8C">
        <w:rPr>
          <w:rFonts w:eastAsia="Arial"/>
        </w:rPr>
        <w:t xml:space="preserve">Clinical data from mpox cases in the DRC indicate distinct presentations </w:t>
      </w:r>
      <w:r w:rsidR="00854346">
        <w:rPr>
          <w:rFonts w:eastAsia="Arial"/>
        </w:rPr>
        <w:t xml:space="preserve">for clade </w:t>
      </w:r>
      <w:proofErr w:type="spellStart"/>
      <w:r w:rsidR="00854346">
        <w:rPr>
          <w:rFonts w:eastAsia="Arial"/>
        </w:rPr>
        <w:t>Ia</w:t>
      </w:r>
      <w:proofErr w:type="spellEnd"/>
      <w:r w:rsidR="00854346">
        <w:rPr>
          <w:rFonts w:eastAsia="Arial"/>
        </w:rPr>
        <w:t xml:space="preserve"> and </w:t>
      </w:r>
      <w:proofErr w:type="spellStart"/>
      <w:r w:rsidR="00854346">
        <w:rPr>
          <w:rFonts w:eastAsia="Arial"/>
        </w:rPr>
        <w:t>Ib</w:t>
      </w:r>
      <w:proofErr w:type="spellEnd"/>
      <w:r w:rsidR="00854346">
        <w:rPr>
          <w:rFonts w:eastAsia="Arial"/>
        </w:rPr>
        <w:t xml:space="preserve">, </w:t>
      </w:r>
      <w:r w:rsidRPr="00054A8C">
        <w:rPr>
          <w:rFonts w:eastAsia="Arial"/>
        </w:rPr>
        <w:t>with higher proportions of respiratory symptoms (around 50%) and higher lesion counts (median count</w:t>
      </w:r>
      <w:r w:rsidR="002F5EE0">
        <w:rPr>
          <w:rFonts w:eastAsia="Arial"/>
        </w:rPr>
        <w:t>s</w:t>
      </w:r>
      <w:r w:rsidR="00022DEC">
        <w:rPr>
          <w:rFonts w:eastAsia="Arial"/>
        </w:rPr>
        <w:t>:</w:t>
      </w:r>
      <w:r w:rsidRPr="00054A8C">
        <w:rPr>
          <w:rFonts w:eastAsia="Arial"/>
        </w:rPr>
        <w:t xml:space="preserve"> 91 </w:t>
      </w:r>
      <w:r w:rsidR="00022DEC">
        <w:rPr>
          <w:rFonts w:eastAsia="Arial"/>
        </w:rPr>
        <w:t xml:space="preserve">for clade </w:t>
      </w:r>
      <w:proofErr w:type="spellStart"/>
      <w:r w:rsidR="00802CCC">
        <w:rPr>
          <w:rFonts w:eastAsia="Arial"/>
        </w:rPr>
        <w:t>Ib</w:t>
      </w:r>
      <w:proofErr w:type="spellEnd"/>
      <w:r w:rsidR="00802CCC">
        <w:rPr>
          <w:rFonts w:eastAsia="Arial"/>
        </w:rPr>
        <w:t xml:space="preserve"> cases;</w:t>
      </w:r>
      <w:r w:rsidRPr="00054A8C">
        <w:rPr>
          <w:rFonts w:eastAsia="Arial"/>
        </w:rPr>
        <w:t xml:space="preserve"> 163</w:t>
      </w:r>
      <w:r w:rsidR="00562C05">
        <w:rPr>
          <w:rFonts w:eastAsia="Arial"/>
        </w:rPr>
        <w:t xml:space="preserve"> for clade </w:t>
      </w:r>
      <w:proofErr w:type="spellStart"/>
      <w:r w:rsidR="00562C05">
        <w:rPr>
          <w:rFonts w:eastAsia="Arial"/>
        </w:rPr>
        <w:t>Ia</w:t>
      </w:r>
      <w:proofErr w:type="spellEnd"/>
      <w:r w:rsidR="00562C05">
        <w:rPr>
          <w:rFonts w:eastAsia="Arial"/>
        </w:rPr>
        <w:t xml:space="preserve"> cases</w:t>
      </w:r>
      <w:r w:rsidRPr="00054A8C">
        <w:rPr>
          <w:rFonts w:eastAsia="Arial"/>
        </w:rPr>
        <w:t>), compared with clade IIb outbreaks</w:t>
      </w:r>
      <w:r w:rsidR="006244A8">
        <w:rPr>
          <w:rFonts w:eastAsia="Arial"/>
        </w:rPr>
        <w:t xml:space="preserve"> </w:t>
      </w:r>
      <w:r w:rsidR="007211AD">
        <w:rPr>
          <w:rFonts w:eastAsia="Arial"/>
        </w:rPr>
        <w:fldChar w:fldCharType="begin"/>
      </w:r>
      <w:r w:rsidR="00934503">
        <w:rPr>
          <w:rFonts w:eastAsia="Arial"/>
        </w:rPr>
        <w:instrText xml:space="preserve"> ADDIN ZOTERO_ITEM CSL_CITATION {"citationID":"cCW1dJRX","properties":{"formattedCitation":"(14)","plainCitation":"(14)","noteIndex":0},"citationItems":[{"id":3,"uris":["http://zotero.org/users/local/eE57gvz8/items/G7ZZWSNQ"],"itemData":{"id":3,"type":"article-journal","abstract":"BACKGROUND: Mpox, caused by the monkeypox virus, is a serious public health threat in Africa, especially in DR Congo. Previously limited to endemic areas with clade 1a, monkeypox virus has recently spread to non-endemic regions, where clade 1b has emerged. This study provides a clinical comparison of mpox cases in DR Congo regions where clade 1a and clade 1b are prevalent.\nMETHODS: We conducted a retrospective observational study, analysing PCR-confirmed mpox cases reported from sentinel health zones in seven provinces between Oct 1, 2023, and Sept 31, 2024. Cases from the newly affected provinces (South-Kivu and Kinshasa) were described along with those from four endemic provinces (Mai-Ndombe, Tshuapa, Tshopo, South-Ubangi, and Équateur). Surveillance data, including type of exposure, demographic details, clinical presentation, complications, and outcomes were collected from national surveillance systems and local health facilities, with laboratory confirmation using quantitative PCR. All analyses were restricted to descriptive statistics.\nFINDINGS: Of 17 927 suspected cases identified, 10 986 were investigated, 5948 were PCR-positive, and 4895 met the inclusion criteria based on data completeness: 4436 in newly affected and 459 in endemic regions. In newly affected provinces, median age was 20 years (IQR 8-28), 2119 (47·8%) participants were female, and 2310 (52·1%) were male. In endemic provinces, median age was 15 years (7-26), 179 (39·0%) participants were female, and 277 (60·3%) were male. Direct or intimate human contact was reported by 1951 (44·0%) individuals in newly affected provinces versus 25 (5·4%) in endemic provinces, and zoonotic exposure in 11 (0·2%) and 99 (21·6%), respectively. The proportions of partcipants with systemic symptoms (3828 [86·3%] in newly affected provinces and 427 [93·0%] in endemic provinces) and respiratory symptoms (2450 [55·2%] and 219 [47·7%]), and median skin lesion counts (91 [IQR 37-200] and 163 [95-345]) were similar between newly affected and endemic regions. Complications included skin infections (2041 [46·0%] in newly affected provinces and 201 [43·8%] in endemic provinces), respiratory distress (82 [1·8%] and 29 [6·3%]), vision impairment (7 [0·2%] and 28 [6·1%]), and prostration (695 [15·7%] and 51 [11·1%]). The case-fatality rate was 0·7% (95% CI 0·4-1·3; 14 of 1924) in children and 0·6% (0·3-1·0; 14 of 2483) in adults in newly affected areas, compared with 5·9% (3·4-10·0; 14 of 236) in children and 2·7% (1·1-6·1; six of 222) in adults in endemic regions. Content note: this Article and its appendix contain graphic images of mpox lesions affecting various sites including the face and genitals.\nINTERPRETATION: Our study indicates concurrent mpox outbreaks in DR Congo, involving younger individuals, a higher proportion of women and girls, and distinct presentations with higher lesion counts and respiratory symptoms compared with clade 2b lineage B.1 outbreaks. The high proportion of infectious complications and case-fatality rates, especially in endemic regions, emphasise the need for timely antibiotic therapy and targeted vaccination to reduce morbidity and mortality.\nFUNDING: Skin NTDs and STI Research Unit, Fight Infections Foundation.","container-title":"Lancet (London, England)","DOI":"10.1016/S0140-6736(25)00152-7","ISSN":"1474-547X","issue":"10490","journalAbbreviation":"Lancet","language":"eng","note":"PMID: 40222380","page":"1666-1675","source":"PubMed","title":"Clinical presentation and epidemiological assessment of confirmed human mpox cases in DR Congo: a surveillance-based observational study","title-short":"Clinical presentation and epidemiological assessment of confirmed human mpox cases in DR Congo","volume":"405","author":[{"family":"Malembi","given":"Emile"},{"family":"Escrig-Sarreta","given":"Roser"},{"family":"Ntumba","given":"Jackie"},{"family":"Beiras","given":"Camila G."},{"family":"Shongo","given":"Robert"},{"family":"Bengehya","given":"Justin"},{"family":"Nselaka","given":"Charles"},{"family":"Pukuta","given":"Elisabeth"},{"family":"Mukadi-Bamuleka","given":"Daniel"},{"family":"Mulopo-Mukanya","given":"Noëlla"},{"family":"Leng","given":"Xinying"},{"family":"Pérez-Mañá","given":"Clara"},{"family":"Galván-Casas","given":"Cristina"},{"family":"Muñoz","given":"Susana"},{"family":"Bilembo-Kitwanda","given":"Steeven"},{"family":"Kitha","given":"Pierre"},{"family":"Maketa","given":"Vivi"},{"family":"Mitashi","given":"Patrick"},{"family":"Abedi","given":"Aruna"},{"family":"Nsio","given":"Justus"},{"family":"Ahuka-Mundeke","given":"Steve"},{"family":"Mbala-Kingebeni","given":"Placide"},{"family":"Muyembe","given":"Jean-Jacques"},{"family":"Marks","given":"Michael"},{"family":"Muhindo-Mavoko","given":"Hypolite"},{"family":"Mitjà","given":"Oriol"},{"literal":"MOTION-DRC Working Group"}],"issued":{"date-parts":[["2025",5,10]]}}}],"schema":"https://github.com/citation-style-language/schema/raw/master/csl-citation.json"} </w:instrText>
      </w:r>
      <w:r w:rsidR="007211AD">
        <w:rPr>
          <w:rFonts w:eastAsia="Arial"/>
        </w:rPr>
        <w:fldChar w:fldCharType="separate"/>
      </w:r>
      <w:r w:rsidR="00934503" w:rsidRPr="00934503">
        <w:rPr>
          <w:rFonts w:eastAsia="Arial" w:cs="Arial"/>
        </w:rPr>
        <w:t>(14)</w:t>
      </w:r>
      <w:r w:rsidR="007211AD">
        <w:rPr>
          <w:rFonts w:eastAsia="Arial"/>
        </w:rPr>
        <w:fldChar w:fldCharType="end"/>
      </w:r>
      <w:r w:rsidRPr="00054A8C">
        <w:rPr>
          <w:rFonts w:eastAsia="Arial"/>
        </w:rPr>
        <w:t>.</w:t>
      </w:r>
      <w:r w:rsidR="00562C05">
        <w:rPr>
          <w:rFonts w:eastAsia="Arial"/>
        </w:rPr>
        <w:t xml:space="preserve"> </w:t>
      </w:r>
      <w:r w:rsidR="00C95459">
        <w:rPr>
          <w:rFonts w:eastAsia="Arial"/>
        </w:rPr>
        <w:t>This differe</w:t>
      </w:r>
      <w:r w:rsidR="00C03A9C">
        <w:rPr>
          <w:rFonts w:eastAsia="Arial"/>
        </w:rPr>
        <w:t xml:space="preserve">nce </w:t>
      </w:r>
      <w:r w:rsidR="00C5228F">
        <w:rPr>
          <w:rFonts w:eastAsia="Arial"/>
        </w:rPr>
        <w:t xml:space="preserve">likely reflects the greater virulence and systemic </w:t>
      </w:r>
      <w:r w:rsidR="005619E1">
        <w:rPr>
          <w:rFonts w:eastAsia="Arial"/>
        </w:rPr>
        <w:t xml:space="preserve">dissemination of clade I viruses. </w:t>
      </w:r>
      <w:r w:rsidR="00C9016A">
        <w:rPr>
          <w:rFonts w:eastAsia="Arial"/>
        </w:rPr>
        <w:t>Additionally, e</w:t>
      </w:r>
      <w:r w:rsidR="006B1A3C" w:rsidRPr="006B1A3C">
        <w:rPr>
          <w:rFonts w:eastAsia="Arial"/>
        </w:rPr>
        <w:t xml:space="preserve">nvironmental factors such as </w:t>
      </w:r>
      <w:r w:rsidR="006B1A3C" w:rsidRPr="00E867FF">
        <w:rPr>
          <w:rFonts w:eastAsia="Arial"/>
        </w:rPr>
        <w:t>biomass smoke from wood</w:t>
      </w:r>
      <w:r w:rsidR="009B5E84">
        <w:rPr>
          <w:rFonts w:eastAsia="Arial"/>
        </w:rPr>
        <w:t xml:space="preserve"> and charcoal</w:t>
      </w:r>
      <w:r w:rsidR="006B1A3C" w:rsidRPr="00E867FF">
        <w:rPr>
          <w:rFonts w:eastAsia="Arial"/>
        </w:rPr>
        <w:t xml:space="preserve"> burning</w:t>
      </w:r>
      <w:r w:rsidR="009B5E84">
        <w:rPr>
          <w:rFonts w:eastAsia="Arial"/>
        </w:rPr>
        <w:t xml:space="preserve"> for cooking</w:t>
      </w:r>
      <w:r w:rsidR="006B1A3C" w:rsidRPr="006B1A3C">
        <w:rPr>
          <w:rFonts w:eastAsia="Arial"/>
        </w:rPr>
        <w:t xml:space="preserve">, common in </w:t>
      </w:r>
      <w:r w:rsidR="00987992">
        <w:rPr>
          <w:rFonts w:eastAsia="Arial"/>
        </w:rPr>
        <w:t>the DRC</w:t>
      </w:r>
      <w:r w:rsidR="000C1124">
        <w:rPr>
          <w:rFonts w:eastAsia="Arial"/>
        </w:rPr>
        <w:t xml:space="preserve"> </w:t>
      </w:r>
      <w:r w:rsidR="00EC1896">
        <w:rPr>
          <w:rFonts w:eastAsia="Arial"/>
        </w:rPr>
        <w:fldChar w:fldCharType="begin"/>
      </w:r>
      <w:r w:rsidR="00934503">
        <w:rPr>
          <w:rFonts w:eastAsia="Arial"/>
        </w:rPr>
        <w:instrText xml:space="preserve"> ADDIN ZOTERO_ITEM CSL_CITATION {"citationID":"RQYwjPlH","properties":{"formattedCitation":"(67)","plainCitation":"(67)","noteIndex":0},"citationItems":[{"id":202,"uris":["http://zotero.org/users/local/eE57gvz8/items/TBBPEVXY"],"itemData":{"id":202,"type":"webpage","title":"Opportunities for Transition to Clean Household Energy in Democratic Republic of the Congo","URL":"https://www.ccacoalition.org/resources/opportunities-transition-clean-household-energy-democratic-republic-congo","author":[{"family":"Climate and Clean Air Coalition","given":""}]}}],"schema":"https://github.com/citation-style-language/schema/raw/master/csl-citation.json"} </w:instrText>
      </w:r>
      <w:r w:rsidR="00EC1896">
        <w:rPr>
          <w:rFonts w:eastAsia="Arial"/>
        </w:rPr>
        <w:fldChar w:fldCharType="separate"/>
      </w:r>
      <w:r w:rsidR="00934503" w:rsidRPr="00934503">
        <w:rPr>
          <w:rFonts w:eastAsia="Arial" w:cs="Arial"/>
        </w:rPr>
        <w:t>(67)</w:t>
      </w:r>
      <w:r w:rsidR="00EC1896">
        <w:rPr>
          <w:rFonts w:eastAsia="Arial"/>
        </w:rPr>
        <w:fldChar w:fldCharType="end"/>
      </w:r>
      <w:r w:rsidR="006B1A3C" w:rsidRPr="006B1A3C">
        <w:rPr>
          <w:rFonts w:eastAsia="Arial"/>
        </w:rPr>
        <w:t>, could plausibly exacerbate respiratory symptoms</w:t>
      </w:r>
      <w:r w:rsidR="00AD20E9">
        <w:rPr>
          <w:rFonts w:eastAsia="Arial"/>
        </w:rPr>
        <w:t xml:space="preserve"> </w:t>
      </w:r>
      <w:r w:rsidR="00A30CE1">
        <w:rPr>
          <w:rFonts w:eastAsia="Arial"/>
        </w:rPr>
        <w:t xml:space="preserve">among mpox </w:t>
      </w:r>
      <w:r w:rsidR="00040575">
        <w:rPr>
          <w:rFonts w:eastAsia="Arial"/>
        </w:rPr>
        <w:t>patients.</w:t>
      </w:r>
    </w:p>
    <w:p w14:paraId="371F5244" w14:textId="0150C8DB" w:rsidR="00C4783D" w:rsidRDefault="00132FB6" w:rsidP="00C4783D">
      <w:pPr>
        <w:pStyle w:val="Paragraphtext"/>
        <w:rPr>
          <w:rFonts w:eastAsia="Arial"/>
        </w:rPr>
      </w:pPr>
      <w:r w:rsidRPr="00C4783D">
        <w:rPr>
          <w:rFonts w:eastAsia="Arial"/>
        </w:rPr>
        <w:t xml:space="preserve">Imported </w:t>
      </w:r>
      <w:r w:rsidR="00443A06" w:rsidRPr="00C4783D">
        <w:rPr>
          <w:rFonts w:eastAsia="Arial"/>
        </w:rPr>
        <w:t>cl</w:t>
      </w:r>
      <w:r w:rsidRPr="00C4783D">
        <w:rPr>
          <w:rFonts w:eastAsia="Arial"/>
        </w:rPr>
        <w:t xml:space="preserve">ade </w:t>
      </w:r>
      <w:proofErr w:type="spellStart"/>
      <w:r w:rsidRPr="00C4783D">
        <w:rPr>
          <w:rFonts w:eastAsia="Arial"/>
        </w:rPr>
        <w:t>Ib</w:t>
      </w:r>
      <w:proofErr w:type="spellEnd"/>
      <w:r w:rsidRPr="00C4783D">
        <w:rPr>
          <w:rFonts w:eastAsia="Arial"/>
        </w:rPr>
        <w:t xml:space="preserve"> cases </w:t>
      </w:r>
      <w:r w:rsidR="44F1937B" w:rsidRPr="00C4783D">
        <w:rPr>
          <w:rFonts w:eastAsia="Arial"/>
        </w:rPr>
        <w:t xml:space="preserve">reported in </w:t>
      </w:r>
      <w:r w:rsidR="5C7C77C3" w:rsidRPr="00C4783D">
        <w:rPr>
          <w:rFonts w:eastAsia="Arial"/>
        </w:rPr>
        <w:t xml:space="preserve">Sweden </w:t>
      </w:r>
      <w:r w:rsidR="44F1937B" w:rsidRPr="00C4783D">
        <w:rPr>
          <w:rFonts w:eastAsia="Arial"/>
        </w:rPr>
        <w:fldChar w:fldCharType="begin"/>
      </w:r>
      <w:r w:rsidR="00934503">
        <w:rPr>
          <w:rFonts w:eastAsia="Arial"/>
        </w:rPr>
        <w:instrText xml:space="preserve"> ADDIN ZOTERO_ITEM CSL_CITATION {"citationID":"uOfJACdf","properties":{"formattedCitation":"(48)","plainCitation":"(48)","noteIndex":0},"citationItems":[{"id":152,"uris":["http://zotero.org/users/local/eE57gvz8/items/DA5AUBIE"],"itemData":{"id":152,"type":"article-journal","abstract":"An unprecedented upsurge in mpox, caused by clade I of the monkeypox virus (MPXV) was noted in Central Africa in 2024. The first mpox case with MPXV clade Ib outside Africa was reported in Sweden in mid-August. The case experienced a mild disease course after travelling to an affected country. No additional cases of this clade have been detected in Sweden. Strengthened public health measures and surveillance including whole genome sequencing are crucial to prevent establishment of novel MPXV clades.","container-title":"Euro Surveillance: Bulletin Europeen Sur Les Maladies Transmissibles = European Communicable Disease Bulletin","DOI":"10.2807/1560-7917.ES.2024.29.48.2400740","ISSN":"1560-7917","issue":"48","journalAbbreviation":"Euro Surveill","language":"eng","note":"PMID: 39611206\nPMCID: PMC11605805","page":"2400740","source":"PubMed","title":"First case of mpox with monkeypox virus clade Ib outside Africa in a returning traveller, Sweden, August 2024: public health measures","title-short":"First case of mpox with monkeypox virus clade Ib outside Africa in a returning traveller, Sweden, August 2024","volume":"29","author":[{"family":"Treutiger","given":"Carl-Johan"},{"family":"Filén","given":"Finn"},{"family":"Rehn","given":"Moa"},{"family":"Aarum","given":"Johan"},{"family":"Jacks","given":"Andreas"},{"family":"Gisslén","given":"Magnus"},{"family":"Sturegård","given":"Erik"},{"family":"Karlberg","given":"Maria Lind"},{"family":"Karlsson Lindsjö","given":"Oskar"},{"family":"Sondén","given":"Klara"}],"issued":{"date-parts":[["2024",11]]}}}],"schema":"https://github.com/citation-style-language/schema/raw/master/csl-citation.json"} </w:instrText>
      </w:r>
      <w:r w:rsidR="44F1937B" w:rsidRPr="00C4783D">
        <w:rPr>
          <w:rFonts w:eastAsia="Arial"/>
        </w:rPr>
        <w:fldChar w:fldCharType="separate"/>
      </w:r>
      <w:r w:rsidR="00934503" w:rsidRPr="00934503">
        <w:rPr>
          <w:rFonts w:eastAsia="Arial" w:cs="Arial"/>
        </w:rPr>
        <w:t>(48)</w:t>
      </w:r>
      <w:r w:rsidR="44F1937B" w:rsidRPr="00C4783D">
        <w:rPr>
          <w:rFonts w:eastAsia="Arial"/>
        </w:rPr>
        <w:fldChar w:fldCharType="end"/>
      </w:r>
      <w:r w:rsidR="5C7C77C3" w:rsidRPr="00C4783D">
        <w:rPr>
          <w:rFonts w:eastAsia="Arial"/>
        </w:rPr>
        <w:t>,</w:t>
      </w:r>
      <w:r w:rsidR="44F1937B" w:rsidRPr="00C4783D">
        <w:rPr>
          <w:rFonts w:eastAsia="Arial"/>
        </w:rPr>
        <w:t xml:space="preserve"> the UK</w:t>
      </w:r>
      <w:r w:rsidR="009D15E8" w:rsidRPr="00C4783D">
        <w:rPr>
          <w:rFonts w:eastAsia="Arial"/>
        </w:rPr>
        <w:t xml:space="preserve"> </w:t>
      </w:r>
      <w:r w:rsidR="44F1937B" w:rsidRPr="00C4783D">
        <w:rPr>
          <w:rFonts w:eastAsia="Arial"/>
        </w:rPr>
        <w:fldChar w:fldCharType="begin"/>
      </w:r>
      <w:r w:rsidR="00934503">
        <w:rPr>
          <w:rFonts w:eastAsia="Arial"/>
        </w:rPr>
        <w:instrText xml:space="preserve"> ADDIN ZOTERO_ITEM CSL_CITATION {"citationID":"t9fWkDZb","properties":{"formattedCitation":"(49)","plainCitation":"(49)","noteIndex":0},"citationItems":[{"id":150,"uris":["http://zotero.org/users/local/eE57gvz8/items/NM5VM85C"],"itemData":{"id":150,"type":"article-journal","abstract":"We report two importations of monkeypox virus clade Ib infection to the United Kingdom in 2024. The first was a traveller returning from Tanzania, Rwanda and Uganda, the second from Uganda. Both presented with fever and typical skin lesions; 147 contacts were followed up, 19 vaccinated with MVA-BN. Three household contacts of the first individual, including two children, became infected. These are the first reported autochthonous transmissions of clade Ib in Europe, and first paediatric cases outside the African continent.","container-title":"Euro Surveillance: Bulletin Europeen Sur Les Maladies Transmissibles = European Communicable Disease Bulletin","DOI":"10.2807/1560-7917.ES.2025.30.10.2500131","ISSN":"1560-7917","issue":"10","journalAbbreviation":"Euro Surveill","language":"eng","note":"PMID: 40084422\nPMCID: PMC11912141","page":"2500131","source":"PubMed","title":"Case series of the first five human infections with monkeypox virus clade Ib and report on the public health response, United Kingdom, October to November 2024","volume":"30","author":[{"family":"Alvi","given":"Muhammad Ibaad"},{"family":"Kliner","given":"Merav"},{"family":"Welfare","given":"William"},{"family":"Gordon","given":"N. Claire"},{"family":"Thomas","given":"Sherine"},{"family":"Padfield","given":"Simon"},{"family":"Emmett","given":"Hannah E."},{"family":"Heinsbroek","given":"Ellen"},{"family":"Hughes","given":"Gareth J."},{"family":"Groves","given":"Natalie"},{"family":"Gallagher","given":"Eileen"},{"family":"Pullan","given":"Steven"},{"family":"Belfield","given":"Amy"},{"family":"Houlihan","given":"Catherine F."},{"family":"Rampling","given":"Tommy"},{"family":"O'Hara","given":"Geraldine"},{"family":"Tunbridge","given":"Anne"},{"family":"Dunning","given":"Jake"},{"family":"Whittaker","given":"Elizabeth"},{"family":"Alonso","given":"Alejandra"},{"family":"Beadsworth","given":"Mike"},{"family":"Payne","given":"Brendan Ai"},{"family":"Chand","given":"Meera"},{"family":"Hopkins","given":"Susan"},{"family":"Armstrong","given":"Gillian"}],"issued":{"date-parts":[["2025",3]]}}}],"schema":"https://github.com/citation-style-language/schema/raw/master/csl-citation.json"} </w:instrText>
      </w:r>
      <w:r w:rsidR="44F1937B" w:rsidRPr="00C4783D">
        <w:rPr>
          <w:rFonts w:eastAsia="Arial"/>
        </w:rPr>
        <w:fldChar w:fldCharType="separate"/>
      </w:r>
      <w:r w:rsidR="00934503" w:rsidRPr="00934503">
        <w:rPr>
          <w:rFonts w:eastAsia="Arial" w:cs="Arial"/>
        </w:rPr>
        <w:t>(49)</w:t>
      </w:r>
      <w:r w:rsidR="44F1937B" w:rsidRPr="00C4783D">
        <w:rPr>
          <w:rFonts w:eastAsia="Arial"/>
        </w:rPr>
        <w:fldChar w:fldCharType="end"/>
      </w:r>
      <w:r w:rsidR="44F1937B" w:rsidRPr="00C4783D">
        <w:rPr>
          <w:rFonts w:eastAsia="Arial"/>
        </w:rPr>
        <w:t xml:space="preserve"> and other </w:t>
      </w:r>
      <w:r w:rsidR="6ED47B3A" w:rsidRPr="00C4783D">
        <w:rPr>
          <w:rFonts w:eastAsia="Arial"/>
        </w:rPr>
        <w:t xml:space="preserve">European countries </w:t>
      </w:r>
      <w:r w:rsidR="00DC176F" w:rsidRPr="00C4783D">
        <w:rPr>
          <w:rFonts w:eastAsia="Arial"/>
        </w:rPr>
        <w:fldChar w:fldCharType="begin"/>
      </w:r>
      <w:r w:rsidR="00934503">
        <w:rPr>
          <w:rFonts w:eastAsia="Arial"/>
        </w:rPr>
        <w:instrText xml:space="preserve"> ADDIN ZOTERO_ITEM CSL_CITATION {"citationID":"RTnwS8wY","properties":{"formattedCitation":"(68)","plainCitation":"(68)","noteIndex":0},"citationItems":[{"id":154,"uris":["http://zotero.org/users/local/eE57gvz8/items/Z7F2NGS3"],"itemData":{"id":154,"type":"webpage","title":"Transmission of monkeypox virus clade I: overall risk remains low in the EU/EEA","URL":"https://www.ecdc.europa.eu/en/news-events/transmission-monkeypox-virus-clade-i-overall-risk-remains-low-eueea","author":[{"family":"European Centre for Disease Prevention and Control","given":""}]}}],"schema":"https://github.com/citation-style-language/schema/raw/master/csl-citation.json"} </w:instrText>
      </w:r>
      <w:r w:rsidR="00DC176F" w:rsidRPr="00C4783D">
        <w:rPr>
          <w:rFonts w:eastAsia="Arial"/>
        </w:rPr>
        <w:fldChar w:fldCharType="separate"/>
      </w:r>
      <w:r w:rsidR="00934503" w:rsidRPr="00934503">
        <w:rPr>
          <w:rFonts w:eastAsia="Arial" w:cs="Arial"/>
        </w:rPr>
        <w:t>(68)</w:t>
      </w:r>
      <w:r w:rsidR="00DC176F" w:rsidRPr="00C4783D">
        <w:rPr>
          <w:rFonts w:eastAsia="Arial"/>
        </w:rPr>
        <w:fldChar w:fldCharType="end"/>
      </w:r>
      <w:r w:rsidR="00DC176F" w:rsidRPr="00C4783D">
        <w:rPr>
          <w:rFonts w:eastAsia="Arial"/>
        </w:rPr>
        <w:t xml:space="preserve"> </w:t>
      </w:r>
      <w:r w:rsidR="003B395E" w:rsidRPr="00C4783D">
        <w:rPr>
          <w:rFonts w:eastAsia="Arial"/>
        </w:rPr>
        <w:t>have shown mild to moderate illness characteri</w:t>
      </w:r>
      <w:r w:rsidR="00BF0A62" w:rsidRPr="00C4783D">
        <w:rPr>
          <w:rFonts w:eastAsia="Arial"/>
        </w:rPr>
        <w:t>s</w:t>
      </w:r>
      <w:r w:rsidR="003B395E" w:rsidRPr="00C4783D">
        <w:rPr>
          <w:rFonts w:eastAsia="Arial"/>
        </w:rPr>
        <w:t>ed mainly by fever, locali</w:t>
      </w:r>
      <w:r w:rsidR="00690CCF" w:rsidRPr="00C4783D">
        <w:rPr>
          <w:rFonts w:eastAsia="Arial"/>
        </w:rPr>
        <w:t>s</w:t>
      </w:r>
      <w:r w:rsidR="003B395E" w:rsidRPr="00C4783D">
        <w:rPr>
          <w:rFonts w:eastAsia="Arial"/>
        </w:rPr>
        <w:t xml:space="preserve">ed vesiculopustular rash, and </w:t>
      </w:r>
      <w:r w:rsidR="00A912E7" w:rsidRPr="00C4783D">
        <w:rPr>
          <w:rFonts w:eastAsia="Arial"/>
        </w:rPr>
        <w:t>lymphadenopathy.</w:t>
      </w:r>
    </w:p>
    <w:p w14:paraId="77EBC172" w14:textId="4A57321E" w:rsidR="006E4ABB" w:rsidRDefault="006E4ABB" w:rsidP="00E867FF">
      <w:pPr>
        <w:pStyle w:val="Heading3"/>
      </w:pPr>
      <w:r>
        <w:t>Complications and outcomes</w:t>
      </w:r>
    </w:p>
    <w:p w14:paraId="3917CE4E" w14:textId="40EBAA9A" w:rsidR="004A333C" w:rsidRDefault="004A333C" w:rsidP="004A333C">
      <w:pPr>
        <w:pStyle w:val="Paragraphtext"/>
        <w:rPr>
          <w:rFonts w:eastAsia="Arial"/>
        </w:rPr>
      </w:pPr>
      <w:r w:rsidRPr="00A02ABC">
        <w:rPr>
          <w:rFonts w:eastAsia="Arial"/>
        </w:rPr>
        <w:t>Symptomatic manifestations of mpox can cause severe pain and affect vulnerable anatomic sites; painful proctitis or oral lesions may be the primary presentation. More severe complications of</w:t>
      </w:r>
      <w:r>
        <w:rPr>
          <w:rFonts w:eastAsia="Arial"/>
        </w:rPr>
        <w:t xml:space="preserve"> mpox</w:t>
      </w:r>
      <w:r w:rsidRPr="00A02ABC">
        <w:rPr>
          <w:rFonts w:eastAsia="Arial"/>
        </w:rPr>
        <w:t xml:space="preserve"> include secondary infections </w:t>
      </w:r>
      <w:r w:rsidR="4B32B21B" w:rsidRPr="77D25C7D">
        <w:rPr>
          <w:rFonts w:eastAsia="Arial"/>
        </w:rPr>
        <w:t>such as</w:t>
      </w:r>
      <w:r w:rsidRPr="00A02ABC">
        <w:rPr>
          <w:rFonts w:eastAsia="Arial"/>
        </w:rPr>
        <w:t xml:space="preserve"> cellulitis, bronchopneumonia, sepsis, encephalitis</w:t>
      </w:r>
      <w:r>
        <w:rPr>
          <w:rFonts w:eastAsia="Arial"/>
        </w:rPr>
        <w:t>,</w:t>
      </w:r>
      <w:r w:rsidRPr="00A02ABC">
        <w:rPr>
          <w:rFonts w:eastAsia="Arial"/>
        </w:rPr>
        <w:t xml:space="preserve"> and infection of the cornea with subsequent scarring and loss of vision. Severe dehydration may occur, secondary to vomiting, diarrhoea and oral lesions preventing adequate hydration </w:t>
      </w:r>
      <w:r w:rsidR="00B217F8">
        <w:rPr>
          <w:rFonts w:eastAsia="Arial"/>
        </w:rPr>
        <w:fldChar w:fldCharType="begin"/>
      </w:r>
      <w:r w:rsidR="00934503">
        <w:rPr>
          <w:rFonts w:eastAsia="Arial"/>
        </w:rPr>
        <w:instrText xml:space="preserve"> ADDIN ZOTERO_ITEM CSL_CITATION {"citationID":"mW6d69pw","properties":{"formattedCitation":"(41)","plainCitation":"(41)","noteIndex":0},"citationItems":[{"id":94,"uris":["http://zotero.org/users/local/eE57gvz8/items/7DB94XIA"],"itemData":{"id":94,"type":"article-journal","abstract":"Monkeypox virus (MPXV), which causes disease in humans, has for many years been restricted to the African continent, with only a handful of sporadic cases in other parts of the world. However, unprecedented outbreaks of monkeypox in non-endemic regions have recently taken the world by surprise. In less than 4 months, the number of detected MPXV infections has soared to more than 48,000 cases, recording a total of 13 deaths. In this Review, we discuss the clinical, epidemiological and immunological features of MPXV infections. We also highlight important research questions and new opportunities to tackle the ongoing monkeypox outbreak.","container-title":"Nature Reviews. Immunology","DOI":"10.1038/s41577-022-00775-4","ISSN":"1474-1741","issue":"10","journalAbbreviation":"Nat Rev Immunol","language":"eng","note":"PMID: 36064780\nPMCID: PMC9443635","page":"597-613","source":"PubMed","title":"Monkeypox: disease epidemiology, host immunity and clinical interventions","title-short":"Monkeypox","volume":"22","author":[{"family":"Lum","given":"Fok-Moon"},{"family":"Torres-Ruesta","given":"Anthony"},{"family":"Tay","given":"Matthew Z."},{"family":"Lin","given":"Raymond T. P."},{"family":"Lye","given":"David C."},{"family":"Rénia","given":"Laurent"},{"family":"Ng","given":"Lisa F. P."}],"issued":{"date-parts":[["2022",10]]}}}],"schema":"https://github.com/citation-style-language/schema/raw/master/csl-citation.json"} </w:instrText>
      </w:r>
      <w:r w:rsidR="00B217F8">
        <w:rPr>
          <w:rFonts w:eastAsia="Arial"/>
        </w:rPr>
        <w:fldChar w:fldCharType="separate"/>
      </w:r>
      <w:r w:rsidR="00934503" w:rsidRPr="00934503">
        <w:rPr>
          <w:rFonts w:eastAsia="Arial" w:cs="Arial"/>
        </w:rPr>
        <w:t>(41)</w:t>
      </w:r>
      <w:r w:rsidR="00B217F8">
        <w:rPr>
          <w:rFonts w:eastAsia="Arial"/>
        </w:rPr>
        <w:fldChar w:fldCharType="end"/>
      </w:r>
      <w:r w:rsidRPr="00A02ABC">
        <w:rPr>
          <w:rFonts w:eastAsia="Arial"/>
        </w:rPr>
        <w:t>.</w:t>
      </w:r>
    </w:p>
    <w:p w14:paraId="736DC470" w14:textId="56DF71C4" w:rsidR="003E2A5E" w:rsidRDefault="20DD2126">
      <w:pPr>
        <w:pStyle w:val="Paragraphtext"/>
        <w:rPr>
          <w:rFonts w:eastAsia="Arial"/>
        </w:rPr>
      </w:pPr>
      <w:r w:rsidRPr="7A1677BC">
        <w:rPr>
          <w:rFonts w:eastAsia="Arial"/>
        </w:rPr>
        <w:t>During the</w:t>
      </w:r>
      <w:r w:rsidR="00296245" w:rsidRPr="7A1677BC">
        <w:rPr>
          <w:rFonts w:eastAsia="Arial"/>
        </w:rPr>
        <w:t xml:space="preserve"> global</w:t>
      </w:r>
      <w:r w:rsidR="00A1376F" w:rsidRPr="7A1677BC">
        <w:rPr>
          <w:rFonts w:eastAsia="Arial"/>
        </w:rPr>
        <w:t xml:space="preserve"> MPXV clade IIb outbrea</w:t>
      </w:r>
      <w:r w:rsidR="00600266" w:rsidRPr="7A1677BC">
        <w:rPr>
          <w:rFonts w:eastAsia="Arial"/>
        </w:rPr>
        <w:t>ks,</w:t>
      </w:r>
      <w:r w:rsidR="000635DD" w:rsidRPr="7A1677BC">
        <w:rPr>
          <w:rFonts w:eastAsia="Arial"/>
        </w:rPr>
        <w:t xml:space="preserve"> </w:t>
      </w:r>
      <w:r w:rsidR="00600266" w:rsidRPr="7A1677BC">
        <w:rPr>
          <w:rFonts w:eastAsia="Arial"/>
        </w:rPr>
        <w:t>9% of cases were hospitalised</w:t>
      </w:r>
      <w:r w:rsidR="43A73AB3" w:rsidRPr="7A1677BC">
        <w:rPr>
          <w:rFonts w:eastAsia="Arial"/>
        </w:rPr>
        <w:t>,</w:t>
      </w:r>
      <w:r w:rsidR="00B222E0" w:rsidRPr="7A1677BC">
        <w:rPr>
          <w:rFonts w:eastAsia="Arial"/>
        </w:rPr>
        <w:t xml:space="preserve"> </w:t>
      </w:r>
      <w:r w:rsidR="00AC42A2" w:rsidRPr="7A1677BC">
        <w:rPr>
          <w:rFonts w:eastAsia="Arial"/>
        </w:rPr>
        <w:t xml:space="preserve">0.4% admitted to </w:t>
      </w:r>
      <w:r w:rsidR="002220A3" w:rsidRPr="7A1677BC">
        <w:rPr>
          <w:rFonts w:eastAsia="Arial"/>
        </w:rPr>
        <w:t>an intensive care unit (</w:t>
      </w:r>
      <w:r w:rsidR="00AC42A2" w:rsidRPr="7A1677BC">
        <w:rPr>
          <w:rFonts w:eastAsia="Arial"/>
        </w:rPr>
        <w:t>ICU</w:t>
      </w:r>
      <w:r w:rsidR="002220A3" w:rsidRPr="7A1677BC">
        <w:rPr>
          <w:rFonts w:eastAsia="Arial"/>
        </w:rPr>
        <w:t>)</w:t>
      </w:r>
      <w:r w:rsidR="45DDF3D0" w:rsidRPr="7A1677BC">
        <w:rPr>
          <w:rFonts w:eastAsia="Arial"/>
        </w:rPr>
        <w:t>, and the case-fatality rate was 0.3%</w:t>
      </w:r>
      <w:r w:rsidR="00B222E0" w:rsidRPr="7A1677BC">
        <w:rPr>
          <w:rFonts w:eastAsia="Arial"/>
        </w:rPr>
        <w:t xml:space="preserve"> </w:t>
      </w:r>
      <w:r w:rsidR="00296245" w:rsidRPr="7A1677BC">
        <w:rPr>
          <w:rFonts w:eastAsia="Arial"/>
        </w:rPr>
        <w:fldChar w:fldCharType="begin"/>
      </w:r>
      <w:r w:rsidR="00296245" w:rsidRPr="7A1677BC">
        <w:rPr>
          <w:rFonts w:eastAsia="Arial"/>
        </w:rPr>
        <w:instrText xml:space="preserve"> ADDIN ZOTERO_ITEM CSL_CITATION {"citationID":"CDX1V9je","properties":{"formattedCitation":"(8)","plainCitation":"(8)","noteIndex":0},"citationItems":[{"id":2,"uris":["http://zotero.org/users/local/eE57gvz8/items/IL3G54KI"],"itemData":{"id":2,"type":"webpage","title":"Global Mpox Trends","URL":"https://worldhealthorg.shinyapps.io/mpx_global/#key-figures","author":[{"family":"World Health Organization","given":""}]}}],"schema":"https://github.com/citation-style-language/schema/raw/master/csl-citation.json"} </w:instrText>
      </w:r>
      <w:r w:rsidR="00296245" w:rsidRPr="7A1677BC">
        <w:rPr>
          <w:rFonts w:eastAsia="Arial"/>
        </w:rPr>
        <w:fldChar w:fldCharType="separate"/>
      </w:r>
      <w:r w:rsidR="00B80660" w:rsidRPr="7A1677BC">
        <w:rPr>
          <w:rFonts w:eastAsia="Arial" w:cs="Arial"/>
        </w:rPr>
        <w:t>(8)</w:t>
      </w:r>
      <w:r w:rsidR="00296245" w:rsidRPr="7A1677BC">
        <w:rPr>
          <w:rFonts w:eastAsia="Arial"/>
        </w:rPr>
        <w:fldChar w:fldCharType="end"/>
      </w:r>
      <w:r w:rsidR="00AC42A2" w:rsidRPr="7A1677BC">
        <w:rPr>
          <w:rFonts w:eastAsia="Arial"/>
        </w:rPr>
        <w:t xml:space="preserve">. </w:t>
      </w:r>
    </w:p>
    <w:p w14:paraId="27AD93AA" w14:textId="3BC5C27E" w:rsidR="00DF7355" w:rsidRDefault="00576F7D" w:rsidP="3E455CFE">
      <w:pPr>
        <w:pStyle w:val="Paragraphtext"/>
        <w:rPr>
          <w:rFonts w:eastAsia="Arial"/>
        </w:rPr>
      </w:pPr>
      <w:r w:rsidRPr="7A1677BC">
        <w:rPr>
          <w:rFonts w:eastAsia="Arial"/>
        </w:rPr>
        <w:t xml:space="preserve">Based on mpox data from </w:t>
      </w:r>
      <w:r w:rsidR="005945E1" w:rsidRPr="7A1677BC">
        <w:rPr>
          <w:rFonts w:eastAsia="Arial"/>
        </w:rPr>
        <w:t>the DRC</w:t>
      </w:r>
      <w:r w:rsidRPr="7A1677BC">
        <w:rPr>
          <w:rFonts w:eastAsia="Arial"/>
        </w:rPr>
        <w:t xml:space="preserve">, </w:t>
      </w:r>
      <w:r w:rsidR="002D12EE" w:rsidRPr="7A1677BC">
        <w:rPr>
          <w:rFonts w:eastAsia="Arial"/>
        </w:rPr>
        <w:t xml:space="preserve">50% of mpox </w:t>
      </w:r>
      <w:r w:rsidR="45A837A5" w:rsidRPr="7A1677BC">
        <w:rPr>
          <w:rFonts w:eastAsia="Arial"/>
        </w:rPr>
        <w:t xml:space="preserve">clade I </w:t>
      </w:r>
      <w:r w:rsidR="002D12EE" w:rsidRPr="7A1677BC">
        <w:rPr>
          <w:rFonts w:eastAsia="Arial"/>
        </w:rPr>
        <w:t>cases were</w:t>
      </w:r>
      <w:r w:rsidR="00A45C7B" w:rsidRPr="7A1677BC">
        <w:rPr>
          <w:rFonts w:eastAsia="Arial"/>
        </w:rPr>
        <w:t xml:space="preserve"> hospitalised</w:t>
      </w:r>
      <w:r w:rsidR="6584D0A4" w:rsidRPr="7A1677BC">
        <w:rPr>
          <w:rFonts w:eastAsia="Arial"/>
        </w:rPr>
        <w:t xml:space="preserve">, and the case-fatality rate was 4.4% for clade </w:t>
      </w:r>
      <w:proofErr w:type="spellStart"/>
      <w:r w:rsidR="6584D0A4" w:rsidRPr="7A1677BC">
        <w:rPr>
          <w:rFonts w:eastAsia="Arial"/>
        </w:rPr>
        <w:t>Ia</w:t>
      </w:r>
      <w:proofErr w:type="spellEnd"/>
      <w:r w:rsidR="6584D0A4" w:rsidRPr="7A1677BC">
        <w:rPr>
          <w:rFonts w:eastAsia="Arial"/>
        </w:rPr>
        <w:t xml:space="preserve"> and 0.6% for clade </w:t>
      </w:r>
      <w:proofErr w:type="spellStart"/>
      <w:r w:rsidR="6584D0A4" w:rsidRPr="7A1677BC">
        <w:rPr>
          <w:rFonts w:eastAsia="Arial"/>
        </w:rPr>
        <w:t>Ib</w:t>
      </w:r>
      <w:proofErr w:type="spellEnd"/>
      <w:r w:rsidR="00C75476" w:rsidRPr="7A1677BC">
        <w:rPr>
          <w:rFonts w:eastAsia="Arial"/>
        </w:rPr>
        <w:t xml:space="preserve"> </w:t>
      </w:r>
      <w:r w:rsidRPr="7A1677BC">
        <w:rPr>
          <w:rFonts w:eastAsia="Arial"/>
        </w:rPr>
        <w:fldChar w:fldCharType="begin"/>
      </w:r>
      <w:r w:rsidRPr="7A1677BC">
        <w:rPr>
          <w:rFonts w:eastAsia="Arial"/>
        </w:rPr>
        <w:instrText xml:space="preserve"> ADDIN ZOTERO_ITEM CSL_CITATION {"citationID":"fgVxLk9e","properties":{"formattedCitation":"(14)","plainCitation":"(14)","noteIndex":0},"citationItems":[{"id":3,"uris":["http://zotero.org/users/local/eE57gvz8/items/G7ZZWSNQ"],"itemData":{"id":3,"type":"article-journal","abstract":"BACKGROUND: Mpox, caused by the monkeypox virus, is a serious public health threat in Africa, especially in DR Congo. Previously limited to endemic areas with clade 1a, monkeypox virus has recently spread to non-endemic regions, where clade 1b has emerged. This study provides a clinical comparison of mpox cases in DR Congo regions where clade 1a and clade 1b are prevalent.\nMETHODS: We conducted a retrospective observational study, analysing PCR-confirmed mpox cases reported from sentinel health zones in seven provinces between Oct 1, 2023, and Sept 31, 2024. Cases from the newly affected provinces (South-Kivu and Kinshasa) were described along with those from four endemic provinces (Mai-Ndombe, Tshuapa, Tshopo, South-Ubangi, and Équateur). Surveillance data, including type of exposure, demographic details, clinical presentation, complications, and outcomes were collected from national surveillance systems and local health facilities, with laboratory confirmation using quantitative PCR. All analyses were restricted to descriptive statistics.\nFINDINGS: Of 17 927 suspected cases identified, 10 986 were investigated, 5948 were PCR-positive, and 4895 met the inclusion criteria based on data completeness: 4436 in newly affected and 459 in endemic regions. In newly affected provinces, median age was 20 years (IQR 8-28), 2119 (47·8%) participants were female, and 2310 (52·1%) were male. In endemic provinces, median age was 15 years (7-26), 179 (39·0%) participants were female, and 277 (60·3%) were male. Direct or intimate human contact was reported by 1951 (44·0%) individuals in newly affected provinces versus 25 (5·4%) in endemic provinces, and zoonotic exposure in 11 (0·2%) and 99 (21·6%), respectively. The proportions of partcipants with systemic symptoms (3828 [86·3%] in newly affected provinces and 427 [93·0%] in endemic provinces) and respiratory symptoms (2450 [55·2%] and 219 [47·7%]), and median skin lesion counts (91 [IQR 37-200] and 163 [95-345]) were similar between newly affected and endemic regions. Complications included skin infections (2041 [46·0%] in newly affected provinces and 201 [43·8%] in endemic provinces), respiratory distress (82 [1·8%] and 29 [6·3%]), vision impairment (7 [0·2%] and 28 [6·1%]), and prostration (695 [15·7%] and 51 [11·1%]). The case-fatality rate was 0·7% (95% CI 0·4-1·3; 14 of 1924) in children and 0·6% (0·3-1·0; 14 of 2483) in adults in newly affected areas, compared with 5·9% (3·4-10·0; 14 of 236) in children and 2·7% (1·1-6·1; six of 222) in adults in endemic regions. Content note: this Article and its appendix contain graphic images of mpox lesions affecting various sites including the face and genitals.\nINTERPRETATION: Our study indicates concurrent mpox outbreaks in DR Congo, involving younger individuals, a higher proportion of women and girls, and distinct presentations with higher lesion counts and respiratory symptoms compared with clade 2b lineage B.1 outbreaks. The high proportion of infectious complications and case-fatality rates, especially in endemic regions, emphasise the need for timely antibiotic therapy and targeted vaccination to reduce morbidity and mortality.\nFUNDING: Skin NTDs and STI Research Unit, Fight Infections Foundation.","container-title":"Lancet (London, England)","DOI":"10.1016/S0140-6736(25)00152-7","ISSN":"1474-547X","issue":"10490","journalAbbreviation":"Lancet","language":"eng","note":"PMID: 40222380","page":"1666-1675","source":"PubMed","title":"Clinical presentation and epidemiological assessment of confirmed human mpox cases in DR Congo: a surveillance-based observational study","title-short":"Clinical presentation and epidemiological assessment of confirmed human mpox cases in DR Congo","volume":"405","author":[{"family":"Malembi","given":"Emile"},{"family":"Escrig-Sarreta","given":"Roser"},{"family":"Ntumba","given":"Jackie"},{"family":"Beiras","given":"Camila G."},{"family":"Shongo","given":"Robert"},{"family":"Bengehya","given":"Justin"},{"family":"Nselaka","given":"Charles"},{"family":"Pukuta","given":"Elisabeth"},{"family":"Mukadi-Bamuleka","given":"Daniel"},{"family":"Mulopo-Mukanya","given":"Noëlla"},{"family":"Leng","given":"Xinying"},{"family":"Pérez-Mañá","given":"Clara"},{"family":"Galván-Casas","given":"Cristina"},{"family":"Muñoz","given":"Susana"},{"family":"Bilembo-Kitwanda","given":"Steeven"},{"family":"Kitha","given":"Pierre"},{"family":"Maketa","given":"Vivi"},{"family":"Mitashi","given":"Patrick"},{"family":"Abedi","given":"Aruna"},{"family":"Nsio","given":"Justus"},{"family":"Ahuka-Mundeke","given":"Steve"},{"family":"Mbala-Kingebeni","given":"Placide"},{"family":"Muyembe","given":"Jean-Jacques"},{"family":"Marks","given":"Michael"},{"family":"Muhindo-Mavoko","given":"Hypolite"},{"family":"Mitjà","given":"Oriol"},{"literal":"MOTION-DRC Working Group"}],"issued":{"date-parts":[["2025",5,10]]}}}],"schema":"https://github.com/citation-style-language/schema/raw/master/csl-citation.json"} </w:instrText>
      </w:r>
      <w:r w:rsidRPr="7A1677BC">
        <w:rPr>
          <w:rFonts w:eastAsia="Arial"/>
        </w:rPr>
        <w:fldChar w:fldCharType="separate"/>
      </w:r>
      <w:r w:rsidR="00934503" w:rsidRPr="7A1677BC">
        <w:rPr>
          <w:rFonts w:eastAsia="Arial" w:cs="Arial"/>
        </w:rPr>
        <w:t>(14)</w:t>
      </w:r>
      <w:r w:rsidRPr="7A1677BC">
        <w:rPr>
          <w:rFonts w:eastAsia="Arial"/>
        </w:rPr>
        <w:fldChar w:fldCharType="end"/>
      </w:r>
      <w:r w:rsidR="0034407E" w:rsidRPr="7A1677BC">
        <w:rPr>
          <w:rFonts w:eastAsia="Arial"/>
        </w:rPr>
        <w:t xml:space="preserve">. </w:t>
      </w:r>
      <w:r w:rsidR="00E369DF" w:rsidRPr="7A1677BC">
        <w:rPr>
          <w:rFonts w:eastAsia="Arial"/>
        </w:rPr>
        <w:t xml:space="preserve">The high case-fatality rate for clade </w:t>
      </w:r>
      <w:proofErr w:type="spellStart"/>
      <w:r w:rsidR="00E369DF" w:rsidRPr="7A1677BC">
        <w:rPr>
          <w:rFonts w:eastAsia="Arial"/>
        </w:rPr>
        <w:t>I</w:t>
      </w:r>
      <w:r w:rsidR="00471D19" w:rsidRPr="7A1677BC">
        <w:rPr>
          <w:rFonts w:eastAsia="Arial"/>
        </w:rPr>
        <w:t>a</w:t>
      </w:r>
      <w:proofErr w:type="spellEnd"/>
      <w:r w:rsidR="00471D19" w:rsidRPr="7A1677BC">
        <w:rPr>
          <w:rFonts w:eastAsia="Arial"/>
        </w:rPr>
        <w:t xml:space="preserve"> </w:t>
      </w:r>
      <w:r w:rsidR="008328D7" w:rsidRPr="7A1677BC">
        <w:rPr>
          <w:rFonts w:eastAsia="Arial"/>
        </w:rPr>
        <w:t>is</w:t>
      </w:r>
      <w:r w:rsidR="00E369DF" w:rsidRPr="7A1677BC">
        <w:rPr>
          <w:rFonts w:eastAsia="Arial"/>
        </w:rPr>
        <w:t xml:space="preserve"> likely influenced by </w:t>
      </w:r>
      <w:r w:rsidR="008328D7" w:rsidRPr="7A1677BC">
        <w:rPr>
          <w:rFonts w:eastAsia="Arial"/>
        </w:rPr>
        <w:t xml:space="preserve">multiple factors, including </w:t>
      </w:r>
      <w:r w:rsidR="003703EF" w:rsidRPr="7A1677BC">
        <w:rPr>
          <w:rFonts w:eastAsia="Arial"/>
        </w:rPr>
        <w:t>varying diagnos</w:t>
      </w:r>
      <w:r w:rsidR="231914B0" w:rsidRPr="7A1677BC">
        <w:rPr>
          <w:rFonts w:eastAsia="Arial"/>
        </w:rPr>
        <w:t>tic</w:t>
      </w:r>
      <w:r w:rsidR="003703EF" w:rsidRPr="7A1677BC">
        <w:rPr>
          <w:rFonts w:eastAsia="Arial"/>
        </w:rPr>
        <w:t xml:space="preserve"> methods, </w:t>
      </w:r>
      <w:r w:rsidR="00331D41" w:rsidRPr="7A1677BC">
        <w:rPr>
          <w:rFonts w:eastAsia="Arial"/>
        </w:rPr>
        <w:t xml:space="preserve">co-existing </w:t>
      </w:r>
      <w:r w:rsidR="00AE4EA3" w:rsidRPr="7A1677BC">
        <w:rPr>
          <w:rFonts w:eastAsia="Arial"/>
        </w:rPr>
        <w:t>medical conditions</w:t>
      </w:r>
      <w:r w:rsidR="08F6863A" w:rsidRPr="7A1677BC">
        <w:rPr>
          <w:rFonts w:eastAsia="Arial"/>
        </w:rPr>
        <w:t xml:space="preserve"> such as HIV, malaria and tuberculosis</w:t>
      </w:r>
      <w:r w:rsidR="00AE4EA3" w:rsidRPr="7A1677BC">
        <w:rPr>
          <w:rFonts w:eastAsia="Arial"/>
        </w:rPr>
        <w:t xml:space="preserve">, </w:t>
      </w:r>
      <w:r w:rsidR="00E369DF" w:rsidRPr="7A1677BC">
        <w:rPr>
          <w:rFonts w:eastAsia="Arial"/>
        </w:rPr>
        <w:t>treatment availability</w:t>
      </w:r>
      <w:r w:rsidR="00982ADA" w:rsidRPr="7A1677BC">
        <w:rPr>
          <w:rFonts w:eastAsia="Arial"/>
        </w:rPr>
        <w:t>, and po</w:t>
      </w:r>
      <w:r w:rsidR="00A00848" w:rsidRPr="7A1677BC">
        <w:rPr>
          <w:rFonts w:eastAsia="Arial"/>
        </w:rPr>
        <w:t xml:space="preserve">tentially </w:t>
      </w:r>
      <w:r w:rsidR="002033FF" w:rsidRPr="7A1677BC">
        <w:rPr>
          <w:rFonts w:eastAsia="Arial"/>
        </w:rPr>
        <w:t>higher virulence</w:t>
      </w:r>
      <w:r w:rsidR="008F702F" w:rsidRPr="7A1677BC">
        <w:rPr>
          <w:rFonts w:eastAsia="Arial"/>
        </w:rPr>
        <w:t xml:space="preserve"> </w:t>
      </w:r>
      <w:r w:rsidRPr="7A1677BC">
        <w:rPr>
          <w:rFonts w:eastAsia="Arial"/>
        </w:rPr>
        <w:fldChar w:fldCharType="begin"/>
      </w:r>
      <w:r w:rsidRPr="7A1677BC">
        <w:rPr>
          <w:rFonts w:eastAsia="Arial"/>
        </w:rPr>
        <w:instrText xml:space="preserve"> ADDIN ZOTERO_ITEM CSL_CITATION {"citationID":"fxU2Vcwg","properties":{"formattedCitation":"(69)","plainCitation":"(69)","noteIndex":0},"citationItems":[{"id":15,"uris":["http://zotero.org/users/local/eE57gvz8/items/LGGIJX69"],"itemData":{"id":15,"type":"article-journal","abstract":"Clade 1b of the MPox virus has emerged as a highly virulent strain, causing significant public health challenges globally. Initially endemic to Central Africa, this strain has spread to nonendemic regions, including Europe, Asia, and the Americas. With its high transmission rate and severe outcomes, especially among vulnerable populations like children, Clade 1b has raised global concerns. The Africa Center for Disease Control and Prevention (CDC) has declared it a public health emergency of international concern. Clade 1b MPox shows a higher case fatality rate and increased transmissibility compared to other strains. It has moved beyond traditional zoonotic transmission to widespread human-to-human transmission. The variant's spread to countries such as Sweden and Thailand demonstrates its global reach. Public health efforts, including cross-border coordination, rapid response teams, and awareness campaigns, have been essential in containing the outbreaks. However, barriers such as limited resources, vaccine shortages, and logistical challenges in conflict-affected areas have hindered effective control, particularly in low-resource regions. The spread and severity of Clade 1b MPox highlight the need for global cooperation to strengthen surveillance, improve diagnostic capabilities, and expand healthcare infrastructure in affected areas. Enhancing access to vaccines and treatments, along with educating the public on preventive measures, will be key to controlling transmission. Ongoing research and monitoring are essential to mitigate future outbreaks and minimize the virus's global impact.","container-title":"Global Health, Epidemiology and Genomics","DOI":"10.1155/ghe3/8845911","ISSN":"2054-4200","journalAbbreviation":"Glob Health Epidemiol Genom","language":"eng","note":"PMID: 40406501\nPMCID: PMC12097866","page":"8845911","source":"PubMed","title":"Genomic Evolution and Epidemiological Impact of Ongoing Clade Ib MPox Disease: A Narrative Review","title-short":"Genomic Evolution and Epidemiological Impact of Ongoing Clade Ib MPox Disease","volume":"2025","author":[{"family":"Akingbola","given":"Adewunmi"},{"family":"Abiodun","given":"Adegbesan"},{"family":"Idahor","given":"Courage"},{"family":"Peters","given":"Favour"},{"family":"Ojo","given":"Olajide"},{"family":"Jessica","given":"Otumara Urowoli"},{"family":"Alao","given":"Uthman Hassan"},{"family":"Adewole","given":"Olajumoke"},{"family":"Owolabi","given":"Abdullahi"},{"family":"Chuku","given":"Joel"}],"issued":{"date-parts":[["2025"]]}}}],"schema":"https://github.com/citation-style-language/schema/raw/master/csl-citation.json"} </w:instrText>
      </w:r>
      <w:r w:rsidRPr="7A1677BC">
        <w:rPr>
          <w:rFonts w:eastAsia="Arial"/>
        </w:rPr>
        <w:fldChar w:fldCharType="separate"/>
      </w:r>
      <w:r w:rsidR="00934503" w:rsidRPr="7A1677BC">
        <w:rPr>
          <w:rFonts w:eastAsia="Arial" w:cs="Arial"/>
        </w:rPr>
        <w:t>(69)</w:t>
      </w:r>
      <w:r w:rsidRPr="7A1677BC">
        <w:rPr>
          <w:rFonts w:eastAsia="Arial"/>
        </w:rPr>
        <w:fldChar w:fldCharType="end"/>
      </w:r>
      <w:r w:rsidR="002033FF" w:rsidRPr="7A1677BC">
        <w:rPr>
          <w:rFonts w:eastAsia="Arial"/>
        </w:rPr>
        <w:t>.</w:t>
      </w:r>
    </w:p>
    <w:p w14:paraId="1C91314D" w14:textId="7852C7E8" w:rsidR="00DF7355" w:rsidRDefault="25319A52" w:rsidP="3E455CFE">
      <w:pPr>
        <w:pStyle w:val="Paragraphtext"/>
        <w:rPr>
          <w:rFonts w:eastAsia="Arial"/>
        </w:rPr>
      </w:pPr>
      <w:r w:rsidRPr="4734D323">
        <w:rPr>
          <w:rFonts w:eastAsia="Arial"/>
        </w:rPr>
        <w:t xml:space="preserve">Mpox clade I cases identified in countries outside of Africa have </w:t>
      </w:r>
      <w:r w:rsidR="50A11E8B" w:rsidRPr="4734D323">
        <w:rPr>
          <w:rFonts w:eastAsia="Arial"/>
        </w:rPr>
        <w:t>presented with milder symptoms and no deaths have been reported</w:t>
      </w:r>
      <w:r w:rsidR="006D70EB" w:rsidRPr="4734D323">
        <w:rPr>
          <w:rFonts w:eastAsia="Arial"/>
        </w:rPr>
        <w:t xml:space="preserve"> </w:t>
      </w:r>
      <w:r w:rsidR="001B4EA0">
        <w:rPr>
          <w:rFonts w:eastAsia="Arial"/>
        </w:rPr>
        <w:fldChar w:fldCharType="begin"/>
      </w:r>
      <w:r w:rsidR="00934503">
        <w:rPr>
          <w:rFonts w:eastAsia="Arial"/>
        </w:rPr>
        <w:instrText xml:space="preserve"> ADDIN ZOTERO_ITEM CSL_CITATION {"citationID":"UCoh3shi","properties":{"formattedCitation":"(70)","plainCitation":"(70)","noteIndex":0},"citationItems":[{"id":184,"uris":["http://zotero.org/users/local/eE57gvz8/items/H79LDKKH"],"itemData":{"id":184,"type":"webpage","title":"Mpox worldwide overview","URL":"https://www.ecdc.europa.eu/en/mpox-worldwide-overview","author":[{"family":"European Centre for Disease Prevention and Control","given":""}]}}],"schema":"https://github.com/citation-style-language/schema/raw/master/csl-citation.json"} </w:instrText>
      </w:r>
      <w:r w:rsidR="001B4EA0">
        <w:rPr>
          <w:rFonts w:eastAsia="Arial"/>
        </w:rPr>
        <w:fldChar w:fldCharType="separate"/>
      </w:r>
      <w:r w:rsidR="00934503" w:rsidRPr="00934503">
        <w:rPr>
          <w:rFonts w:eastAsia="Arial" w:cs="Arial"/>
        </w:rPr>
        <w:t>(70)</w:t>
      </w:r>
      <w:r w:rsidR="001B4EA0">
        <w:rPr>
          <w:rFonts w:eastAsia="Arial"/>
        </w:rPr>
        <w:fldChar w:fldCharType="end"/>
      </w:r>
      <w:r w:rsidRPr="61F10B7D">
        <w:rPr>
          <w:rFonts w:eastAsia="Arial"/>
        </w:rPr>
        <w:t>.</w:t>
      </w:r>
      <w:r w:rsidRPr="4734D323">
        <w:rPr>
          <w:rFonts w:eastAsia="Arial"/>
        </w:rPr>
        <w:t xml:space="preserve"> Additionally, of the first </w:t>
      </w:r>
      <w:r w:rsidR="00766A9D">
        <w:rPr>
          <w:rFonts w:eastAsia="Arial"/>
        </w:rPr>
        <w:t>16</w:t>
      </w:r>
      <w:r w:rsidR="00766A9D" w:rsidRPr="4734D323">
        <w:rPr>
          <w:rFonts w:eastAsia="Arial"/>
        </w:rPr>
        <w:t xml:space="preserve"> </w:t>
      </w:r>
      <w:r w:rsidRPr="4734D323">
        <w:rPr>
          <w:rFonts w:eastAsia="Arial"/>
        </w:rPr>
        <w:t xml:space="preserve">cases </w:t>
      </w:r>
      <w:r w:rsidR="4E6C7F49" w:rsidRPr="4734D323">
        <w:rPr>
          <w:rFonts w:eastAsia="Arial"/>
        </w:rPr>
        <w:t xml:space="preserve">identified </w:t>
      </w:r>
      <w:r w:rsidR="00283A71">
        <w:rPr>
          <w:rFonts w:eastAsia="Arial"/>
        </w:rPr>
        <w:t>in the UK</w:t>
      </w:r>
      <w:r w:rsidR="4E6C7F49" w:rsidRPr="4734D323">
        <w:rPr>
          <w:rFonts w:eastAsia="Arial"/>
        </w:rPr>
        <w:t xml:space="preserve">, a case review identified high hospitalisation rates initially to manage isolation and perceived </w:t>
      </w:r>
      <w:r w:rsidR="40B9BA5B" w:rsidRPr="4734D323">
        <w:rPr>
          <w:rFonts w:eastAsia="Arial"/>
        </w:rPr>
        <w:t xml:space="preserve">transmission risk, rather than due to disease </w:t>
      </w:r>
      <w:r w:rsidR="40B9BA5B" w:rsidRPr="4734D323">
        <w:rPr>
          <w:rFonts w:eastAsia="Arial"/>
        </w:rPr>
        <w:lastRenderedPageBreak/>
        <w:t>severity</w:t>
      </w:r>
      <w:r w:rsidR="4E6C7F49" w:rsidRPr="4734D323">
        <w:rPr>
          <w:rFonts w:eastAsia="Arial"/>
        </w:rPr>
        <w:t xml:space="preserve">, with hospitalisation decreasing over time as the </w:t>
      </w:r>
      <w:r w:rsidR="220544AC" w:rsidRPr="4734D323">
        <w:rPr>
          <w:rFonts w:eastAsia="Arial"/>
        </w:rPr>
        <w:t xml:space="preserve">transmission route </w:t>
      </w:r>
      <w:r w:rsidR="4E6C7F49" w:rsidRPr="4734D323">
        <w:rPr>
          <w:rFonts w:eastAsia="Arial"/>
        </w:rPr>
        <w:t>was better understood</w:t>
      </w:r>
      <w:r w:rsidR="00166E59">
        <w:rPr>
          <w:rFonts w:eastAsia="Arial"/>
        </w:rPr>
        <w:t xml:space="preserve"> and </w:t>
      </w:r>
      <w:r w:rsidR="00B677D9">
        <w:rPr>
          <w:rFonts w:eastAsia="Arial"/>
        </w:rPr>
        <w:t xml:space="preserve">clade </w:t>
      </w:r>
      <w:proofErr w:type="spellStart"/>
      <w:r w:rsidR="00B677D9">
        <w:rPr>
          <w:rFonts w:eastAsia="Arial"/>
        </w:rPr>
        <w:t>Ib</w:t>
      </w:r>
      <w:proofErr w:type="spellEnd"/>
      <w:r w:rsidR="00B677D9">
        <w:rPr>
          <w:rFonts w:eastAsia="Arial"/>
        </w:rPr>
        <w:t xml:space="preserve"> </w:t>
      </w:r>
      <w:r w:rsidR="00166E59">
        <w:rPr>
          <w:rFonts w:eastAsia="Arial"/>
        </w:rPr>
        <w:t>cases were</w:t>
      </w:r>
      <w:r w:rsidR="005176A6">
        <w:rPr>
          <w:rFonts w:eastAsia="Arial"/>
        </w:rPr>
        <w:t xml:space="preserve"> managed in the community </w:t>
      </w:r>
      <w:r w:rsidR="005176A6">
        <w:rPr>
          <w:rFonts w:eastAsia="Arial"/>
        </w:rPr>
        <w:fldChar w:fldCharType="begin"/>
      </w:r>
      <w:r w:rsidR="00934503">
        <w:rPr>
          <w:rFonts w:eastAsia="Arial"/>
        </w:rPr>
        <w:instrText xml:space="preserve"> ADDIN ZOTERO_ITEM CSL_CITATION {"citationID":"PwG92HFA","properties":{"formattedCitation":"(71)","plainCitation":"(71)","noteIndex":0},"citationItems":[{"id":206,"uris":["http://zotero.org/users/local/eE57gvz8/items/JSPY4CKF"],"itemData":{"id":206,"type":"webpage","title":"Mpox technical assessment","URL":"https://assets.publishing.service.gov.uk/media/68ff9ece394b8c2a6ddf5dc3/mpox-technical-assessment-27-october-2025.pdf","author":[{"family":"UK Health Security Agency","given":""}]}}],"schema":"https://github.com/citation-style-language/schema/raw/master/csl-citation.json"} </w:instrText>
      </w:r>
      <w:r w:rsidR="005176A6">
        <w:rPr>
          <w:rFonts w:eastAsia="Arial"/>
        </w:rPr>
        <w:fldChar w:fldCharType="separate"/>
      </w:r>
      <w:r w:rsidR="00934503" w:rsidRPr="00934503">
        <w:rPr>
          <w:rFonts w:eastAsia="Arial" w:cs="Arial"/>
        </w:rPr>
        <w:t>(71)</w:t>
      </w:r>
      <w:r w:rsidR="005176A6">
        <w:rPr>
          <w:rFonts w:eastAsia="Arial"/>
        </w:rPr>
        <w:fldChar w:fldCharType="end"/>
      </w:r>
      <w:r w:rsidR="2DF7B1B2" w:rsidRPr="4734D323">
        <w:rPr>
          <w:rFonts w:eastAsia="Arial"/>
        </w:rPr>
        <w:t>.</w:t>
      </w:r>
      <w:r w:rsidR="1C2E3574" w:rsidRPr="4734D323">
        <w:rPr>
          <w:rFonts w:eastAsia="Arial"/>
        </w:rPr>
        <w:t xml:space="preserve"> </w:t>
      </w:r>
    </w:p>
    <w:p w14:paraId="526DAB6E" w14:textId="61E0C9A0" w:rsidR="006F25C8" w:rsidRDefault="006F25C8" w:rsidP="006F25C8">
      <w:pPr>
        <w:pStyle w:val="Heading3"/>
      </w:pPr>
      <w:r w:rsidRPr="006F25C8">
        <w:t>Reinfection</w:t>
      </w:r>
      <w:r w:rsidR="001D3722">
        <w:t xml:space="preserve"> </w:t>
      </w:r>
    </w:p>
    <w:p w14:paraId="5B081586" w14:textId="553EFEB7" w:rsidR="001E28DE" w:rsidRDefault="008815DA" w:rsidP="00446490">
      <w:r w:rsidRPr="008815DA">
        <w:t>Mpox reinfection is very uncommon, occurring in less than 0.2% of reported cases</w:t>
      </w:r>
      <w:r w:rsidR="006D2235">
        <w:t xml:space="preserve"> </w:t>
      </w:r>
      <w:r w:rsidR="006D2235">
        <w:fldChar w:fldCharType="begin"/>
      </w:r>
      <w:r w:rsidR="00934503">
        <w:instrText xml:space="preserve"> ADDIN ZOTERO_ITEM CSL_CITATION {"citationID":"2r4web30","properties":{"formattedCitation":"(72)","plainCitation":"(72)","noteIndex":0},"citationItems":[{"id":203,"uris":["http://zotero.org/users/local/eE57gvz8/items/3LSHYNB4"],"itemData":{"id":203,"type":"webpage","title":"Breakthrough Infection, Reinfection Rare but Possible After Mpox Infection or Vaccination","URL":"https://www.mpoxed.com/news/breakthrough-infection%2C-reinfection-rare-but-possible-after-mpox-infection-or-vaccination","author":[{"family":"Mpox Tracker","given":""}]}}],"schema":"https://github.com/citation-style-language/schema/raw/master/csl-citation.json"} </w:instrText>
      </w:r>
      <w:r w:rsidR="006D2235">
        <w:fldChar w:fldCharType="separate"/>
      </w:r>
      <w:r w:rsidR="00934503" w:rsidRPr="00934503">
        <w:rPr>
          <w:rFonts w:cs="Arial"/>
        </w:rPr>
        <w:t>(72)</w:t>
      </w:r>
      <w:r w:rsidR="006D2235">
        <w:fldChar w:fldCharType="end"/>
      </w:r>
      <w:r w:rsidR="001A26BE">
        <w:t xml:space="preserve">. </w:t>
      </w:r>
      <w:r w:rsidRPr="008815DA">
        <w:t>Documented reinfections typically occur in high-risk populations and are generally milder than the initial illness</w:t>
      </w:r>
      <w:r w:rsidR="006A1965">
        <w:t xml:space="preserve"> </w:t>
      </w:r>
      <w:r w:rsidR="006A1965">
        <w:fldChar w:fldCharType="begin"/>
      </w:r>
      <w:r w:rsidR="00934503">
        <w:instrText xml:space="preserve"> ADDIN ZOTERO_ITEM CSL_CITATION {"citationID":"q8ftwJKp","properties":{"formattedCitation":"(73)","plainCitation":"(73)","noteIndex":0},"citationItems":[{"id":204,"uris":["http://zotero.org/users/local/eE57gvz8/items/TCZYL8W5"],"itemData":{"id":204,"type":"article-journal","container-title":"Infectious Medicine","DOI":"10.1016/j.imj.2024.100096","ISSN":"2772431X","issue":"1","journalAbbreviation":"Infectious Medicine","language":"en","page":"100096","source":"DOI.org (Crossref)","title":"Mpox reinfection: A rapid systematic review of case reports","title-short":"Mpox reinfection","volume":"3","author":[{"family":"Li","given":"Tingting"},{"family":"Li","given":"Zhijin"},{"family":"Xia","given":"Yu"},{"family":"Long","given":"Jiang"},{"family":"Qi","given":"Li"}],"issued":{"date-parts":[["2024",3]]}}}],"schema":"https://github.com/citation-style-language/schema/raw/master/csl-citation.json"} </w:instrText>
      </w:r>
      <w:r w:rsidR="006A1965">
        <w:fldChar w:fldCharType="separate"/>
      </w:r>
      <w:r w:rsidR="00934503" w:rsidRPr="00934503">
        <w:rPr>
          <w:rFonts w:cs="Arial"/>
        </w:rPr>
        <w:t>(73)</w:t>
      </w:r>
      <w:r w:rsidR="006A1965">
        <w:fldChar w:fldCharType="end"/>
      </w:r>
      <w:r w:rsidRPr="008815DA">
        <w:t>. Natural infection provides stronger and longer-lasting immunity than vaccination</w:t>
      </w:r>
      <w:r w:rsidR="00241540">
        <w:t>;</w:t>
      </w:r>
      <w:r w:rsidRPr="008815DA">
        <w:t xml:space="preserve"> about 85% of previously infected individuals remain seropositive at around two years, compared </w:t>
      </w:r>
      <w:r w:rsidR="001D71A1">
        <w:t>with approximately</w:t>
      </w:r>
      <w:r w:rsidRPr="008815DA">
        <w:t xml:space="preserve"> 32% for those vaccinated with the two-dose MVA-BN (</w:t>
      </w:r>
      <w:r w:rsidR="009F3217">
        <w:t>JYNNEOS</w:t>
      </w:r>
      <w:r w:rsidRPr="008815DA">
        <w:t>) vaccine</w:t>
      </w:r>
      <w:r w:rsidR="00EB2B63">
        <w:t xml:space="preserve"> </w:t>
      </w:r>
      <w:r w:rsidR="00E513BA">
        <w:fldChar w:fldCharType="begin"/>
      </w:r>
      <w:r w:rsidR="00934503">
        <w:instrText xml:space="preserve"> ADDIN ZOTERO_ITEM CSL_CITATION {"citationID":"uO80Qdn3","properties":{"formattedCitation":"(74)","plainCitation":"(74)","noteIndex":0},"citationItems":[{"id":205,"uris":["http://zotero.org/users/local/eE57gvz8/items/AIR5D29S"],"itemData":{"id":205,"type":"article-journal","abstract":"Abstract\n            \n              Background\n              Clade IIb mpox cases have declined globally, likely due to behavioral changes alongside vaccine- and infection-induced immunity. However, infections in vaccinated individuals raise concerns about immunity durability. We compared the longevity of antibody responses following mpox infection and modified vaccinia Ankara–Bavarian Nordic (MVA–BN) vaccination.\n            \n            \n              Methods\n              In a multicenter, prospective cohort, we measured plasma IgG titers to vaccinia virus (VACV) B5 antigen in adults with prior mpox, MVA–BN vaccination, and historical controls, sampled up to 2 years postexposure. Receiver operating characteristic analysis determined the seropositivity threshold. Generalized additive mixed models compared antibody kinetics, and logistic regression identified factors associated with seropositivity. The results are median (interquartile range) unless specified.\n            \n            \n              Results\n              A total of 122 vaccinated participants (100% male, aged 36 [32.5–43.5], 25% people with HIV [PWH]) were sampled at 22.0 (20.0–23.5) months post-MVA–BN vaccination, 72 of whom had a paired sample 12.5 (8.0–15.5) months prior, alongside 13 participants post-mpox (100% male, aged 32.5 [30.5–40], 23% PWH) sampled 25.0 (22.5–29.0) months postinfection, 12 with a paired sample 12.5 (8.5–15.5) months prior. At follow-up, 85% (11/13) of the post-mpox group remained seropositive, versus 32% (39/122) of the vaccinated group. Predicted geometric-mean anti-VACV-B5 titers fell below the seropositivity threshold at 15.5 (95% confidence interval [CI]: 13.0–19.5) months postvaccine. PWH had significantly lower odds of retaining seropositivity (odds ratio: 0.18; 95% CI: .04–.60; P = .01).\n            \n            \n              Conclusions\n              Antibody titers declined more rapidly postvaccination than post-mpox, with most vaccinated recipients, particularly PWH, losing seropositivity at 2 years. How these data relate to reinfection risk or the need for boosters remains to be determined.","container-title":"Open Forum Infectious Diseases","DOI":"10.1093/ofid/ofaf536","ISSN":"2328-8957","issue":"9","language":"en","license":"https://creativecommons.org/licenses/by/4.0/","page":"ofaf536","source":"DOI.org (Crossref)","title":"Antibody Responses are Sustained 2 Years Post-Mpox Infection but not Following Modified Vaccinia Ankara–Bavarian Nordic Vaccination","volume":"12","author":[{"family":"Byrne","given":"Joanne"},{"family":"Garcia-Leon","given":"Alejandro"},{"family":"Murphy","given":"Aisling"},{"family":"Saini","given":"Gurvin"},{"family":"Banik","given":"Ishan"},{"family":"Landay","given":"Alan"},{"family":"Luong Nguyen","given":"Liem Binh"},{"family":"Savinelli","given":"Stefano"},{"family":"O’Broin","given":"Cathal"},{"family":"Horgan","given":"Mary"},{"family":"Kelly","given":"Christine"},{"family":"Mejia-Chew","given":"Carlos"},{"family":"Sadlier","given":"Corinna"},{"family":"De Barra","given":"Eoghan"},{"family":"O’Halloran","given":"Jane A"},{"family":"Gautier","given":"Virginie"},{"family":"Mallon","given":"Patrick W G"},{"family":"Feeney","given":"Eoin R"}],"issued":{"date-parts":[["2025",8,29]]}}}],"schema":"https://github.com/citation-style-language/schema/raw/master/csl-citation.json"} </w:instrText>
      </w:r>
      <w:r w:rsidR="00E513BA">
        <w:fldChar w:fldCharType="separate"/>
      </w:r>
      <w:r w:rsidR="00934503" w:rsidRPr="00934503">
        <w:rPr>
          <w:rFonts w:cs="Arial"/>
        </w:rPr>
        <w:t>(74)</w:t>
      </w:r>
      <w:r w:rsidR="00E513BA">
        <w:fldChar w:fldCharType="end"/>
      </w:r>
      <w:r w:rsidRPr="008815DA">
        <w:t>.</w:t>
      </w:r>
    </w:p>
    <w:p w14:paraId="14032CA9" w14:textId="45CEE173" w:rsidR="00837ABC" w:rsidRDefault="00837ABC" w:rsidP="006422A9">
      <w:pPr>
        <w:pStyle w:val="Heading1"/>
      </w:pPr>
      <w:bookmarkStart w:id="17" w:name="_Toc208503877"/>
      <w:r>
        <w:lastRenderedPageBreak/>
        <w:t xml:space="preserve">Case </w:t>
      </w:r>
      <w:bookmarkEnd w:id="14"/>
      <w:r w:rsidR="00816755">
        <w:t>classification</w:t>
      </w:r>
      <w:bookmarkEnd w:id="17"/>
    </w:p>
    <w:p w14:paraId="6D804DAC" w14:textId="581DDAC1" w:rsidR="006A724D" w:rsidRDefault="002C1BEF" w:rsidP="00EA0F4C">
      <w:pPr>
        <w:pStyle w:val="Heading2"/>
      </w:pPr>
      <w:bookmarkStart w:id="18" w:name="_Toc187068580"/>
      <w:r w:rsidRPr="00A84AA4">
        <w:rPr>
          <w:rFonts w:cs="Arial"/>
          <w:noProof/>
          <w:color w:val="000000"/>
          <w:sz w:val="18"/>
          <w:szCs w:val="18"/>
        </w:rPr>
        <mc:AlternateContent>
          <mc:Choice Requires="wps">
            <w:drawing>
              <wp:anchor distT="45720" distB="45720" distL="114300" distR="114300" simplePos="0" relativeHeight="251658242" behindDoc="0" locked="0" layoutInCell="1" allowOverlap="1" wp14:anchorId="39E59086" wp14:editId="45177244">
                <wp:simplePos x="0" y="0"/>
                <wp:positionH relativeFrom="margin">
                  <wp:align>right</wp:align>
                </wp:positionH>
                <wp:positionV relativeFrom="paragraph">
                  <wp:posOffset>542290</wp:posOffset>
                </wp:positionV>
                <wp:extent cx="5699125" cy="447675"/>
                <wp:effectExtent l="0" t="0" r="15875" b="28575"/>
                <wp:wrapSquare wrapText="bothSides"/>
                <wp:docPr id="3542506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9125" cy="447675"/>
                        </a:xfrm>
                        <a:prstGeom prst="rect">
                          <a:avLst/>
                        </a:prstGeom>
                        <a:solidFill>
                          <a:srgbClr val="FFFFFF"/>
                        </a:solidFill>
                        <a:ln w="9525">
                          <a:solidFill>
                            <a:schemeClr val="bg2"/>
                          </a:solidFill>
                          <a:miter lim="800000"/>
                          <a:headEnd/>
                          <a:tailEnd/>
                        </a:ln>
                      </wps:spPr>
                      <wps:txbx>
                        <w:txbxContent>
                          <w:p w14:paraId="46B150A1" w14:textId="2964DA0C" w:rsidR="00DA301C" w:rsidRDefault="00DA301C" w:rsidP="00DA301C">
                            <w:pPr>
                              <w:rPr>
                                <w:color w:val="083E9C"/>
                              </w:rPr>
                            </w:pPr>
                            <w:r>
                              <w:t>S</w:t>
                            </w:r>
                            <w:r w:rsidRPr="00231414">
                              <w:t>e</w:t>
                            </w:r>
                            <w:r w:rsidR="00952C85">
                              <w:t xml:space="preserve">e </w:t>
                            </w:r>
                            <w:r w:rsidR="00827186">
                              <w:t xml:space="preserve">the CDNA </w:t>
                            </w:r>
                            <w:hyperlink r:id="rId16" w:history="1">
                              <w:r w:rsidR="00952C85">
                                <w:rPr>
                                  <w:rStyle w:val="Hyperlink"/>
                                </w:rPr>
                                <w:t>Monkeypox virus infection – Surveillance case definition</w:t>
                              </w:r>
                              <w:r w:rsidR="00226C11">
                                <w:rPr>
                                  <w:rStyle w:val="Hyperlink"/>
                                </w:rPr>
                                <w:t>s</w:t>
                              </w:r>
                            </w:hyperlink>
                            <w:r w:rsidR="00226C11">
                              <w:t>.</w:t>
                            </w:r>
                          </w:p>
                          <w:p w14:paraId="10A6AAB0" w14:textId="1B6F016A" w:rsidR="00DA301C" w:rsidRPr="00E67D37" w:rsidRDefault="00DA301C" w:rsidP="00DA301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9E59086" id="_x0000_t202" coordsize="21600,21600" o:spt="202" path="m,l,21600r21600,l21600,xe">
                <v:stroke joinstyle="miter"/>
                <v:path gradientshapeok="t" o:connecttype="rect"/>
              </v:shapetype>
              <v:shape id="Text Box 2" o:spid="_x0000_s1026" type="#_x0000_t202" style="position:absolute;margin-left:397.55pt;margin-top:42.7pt;width:448.75pt;height:35.25pt;z-index:25165824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" strokecolor="#00dca1 [3214]">
                <v:textbox>
                  <w:txbxContent>
                    <w:p w14:paraId="46B150A1" w14:textId="2964DA0C" w:rsidR="00DA301C" w:rsidRDefault="00DA301C" w:rsidP="00DA301C">
                      <w:pPr>
                        <w:rPr>
                          <w:color w:val="083E9C"/>
                        </w:rPr>
                      </w:pPr>
                      <w:r>
                        <w:t>S</w:t>
                      </w:r>
                      <w:r w:rsidRPr="00231414">
                        <w:t>e</w:t>
                      </w:r>
                      <w:r w:rsidR="00952C85">
                        <w:t xml:space="preserve">e </w:t>
                      </w:r>
                      <w:r w:rsidR="00827186">
                        <w:t xml:space="preserve">the CDNA </w:t>
                      </w:r>
                      <w:hyperlink r:id="rId17" w:history="1">
                        <w:r w:rsidR="00952C85">
                          <w:rPr>
                            <w:rStyle w:val="Hyperlink"/>
                          </w:rPr>
                          <w:t>Monkeypox virus infection – Surveillance case definition</w:t>
                        </w:r>
                        <w:r w:rsidR="00226C11">
                          <w:rPr>
                            <w:rStyle w:val="Hyperlink"/>
                          </w:rPr>
                          <w:t>s</w:t>
                        </w:r>
                      </w:hyperlink>
                      <w:r w:rsidR="00226C11">
                        <w:t>.</w:t>
                      </w:r>
                    </w:p>
                    <w:p w14:paraId="10A6AAB0" w14:textId="1B6F016A" w:rsidR="00DA301C" w:rsidRPr="00E67D37" w:rsidRDefault="00DA301C" w:rsidP="00DA301C"/>
                  </w:txbxContent>
                </v:textbox>
                <w10:wrap type="square" anchorx="margin"/>
              </v:shape>
            </w:pict>
          </mc:Fallback>
        </mc:AlternateContent>
      </w:r>
      <w:r w:rsidR="006A724D" w:rsidRPr="000C5139">
        <w:t>Surveillance case definition</w:t>
      </w:r>
      <w:bookmarkEnd w:id="18"/>
    </w:p>
    <w:p w14:paraId="3F468E40" w14:textId="6C7DE475" w:rsidR="002C1BEF" w:rsidRPr="002C1BEF" w:rsidRDefault="002C1BEF" w:rsidP="002C1BEF">
      <w:r>
        <w:t xml:space="preserve">Both </w:t>
      </w:r>
      <w:r w:rsidRPr="4734D323">
        <w:rPr>
          <w:b/>
          <w:bCs/>
        </w:rPr>
        <w:t>confirmed cases</w:t>
      </w:r>
      <w:r>
        <w:t xml:space="preserve"> and </w:t>
      </w:r>
      <w:r w:rsidRPr="4734D323">
        <w:rPr>
          <w:b/>
          <w:bCs/>
        </w:rPr>
        <w:t>probable cases</w:t>
      </w:r>
      <w:r>
        <w:t xml:space="preserve"> should be notified. </w:t>
      </w:r>
    </w:p>
    <w:p w14:paraId="33F6D46E" w14:textId="7855FE5F" w:rsidR="002C1BEF" w:rsidRPr="002C1BEF" w:rsidRDefault="002C1BEF" w:rsidP="002C1BEF">
      <w:r>
        <w:t>A suspected case definition has been developed in response to current multi-country outbreaks of mpox in non-endemic countries and may be discontinued as the outbreak</w:t>
      </w:r>
      <w:r w:rsidR="1A2E04CD">
        <w:t>s</w:t>
      </w:r>
      <w:r>
        <w:t xml:space="preserve"> evolve. Suspected cases should not be notified to the National Notifiable Disease Surveillance System (NNDSS)</w:t>
      </w:r>
      <w:r w:rsidR="39C4AF65">
        <w:t>.</w:t>
      </w:r>
      <w:r>
        <w:t xml:space="preserve"> </w:t>
      </w:r>
    </w:p>
    <w:p w14:paraId="5892CFFB" w14:textId="6A3DC60D" w:rsidR="002C1BEF" w:rsidRPr="002C1BEF" w:rsidRDefault="2F7BE46E" w:rsidP="002C1BEF">
      <w:r>
        <w:t xml:space="preserve">Clinicians and laboratories should notify cases to </w:t>
      </w:r>
      <w:r w:rsidR="004E3746">
        <w:t>s</w:t>
      </w:r>
      <w:r>
        <w:t xml:space="preserve">tate and </w:t>
      </w:r>
      <w:r w:rsidR="004E3746">
        <w:t>t</w:t>
      </w:r>
      <w:r>
        <w:t xml:space="preserve">erritory </w:t>
      </w:r>
      <w:r w:rsidR="004E3746">
        <w:t>h</w:t>
      </w:r>
      <w:r>
        <w:t xml:space="preserve">ealth </w:t>
      </w:r>
      <w:r w:rsidR="004E3746">
        <w:t>d</w:t>
      </w:r>
      <w:r>
        <w:t>epartments in accordance with jurisdictional legislation and local guidance.</w:t>
      </w:r>
    </w:p>
    <w:p w14:paraId="48922BEC" w14:textId="70F71163" w:rsidR="00C45E6A" w:rsidRPr="00845923" w:rsidRDefault="00226C11" w:rsidP="00C45E6A">
      <w:pPr>
        <w:pStyle w:val="Heading2"/>
      </w:pPr>
      <w:r w:rsidRPr="00A84AA4">
        <w:rPr>
          <w:rFonts w:cs="Arial"/>
          <w:noProof/>
          <w:color w:val="000000"/>
          <w:sz w:val="18"/>
          <w:szCs w:val="18"/>
        </w:rPr>
        <mc:AlternateContent>
          <mc:Choice Requires="wps">
            <w:drawing>
              <wp:anchor distT="45720" distB="45720" distL="114300" distR="114300" simplePos="0" relativeHeight="251658243" behindDoc="0" locked="0" layoutInCell="1" allowOverlap="1" wp14:anchorId="2728D9C8" wp14:editId="0EC289D5">
                <wp:simplePos x="0" y="0"/>
                <wp:positionH relativeFrom="margin">
                  <wp:align>right</wp:align>
                </wp:positionH>
                <wp:positionV relativeFrom="paragraph">
                  <wp:posOffset>548005</wp:posOffset>
                </wp:positionV>
                <wp:extent cx="5689600" cy="457200"/>
                <wp:effectExtent l="0" t="0" r="25400" b="19050"/>
                <wp:wrapSquare wrapText="bothSides"/>
                <wp:docPr id="8679367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9600" cy="457200"/>
                        </a:xfrm>
                        <a:prstGeom prst="rect">
                          <a:avLst/>
                        </a:prstGeom>
                        <a:solidFill>
                          <a:srgbClr val="FFFFFF"/>
                        </a:solidFill>
                        <a:ln w="9525">
                          <a:solidFill>
                            <a:schemeClr val="bg2"/>
                          </a:solidFill>
                          <a:miter lim="800000"/>
                          <a:headEnd/>
                          <a:tailEnd/>
                        </a:ln>
                      </wps:spPr>
                      <wps:txbx>
                        <w:txbxContent>
                          <w:p w14:paraId="155BBE0F" w14:textId="610AD139" w:rsidR="0089264E" w:rsidRDefault="0089264E" w:rsidP="0089264E">
                            <w:pPr>
                              <w:rPr>
                                <w:color w:val="083E9C"/>
                              </w:rPr>
                            </w:pPr>
                            <w:r>
                              <w:t>S</w:t>
                            </w:r>
                            <w:r w:rsidRPr="00231414">
                              <w:t>e</w:t>
                            </w:r>
                            <w:r w:rsidR="00226C11">
                              <w:t xml:space="preserve">e the </w:t>
                            </w:r>
                            <w:hyperlink r:id="rId18" w:anchor=":~:text=The%20Public%20Health%20Laboratory%20Network%20%28PHLN%29%20has%20developed,aim%20to%20provide%20documents%20in%20an%20accessible%20format." w:history="1">
                              <w:r w:rsidR="00226C11" w:rsidRPr="00226C11">
                                <w:rPr>
                                  <w:rStyle w:val="Hyperlink"/>
                                </w:rPr>
                                <w:t>Public Health Laboratory Network (PHLN) laboratory case definitions</w:t>
                              </w:r>
                            </w:hyperlink>
                            <w:r w:rsidR="00226C11">
                              <w:t xml:space="preserve">. </w:t>
                            </w:r>
                          </w:p>
                          <w:p w14:paraId="7B97141F" w14:textId="77777777" w:rsidR="0089264E" w:rsidRPr="00E67D37" w:rsidRDefault="0089264E" w:rsidP="0089264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28D9C8" id="_x0000_s1027" type="#_x0000_t202" style="position:absolute;margin-left:396.8pt;margin-top:43.15pt;width:448pt;height:36pt;z-index:251658243;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" strokecolor="#00dca1 [3214]">
                <v:textbox>
                  <w:txbxContent>
                    <w:p w14:paraId="155BBE0F" w14:textId="610AD139" w:rsidR="0089264E" w:rsidRDefault="0089264E" w:rsidP="0089264E">
                      <w:pPr>
                        <w:rPr>
                          <w:color w:val="083E9C"/>
                        </w:rPr>
                      </w:pPr>
                      <w:r>
                        <w:t>S</w:t>
                      </w:r>
                      <w:r w:rsidRPr="00231414">
                        <w:t>e</w:t>
                      </w:r>
                      <w:r w:rsidR="00226C11">
                        <w:t xml:space="preserve">e the </w:t>
                      </w:r>
                      <w:hyperlink r:id="rId19" w:anchor=":~:text=The%20Public%20Health%20Laboratory%20Network%20%28PHLN%29%20has%20developed,aim%20to%20provide%20documents%20in%20an%20accessible%20format." w:history="1">
                        <w:r w:rsidR="00226C11" w:rsidRPr="00226C11">
                          <w:rPr>
                            <w:rStyle w:val="Hyperlink"/>
                          </w:rPr>
                          <w:t>Public Health Laboratory Network (PHLN) laboratory case definitions</w:t>
                        </w:r>
                      </w:hyperlink>
                      <w:r w:rsidR="00226C11">
                        <w:t xml:space="preserve">. </w:t>
                      </w:r>
                    </w:p>
                    <w:p w14:paraId="7B97141F" w14:textId="77777777" w:rsidR="0089264E" w:rsidRPr="00E67D37" w:rsidRDefault="0089264E" w:rsidP="0089264E"/>
                  </w:txbxContent>
                </v:textbox>
                <w10:wrap type="square" anchorx="margin"/>
              </v:shape>
            </w:pict>
          </mc:Fallback>
        </mc:AlternateContent>
      </w:r>
      <w:r w:rsidR="00C45E6A">
        <w:t>Laboratory case definition</w:t>
      </w:r>
    </w:p>
    <w:p w14:paraId="5BF29AE0" w14:textId="77C4BBEB" w:rsidR="00140144" w:rsidRPr="005E787A" w:rsidRDefault="007D0952" w:rsidP="45E06294">
      <w:pPr>
        <w:pStyle w:val="Heading2"/>
        <w:rPr>
          <w:rFonts w:eastAsia="Arial"/>
          <w:color w:val="083E9C" w:themeColor="accent1"/>
        </w:rPr>
      </w:pPr>
      <w:r>
        <w:t>T</w:t>
      </w:r>
      <w:r w:rsidR="00816755">
        <w:t>esting</w:t>
      </w:r>
    </w:p>
    <w:p w14:paraId="40301295" w14:textId="3BDB741D" w:rsidR="00860B40" w:rsidRPr="002D7A91" w:rsidRDefault="00860B40" w:rsidP="00860B40">
      <w:pPr>
        <w:pStyle w:val="Paragraphtext"/>
        <w:rPr>
          <w:rFonts w:eastAsia="Arial"/>
        </w:rPr>
      </w:pPr>
      <w:bookmarkStart w:id="19" w:name="_Case_management"/>
      <w:bookmarkStart w:id="20" w:name="_Toc266511046"/>
      <w:bookmarkStart w:id="21" w:name="_Toc1502002014"/>
      <w:bookmarkStart w:id="22" w:name="_Toc145448986"/>
      <w:bookmarkStart w:id="23" w:name="_Toc918610700"/>
      <w:bookmarkStart w:id="24" w:name="_Toc108536058"/>
      <w:bookmarkStart w:id="25" w:name="_Toc122504421"/>
      <w:bookmarkStart w:id="26" w:name="_Toc187068581"/>
      <w:bookmarkEnd w:id="19"/>
      <w:r w:rsidRPr="552DFC98">
        <w:rPr>
          <w:rFonts w:eastAsia="Arial"/>
        </w:rPr>
        <w:t>Patients</w:t>
      </w:r>
      <w:r w:rsidRPr="00A02ABC">
        <w:rPr>
          <w:rFonts w:eastAsia="Arial"/>
        </w:rPr>
        <w:t xml:space="preserve"> with symptoms who present with a history suggestive of exposure to </w:t>
      </w:r>
      <w:r>
        <w:rPr>
          <w:rFonts w:eastAsia="Arial"/>
        </w:rPr>
        <w:t>MPXV</w:t>
      </w:r>
      <w:r w:rsidRPr="00A02ABC">
        <w:rPr>
          <w:rFonts w:eastAsia="Arial"/>
        </w:rPr>
        <w:t xml:space="preserve"> should have a specimen collected and be referred for laboratory testing. </w:t>
      </w:r>
      <w:r w:rsidRPr="2940E093">
        <w:rPr>
          <w:rFonts w:eastAsia="Arial"/>
        </w:rPr>
        <w:t xml:space="preserve">Testing of </w:t>
      </w:r>
      <w:r w:rsidRPr="4BD65A61">
        <w:rPr>
          <w:rFonts w:eastAsia="Arial"/>
        </w:rPr>
        <w:t>asymptomatic</w:t>
      </w:r>
      <w:r w:rsidRPr="2940E093">
        <w:rPr>
          <w:rFonts w:eastAsia="Arial"/>
        </w:rPr>
        <w:t xml:space="preserve"> persons is not </w:t>
      </w:r>
      <w:r w:rsidRPr="3A448A26">
        <w:rPr>
          <w:rFonts w:eastAsia="Arial"/>
        </w:rPr>
        <w:t>recommended, although treating</w:t>
      </w:r>
      <w:r w:rsidRPr="3E3FA74F">
        <w:rPr>
          <w:rFonts w:eastAsia="Arial"/>
        </w:rPr>
        <w:t xml:space="preserve"> clinicians may choose to </w:t>
      </w:r>
      <w:r w:rsidR="00B1797E">
        <w:rPr>
          <w:rFonts w:eastAsia="Arial"/>
        </w:rPr>
        <w:t xml:space="preserve">arrange </w:t>
      </w:r>
      <w:r w:rsidRPr="3E3FA74F">
        <w:rPr>
          <w:rFonts w:eastAsia="Arial"/>
        </w:rPr>
        <w:t>test</w:t>
      </w:r>
      <w:r w:rsidR="00B1797E">
        <w:rPr>
          <w:rFonts w:eastAsia="Arial"/>
        </w:rPr>
        <w:t>ing for</w:t>
      </w:r>
      <w:r w:rsidRPr="3E3FA74F">
        <w:rPr>
          <w:rFonts w:eastAsia="Arial"/>
        </w:rPr>
        <w:t xml:space="preserve"> asymptomatic high-risk contacts based on individual clinical risk</w:t>
      </w:r>
      <w:r>
        <w:rPr>
          <w:rFonts w:eastAsia="Arial"/>
        </w:rPr>
        <w:t xml:space="preserve"> </w:t>
      </w:r>
      <w:r w:rsidR="00FE4FA3">
        <w:rPr>
          <w:rFonts w:eastAsia="Arial"/>
        </w:rPr>
        <w:fldChar w:fldCharType="begin"/>
      </w:r>
      <w:r w:rsidR="00E513BA">
        <w:rPr>
          <w:rFonts w:eastAsia="Arial"/>
        </w:rPr>
        <w:instrText xml:space="preserve"> ADDIN ZOTERO_ITEM CSL_CITATION {"citationID":"FQ9XfEFy","properties":{"formattedCitation":"(75)","plainCitation":"(75)","noteIndex":0},"citationItems":[{"id":140,"uris":["http://zotero.org/users/local/eE57gvz8/items/T4FZXXE3"],"itemData":{"id":140,"type":"article-journal","abstract":"After community transmission of monkeypox virus was identified in Europe, interviews of 45 case-patients from England indicated transmission in international sexual networks of gay and bisexual men since April 2022. Interventions targeting sex-on-premises venues, geospatial dating applications, and sexual health services are likely to be critical for outbreak control.","container-title":"Emerging Infectious Diseases","DOI":"10.3201/eid2810.220960","ISSN":"1080-6059","issue":"10","journalAbbreviation":"Emerg Infect Dis","language":"eng","note":"PMID: 35960543\nPMCID: PMC9514371","page":"2082-2086","source":"PubMed","title":"Epidemiology of Early Monkeypox Virus Transmission in Sexual Networks of Gay and Bisexual Men, England, 2022","volume":"28","author":[{"family":"Vusirikala","given":"Amoolya"},{"family":"Charles","given":"Hannah"},{"family":"Balasegaram","given":"Sooria"},{"family":"Macdonald","given":"Neil"},{"family":"Kumar","given":"Deepti"},{"family":"Barker-Burnside","given":"Ceri"},{"family":"Cumiskey","given":"Kerry"},{"family":"Dickinson","given":"Michelle"},{"family":"Watson","given":"Michelle"},{"family":"Olufon","given":"Oluwakemi"},{"family":"Thorley","given":"Katie"},{"family":"Blomquist","given":"Paula"},{"family":"Anderson","given":"Charlotte"},{"family":"Ma","given":"Thomas"},{"family":"Mohammed","given":"Hamish"},{"family":"Perkins","given":"Samantha"},{"family":"Paranthaman","given":"Karthik"},{"family":"Manley","given":"Petra"},{"family":"Edeghere","given":"Obaghe"},{"family":"Sinka","given":"Katy"},{"family":"Prochazka","given":"Mateo"}],"issued":{"date-parts":[["2022",10]]}}}],"schema":"https://github.com/citation-style-language/schema/raw/master/csl-citation.json"} </w:instrText>
      </w:r>
      <w:r w:rsidR="00FE4FA3">
        <w:rPr>
          <w:rFonts w:eastAsia="Arial"/>
        </w:rPr>
        <w:fldChar w:fldCharType="separate"/>
      </w:r>
      <w:r w:rsidR="00E513BA" w:rsidRPr="00E513BA">
        <w:rPr>
          <w:rFonts w:cs="Arial"/>
        </w:rPr>
        <w:t>(75)</w:t>
      </w:r>
      <w:r w:rsidR="00FE4FA3">
        <w:rPr>
          <w:rFonts w:eastAsia="Arial"/>
        </w:rPr>
        <w:fldChar w:fldCharType="end"/>
      </w:r>
      <w:r w:rsidRPr="3E3FA74F">
        <w:rPr>
          <w:rFonts w:eastAsia="Arial"/>
        </w:rPr>
        <w:t>.</w:t>
      </w:r>
    </w:p>
    <w:p w14:paraId="0F45AC35" w14:textId="38BDBA32" w:rsidR="00860B40" w:rsidRPr="00A02ABC" w:rsidRDefault="001E07CD" w:rsidP="00860B40">
      <w:pPr>
        <w:pStyle w:val="Paragraphtext"/>
        <w:rPr>
          <w:rFonts w:eastAsia="Arial"/>
        </w:rPr>
      </w:pPr>
      <w:r>
        <w:rPr>
          <w:rFonts w:eastAsia="Arial"/>
        </w:rPr>
        <w:t>T</w:t>
      </w:r>
      <w:r w:rsidR="00860B40" w:rsidRPr="52C4ED9E">
        <w:rPr>
          <w:rFonts w:eastAsia="Arial"/>
        </w:rPr>
        <w:t>esting</w:t>
      </w:r>
      <w:r w:rsidR="00860B40" w:rsidRPr="1D9A5536">
        <w:rPr>
          <w:rFonts w:eastAsia="Arial"/>
        </w:rPr>
        <w:t xml:space="preserve"> </w:t>
      </w:r>
      <w:r w:rsidR="00860B40" w:rsidRPr="00A02ABC">
        <w:rPr>
          <w:rFonts w:eastAsia="Arial"/>
        </w:rPr>
        <w:t xml:space="preserve">is performed </w:t>
      </w:r>
      <w:r w:rsidR="00C239BC">
        <w:rPr>
          <w:rFonts w:eastAsia="Arial"/>
        </w:rPr>
        <w:t>in</w:t>
      </w:r>
      <w:r w:rsidR="00860B40" w:rsidRPr="00A02ABC">
        <w:rPr>
          <w:rFonts w:eastAsia="Arial"/>
        </w:rPr>
        <w:t xml:space="preserve"> jurisdictional public </w:t>
      </w:r>
      <w:r>
        <w:rPr>
          <w:rFonts w:eastAsia="Arial"/>
        </w:rPr>
        <w:t xml:space="preserve">or private </w:t>
      </w:r>
      <w:r w:rsidR="00C239BC">
        <w:rPr>
          <w:rFonts w:eastAsia="Arial"/>
        </w:rPr>
        <w:t xml:space="preserve">medical </w:t>
      </w:r>
      <w:r w:rsidR="00860B40" w:rsidRPr="00A02ABC">
        <w:rPr>
          <w:rFonts w:eastAsia="Arial"/>
        </w:rPr>
        <w:t xml:space="preserve">laboratories. </w:t>
      </w:r>
      <w:r w:rsidR="00860B40" w:rsidRPr="1D9A5536">
        <w:rPr>
          <w:rFonts w:eastAsia="Arial"/>
        </w:rPr>
        <w:t>For further information on recommendations for laboratory testing please refer to</w:t>
      </w:r>
      <w:r w:rsidR="00860B40">
        <w:rPr>
          <w:rFonts w:eastAsia="Arial"/>
        </w:rPr>
        <w:t xml:space="preserve"> the </w:t>
      </w:r>
      <w:hyperlink r:id="rId20" w:history="1">
        <w:r w:rsidR="00860B40" w:rsidRPr="00B60377">
          <w:rPr>
            <w:rStyle w:val="Hyperlink"/>
            <w:rFonts w:eastAsia="Arial"/>
          </w:rPr>
          <w:t xml:space="preserve">Public Health Laboratory Network </w:t>
        </w:r>
        <w:r w:rsidR="00860B40" w:rsidRPr="00B60377">
          <w:rPr>
            <w:rStyle w:val="Hyperlink"/>
          </w:rPr>
          <w:t>Mpox Laboratory Case Definition</w:t>
        </w:r>
      </w:hyperlink>
      <w:r w:rsidR="00860B40" w:rsidRPr="0067401C">
        <w:t>.</w:t>
      </w:r>
      <w:r w:rsidR="00860B40" w:rsidRPr="552DFC98">
        <w:rPr>
          <w:rFonts w:eastAsia="Arial"/>
        </w:rPr>
        <w:t xml:space="preserve"> Specific advice from the </w:t>
      </w:r>
      <w:r w:rsidR="00860B40" w:rsidRPr="4143FEE1">
        <w:rPr>
          <w:rFonts w:eastAsia="Arial"/>
        </w:rPr>
        <w:t>specialist</w:t>
      </w:r>
      <w:r w:rsidR="00860B40" w:rsidRPr="552DFC98">
        <w:rPr>
          <w:rFonts w:eastAsia="Arial"/>
        </w:rPr>
        <w:t xml:space="preserve"> microbiologist at the testing laboratory may be sought to obtain advice on specimen collection, safe packaging</w:t>
      </w:r>
      <w:r w:rsidR="00860B40">
        <w:rPr>
          <w:rFonts w:eastAsia="Arial"/>
        </w:rPr>
        <w:t>,</w:t>
      </w:r>
      <w:r w:rsidR="00860B40" w:rsidRPr="552DFC98">
        <w:rPr>
          <w:rFonts w:eastAsia="Arial"/>
        </w:rPr>
        <w:t xml:space="preserve"> and transport.</w:t>
      </w:r>
    </w:p>
    <w:p w14:paraId="7EEC2B11" w14:textId="4AD2F7AD" w:rsidR="00860B40" w:rsidRPr="00A02ABC" w:rsidRDefault="00860B40" w:rsidP="00FC7D0A">
      <w:pPr>
        <w:pStyle w:val="Heading3"/>
        <w:rPr>
          <w:b/>
        </w:rPr>
      </w:pPr>
      <w:bookmarkStart w:id="27" w:name="_Toc108536055"/>
      <w:bookmarkStart w:id="28" w:name="_Toc122504418"/>
      <w:bookmarkStart w:id="29" w:name="_Toc179789907"/>
      <w:r w:rsidRPr="00A02ABC">
        <w:t>Specimen collection and handling</w:t>
      </w:r>
      <w:bookmarkEnd w:id="27"/>
      <w:bookmarkEnd w:id="28"/>
      <w:bookmarkEnd w:id="29"/>
    </w:p>
    <w:p w14:paraId="453D25C2" w14:textId="4465BF1F" w:rsidR="00860B40" w:rsidRPr="00A02ABC" w:rsidRDefault="00860B40" w:rsidP="00860B40">
      <w:pPr>
        <w:pStyle w:val="Paragraphtext"/>
        <w:rPr>
          <w:rFonts w:eastAsia="Arial"/>
        </w:rPr>
      </w:pPr>
      <w:r w:rsidRPr="00A02ABC">
        <w:rPr>
          <w:rFonts w:eastAsia="Arial"/>
        </w:rPr>
        <w:t>General advice</w:t>
      </w:r>
      <w:r>
        <w:rPr>
          <w:rFonts w:eastAsia="Arial"/>
        </w:rPr>
        <w:t xml:space="preserve"> </w:t>
      </w:r>
      <w:r w:rsidR="00CD20A8">
        <w:rPr>
          <w:rFonts w:eastAsia="Arial"/>
        </w:rPr>
        <w:t>on</w:t>
      </w:r>
      <w:r>
        <w:rPr>
          <w:rFonts w:eastAsia="Arial"/>
        </w:rPr>
        <w:t xml:space="preserve"> specimen collection and handling</w:t>
      </w:r>
      <w:r w:rsidRPr="00A02ABC">
        <w:rPr>
          <w:rFonts w:eastAsia="Arial"/>
        </w:rPr>
        <w:t xml:space="preserve"> is outlined in the </w:t>
      </w:r>
      <w:hyperlink r:id="rId21">
        <w:r w:rsidRPr="00492E29">
          <w:rPr>
            <w:rStyle w:val="Hyperlink"/>
            <w:rFonts w:eastAsia="Arial"/>
          </w:rPr>
          <w:t>Public Health Laboratory Network Guidance on Monkeypox patient referral, specimen collection and test requesting for general practitioners and sexual health physicians</w:t>
        </w:r>
      </w:hyperlink>
      <w:r w:rsidRPr="00492E29">
        <w:rPr>
          <w:rStyle w:val="Hyperlink"/>
          <w:rFonts w:eastAsia="Arial"/>
        </w:rPr>
        <w:t>.</w:t>
      </w:r>
    </w:p>
    <w:p w14:paraId="55DE639C" w14:textId="20785E29" w:rsidR="00860B40" w:rsidRPr="00A02ABC" w:rsidRDefault="00860B40" w:rsidP="00860B40">
      <w:pPr>
        <w:pStyle w:val="Paragraphtext"/>
        <w:rPr>
          <w:rFonts w:eastAsia="Arial"/>
        </w:rPr>
      </w:pPr>
      <w:r w:rsidRPr="6DDB75F9">
        <w:rPr>
          <w:rFonts w:eastAsia="Arial"/>
        </w:rPr>
        <w:t>It is advisable to collect samples from more than one lesion where possible</w:t>
      </w:r>
      <w:r w:rsidR="0084722A">
        <w:rPr>
          <w:rFonts w:eastAsia="Arial"/>
        </w:rPr>
        <w:t>. H</w:t>
      </w:r>
      <w:r w:rsidRPr="6DDB75F9">
        <w:rPr>
          <w:rFonts w:eastAsia="Arial"/>
        </w:rPr>
        <w:t>owever</w:t>
      </w:r>
      <w:r w:rsidR="00FA07C5">
        <w:rPr>
          <w:rFonts w:eastAsia="Arial"/>
        </w:rPr>
        <w:t>,</w:t>
      </w:r>
      <w:r w:rsidRPr="6DDB75F9">
        <w:rPr>
          <w:rFonts w:eastAsia="Arial"/>
        </w:rPr>
        <w:t xml:space="preserve"> excessive sample collection should be discouraged to minimise </w:t>
      </w:r>
      <w:r w:rsidR="004C00E1">
        <w:rPr>
          <w:rFonts w:eastAsia="Arial"/>
        </w:rPr>
        <w:t xml:space="preserve">the </w:t>
      </w:r>
      <w:r w:rsidRPr="6DDB75F9">
        <w:rPr>
          <w:rFonts w:eastAsia="Arial"/>
        </w:rPr>
        <w:t>risk to healthcare workers or laboratory personnel.</w:t>
      </w:r>
    </w:p>
    <w:p w14:paraId="7AB19CB1" w14:textId="4E25D13E" w:rsidR="005265A1" w:rsidRDefault="00D03185" w:rsidP="00860B40">
      <w:pPr>
        <w:pStyle w:val="Paragraphtext"/>
        <w:rPr>
          <w:rFonts w:eastAsia="Arial"/>
        </w:rPr>
      </w:pPr>
      <w:r>
        <w:rPr>
          <w:rFonts w:eastAsia="Arial"/>
        </w:rPr>
        <w:lastRenderedPageBreak/>
        <w:t>While l</w:t>
      </w:r>
      <w:r w:rsidR="00860B40" w:rsidRPr="5F991821">
        <w:rPr>
          <w:rFonts w:eastAsia="Arial"/>
        </w:rPr>
        <w:t>esion specimens are preferred</w:t>
      </w:r>
      <w:r>
        <w:rPr>
          <w:rFonts w:eastAsia="Arial"/>
        </w:rPr>
        <w:t>,</w:t>
      </w:r>
      <w:r w:rsidR="00860B40" w:rsidRPr="5F991821">
        <w:rPr>
          <w:rFonts w:eastAsia="Arial"/>
        </w:rPr>
        <w:t xml:space="preserve"> rectal, throat or nasopharyngeal swabs are also suitable. Such specimens may be collected in </w:t>
      </w:r>
      <w:r w:rsidR="008B17CD">
        <w:rPr>
          <w:rFonts w:eastAsia="Arial"/>
        </w:rPr>
        <w:t>people</w:t>
      </w:r>
      <w:r w:rsidR="00860B40" w:rsidRPr="5F991821">
        <w:rPr>
          <w:rFonts w:eastAsia="Arial"/>
        </w:rPr>
        <w:t xml:space="preserve"> with prodromal symptoms who present with no </w:t>
      </w:r>
      <w:r w:rsidR="00860B40" w:rsidRPr="005050DD">
        <w:rPr>
          <w:rFonts w:eastAsia="Arial"/>
        </w:rPr>
        <w:t>lesions (e.g., a contact who develops symptoms).</w:t>
      </w:r>
      <w:r w:rsidR="00860B40" w:rsidRPr="5F991821">
        <w:rPr>
          <w:rFonts w:eastAsia="Arial"/>
        </w:rPr>
        <w:t xml:space="preserve"> </w:t>
      </w:r>
    </w:p>
    <w:p w14:paraId="4FDA5D49" w14:textId="5B2D8E0B" w:rsidR="00860B40" w:rsidRPr="00A02ABC" w:rsidRDefault="19D78EC1" w:rsidP="00860B40">
      <w:pPr>
        <w:pStyle w:val="Paragraphtext"/>
        <w:rPr>
          <w:rFonts w:eastAsia="Arial"/>
        </w:rPr>
      </w:pPr>
      <w:r w:rsidRPr="74E4479C">
        <w:rPr>
          <w:rFonts w:eastAsia="Arial"/>
        </w:rPr>
        <w:t xml:space="preserve">For further advice, including on appropriate </w:t>
      </w:r>
      <w:r w:rsidR="00022228">
        <w:rPr>
          <w:rFonts w:eastAsia="Arial"/>
        </w:rPr>
        <w:t>personal protective equipment (</w:t>
      </w:r>
      <w:r w:rsidRPr="74E4479C">
        <w:rPr>
          <w:rFonts w:eastAsia="Arial"/>
        </w:rPr>
        <w:t>PPE</w:t>
      </w:r>
      <w:r w:rsidR="00022228">
        <w:rPr>
          <w:rFonts w:eastAsia="Arial"/>
        </w:rPr>
        <w:t>)</w:t>
      </w:r>
      <w:r w:rsidRPr="74E4479C">
        <w:rPr>
          <w:rFonts w:eastAsia="Arial"/>
        </w:rPr>
        <w:t xml:space="preserve"> and safe handling and transport of specimens, </w:t>
      </w:r>
      <w:r w:rsidR="00CA542E">
        <w:rPr>
          <w:rFonts w:eastAsia="Arial"/>
        </w:rPr>
        <w:t>see</w:t>
      </w:r>
      <w:r w:rsidRPr="74E4479C">
        <w:rPr>
          <w:rFonts w:eastAsia="Arial"/>
        </w:rPr>
        <w:t xml:space="preserve"> the </w:t>
      </w:r>
      <w:hyperlink r:id="rId22">
        <w:r w:rsidRPr="74E4479C">
          <w:rPr>
            <w:rStyle w:val="Hyperlink"/>
            <w:rFonts w:eastAsia="Arial"/>
          </w:rPr>
          <w:t xml:space="preserve">Public Health Laboratory Network </w:t>
        </w:r>
        <w:r w:rsidRPr="74E4479C">
          <w:rPr>
            <w:rStyle w:val="Hyperlink"/>
          </w:rPr>
          <w:t>Mpox Laboratory Case Definition</w:t>
        </w:r>
      </w:hyperlink>
      <w:r w:rsidRPr="74E4479C">
        <w:rPr>
          <w:rFonts w:eastAsia="Arial"/>
        </w:rPr>
        <w:t xml:space="preserve">. </w:t>
      </w:r>
    </w:p>
    <w:p w14:paraId="0739A738" w14:textId="2F2CC280" w:rsidR="00860B40" w:rsidRPr="00495150" w:rsidRDefault="00860B40" w:rsidP="00495150">
      <w:pPr>
        <w:pStyle w:val="Heading3"/>
        <w:rPr>
          <w:rStyle w:val="Hyperlink"/>
          <w:color w:val="033636" w:themeColor="text2"/>
          <w:u w:val="none"/>
        </w:rPr>
      </w:pPr>
      <w:bookmarkStart w:id="30" w:name="_Toc179789908"/>
      <w:r w:rsidRPr="00495150">
        <w:t>Characterisation of clades, subclades, and lineages</w:t>
      </w:r>
      <w:bookmarkEnd w:id="30"/>
    </w:p>
    <w:p w14:paraId="49D0BFD2" w14:textId="4C82EE86" w:rsidR="00860B40" w:rsidRPr="006C0F37" w:rsidRDefault="00860B40">
      <w:pPr>
        <w:rPr>
          <w:rFonts w:eastAsia="Arial"/>
        </w:rPr>
      </w:pPr>
      <w:r w:rsidRPr="4734D323">
        <w:rPr>
          <w:rFonts w:eastAsia="Arial"/>
        </w:rPr>
        <w:t xml:space="preserve">Whole genome sequencing (WGS) </w:t>
      </w:r>
      <w:r w:rsidRPr="4734D323" w:rsidDel="00860B40">
        <w:rPr>
          <w:rFonts w:eastAsia="Arial"/>
        </w:rPr>
        <w:t xml:space="preserve">is </w:t>
      </w:r>
      <w:r w:rsidR="109F187F" w:rsidRPr="4734D323">
        <w:rPr>
          <w:rFonts w:eastAsia="Arial"/>
        </w:rPr>
        <w:t>used</w:t>
      </w:r>
      <w:r w:rsidRPr="4734D323">
        <w:rPr>
          <w:rFonts w:eastAsia="Arial"/>
        </w:rPr>
        <w:t xml:space="preserve"> to </w:t>
      </w:r>
      <w:r w:rsidR="00BD62A1" w:rsidRPr="4734D323">
        <w:rPr>
          <w:rFonts w:eastAsia="Arial"/>
        </w:rPr>
        <w:t>characterise</w:t>
      </w:r>
      <w:r w:rsidRPr="4734D323">
        <w:rPr>
          <w:rFonts w:eastAsia="Arial"/>
        </w:rPr>
        <w:t xml:space="preserve"> clades, subclades, and lineages of MPXV; however, some public health reference laboratories may develop and use MPXV nucleic acid amplification </w:t>
      </w:r>
      <w:r w:rsidR="00040623" w:rsidRPr="4734D323">
        <w:rPr>
          <w:rFonts w:eastAsia="Arial"/>
        </w:rPr>
        <w:t xml:space="preserve">(NAA) </w:t>
      </w:r>
      <w:r w:rsidRPr="4734D323">
        <w:rPr>
          <w:rFonts w:eastAsia="Arial"/>
        </w:rPr>
        <w:t xml:space="preserve">tests to distinguish between MPXV clade I and MPXV clade II infections. </w:t>
      </w:r>
    </w:p>
    <w:p w14:paraId="685BC922" w14:textId="77777777" w:rsidR="00860B40" w:rsidRPr="006C0F37" w:rsidRDefault="00860B40" w:rsidP="00860B40">
      <w:pPr>
        <w:rPr>
          <w:rFonts w:eastAsia="Arial"/>
        </w:rPr>
      </w:pPr>
      <w:r w:rsidRPr="0179DAB2">
        <w:rPr>
          <w:rFonts w:eastAsia="Arial"/>
        </w:rPr>
        <w:t xml:space="preserve">Public health reference laboratories </w:t>
      </w:r>
      <w:r w:rsidRPr="00A767A2">
        <w:rPr>
          <w:rFonts w:eastAsia="Arial"/>
        </w:rPr>
        <w:t xml:space="preserve">may </w:t>
      </w:r>
      <w:r w:rsidRPr="25310B52">
        <w:rPr>
          <w:rFonts w:eastAsia="Arial"/>
        </w:rPr>
        <w:t>conduct</w:t>
      </w:r>
      <w:r w:rsidRPr="4B15C258">
        <w:rPr>
          <w:rFonts w:eastAsia="Arial"/>
        </w:rPr>
        <w:t xml:space="preserve"> </w:t>
      </w:r>
      <w:r w:rsidRPr="59337F41">
        <w:rPr>
          <w:rFonts w:eastAsia="Arial"/>
        </w:rPr>
        <w:t>WGS</w:t>
      </w:r>
      <w:r w:rsidRPr="4B15C258">
        <w:rPr>
          <w:rFonts w:eastAsia="Arial"/>
        </w:rPr>
        <w:t xml:space="preserve"> of positive samples</w:t>
      </w:r>
      <w:r w:rsidRPr="542F8C2C">
        <w:rPr>
          <w:rFonts w:eastAsia="Arial"/>
        </w:rPr>
        <w:t xml:space="preserve"> </w:t>
      </w:r>
      <w:r w:rsidRPr="59337F41">
        <w:rPr>
          <w:rFonts w:eastAsia="Arial"/>
        </w:rPr>
        <w:t>to:</w:t>
      </w:r>
    </w:p>
    <w:p w14:paraId="4A4BB07E" w14:textId="77777777" w:rsidR="00495150" w:rsidRDefault="00860B40" w:rsidP="004E1526">
      <w:pPr>
        <w:pStyle w:val="Bullet"/>
        <w:numPr>
          <w:ilvl w:val="0"/>
          <w:numId w:val="16"/>
        </w:numPr>
        <w:rPr>
          <w:rFonts w:eastAsia="Arial"/>
          <w:sz w:val="24"/>
          <w:szCs w:val="24"/>
        </w:rPr>
      </w:pPr>
      <w:r w:rsidRPr="005420E9">
        <w:rPr>
          <w:rFonts w:eastAsia="Arial"/>
          <w:sz w:val="24"/>
          <w:szCs w:val="24"/>
        </w:rPr>
        <w:t>differentiate clades, subclades, and lineages</w:t>
      </w:r>
    </w:p>
    <w:p w14:paraId="3429F96C" w14:textId="5605693D" w:rsidR="00495150" w:rsidRDefault="00860B40" w:rsidP="004E1526">
      <w:pPr>
        <w:pStyle w:val="Bullet"/>
        <w:numPr>
          <w:ilvl w:val="0"/>
          <w:numId w:val="16"/>
        </w:numPr>
        <w:rPr>
          <w:rFonts w:eastAsia="Arial"/>
          <w:sz w:val="24"/>
          <w:szCs w:val="24"/>
        </w:rPr>
      </w:pPr>
      <w:r w:rsidRPr="00495150">
        <w:rPr>
          <w:rFonts w:eastAsia="Arial"/>
          <w:sz w:val="24"/>
          <w:szCs w:val="24"/>
        </w:rPr>
        <w:t xml:space="preserve">monitor mutations to ensure routine </w:t>
      </w:r>
      <w:r w:rsidR="00040623" w:rsidRPr="00022228">
        <w:rPr>
          <w:rFonts w:eastAsia="Arial"/>
          <w:sz w:val="24"/>
          <w:szCs w:val="24"/>
        </w:rPr>
        <w:t>NAA</w:t>
      </w:r>
      <w:r w:rsidRPr="00495150">
        <w:rPr>
          <w:rFonts w:eastAsia="Arial"/>
          <w:sz w:val="24"/>
          <w:szCs w:val="24"/>
        </w:rPr>
        <w:t xml:space="preserve"> tests are fit for purpose</w:t>
      </w:r>
    </w:p>
    <w:p w14:paraId="01D1CAD1" w14:textId="77777777" w:rsidR="00495150" w:rsidRDefault="00860B40" w:rsidP="004E1526">
      <w:pPr>
        <w:pStyle w:val="Bullet"/>
        <w:numPr>
          <w:ilvl w:val="0"/>
          <w:numId w:val="16"/>
        </w:numPr>
        <w:rPr>
          <w:rFonts w:eastAsia="Arial"/>
          <w:sz w:val="24"/>
          <w:szCs w:val="24"/>
        </w:rPr>
      </w:pPr>
      <w:r w:rsidRPr="00495150">
        <w:rPr>
          <w:rFonts w:eastAsia="Arial"/>
          <w:sz w:val="24"/>
          <w:szCs w:val="24"/>
        </w:rPr>
        <w:t>assist, in conjunction with epidemiologic information, the identification of transmission links and/or clusters, where these are not already clear</w:t>
      </w:r>
    </w:p>
    <w:p w14:paraId="6F741529" w14:textId="59B02E0D" w:rsidR="00860B40" w:rsidRPr="00495150" w:rsidRDefault="00860B40" w:rsidP="004E1526">
      <w:pPr>
        <w:pStyle w:val="Bullet"/>
        <w:numPr>
          <w:ilvl w:val="0"/>
          <w:numId w:val="16"/>
        </w:numPr>
        <w:rPr>
          <w:rFonts w:eastAsia="Arial"/>
          <w:sz w:val="24"/>
          <w:szCs w:val="24"/>
        </w:rPr>
      </w:pPr>
      <w:r w:rsidRPr="00022228">
        <w:rPr>
          <w:rFonts w:eastAsia="Arial"/>
          <w:sz w:val="24"/>
          <w:szCs w:val="24"/>
        </w:rPr>
        <w:t xml:space="preserve">monitor </w:t>
      </w:r>
      <w:r w:rsidRPr="00022228">
        <w:rPr>
          <w:rFonts w:eastAsia="Arial"/>
          <w:i/>
          <w:sz w:val="24"/>
          <w:szCs w:val="24"/>
        </w:rPr>
        <w:t>in silico</w:t>
      </w:r>
      <w:r w:rsidRPr="00022228">
        <w:rPr>
          <w:rFonts w:eastAsia="Arial"/>
          <w:sz w:val="24"/>
          <w:szCs w:val="24"/>
        </w:rPr>
        <w:t xml:space="preserve"> antiviral resistance patterns </w:t>
      </w:r>
      <w:r w:rsidR="00570ABB" w:rsidRPr="00022228">
        <w:rPr>
          <w:rFonts w:eastAsia="Arial"/>
          <w:sz w:val="24"/>
          <w:szCs w:val="24"/>
        </w:rPr>
        <w:fldChar w:fldCharType="begin"/>
      </w:r>
      <w:r w:rsidR="00E513BA" w:rsidRPr="00022228">
        <w:rPr>
          <w:rFonts w:eastAsia="Arial"/>
          <w:sz w:val="24"/>
          <w:szCs w:val="24"/>
        </w:rPr>
        <w:instrText xml:space="preserve"> ADDIN ZOTERO_ITEM CSL_CITATION {"citationID":"quncQZMd","properties":{"formattedCitation":"(76)","plainCitation":"(76)","noteIndex":0},"citationItems":[{"id":143,"uris":["http://zotero.org/users/local/eE57gvz8/items/FQY8W2P6"],"itemData":{"id":143,"type":"article-journal","abstract":"Background: Monkeypox is a global public health concern, given the recent outbreaks in non-endemic countries where little scientific evidence exists on the disease. Specifically, there is a lack of data on asymptomatic monkeypox virus infection. This study aims to evaluate the overall prevalence of asymptomatic monkeypox virus infection. Methods: In this systematic review and meta-analysis, we performed an extensive literature search in PubMed, Scopus, Web of Science, ProQuest, EMBASE, EBSCOHost, Cochrane, and preprint servers (medRxiv, arXiv, bioRxiv, BioRN, ChiRxiv, ChiRN, and SSRN) and assessed all published articles till September 2022. Primary studies reporting monkeypox infections among asymptomatic participants were included after quality assessment. The characteristics of the study and information on the number of cases and symptomatic status were extracted from the included studies. The heterogeneity between studies was assessed using the I2 statistic. Publication bias was analyzed using funnel plots and Egger regression tests. The primary outcome was the pooled prevalence of asymptomatic infections within the examined population. Results: A total of 16 studies were included for qualitative synthesis, while five studies, including 645 individuals, were included for quantitative synthesis. There was substantial heterogeneity between studies (I2 = 94.86%; p &lt; 0.01), with a pooled percentage of asymptomatic infections in the studied population of 10.2% (95%CI, 2.5−17.9%). Conclusion: This meta-analysis suggests that many people infected with the monkeypox virus are asymptomatic and difficult to detect. Therefore, prompt detection of these cases of monkeypox virus and appropriate subsequent management is of utmost importance to global public health.","container-title":"Vaccines","DOI":"10.3390/vaccines10122083","ISSN":"2076-393X","issue":"12","journalAbbreviation":"Vaccines (Basel)","language":"eng","note":"PMID: 36560493\nPMCID: PMC9784491","page":"2083","source":"PubMed","title":"Potentially Asymptomatic Infection of Monkeypox Virus: A Systematic Review and Meta-Analysis","title-short":"Potentially Asymptomatic Infection of Monkeypox Virus","volume":"10","author":[{"family":"Satapathy","given":"Prakasini"},{"family":"Mohanty","given":"Parimala"},{"family":"Manna","given":"Subhanwita"},{"family":"Shamim","given":"Muhammad A."},{"family":"Rao","given":"Priyanka Prasad"},{"family":"Aggarwal","given":"Arun Kumar"},{"family":"Khubchandani","given":"Jagdish"},{"family":"Mohanty","given":"Aroop"},{"family":"Nowrouzi-Kia","given":"Behdin"},{"family":"Chattu","given":"Vijay Kumar"},{"family":"Padhi","given":"Bijaya Kumar"},{"family":"Rodriguez-Morales","given":"Alfonso J."},{"family":"Sah","given":"Ranjit"}],"issued":{"date-parts":[["2022",12,6]]}}}],"schema":"https://github.com/citation-style-language/schema/raw/master/csl-citation.json"} </w:instrText>
      </w:r>
      <w:r w:rsidR="00570ABB" w:rsidRPr="00022228">
        <w:rPr>
          <w:rFonts w:eastAsia="Arial"/>
          <w:sz w:val="24"/>
          <w:szCs w:val="24"/>
        </w:rPr>
        <w:fldChar w:fldCharType="separate"/>
      </w:r>
      <w:r w:rsidR="00E513BA" w:rsidRPr="00934503">
        <w:rPr>
          <w:rFonts w:eastAsia="Arial" w:cs="Arial"/>
          <w:sz w:val="24"/>
        </w:rPr>
        <w:t>(76)</w:t>
      </w:r>
      <w:r w:rsidR="00570ABB" w:rsidRPr="00022228">
        <w:rPr>
          <w:rFonts w:eastAsia="Arial"/>
          <w:sz w:val="24"/>
          <w:szCs w:val="24"/>
        </w:rPr>
        <w:fldChar w:fldCharType="end"/>
      </w:r>
      <w:r w:rsidRPr="00022228">
        <w:rPr>
          <w:rFonts w:eastAsia="Arial"/>
          <w:sz w:val="24"/>
          <w:szCs w:val="24"/>
        </w:rPr>
        <w:t>.</w:t>
      </w:r>
    </w:p>
    <w:p w14:paraId="535CA893" w14:textId="69807B14" w:rsidR="00860B40" w:rsidRDefault="00152885" w:rsidP="00860B40">
      <w:pPr>
        <w:rPr>
          <w:rFonts w:eastAsia="Arial"/>
        </w:rPr>
      </w:pPr>
      <w:r>
        <w:rPr>
          <w:rFonts w:eastAsia="Arial"/>
        </w:rPr>
        <w:t>Decisions about</w:t>
      </w:r>
      <w:r w:rsidR="00860B40">
        <w:rPr>
          <w:rFonts w:eastAsia="Arial"/>
        </w:rPr>
        <w:t xml:space="preserve"> WGS </w:t>
      </w:r>
      <w:r>
        <w:rPr>
          <w:rFonts w:eastAsia="Arial"/>
        </w:rPr>
        <w:t>are</w:t>
      </w:r>
      <w:r w:rsidR="00860B40">
        <w:rPr>
          <w:rFonts w:eastAsia="Arial"/>
        </w:rPr>
        <w:t xml:space="preserve"> </w:t>
      </w:r>
      <w:r w:rsidR="00FD4667">
        <w:rPr>
          <w:rFonts w:eastAsia="Arial"/>
        </w:rPr>
        <w:t>made</w:t>
      </w:r>
      <w:r w:rsidR="00860B40">
        <w:rPr>
          <w:rFonts w:eastAsia="Arial"/>
        </w:rPr>
        <w:t xml:space="preserve"> by individual state</w:t>
      </w:r>
      <w:r w:rsidR="00E63A5E">
        <w:rPr>
          <w:rFonts w:eastAsia="Arial"/>
        </w:rPr>
        <w:t>s</w:t>
      </w:r>
      <w:r w:rsidR="00860B40">
        <w:rPr>
          <w:rFonts w:eastAsia="Arial"/>
        </w:rPr>
        <w:t xml:space="preserve"> and territor</w:t>
      </w:r>
      <w:r w:rsidR="00E63A5E">
        <w:rPr>
          <w:rFonts w:eastAsia="Arial"/>
        </w:rPr>
        <w:t>ies</w:t>
      </w:r>
      <w:r w:rsidR="00860B40" w:rsidRPr="61DE3384">
        <w:rPr>
          <w:rFonts w:eastAsia="Arial"/>
        </w:rPr>
        <w:t xml:space="preserve"> </w:t>
      </w:r>
      <w:r w:rsidR="00437A06">
        <w:rPr>
          <w:rFonts w:eastAsia="Arial"/>
        </w:rPr>
        <w:t>after agreement between</w:t>
      </w:r>
      <w:r w:rsidR="00860B40" w:rsidRPr="61DE3384">
        <w:rPr>
          <w:rFonts w:eastAsia="Arial"/>
        </w:rPr>
        <w:t xml:space="preserve"> laboratory</w:t>
      </w:r>
      <w:r w:rsidR="00437A06">
        <w:rPr>
          <w:rFonts w:eastAsia="Arial"/>
        </w:rPr>
        <w:t xml:space="preserve"> and public health professionals</w:t>
      </w:r>
      <w:r w:rsidR="00860B40">
        <w:rPr>
          <w:rFonts w:eastAsia="Arial"/>
        </w:rPr>
        <w:t xml:space="preserve">. </w:t>
      </w:r>
      <w:r w:rsidR="00860B40" w:rsidRPr="00A767A2">
        <w:rPr>
          <w:rFonts w:eastAsia="Arial"/>
        </w:rPr>
        <w:t>J</w:t>
      </w:r>
      <w:r w:rsidR="00860B40" w:rsidRPr="61DE3384">
        <w:rPr>
          <w:rFonts w:eastAsia="Arial"/>
        </w:rPr>
        <w:t>urisdiction</w:t>
      </w:r>
      <w:r w:rsidR="00860B40" w:rsidRPr="00A767A2">
        <w:rPr>
          <w:rFonts w:eastAsia="Arial"/>
        </w:rPr>
        <w:t>s</w:t>
      </w:r>
      <w:r w:rsidR="00860B40">
        <w:rPr>
          <w:rFonts w:eastAsia="Arial"/>
        </w:rPr>
        <w:t xml:space="preserve"> may choose to sequence </w:t>
      </w:r>
      <w:r w:rsidR="00860B40" w:rsidRPr="00A767A2">
        <w:rPr>
          <w:rFonts w:eastAsia="Arial"/>
        </w:rPr>
        <w:t>strains where</w:t>
      </w:r>
      <w:r w:rsidR="00860B40">
        <w:rPr>
          <w:rFonts w:eastAsia="Arial"/>
        </w:rPr>
        <w:t>:</w:t>
      </w:r>
    </w:p>
    <w:p w14:paraId="622BB502" w14:textId="0AD9FB53" w:rsidR="00495150" w:rsidRDefault="00860B40" w:rsidP="29F1F818">
      <w:pPr>
        <w:pStyle w:val="Bullet"/>
        <w:rPr>
          <w:rFonts w:eastAsia="Arial"/>
          <w:sz w:val="24"/>
          <w:szCs w:val="24"/>
        </w:rPr>
      </w:pPr>
      <w:r w:rsidRPr="7A1677BC">
        <w:rPr>
          <w:rFonts w:eastAsia="Arial"/>
          <w:sz w:val="24"/>
          <w:szCs w:val="24"/>
        </w:rPr>
        <w:t xml:space="preserve">there is a reasonable suspicion that the </w:t>
      </w:r>
      <w:r w:rsidR="00C7282C" w:rsidRPr="7A1677BC">
        <w:rPr>
          <w:rFonts w:eastAsia="Arial"/>
          <w:sz w:val="24"/>
          <w:szCs w:val="24"/>
        </w:rPr>
        <w:t>person</w:t>
      </w:r>
      <w:r w:rsidRPr="7A1677BC">
        <w:rPr>
          <w:rFonts w:eastAsia="Arial"/>
          <w:sz w:val="24"/>
          <w:szCs w:val="24"/>
        </w:rPr>
        <w:t xml:space="preserve"> is infected with </w:t>
      </w:r>
      <w:r w:rsidR="0014372D" w:rsidRPr="7A1677BC">
        <w:rPr>
          <w:rFonts w:eastAsia="Arial"/>
          <w:sz w:val="24"/>
          <w:szCs w:val="24"/>
        </w:rPr>
        <w:t xml:space="preserve">MPXV </w:t>
      </w:r>
      <w:r w:rsidRPr="7A1677BC">
        <w:rPr>
          <w:rFonts w:eastAsia="Arial"/>
          <w:sz w:val="24"/>
          <w:szCs w:val="24"/>
        </w:rPr>
        <w:t xml:space="preserve">clade I </w:t>
      </w:r>
      <w:r w:rsidR="00A35138" w:rsidRPr="7A1677BC">
        <w:rPr>
          <w:rFonts w:eastAsia="Arial"/>
          <w:sz w:val="24"/>
          <w:szCs w:val="24"/>
        </w:rPr>
        <w:t>in the absence of clade and subclade specific NA</w:t>
      </w:r>
      <w:r w:rsidR="00E73D18" w:rsidRPr="7A1677BC">
        <w:rPr>
          <w:rFonts w:eastAsia="Arial"/>
          <w:sz w:val="24"/>
          <w:szCs w:val="24"/>
        </w:rPr>
        <w:t>A</w:t>
      </w:r>
      <w:r w:rsidR="00040623" w:rsidRPr="7A1677BC">
        <w:rPr>
          <w:rFonts w:eastAsia="Arial"/>
          <w:sz w:val="24"/>
          <w:szCs w:val="24"/>
        </w:rPr>
        <w:t xml:space="preserve"> test</w:t>
      </w:r>
      <w:r w:rsidR="00A35138" w:rsidRPr="7A1677BC">
        <w:rPr>
          <w:rFonts w:eastAsia="Arial"/>
          <w:sz w:val="24"/>
          <w:szCs w:val="24"/>
        </w:rPr>
        <w:t>s</w:t>
      </w:r>
    </w:p>
    <w:p w14:paraId="30CB2266" w14:textId="4A5C0F95" w:rsidR="00495150" w:rsidRDefault="00860B40" w:rsidP="004E1526">
      <w:pPr>
        <w:pStyle w:val="Bullet"/>
        <w:numPr>
          <w:ilvl w:val="0"/>
          <w:numId w:val="17"/>
        </w:numPr>
        <w:rPr>
          <w:rFonts w:eastAsia="Arial"/>
          <w:sz w:val="24"/>
          <w:szCs w:val="24"/>
        </w:rPr>
      </w:pPr>
      <w:r w:rsidRPr="00495150">
        <w:rPr>
          <w:rFonts w:eastAsia="Arial"/>
          <w:sz w:val="24"/>
          <w:szCs w:val="24"/>
        </w:rPr>
        <w:t>cases do not have epidemiological links and/or are atypical (</w:t>
      </w:r>
      <w:r w:rsidR="002902AD">
        <w:rPr>
          <w:rFonts w:eastAsia="Arial"/>
          <w:sz w:val="24"/>
          <w:szCs w:val="24"/>
        </w:rPr>
        <w:t>e.g</w:t>
      </w:r>
      <w:r w:rsidRPr="00495150">
        <w:rPr>
          <w:rFonts w:eastAsia="Arial"/>
          <w:sz w:val="24"/>
          <w:szCs w:val="24"/>
        </w:rPr>
        <w:t xml:space="preserve">., </w:t>
      </w:r>
      <w:r w:rsidR="002902AD">
        <w:rPr>
          <w:rFonts w:eastAsia="Arial"/>
          <w:sz w:val="24"/>
          <w:szCs w:val="24"/>
        </w:rPr>
        <w:t xml:space="preserve">a </w:t>
      </w:r>
      <w:r w:rsidRPr="00495150">
        <w:rPr>
          <w:rFonts w:eastAsia="Arial"/>
          <w:sz w:val="24"/>
          <w:szCs w:val="24"/>
        </w:rPr>
        <w:t xml:space="preserve">female with no </w:t>
      </w:r>
      <w:r w:rsidR="002902AD">
        <w:rPr>
          <w:rFonts w:eastAsia="Arial"/>
          <w:sz w:val="24"/>
          <w:szCs w:val="24"/>
        </w:rPr>
        <w:t>GB</w:t>
      </w:r>
      <w:r w:rsidRPr="00495150">
        <w:rPr>
          <w:rFonts w:eastAsia="Arial"/>
          <w:sz w:val="24"/>
          <w:szCs w:val="24"/>
        </w:rPr>
        <w:t>MSM contact)</w:t>
      </w:r>
    </w:p>
    <w:p w14:paraId="6D9A3768" w14:textId="77777777" w:rsidR="00D427AF" w:rsidRDefault="00860B40" w:rsidP="004E1526">
      <w:pPr>
        <w:pStyle w:val="Bullet"/>
        <w:numPr>
          <w:ilvl w:val="0"/>
          <w:numId w:val="17"/>
        </w:numPr>
        <w:rPr>
          <w:rFonts w:eastAsia="Arial"/>
          <w:sz w:val="24"/>
          <w:szCs w:val="24"/>
        </w:rPr>
      </w:pPr>
      <w:r w:rsidRPr="00495150">
        <w:rPr>
          <w:rFonts w:eastAsia="Arial"/>
          <w:sz w:val="24"/>
          <w:szCs w:val="24"/>
        </w:rPr>
        <w:t>an mpox outbreak is emerging (rather than as standard practice during a stabilised outbreak)</w:t>
      </w:r>
    </w:p>
    <w:p w14:paraId="7A26F0EC" w14:textId="72C9931F" w:rsidR="00860B40" w:rsidRPr="00D427AF" w:rsidRDefault="00860B40" w:rsidP="004E1526">
      <w:pPr>
        <w:pStyle w:val="Bullet"/>
        <w:numPr>
          <w:ilvl w:val="0"/>
          <w:numId w:val="17"/>
        </w:numPr>
        <w:rPr>
          <w:rFonts w:eastAsia="Arial"/>
          <w:sz w:val="24"/>
          <w:szCs w:val="24"/>
        </w:rPr>
      </w:pPr>
      <w:r w:rsidRPr="00D427AF">
        <w:rPr>
          <w:rFonts w:eastAsia="Arial"/>
          <w:sz w:val="24"/>
          <w:szCs w:val="24"/>
        </w:rPr>
        <w:t xml:space="preserve">jurisdictions have capacity </w:t>
      </w:r>
      <w:r w:rsidR="006539D4">
        <w:rPr>
          <w:rFonts w:eastAsia="Arial"/>
          <w:sz w:val="24"/>
          <w:szCs w:val="24"/>
        </w:rPr>
        <w:t xml:space="preserve">and </w:t>
      </w:r>
      <w:r w:rsidR="006539D4" w:rsidRPr="00D427AF">
        <w:rPr>
          <w:rFonts w:eastAsia="Arial"/>
          <w:sz w:val="24"/>
          <w:szCs w:val="24"/>
        </w:rPr>
        <w:t xml:space="preserve">resources </w:t>
      </w:r>
      <w:r w:rsidR="006539D4">
        <w:rPr>
          <w:rFonts w:eastAsia="Arial"/>
          <w:sz w:val="24"/>
          <w:szCs w:val="24"/>
        </w:rPr>
        <w:t xml:space="preserve">available </w:t>
      </w:r>
      <w:r w:rsidRPr="00D427AF">
        <w:rPr>
          <w:rFonts w:eastAsia="Arial"/>
          <w:sz w:val="24"/>
          <w:szCs w:val="24"/>
        </w:rPr>
        <w:t>for WGS.</w:t>
      </w:r>
    </w:p>
    <w:p w14:paraId="3FF79446" w14:textId="0EEC0E25" w:rsidR="009B27AA" w:rsidRDefault="2424AA85" w:rsidP="00E23799">
      <w:pPr>
        <w:pStyle w:val="Heading1"/>
      </w:pPr>
      <w:bookmarkStart w:id="31" w:name="_Case_management_1"/>
      <w:bookmarkStart w:id="32" w:name="_Toc208503878"/>
      <w:bookmarkEnd w:id="31"/>
      <w:r>
        <w:lastRenderedPageBreak/>
        <w:t>Case management</w:t>
      </w:r>
      <w:bookmarkEnd w:id="32"/>
    </w:p>
    <w:p w14:paraId="20533C01" w14:textId="69A37CCC" w:rsidR="008741CE" w:rsidRDefault="3DFCA34A" w:rsidP="00EA0F4C">
      <w:pPr>
        <w:pStyle w:val="Heading2"/>
      </w:pPr>
      <w:bookmarkStart w:id="33" w:name="_Response_procedure"/>
      <w:bookmarkEnd w:id="33"/>
      <w:r>
        <w:t xml:space="preserve">Response </w:t>
      </w:r>
      <w:bookmarkEnd w:id="20"/>
      <w:bookmarkEnd w:id="21"/>
      <w:bookmarkEnd w:id="22"/>
      <w:bookmarkEnd w:id="23"/>
      <w:bookmarkEnd w:id="24"/>
      <w:bookmarkEnd w:id="25"/>
      <w:r>
        <w:t>procedure</w:t>
      </w:r>
      <w:bookmarkEnd w:id="26"/>
      <w:r>
        <w:t xml:space="preserve"> </w:t>
      </w:r>
    </w:p>
    <w:p w14:paraId="27101285" w14:textId="5532594B" w:rsidR="0007262B" w:rsidRPr="002838F3" w:rsidDel="00F207F1" w:rsidRDefault="0007262B" w:rsidP="0007262B">
      <w:pPr>
        <w:rPr>
          <w:rFonts w:eastAsia="Calibri"/>
        </w:rPr>
      </w:pPr>
      <w:r w:rsidRPr="00A02ABC">
        <w:rPr>
          <w:rFonts w:eastAsia="Calibri"/>
        </w:rPr>
        <w:t>PHUs should begin follow</w:t>
      </w:r>
      <w:r w:rsidR="006113C3">
        <w:rPr>
          <w:rFonts w:eastAsia="Calibri"/>
        </w:rPr>
        <w:t xml:space="preserve"> </w:t>
      </w:r>
      <w:r w:rsidRPr="00A02ABC">
        <w:rPr>
          <w:rFonts w:eastAsia="Calibri"/>
        </w:rPr>
        <w:t xml:space="preserve">up investigation for all </w:t>
      </w:r>
      <w:r w:rsidRPr="552DFC98">
        <w:rPr>
          <w:rFonts w:eastAsia="Calibri"/>
        </w:rPr>
        <w:t xml:space="preserve">suspected, </w:t>
      </w:r>
      <w:r w:rsidRPr="00A02ABC">
        <w:rPr>
          <w:rFonts w:eastAsia="Calibri"/>
        </w:rPr>
        <w:t>probable</w:t>
      </w:r>
      <w:r>
        <w:rPr>
          <w:rFonts w:eastAsia="Calibri"/>
        </w:rPr>
        <w:t>,</w:t>
      </w:r>
      <w:r w:rsidRPr="00A02ABC">
        <w:rPr>
          <w:rFonts w:eastAsia="Calibri"/>
        </w:rPr>
        <w:t xml:space="preserve"> and confirmed cases on the day of notification</w:t>
      </w:r>
      <w:r w:rsidR="00CF3EE7">
        <w:rPr>
          <w:rFonts w:eastAsia="Calibri"/>
        </w:rPr>
        <w:t>,</w:t>
      </w:r>
      <w:r w:rsidRPr="00A02ABC">
        <w:rPr>
          <w:rFonts w:eastAsia="Calibri"/>
        </w:rPr>
        <w:t xml:space="preserve"> to identify the source of exposure and contacts. </w:t>
      </w:r>
    </w:p>
    <w:p w14:paraId="13BAAC97" w14:textId="17978CB7" w:rsidR="005E790A" w:rsidRPr="00430C76" w:rsidRDefault="005E790A" w:rsidP="005E790A">
      <w:pPr>
        <w:rPr>
          <w:rFonts w:eastAsia="Calibri"/>
        </w:rPr>
      </w:pPr>
      <w:r w:rsidRPr="00430C76">
        <w:rPr>
          <w:rFonts w:eastAsia="Calibri"/>
        </w:rPr>
        <w:t xml:space="preserve">The jurisdictional communicable diseases unit should notify the National Focal Point within 3 working days via email to </w:t>
      </w:r>
      <w:hyperlink r:id="rId23" w:history="1">
        <w:r w:rsidR="004E6E33" w:rsidRPr="00DA10B3">
          <w:rPr>
            <w:rStyle w:val="Hyperlink"/>
            <w:rFonts w:eastAsia="Calibri"/>
          </w:rPr>
          <w:t>health.ops@health.gov.a</w:t>
        </w:r>
        <w:r w:rsidR="004E6E33" w:rsidRPr="00DA10B3">
          <w:rPr>
            <w:rStyle w:val="Hyperlink"/>
          </w:rPr>
          <w:t>u</w:t>
        </w:r>
      </w:hyperlink>
      <w:r w:rsidR="004E6E33">
        <w:t xml:space="preserve"> </w:t>
      </w:r>
      <w:r w:rsidRPr="000D7CA9">
        <w:rPr>
          <w:rFonts w:eastAsia="Calibri"/>
        </w:rPr>
        <w:t>if:</w:t>
      </w:r>
    </w:p>
    <w:p w14:paraId="7B7BC96F" w14:textId="77777777" w:rsidR="005E790A" w:rsidRPr="00430C76" w:rsidRDefault="005E790A" w:rsidP="00FB2758">
      <w:pPr>
        <w:numPr>
          <w:ilvl w:val="0"/>
          <w:numId w:val="21"/>
        </w:numPr>
        <w:spacing w:before="60" w:after="60" w:line="240" w:lineRule="auto"/>
        <w:ind w:left="714" w:hanging="357"/>
        <w:rPr>
          <w:rFonts w:eastAsia="Calibri"/>
        </w:rPr>
      </w:pPr>
      <w:r w:rsidRPr="00430C76">
        <w:rPr>
          <w:rFonts w:eastAsia="Calibri"/>
        </w:rPr>
        <w:t>there is concern regarding the potential for a mass transmission event or multi-jurisdictional outbreak</w:t>
      </w:r>
    </w:p>
    <w:p w14:paraId="56EBAA73" w14:textId="77777777" w:rsidR="005E790A" w:rsidRPr="00430C76" w:rsidRDefault="005E790A" w:rsidP="00FB2758">
      <w:pPr>
        <w:numPr>
          <w:ilvl w:val="0"/>
          <w:numId w:val="21"/>
        </w:numPr>
        <w:spacing w:before="60" w:after="60" w:line="240" w:lineRule="auto"/>
        <w:ind w:left="714" w:hanging="357"/>
        <w:rPr>
          <w:rFonts w:eastAsia="Calibri"/>
        </w:rPr>
      </w:pPr>
      <w:r w:rsidRPr="00430C76">
        <w:rPr>
          <w:rFonts w:eastAsia="Calibri"/>
        </w:rPr>
        <w:t>the infection appears to have been acquired on a cruise ship or plane</w:t>
      </w:r>
    </w:p>
    <w:p w14:paraId="29F6D2D3" w14:textId="0915069E" w:rsidR="005E790A" w:rsidRPr="00430C76" w:rsidRDefault="005E790A" w:rsidP="00FB2758">
      <w:pPr>
        <w:numPr>
          <w:ilvl w:val="0"/>
          <w:numId w:val="21"/>
        </w:numPr>
        <w:spacing w:before="60" w:after="60" w:line="240" w:lineRule="auto"/>
        <w:ind w:left="714" w:hanging="357"/>
        <w:rPr>
          <w:rFonts w:eastAsia="Calibri"/>
        </w:rPr>
      </w:pPr>
      <w:r w:rsidRPr="00430C76">
        <w:rPr>
          <w:rFonts w:eastAsia="Calibri"/>
        </w:rPr>
        <w:t>the infection appears to have been acquired via an unusual transmission pathway.</w:t>
      </w:r>
    </w:p>
    <w:p w14:paraId="2EA3451F" w14:textId="5D091B53" w:rsidR="0007262B" w:rsidRPr="00A767A2" w:rsidRDefault="2FC6524C" w:rsidP="0007262B">
      <w:r>
        <w:t>A risk-based approach is advised to inform case management</w:t>
      </w:r>
      <w:r w:rsidR="4F8DB5AC">
        <w:t xml:space="preserve"> and should be guided by </w:t>
      </w:r>
      <w:r w:rsidR="12C0F604">
        <w:t xml:space="preserve">the </w:t>
      </w:r>
      <w:r w:rsidR="50151501">
        <w:t>characteristics of case presentation</w:t>
      </w:r>
      <w:r w:rsidR="4F8DB5AC">
        <w:t xml:space="preserve"> and contact with those at</w:t>
      </w:r>
      <w:r w:rsidR="001D7917">
        <w:t xml:space="preserve"> </w:t>
      </w:r>
      <w:r w:rsidR="4F8DB5AC">
        <w:t>risk of severe disease.</w:t>
      </w:r>
      <w:r w:rsidR="312C86A9">
        <w:t xml:space="preserve"> </w:t>
      </w:r>
      <w:r w:rsidR="213DD2EB">
        <w:t xml:space="preserve">Factors to inform </w:t>
      </w:r>
      <w:r w:rsidR="001023C7">
        <w:t>a</w:t>
      </w:r>
      <w:r w:rsidR="213DD2EB">
        <w:t xml:space="preserve"> risk-based approach may include:</w:t>
      </w:r>
    </w:p>
    <w:p w14:paraId="779EB6ED" w14:textId="4DB104EE" w:rsidR="004F40A4" w:rsidRDefault="7E8F0EAA" w:rsidP="00FB2758">
      <w:pPr>
        <w:pStyle w:val="ListParagraph"/>
        <w:numPr>
          <w:ilvl w:val="0"/>
          <w:numId w:val="18"/>
        </w:numPr>
        <w:spacing w:before="60" w:after="60"/>
        <w:ind w:left="714" w:hanging="357"/>
        <w:contextualSpacing w:val="0"/>
      </w:pPr>
      <w:r>
        <w:t>disease severity or epidemiological link</w:t>
      </w:r>
      <w:r w:rsidR="7F35076E">
        <w:t xml:space="preserve">s to a </w:t>
      </w:r>
      <w:r w:rsidR="0414AB2C">
        <w:t>person with disseminated disease</w:t>
      </w:r>
      <w:r>
        <w:t xml:space="preserve"> </w:t>
      </w:r>
    </w:p>
    <w:p w14:paraId="635A9CEE" w14:textId="7AEB6E8F" w:rsidR="00647451" w:rsidRDefault="00647451" w:rsidP="00FB2758">
      <w:pPr>
        <w:pStyle w:val="ListParagraph"/>
        <w:numPr>
          <w:ilvl w:val="0"/>
          <w:numId w:val="18"/>
        </w:numPr>
        <w:spacing w:before="60" w:after="60"/>
        <w:ind w:left="714" w:hanging="357"/>
        <w:contextualSpacing w:val="0"/>
      </w:pPr>
      <w:r>
        <w:t>factors that may increase the risk of onward transmission, including disseminated rash/lesions</w:t>
      </w:r>
      <w:r w:rsidR="001F6E06">
        <w:t>,</w:t>
      </w:r>
      <w:r>
        <w:t xml:space="preserve"> respiratory symptoms, </w:t>
      </w:r>
      <w:r w:rsidR="004A5684">
        <w:t>aerosol generating procedures (</w:t>
      </w:r>
      <w:r w:rsidR="001F6E06">
        <w:t>AGPs</w:t>
      </w:r>
      <w:r w:rsidR="004A5684">
        <w:t>)</w:t>
      </w:r>
      <w:r w:rsidR="001F6E06">
        <w:t xml:space="preserve">, </w:t>
      </w:r>
      <w:r>
        <w:t xml:space="preserve">and </w:t>
      </w:r>
      <w:r w:rsidR="7CBE2197">
        <w:t xml:space="preserve">higher-risk </w:t>
      </w:r>
      <w:r>
        <w:t>activities undertaken during the infectious period</w:t>
      </w:r>
    </w:p>
    <w:p w14:paraId="57459549" w14:textId="799B9F74" w:rsidR="008C1E61" w:rsidRDefault="66DF7DCC" w:rsidP="00FB2758">
      <w:pPr>
        <w:pStyle w:val="ListParagraph"/>
        <w:numPr>
          <w:ilvl w:val="0"/>
          <w:numId w:val="18"/>
        </w:numPr>
        <w:spacing w:before="60" w:after="60"/>
        <w:ind w:left="714" w:hanging="357"/>
        <w:contextualSpacing w:val="0"/>
        <w:rPr>
          <w:rFonts w:eastAsia="Arial" w:cs="Arial"/>
        </w:rPr>
      </w:pPr>
      <w:r w:rsidRPr="73975E6C">
        <w:rPr>
          <w:rFonts w:eastAsia="Arial" w:cs="Arial"/>
        </w:rPr>
        <w:t xml:space="preserve">work or attendance at </w:t>
      </w:r>
      <w:r w:rsidR="009E2098">
        <w:rPr>
          <w:rFonts w:eastAsia="Arial" w:cs="Arial"/>
        </w:rPr>
        <w:t>high-risk</w:t>
      </w:r>
      <w:r w:rsidRPr="73975E6C">
        <w:rPr>
          <w:rFonts w:eastAsia="Arial" w:cs="Arial"/>
        </w:rPr>
        <w:t xml:space="preserve"> settings including healthcare, daycare/childcare, residential care facilities, </w:t>
      </w:r>
      <w:r w:rsidR="3FE4D4A8" w:rsidRPr="73975E6C">
        <w:rPr>
          <w:rFonts w:eastAsia="Arial" w:cs="Arial"/>
        </w:rPr>
        <w:t xml:space="preserve">and </w:t>
      </w:r>
      <w:r w:rsidR="00D834F3">
        <w:rPr>
          <w:rFonts w:eastAsia="Arial" w:cs="Arial"/>
        </w:rPr>
        <w:t>SOPV</w:t>
      </w:r>
    </w:p>
    <w:p w14:paraId="2C2845B9" w14:textId="5C34FD42" w:rsidR="001023C7" w:rsidRPr="003D20E8" w:rsidRDefault="008C1E61" w:rsidP="00FB2758">
      <w:pPr>
        <w:pStyle w:val="ListParagraph"/>
        <w:numPr>
          <w:ilvl w:val="0"/>
          <w:numId w:val="18"/>
        </w:numPr>
        <w:spacing w:before="60" w:after="60"/>
        <w:ind w:left="714" w:hanging="357"/>
        <w:contextualSpacing w:val="0"/>
        <w:rPr>
          <w:rFonts w:eastAsia="Arial" w:cs="Arial"/>
        </w:rPr>
      </w:pPr>
      <w:r w:rsidRPr="003D20E8" w:rsidDel="00ED6AE0">
        <w:rPr>
          <w:rFonts w:eastAsia="Arial" w:cs="Arial"/>
        </w:rPr>
        <w:t xml:space="preserve">cases among </w:t>
      </w:r>
      <w:r w:rsidR="001023C7" w:rsidRPr="003D20E8">
        <w:rPr>
          <w:rFonts w:eastAsia="Arial" w:cs="Arial"/>
        </w:rPr>
        <w:t>individuals</w:t>
      </w:r>
      <w:r w:rsidR="003362B4" w:rsidRPr="003D20E8">
        <w:rPr>
          <w:rFonts w:eastAsia="Arial" w:cs="Arial"/>
        </w:rPr>
        <w:t xml:space="preserve"> living</w:t>
      </w:r>
      <w:r w:rsidR="00EC2417">
        <w:rPr>
          <w:rFonts w:eastAsia="Arial" w:cs="Arial"/>
        </w:rPr>
        <w:t xml:space="preserve"> or working</w:t>
      </w:r>
      <w:r w:rsidR="003362B4" w:rsidRPr="003D20E8">
        <w:rPr>
          <w:rFonts w:eastAsia="Arial" w:cs="Arial"/>
        </w:rPr>
        <w:t xml:space="preserve"> in remote communities (including </w:t>
      </w:r>
      <w:hyperlink w:anchor="_Aboriginal_and_Torres_2" w:history="1">
        <w:r w:rsidR="003362B4" w:rsidRPr="003D20E8">
          <w:rPr>
            <w:rStyle w:val="Hyperlink"/>
            <w:rFonts w:eastAsia="Arial" w:cs="Arial"/>
          </w:rPr>
          <w:t>Aboriginal and Torres Strait Islander communities</w:t>
        </w:r>
      </w:hyperlink>
      <w:r w:rsidR="003362B4" w:rsidRPr="003D20E8">
        <w:rPr>
          <w:rFonts w:eastAsia="Arial" w:cs="Arial"/>
        </w:rPr>
        <w:t>) where timely clinical assessment and intervention may be limited</w:t>
      </w:r>
    </w:p>
    <w:p w14:paraId="089A8042" w14:textId="58714075" w:rsidR="66DF7DCC" w:rsidRDefault="002E7031" w:rsidP="00FB2758">
      <w:pPr>
        <w:pStyle w:val="ListParagraph"/>
        <w:numPr>
          <w:ilvl w:val="0"/>
          <w:numId w:val="18"/>
        </w:numPr>
        <w:spacing w:before="60" w:after="60"/>
        <w:ind w:left="714" w:hanging="357"/>
        <w:contextualSpacing w:val="0"/>
        <w:rPr>
          <w:rFonts w:eastAsia="Arial" w:cs="Arial"/>
        </w:rPr>
      </w:pPr>
      <w:r>
        <w:t>potential</w:t>
      </w:r>
      <w:r w:rsidR="00ED6AE0">
        <w:t xml:space="preserve"> difficult</w:t>
      </w:r>
      <w:r>
        <w:t>ies</w:t>
      </w:r>
      <w:r w:rsidR="008C1E61" w:rsidRPr="6C24A778">
        <w:t xml:space="preserve"> follow</w:t>
      </w:r>
      <w:r w:rsidR="00ED6AE0">
        <w:t>ing</w:t>
      </w:r>
      <w:r w:rsidR="008C1E61" w:rsidRPr="6C24A778">
        <w:t xml:space="preserve"> exclusion and restriction criteria </w:t>
      </w:r>
      <w:r w:rsidR="00DF6518">
        <w:t xml:space="preserve">due to the social determinants of health, </w:t>
      </w:r>
      <w:r w:rsidR="008C1E61" w:rsidRPr="6C24A778">
        <w:t>such as those experiencing homelessness, overcrowding or other social issues</w:t>
      </w:r>
      <w:r w:rsidR="005430E6">
        <w:t>.</w:t>
      </w:r>
    </w:p>
    <w:p w14:paraId="71E7616D" w14:textId="77777777" w:rsidR="008741CE" w:rsidRDefault="008741CE" w:rsidP="002034FC">
      <w:pPr>
        <w:pStyle w:val="Heading2"/>
      </w:pPr>
      <w:r>
        <w:t>Case investigation</w:t>
      </w:r>
    </w:p>
    <w:p w14:paraId="29519F80" w14:textId="1A5BDE33" w:rsidR="001663F2" w:rsidRPr="00A02ABC" w:rsidRDefault="001663F2" w:rsidP="001663F2">
      <w:pPr>
        <w:pStyle w:val="Paragraphtext"/>
        <w:rPr>
          <w:rFonts w:eastAsia="Calibri"/>
        </w:rPr>
      </w:pPr>
      <w:r w:rsidRPr="552DFC98">
        <w:rPr>
          <w:rFonts w:eastAsia="Calibri"/>
        </w:rPr>
        <w:t xml:space="preserve">PHUs should respond to a case in collaboration with the treating clinician </w:t>
      </w:r>
      <w:r w:rsidR="001B3AD1">
        <w:rPr>
          <w:rFonts w:eastAsia="Calibri"/>
        </w:rPr>
        <w:t>and/</w:t>
      </w:r>
      <w:r w:rsidRPr="552DFC98">
        <w:rPr>
          <w:rFonts w:eastAsia="Calibri"/>
        </w:rPr>
        <w:t>or local health service</w:t>
      </w:r>
      <w:r w:rsidRPr="3690E4F6">
        <w:rPr>
          <w:rFonts w:eastAsia="Calibri"/>
        </w:rPr>
        <w:t>,</w:t>
      </w:r>
      <w:r w:rsidRPr="552DFC98">
        <w:rPr>
          <w:rFonts w:eastAsia="Calibri"/>
        </w:rPr>
        <w:t xml:space="preserve"> and ensure that the following action</w:t>
      </w:r>
      <w:r>
        <w:rPr>
          <w:rFonts w:eastAsia="Calibri"/>
        </w:rPr>
        <w:t>s</w:t>
      </w:r>
      <w:r w:rsidRPr="552DFC98">
        <w:rPr>
          <w:rFonts w:eastAsia="Calibri"/>
        </w:rPr>
        <w:t xml:space="preserve"> are taken: </w:t>
      </w:r>
    </w:p>
    <w:p w14:paraId="3B60B65C" w14:textId="72AB1B2E" w:rsidR="001663F2" w:rsidRPr="004C024F" w:rsidRDefault="001663F2" w:rsidP="00FB2758">
      <w:pPr>
        <w:pStyle w:val="Bullet"/>
        <w:spacing w:before="60" w:after="60"/>
        <w:ind w:hanging="357"/>
        <w:contextualSpacing w:val="0"/>
        <w:rPr>
          <w:rFonts w:eastAsia="Calibri"/>
          <w:sz w:val="24"/>
          <w:szCs w:val="24"/>
        </w:rPr>
      </w:pPr>
      <w:r w:rsidRPr="004C024F">
        <w:rPr>
          <w:rFonts w:eastAsia="Calibri"/>
          <w:sz w:val="24"/>
          <w:szCs w:val="24"/>
        </w:rPr>
        <w:t>Samples for relevant pathology tests are collected and results are confirmed.</w:t>
      </w:r>
    </w:p>
    <w:p w14:paraId="0840BE7E" w14:textId="516802DF" w:rsidR="001663F2" w:rsidRPr="004C024F" w:rsidRDefault="001663F2" w:rsidP="00FB2758">
      <w:pPr>
        <w:pStyle w:val="Bullet"/>
        <w:spacing w:before="60" w:after="60"/>
        <w:ind w:hanging="357"/>
        <w:contextualSpacing w:val="0"/>
        <w:rPr>
          <w:rFonts w:eastAsia="Calibri"/>
          <w:sz w:val="24"/>
          <w:szCs w:val="24"/>
        </w:rPr>
      </w:pPr>
      <w:r w:rsidRPr="004C024F">
        <w:rPr>
          <w:rFonts w:eastAsia="Calibri"/>
          <w:sz w:val="24"/>
          <w:szCs w:val="24"/>
        </w:rPr>
        <w:lastRenderedPageBreak/>
        <w:t xml:space="preserve">Where possible, contact the treating doctor to ensure they have discussed the diagnosis with </w:t>
      </w:r>
      <w:r w:rsidRPr="009F3EBD">
        <w:rPr>
          <w:rFonts w:eastAsia="Calibri"/>
          <w:sz w:val="24"/>
          <w:szCs w:val="24"/>
        </w:rPr>
        <w:t xml:space="preserve">the </w:t>
      </w:r>
      <w:r w:rsidR="000757E0" w:rsidRPr="009F3EBD">
        <w:rPr>
          <w:rFonts w:eastAsia="Calibri"/>
          <w:sz w:val="24"/>
          <w:szCs w:val="24"/>
        </w:rPr>
        <w:t>person</w:t>
      </w:r>
      <w:r w:rsidRPr="004C024F">
        <w:rPr>
          <w:rFonts w:eastAsia="Calibri"/>
          <w:sz w:val="24"/>
          <w:szCs w:val="24"/>
        </w:rPr>
        <w:t xml:space="preserve"> (or caregiver) and advise the need for the PHU to interview the case (or caregiver) for public health purposes.</w:t>
      </w:r>
    </w:p>
    <w:p w14:paraId="36D89DCC" w14:textId="42B47C7D" w:rsidR="001663F2" w:rsidRPr="004C024F" w:rsidRDefault="00C112FA" w:rsidP="00FB2758">
      <w:pPr>
        <w:pStyle w:val="Bullet"/>
        <w:spacing w:before="60" w:after="60"/>
        <w:ind w:hanging="357"/>
        <w:contextualSpacing w:val="0"/>
        <w:rPr>
          <w:rFonts w:eastAsia="Arial"/>
          <w:sz w:val="24"/>
          <w:szCs w:val="24"/>
        </w:rPr>
      </w:pPr>
      <w:r w:rsidRPr="7A1677BC">
        <w:rPr>
          <w:rFonts w:eastAsia="Calibri"/>
          <w:sz w:val="24"/>
          <w:szCs w:val="24"/>
        </w:rPr>
        <w:t>Interview t</w:t>
      </w:r>
      <w:r w:rsidR="001663F2" w:rsidRPr="7A1677BC">
        <w:rPr>
          <w:rFonts w:eastAsia="Calibri"/>
          <w:sz w:val="24"/>
          <w:szCs w:val="24"/>
        </w:rPr>
        <w:t>he case (or caregiver) to</w:t>
      </w:r>
      <w:r w:rsidR="00E2261C" w:rsidRPr="7A1677BC">
        <w:rPr>
          <w:rFonts w:eastAsia="Calibri"/>
          <w:sz w:val="24"/>
          <w:szCs w:val="24"/>
        </w:rPr>
        <w:t xml:space="preserve"> ascertain</w:t>
      </w:r>
      <w:r w:rsidR="00CC13AF" w:rsidRPr="7A1677BC">
        <w:rPr>
          <w:rFonts w:eastAsia="Calibri"/>
          <w:sz w:val="24"/>
          <w:szCs w:val="24"/>
        </w:rPr>
        <w:t xml:space="preserve"> </w:t>
      </w:r>
      <w:r w:rsidR="001000D5" w:rsidRPr="7A1677BC">
        <w:rPr>
          <w:rFonts w:eastAsia="Calibri"/>
          <w:sz w:val="24"/>
          <w:szCs w:val="24"/>
        </w:rPr>
        <w:t xml:space="preserve">symptom </w:t>
      </w:r>
      <w:r w:rsidR="00CC13AF" w:rsidRPr="7A1677BC">
        <w:rPr>
          <w:rFonts w:eastAsia="Calibri"/>
          <w:sz w:val="24"/>
          <w:szCs w:val="24"/>
        </w:rPr>
        <w:t xml:space="preserve">onset date and </w:t>
      </w:r>
      <w:r w:rsidR="2ABD8EDA" w:rsidRPr="7A1677BC">
        <w:rPr>
          <w:rFonts w:eastAsia="Calibri"/>
          <w:sz w:val="24"/>
          <w:szCs w:val="24"/>
        </w:rPr>
        <w:t xml:space="preserve">obtain </w:t>
      </w:r>
      <w:r w:rsidR="001000D5" w:rsidRPr="7A1677BC">
        <w:rPr>
          <w:rFonts w:eastAsia="Calibri"/>
          <w:sz w:val="24"/>
          <w:szCs w:val="24"/>
        </w:rPr>
        <w:t>the following</w:t>
      </w:r>
      <w:r w:rsidR="04B4E2A5" w:rsidRPr="7A1677BC">
        <w:rPr>
          <w:rFonts w:eastAsia="Calibri"/>
          <w:sz w:val="24"/>
          <w:szCs w:val="24"/>
        </w:rPr>
        <w:t xml:space="preserve"> information for the exposure period (</w:t>
      </w:r>
      <w:r w:rsidR="6C4D63DC" w:rsidRPr="7A1677BC">
        <w:rPr>
          <w:rFonts w:eastAsia="Calibri"/>
          <w:sz w:val="24"/>
          <w:szCs w:val="24"/>
        </w:rPr>
        <w:t>from</w:t>
      </w:r>
      <w:r w:rsidR="001000D5" w:rsidRPr="7A1677BC">
        <w:rPr>
          <w:rFonts w:eastAsia="Calibri"/>
          <w:sz w:val="24"/>
          <w:szCs w:val="24"/>
        </w:rPr>
        <w:t xml:space="preserve"> </w:t>
      </w:r>
      <w:r w:rsidR="00CC13AF" w:rsidRPr="7A1677BC">
        <w:rPr>
          <w:rFonts w:eastAsia="Calibri"/>
          <w:sz w:val="24"/>
          <w:szCs w:val="24"/>
        </w:rPr>
        <w:t>21 days prior to</w:t>
      </w:r>
      <w:r w:rsidR="2F82960A" w:rsidRPr="7A1677BC">
        <w:rPr>
          <w:rFonts w:eastAsia="Calibri"/>
          <w:sz w:val="24"/>
          <w:szCs w:val="24"/>
        </w:rPr>
        <w:t xml:space="preserve"> symptom onset) and the </w:t>
      </w:r>
      <w:hyperlink w:anchor="_Infectious_period" w:history="1">
        <w:r w:rsidR="2F82960A" w:rsidRPr="0041609B">
          <w:rPr>
            <w:rStyle w:val="Hyperlink"/>
            <w:rFonts w:eastAsia="Calibri"/>
            <w:sz w:val="24"/>
            <w:szCs w:val="24"/>
          </w:rPr>
          <w:t>infectious period</w:t>
        </w:r>
      </w:hyperlink>
      <w:r w:rsidR="2F82960A" w:rsidRPr="7A1677BC">
        <w:rPr>
          <w:rFonts w:eastAsia="Calibri"/>
          <w:sz w:val="24"/>
          <w:szCs w:val="24"/>
        </w:rPr>
        <w:t xml:space="preserve"> (</w:t>
      </w:r>
      <w:r w:rsidR="1D61EE8C" w:rsidRPr="7A1677BC">
        <w:rPr>
          <w:rFonts w:eastAsia="Calibri"/>
          <w:sz w:val="24"/>
          <w:szCs w:val="24"/>
        </w:rPr>
        <w:t>for duration of symptoms</w:t>
      </w:r>
      <w:r w:rsidR="77250EF0" w:rsidRPr="7A1677BC">
        <w:rPr>
          <w:rFonts w:eastAsia="Calibri"/>
          <w:sz w:val="24"/>
          <w:szCs w:val="24"/>
        </w:rPr>
        <w:t>, or up to 4 days pre-symptom onset in some instances</w:t>
      </w:r>
      <w:r w:rsidR="747BF5D1" w:rsidRPr="7A1677BC">
        <w:rPr>
          <w:rFonts w:eastAsia="Calibri"/>
          <w:sz w:val="24"/>
          <w:szCs w:val="24"/>
        </w:rPr>
        <w:t>)</w:t>
      </w:r>
      <w:r w:rsidR="02A7BA95" w:rsidRPr="7A1677BC">
        <w:rPr>
          <w:rFonts w:eastAsia="Calibri"/>
          <w:sz w:val="24"/>
          <w:szCs w:val="24"/>
        </w:rPr>
        <w:t>:</w:t>
      </w:r>
    </w:p>
    <w:p w14:paraId="213BE003" w14:textId="1BA7910E" w:rsidR="00211386" w:rsidRDefault="007B5BFD" w:rsidP="00FB2758">
      <w:pPr>
        <w:pStyle w:val="Bullet"/>
        <w:numPr>
          <w:ilvl w:val="1"/>
          <w:numId w:val="6"/>
        </w:numPr>
        <w:spacing w:before="60" w:after="60"/>
        <w:ind w:hanging="357"/>
        <w:contextualSpacing w:val="0"/>
        <w:rPr>
          <w:rFonts w:eastAsia="Calibri"/>
          <w:sz w:val="24"/>
          <w:szCs w:val="24"/>
        </w:rPr>
      </w:pPr>
      <w:r>
        <w:rPr>
          <w:rFonts w:eastAsia="Calibri"/>
          <w:sz w:val="24"/>
          <w:szCs w:val="24"/>
        </w:rPr>
        <w:t>S</w:t>
      </w:r>
      <w:r w:rsidR="03E8CE7A" w:rsidRPr="023FC2DE">
        <w:rPr>
          <w:rFonts w:eastAsia="Calibri"/>
          <w:sz w:val="24"/>
          <w:szCs w:val="24"/>
        </w:rPr>
        <w:t>ymptoms</w:t>
      </w:r>
      <w:r w:rsidR="32ADEC5F" w:rsidRPr="023FC2DE">
        <w:rPr>
          <w:rFonts w:eastAsia="Calibri"/>
          <w:sz w:val="24"/>
          <w:szCs w:val="24"/>
        </w:rPr>
        <w:t xml:space="preserve"> and healthcare presentations</w:t>
      </w:r>
      <w:r w:rsidR="006E57FC">
        <w:rPr>
          <w:rFonts w:eastAsia="Calibri"/>
          <w:sz w:val="24"/>
          <w:szCs w:val="24"/>
        </w:rPr>
        <w:t>.</w:t>
      </w:r>
    </w:p>
    <w:p w14:paraId="55B37836" w14:textId="31ED354A" w:rsidR="00C112FA" w:rsidRDefault="006E57FC" w:rsidP="00FB2758">
      <w:pPr>
        <w:pStyle w:val="Bullet"/>
        <w:numPr>
          <w:ilvl w:val="1"/>
          <w:numId w:val="6"/>
        </w:numPr>
        <w:spacing w:before="60" w:after="60"/>
        <w:ind w:hanging="357"/>
        <w:contextualSpacing w:val="0"/>
        <w:rPr>
          <w:rFonts w:eastAsia="Calibri"/>
          <w:sz w:val="24"/>
          <w:szCs w:val="24"/>
        </w:rPr>
      </w:pPr>
      <w:r>
        <w:rPr>
          <w:rFonts w:eastAsia="Calibri"/>
          <w:sz w:val="24"/>
          <w:szCs w:val="24"/>
        </w:rPr>
        <w:t>T</w:t>
      </w:r>
      <w:r w:rsidR="001663F2" w:rsidRPr="39408227">
        <w:rPr>
          <w:rFonts w:eastAsia="Calibri"/>
          <w:sz w:val="24"/>
          <w:szCs w:val="24"/>
        </w:rPr>
        <w:t>ravel history</w:t>
      </w:r>
      <w:r>
        <w:rPr>
          <w:rFonts w:eastAsia="Calibri"/>
          <w:sz w:val="24"/>
          <w:szCs w:val="24"/>
        </w:rPr>
        <w:t>.</w:t>
      </w:r>
    </w:p>
    <w:p w14:paraId="5E2D4536" w14:textId="0F6DFEDF" w:rsidR="001000D5" w:rsidRDefault="006E57FC" w:rsidP="00FB2758">
      <w:pPr>
        <w:pStyle w:val="Bullet"/>
        <w:numPr>
          <w:ilvl w:val="1"/>
          <w:numId w:val="6"/>
        </w:numPr>
        <w:spacing w:before="60" w:after="60"/>
        <w:ind w:hanging="357"/>
        <w:contextualSpacing w:val="0"/>
        <w:rPr>
          <w:rFonts w:eastAsia="Calibri"/>
          <w:sz w:val="24"/>
          <w:szCs w:val="24"/>
        </w:rPr>
      </w:pPr>
      <w:r>
        <w:rPr>
          <w:rFonts w:eastAsia="Calibri"/>
          <w:sz w:val="24"/>
          <w:szCs w:val="24"/>
        </w:rPr>
        <w:t>A</w:t>
      </w:r>
      <w:r w:rsidR="00C112FA">
        <w:rPr>
          <w:rFonts w:eastAsia="Calibri"/>
          <w:sz w:val="24"/>
          <w:szCs w:val="24"/>
        </w:rPr>
        <w:t>ttendance at</w:t>
      </w:r>
      <w:r w:rsidR="001663F2" w:rsidRPr="39408227">
        <w:rPr>
          <w:rFonts w:eastAsia="Calibri"/>
          <w:sz w:val="24"/>
          <w:szCs w:val="24"/>
        </w:rPr>
        <w:t xml:space="preserve"> any high-risk settings or activities</w:t>
      </w:r>
      <w:r>
        <w:rPr>
          <w:rFonts w:eastAsia="Calibri"/>
          <w:sz w:val="24"/>
          <w:szCs w:val="24"/>
        </w:rPr>
        <w:t>.</w:t>
      </w:r>
    </w:p>
    <w:p w14:paraId="2A548346" w14:textId="5212C429" w:rsidR="001000D5" w:rsidRDefault="006E57FC" w:rsidP="00FB2758">
      <w:pPr>
        <w:pStyle w:val="Bullet"/>
        <w:numPr>
          <w:ilvl w:val="1"/>
          <w:numId w:val="6"/>
        </w:numPr>
        <w:spacing w:before="60" w:after="60"/>
        <w:ind w:hanging="357"/>
        <w:contextualSpacing w:val="0"/>
        <w:rPr>
          <w:rFonts w:eastAsia="Calibri"/>
          <w:sz w:val="24"/>
          <w:szCs w:val="24"/>
        </w:rPr>
      </w:pPr>
      <w:r>
        <w:rPr>
          <w:rFonts w:eastAsia="Calibri"/>
          <w:sz w:val="24"/>
          <w:szCs w:val="24"/>
        </w:rPr>
        <w:t>A</w:t>
      </w:r>
      <w:r w:rsidR="001663F2" w:rsidRPr="39408227">
        <w:rPr>
          <w:rFonts w:eastAsia="Calibri"/>
          <w:sz w:val="24"/>
          <w:szCs w:val="24"/>
        </w:rPr>
        <w:t xml:space="preserve">ny exposure </w:t>
      </w:r>
      <w:r w:rsidR="00C112FA">
        <w:rPr>
          <w:rFonts w:eastAsia="Calibri"/>
          <w:sz w:val="24"/>
          <w:szCs w:val="24"/>
        </w:rPr>
        <w:t xml:space="preserve">with </w:t>
      </w:r>
      <w:r w:rsidR="001663F2" w:rsidRPr="39408227">
        <w:rPr>
          <w:rFonts w:eastAsia="Calibri"/>
          <w:sz w:val="24"/>
          <w:szCs w:val="24"/>
        </w:rPr>
        <w:t>a confirmed or probable case</w:t>
      </w:r>
      <w:r w:rsidR="001000D5">
        <w:rPr>
          <w:rFonts w:eastAsia="Calibri"/>
          <w:sz w:val="24"/>
          <w:szCs w:val="24"/>
        </w:rPr>
        <w:t xml:space="preserve"> and nature of </w:t>
      </w:r>
      <w:r w:rsidR="0009573D">
        <w:rPr>
          <w:rFonts w:eastAsia="Calibri"/>
          <w:sz w:val="24"/>
          <w:szCs w:val="24"/>
        </w:rPr>
        <w:t xml:space="preserve">the </w:t>
      </w:r>
      <w:r w:rsidR="001000D5">
        <w:rPr>
          <w:rFonts w:eastAsia="Calibri"/>
          <w:sz w:val="24"/>
          <w:szCs w:val="24"/>
        </w:rPr>
        <w:t>contact</w:t>
      </w:r>
      <w:r>
        <w:rPr>
          <w:rFonts w:eastAsia="Calibri"/>
          <w:sz w:val="24"/>
          <w:szCs w:val="24"/>
        </w:rPr>
        <w:t>.</w:t>
      </w:r>
    </w:p>
    <w:p w14:paraId="7098C410" w14:textId="00503A24" w:rsidR="001000D5" w:rsidRDefault="006E57FC" w:rsidP="00FB2758">
      <w:pPr>
        <w:pStyle w:val="Bullet"/>
        <w:numPr>
          <w:ilvl w:val="1"/>
          <w:numId w:val="6"/>
        </w:numPr>
        <w:spacing w:before="60" w:after="60"/>
        <w:ind w:hanging="357"/>
        <w:contextualSpacing w:val="0"/>
        <w:rPr>
          <w:rFonts w:eastAsia="Calibri"/>
          <w:sz w:val="24"/>
          <w:szCs w:val="24"/>
        </w:rPr>
      </w:pPr>
      <w:r>
        <w:rPr>
          <w:rFonts w:eastAsia="Calibri"/>
          <w:sz w:val="24"/>
          <w:szCs w:val="24"/>
        </w:rPr>
        <w:t>D</w:t>
      </w:r>
      <w:r w:rsidR="001663F2" w:rsidRPr="39408227">
        <w:rPr>
          <w:rFonts w:eastAsia="Calibri"/>
          <w:sz w:val="24"/>
          <w:szCs w:val="24"/>
        </w:rPr>
        <w:t>etails of sexual contacts and intimate partners</w:t>
      </w:r>
      <w:r w:rsidR="008C1E61">
        <w:rPr>
          <w:rFonts w:eastAsia="Calibri"/>
          <w:sz w:val="24"/>
          <w:szCs w:val="24"/>
        </w:rPr>
        <w:t>, including recent travel history</w:t>
      </w:r>
      <w:r>
        <w:rPr>
          <w:rFonts w:eastAsia="Calibri"/>
          <w:sz w:val="24"/>
          <w:szCs w:val="24"/>
        </w:rPr>
        <w:t>.</w:t>
      </w:r>
      <w:r w:rsidR="001663F2" w:rsidRPr="39408227">
        <w:rPr>
          <w:rFonts w:eastAsia="Calibri"/>
          <w:sz w:val="24"/>
          <w:szCs w:val="24"/>
        </w:rPr>
        <w:t xml:space="preserve"> </w:t>
      </w:r>
    </w:p>
    <w:p w14:paraId="1EBDF6FB" w14:textId="2CAE89EB" w:rsidR="00E12A7A" w:rsidRDefault="005E2A33" w:rsidP="00FB2758">
      <w:pPr>
        <w:pStyle w:val="Bullet"/>
        <w:numPr>
          <w:ilvl w:val="1"/>
          <w:numId w:val="6"/>
        </w:numPr>
        <w:spacing w:before="60" w:after="60"/>
        <w:ind w:hanging="357"/>
        <w:contextualSpacing w:val="0"/>
        <w:rPr>
          <w:rFonts w:eastAsia="Calibri"/>
          <w:sz w:val="24"/>
          <w:szCs w:val="24"/>
        </w:rPr>
      </w:pPr>
      <w:r>
        <w:rPr>
          <w:rFonts w:eastAsia="Calibri"/>
          <w:sz w:val="24"/>
          <w:szCs w:val="24"/>
        </w:rPr>
        <w:t>D</w:t>
      </w:r>
      <w:r w:rsidR="00E12A7A">
        <w:rPr>
          <w:rFonts w:eastAsia="Calibri"/>
          <w:sz w:val="24"/>
          <w:szCs w:val="24"/>
        </w:rPr>
        <w:t>etails of living circumstances</w:t>
      </w:r>
      <w:r w:rsidR="00F11514">
        <w:rPr>
          <w:rFonts w:eastAsia="Calibri"/>
          <w:sz w:val="24"/>
          <w:szCs w:val="24"/>
        </w:rPr>
        <w:t>.</w:t>
      </w:r>
    </w:p>
    <w:p w14:paraId="0A9EC269" w14:textId="5B57F0DA" w:rsidR="001663F2" w:rsidRPr="004C024F" w:rsidRDefault="007973FD" w:rsidP="00FB2758">
      <w:pPr>
        <w:pStyle w:val="Bullet"/>
        <w:numPr>
          <w:ilvl w:val="1"/>
          <w:numId w:val="6"/>
        </w:numPr>
        <w:spacing w:before="60" w:after="60"/>
        <w:ind w:hanging="357"/>
        <w:contextualSpacing w:val="0"/>
        <w:rPr>
          <w:rFonts w:eastAsia="Calibri"/>
          <w:sz w:val="24"/>
          <w:szCs w:val="24"/>
        </w:rPr>
      </w:pPr>
      <w:r>
        <w:rPr>
          <w:rFonts w:eastAsia="Calibri"/>
          <w:sz w:val="24"/>
          <w:szCs w:val="24"/>
        </w:rPr>
        <w:t>S</w:t>
      </w:r>
      <w:r w:rsidR="001663F2" w:rsidRPr="39408227">
        <w:rPr>
          <w:rFonts w:eastAsia="Calibri"/>
          <w:sz w:val="24"/>
          <w:szCs w:val="24"/>
        </w:rPr>
        <w:t>mallpox and mpox vaccination status.</w:t>
      </w:r>
    </w:p>
    <w:p w14:paraId="0794EABF" w14:textId="60A72FB5" w:rsidR="001663F2" w:rsidRPr="004C024F" w:rsidRDefault="2CD3AA79" w:rsidP="00FB2758">
      <w:pPr>
        <w:pStyle w:val="Bullet"/>
        <w:spacing w:before="60" w:after="60"/>
        <w:ind w:hanging="357"/>
        <w:contextualSpacing w:val="0"/>
        <w:rPr>
          <w:rFonts w:eastAsia="Arial"/>
          <w:sz w:val="24"/>
          <w:szCs w:val="24"/>
        </w:rPr>
      </w:pPr>
      <w:r w:rsidRPr="74E4479C">
        <w:rPr>
          <w:rFonts w:eastAsia="Arial"/>
          <w:sz w:val="24"/>
          <w:szCs w:val="24"/>
        </w:rPr>
        <w:t>Prioritise identification of contacts</w:t>
      </w:r>
      <w:r w:rsidR="00BB7F1F">
        <w:rPr>
          <w:rFonts w:eastAsia="Arial"/>
          <w:sz w:val="24"/>
          <w:szCs w:val="24"/>
        </w:rPr>
        <w:t>:</w:t>
      </w:r>
      <w:r w:rsidRPr="74E4479C">
        <w:rPr>
          <w:rFonts w:eastAsia="Arial"/>
          <w:sz w:val="24"/>
          <w:szCs w:val="24"/>
        </w:rPr>
        <w:t xml:space="preserve"> </w:t>
      </w:r>
      <w:r w:rsidR="2F99EBCF" w:rsidRPr="74E4479C">
        <w:rPr>
          <w:rFonts w:eastAsia="Arial"/>
          <w:sz w:val="24"/>
          <w:szCs w:val="24"/>
        </w:rPr>
        <w:t>I</w:t>
      </w:r>
      <w:r w:rsidRPr="74E4479C">
        <w:rPr>
          <w:rFonts w:eastAsia="Arial"/>
          <w:sz w:val="24"/>
          <w:szCs w:val="24"/>
        </w:rPr>
        <w:t xml:space="preserve">n instances where sexual encounters are anonymous, or where </w:t>
      </w:r>
      <w:r w:rsidR="0C072193" w:rsidRPr="74E4479C">
        <w:rPr>
          <w:rFonts w:eastAsia="Arial"/>
          <w:sz w:val="24"/>
          <w:szCs w:val="24"/>
        </w:rPr>
        <w:t>people</w:t>
      </w:r>
      <w:r w:rsidRPr="74E4479C">
        <w:rPr>
          <w:rFonts w:eastAsia="Arial"/>
          <w:sz w:val="24"/>
          <w:szCs w:val="24"/>
        </w:rPr>
        <w:t xml:space="preserve"> are unwilling or unable to provide details of contacts, consider whether the case can provide information to contacts</w:t>
      </w:r>
      <w:r w:rsidR="0019287A">
        <w:rPr>
          <w:rFonts w:eastAsia="Arial"/>
          <w:sz w:val="24"/>
          <w:szCs w:val="24"/>
        </w:rPr>
        <w:t xml:space="preserve"> either</w:t>
      </w:r>
      <w:r w:rsidRPr="74E4479C">
        <w:rPr>
          <w:rFonts w:eastAsia="Arial"/>
          <w:sz w:val="24"/>
          <w:szCs w:val="24"/>
        </w:rPr>
        <w:t xml:space="preserve"> directly</w:t>
      </w:r>
      <w:r w:rsidR="14BD8097" w:rsidRPr="74E4479C">
        <w:rPr>
          <w:rFonts w:eastAsia="Arial"/>
          <w:sz w:val="24"/>
          <w:szCs w:val="24"/>
        </w:rPr>
        <w:t xml:space="preserve"> or via private messages on the dating/hook up apps on which they met</w:t>
      </w:r>
      <w:r w:rsidRPr="74E4479C">
        <w:rPr>
          <w:rFonts w:eastAsia="Arial"/>
          <w:sz w:val="24"/>
          <w:szCs w:val="24"/>
        </w:rPr>
        <w:t xml:space="preserve">. </w:t>
      </w:r>
    </w:p>
    <w:p w14:paraId="16ADFD6A" w14:textId="310CDBE1" w:rsidR="003E2DC2" w:rsidRDefault="00CB5856" w:rsidP="00FB2758">
      <w:pPr>
        <w:pStyle w:val="Bullet"/>
        <w:spacing w:before="60" w:after="60"/>
        <w:ind w:hanging="357"/>
        <w:contextualSpacing w:val="0"/>
        <w:rPr>
          <w:rFonts w:eastAsia="Calibri"/>
          <w:sz w:val="24"/>
          <w:szCs w:val="24"/>
        </w:rPr>
      </w:pPr>
      <w:r>
        <w:rPr>
          <w:rFonts w:eastAsia="Calibri"/>
          <w:sz w:val="24"/>
          <w:szCs w:val="24"/>
        </w:rPr>
        <w:t>Identify the likely source of infection.</w:t>
      </w:r>
    </w:p>
    <w:p w14:paraId="18FB9214" w14:textId="3313B907" w:rsidR="001663F2" w:rsidRPr="00B878BB" w:rsidRDefault="001663F2" w:rsidP="00FB2758">
      <w:pPr>
        <w:pStyle w:val="Bullet"/>
        <w:spacing w:before="60" w:after="60"/>
        <w:ind w:hanging="357"/>
        <w:contextualSpacing w:val="0"/>
        <w:rPr>
          <w:rFonts w:eastAsia="Calibri" w:cs="Arial"/>
          <w:sz w:val="24"/>
          <w:szCs w:val="24"/>
        </w:rPr>
      </w:pPr>
      <w:r w:rsidRPr="00B878BB">
        <w:rPr>
          <w:rFonts w:eastAsia="Calibri" w:cs="Arial"/>
          <w:sz w:val="24"/>
          <w:szCs w:val="24"/>
        </w:rPr>
        <w:t xml:space="preserve">Implement public health management of confirmed and probable cases, and their contacts. This includes providing advice around </w:t>
      </w:r>
      <w:r w:rsidR="30FF3474" w:rsidRPr="00B878BB">
        <w:rPr>
          <w:rFonts w:eastAsia="Calibri" w:cs="Arial"/>
          <w:sz w:val="24"/>
          <w:szCs w:val="24"/>
        </w:rPr>
        <w:t xml:space="preserve">transmission </w:t>
      </w:r>
      <w:r w:rsidRPr="00B878BB">
        <w:rPr>
          <w:rFonts w:eastAsia="Calibri" w:cs="Arial"/>
          <w:sz w:val="24"/>
          <w:szCs w:val="24"/>
        </w:rPr>
        <w:t xml:space="preserve">prevention and arrangements for access to </w:t>
      </w:r>
      <w:r w:rsidR="009D43DB" w:rsidRPr="00B878BB">
        <w:rPr>
          <w:rFonts w:eastAsia="Calibri" w:cs="Arial"/>
          <w:sz w:val="24"/>
          <w:szCs w:val="24"/>
        </w:rPr>
        <w:t>vaccination</w:t>
      </w:r>
      <w:r w:rsidR="00EF2963" w:rsidRPr="00B878BB">
        <w:rPr>
          <w:rFonts w:eastAsia="Calibri" w:cs="Arial"/>
          <w:sz w:val="24"/>
          <w:szCs w:val="24"/>
        </w:rPr>
        <w:t xml:space="preserve"> as </w:t>
      </w:r>
      <w:r w:rsidR="00024433" w:rsidRPr="00B878BB">
        <w:rPr>
          <w:rFonts w:eastAsia="Calibri" w:cs="Arial"/>
          <w:sz w:val="24"/>
          <w:szCs w:val="24"/>
        </w:rPr>
        <w:t>post exposure prophylaxis (PEP)</w:t>
      </w:r>
      <w:r w:rsidRPr="00B878BB">
        <w:rPr>
          <w:rFonts w:eastAsia="Calibri" w:cs="Arial"/>
          <w:sz w:val="24"/>
          <w:szCs w:val="24"/>
        </w:rPr>
        <w:t xml:space="preserve"> for contacts.</w:t>
      </w:r>
    </w:p>
    <w:p w14:paraId="09B2A10C" w14:textId="019D063A" w:rsidR="001663F2" w:rsidRPr="00B878BB" w:rsidRDefault="2CD3AA79" w:rsidP="00FB2758">
      <w:pPr>
        <w:pStyle w:val="Bullet"/>
        <w:spacing w:before="60" w:after="60"/>
        <w:ind w:hanging="357"/>
        <w:contextualSpacing w:val="0"/>
        <w:rPr>
          <w:rFonts w:eastAsiaTheme="majorEastAsia" w:cs="Arial"/>
          <w:color w:val="333333"/>
          <w:sz w:val="24"/>
          <w:szCs w:val="24"/>
        </w:rPr>
      </w:pPr>
      <w:r w:rsidRPr="00B878BB">
        <w:rPr>
          <w:rFonts w:eastAsia="Arial" w:cs="Arial"/>
          <w:sz w:val="24"/>
          <w:szCs w:val="24"/>
        </w:rPr>
        <w:t xml:space="preserve">Ensure people with mpox have access </w:t>
      </w:r>
      <w:r w:rsidR="43AA6E46" w:rsidRPr="00B878BB">
        <w:rPr>
          <w:rFonts w:eastAsia="Arial" w:cs="Arial"/>
          <w:sz w:val="24"/>
          <w:szCs w:val="24"/>
        </w:rPr>
        <w:t>to</w:t>
      </w:r>
      <w:r w:rsidR="71258C32" w:rsidRPr="00B878BB">
        <w:rPr>
          <w:rFonts w:eastAsia="Arial" w:cs="Arial"/>
          <w:sz w:val="24"/>
          <w:szCs w:val="24"/>
        </w:rPr>
        <w:t xml:space="preserve"> contact numbers for </w:t>
      </w:r>
      <w:r w:rsidR="43AA6E46" w:rsidRPr="00B878BB">
        <w:rPr>
          <w:rFonts w:eastAsia="Arial" w:cs="Arial"/>
          <w:sz w:val="24"/>
          <w:szCs w:val="24"/>
        </w:rPr>
        <w:t>the</w:t>
      </w:r>
      <w:r w:rsidRPr="00B878BB">
        <w:rPr>
          <w:rFonts w:eastAsia="Arial" w:cs="Arial"/>
          <w:sz w:val="24"/>
          <w:szCs w:val="24"/>
        </w:rPr>
        <w:t xml:space="preserve"> PHU</w:t>
      </w:r>
      <w:r w:rsidR="001663F2" w:rsidRPr="00B878BB">
        <w:rPr>
          <w:rFonts w:eastAsia="Arial" w:cs="Arial"/>
          <w:sz w:val="24"/>
          <w:szCs w:val="24"/>
        </w:rPr>
        <w:t xml:space="preserve"> </w:t>
      </w:r>
      <w:r w:rsidR="43AA6E46" w:rsidRPr="00B878BB">
        <w:rPr>
          <w:rFonts w:eastAsia="Arial" w:cs="Arial"/>
          <w:sz w:val="24"/>
          <w:szCs w:val="24"/>
        </w:rPr>
        <w:t xml:space="preserve">and </w:t>
      </w:r>
      <w:r w:rsidR="6140D65D" w:rsidRPr="00B878BB">
        <w:rPr>
          <w:rFonts w:eastAsia="Arial" w:cs="Arial"/>
          <w:sz w:val="24"/>
          <w:szCs w:val="24"/>
        </w:rPr>
        <w:t xml:space="preserve">counselling </w:t>
      </w:r>
      <w:r w:rsidR="7FCD22C5" w:rsidRPr="00B878BB">
        <w:rPr>
          <w:rFonts w:eastAsia="Arial" w:cs="Arial"/>
          <w:sz w:val="24"/>
          <w:szCs w:val="24"/>
        </w:rPr>
        <w:t xml:space="preserve">services, </w:t>
      </w:r>
      <w:r w:rsidRPr="00B878BB">
        <w:rPr>
          <w:rFonts w:eastAsia="Arial" w:cs="Arial"/>
          <w:sz w:val="24"/>
          <w:szCs w:val="24"/>
        </w:rPr>
        <w:t>to seek advice or support where required.</w:t>
      </w:r>
      <w:r w:rsidR="2B072CC6" w:rsidRPr="00B878BB">
        <w:rPr>
          <w:rFonts w:eastAsia="Arial" w:cs="Arial"/>
          <w:sz w:val="24"/>
          <w:szCs w:val="24"/>
        </w:rPr>
        <w:t xml:space="preserve"> </w:t>
      </w:r>
      <w:r w:rsidR="00862B87" w:rsidRPr="00B878BB">
        <w:rPr>
          <w:rFonts w:eastAsia="Arial" w:cs="Arial"/>
          <w:sz w:val="24"/>
          <w:szCs w:val="24"/>
        </w:rPr>
        <w:t xml:space="preserve">See the </w:t>
      </w:r>
      <w:hyperlink r:id="rId24">
        <w:r w:rsidR="00862B87" w:rsidRPr="00B878BB">
          <w:rPr>
            <w:rStyle w:val="Hyperlink"/>
            <w:rFonts w:eastAsia="Arial" w:cs="Arial"/>
            <w:sz w:val="24"/>
            <w:szCs w:val="24"/>
          </w:rPr>
          <w:t>Department of Health, Disability and Ageing website</w:t>
        </w:r>
      </w:hyperlink>
      <w:r w:rsidR="00862B87" w:rsidRPr="00B878BB">
        <w:rPr>
          <w:rFonts w:eastAsia="Arial" w:cs="Arial"/>
          <w:sz w:val="24"/>
          <w:szCs w:val="24"/>
        </w:rPr>
        <w:t xml:space="preserve"> for </w:t>
      </w:r>
      <w:r w:rsidR="00932E95" w:rsidRPr="00B878BB">
        <w:rPr>
          <w:rFonts w:eastAsia="Arial" w:cs="Arial"/>
          <w:sz w:val="24"/>
          <w:szCs w:val="24"/>
        </w:rPr>
        <w:t xml:space="preserve">a list of mental health and suicide prevention </w:t>
      </w:r>
      <w:r w:rsidR="7E4483CF" w:rsidRPr="00B878BB">
        <w:rPr>
          <w:rFonts w:eastAsia="Arial" w:cs="Arial"/>
          <w:sz w:val="24"/>
          <w:szCs w:val="24"/>
        </w:rPr>
        <w:t>services</w:t>
      </w:r>
      <w:r w:rsidR="00932E95" w:rsidRPr="00B878BB">
        <w:rPr>
          <w:rFonts w:eastAsia="Arial" w:cs="Arial"/>
          <w:sz w:val="24"/>
          <w:szCs w:val="24"/>
        </w:rPr>
        <w:t>.</w:t>
      </w:r>
    </w:p>
    <w:p w14:paraId="5E78D1ED" w14:textId="70622077" w:rsidR="008741CE" w:rsidRDefault="00FA2435" w:rsidP="008741CE">
      <w:pPr>
        <w:pStyle w:val="Heading3"/>
      </w:pPr>
      <w:r>
        <w:t>Exposure</w:t>
      </w:r>
      <w:r w:rsidR="00662946">
        <w:t xml:space="preserve"> investigation</w:t>
      </w:r>
    </w:p>
    <w:p w14:paraId="255C80BD" w14:textId="0A8BBAFB" w:rsidR="00BA7774" w:rsidRDefault="002F330F" w:rsidP="00A076B6">
      <w:pPr>
        <w:pStyle w:val="Bullet"/>
        <w:numPr>
          <w:ilvl w:val="0"/>
          <w:numId w:val="0"/>
        </w:numPr>
        <w:contextualSpacing w:val="0"/>
        <w:rPr>
          <w:sz w:val="24"/>
          <w:szCs w:val="24"/>
        </w:rPr>
      </w:pPr>
      <w:r>
        <w:rPr>
          <w:sz w:val="24"/>
          <w:szCs w:val="24"/>
        </w:rPr>
        <w:t>PHUs should</w:t>
      </w:r>
      <w:r w:rsidR="00786739">
        <w:rPr>
          <w:sz w:val="24"/>
          <w:szCs w:val="24"/>
        </w:rPr>
        <w:t xml:space="preserve"> do the following:</w:t>
      </w:r>
    </w:p>
    <w:p w14:paraId="3BFF0E7D" w14:textId="27607DF9" w:rsidR="00DA6E14" w:rsidRPr="00DA6E14" w:rsidRDefault="00786739" w:rsidP="00FB2758">
      <w:pPr>
        <w:pStyle w:val="Bullet"/>
        <w:spacing w:before="60" w:after="60"/>
        <w:ind w:left="714" w:hanging="357"/>
        <w:contextualSpacing w:val="0"/>
        <w:rPr>
          <w:sz w:val="24"/>
          <w:szCs w:val="24"/>
        </w:rPr>
      </w:pPr>
      <w:r>
        <w:rPr>
          <w:sz w:val="24"/>
          <w:szCs w:val="24"/>
        </w:rPr>
        <w:t>A</w:t>
      </w:r>
      <w:r w:rsidR="00AF469B">
        <w:rPr>
          <w:sz w:val="24"/>
          <w:szCs w:val="24"/>
        </w:rPr>
        <w:t>im to</w:t>
      </w:r>
      <w:r w:rsidR="00B77864">
        <w:rPr>
          <w:sz w:val="24"/>
          <w:szCs w:val="24"/>
        </w:rPr>
        <w:t xml:space="preserve"> identify the source of infectio</w:t>
      </w:r>
      <w:r w:rsidR="00DA6E14">
        <w:rPr>
          <w:sz w:val="24"/>
          <w:szCs w:val="24"/>
        </w:rPr>
        <w:t xml:space="preserve">n </w:t>
      </w:r>
      <w:r w:rsidR="00B01B0D">
        <w:rPr>
          <w:sz w:val="24"/>
          <w:szCs w:val="24"/>
        </w:rPr>
        <w:t xml:space="preserve">from the information obtained </w:t>
      </w:r>
      <w:r w:rsidR="00DA6E14">
        <w:rPr>
          <w:sz w:val="24"/>
          <w:szCs w:val="24"/>
        </w:rPr>
        <w:t>during the case investigation</w:t>
      </w:r>
      <w:r>
        <w:rPr>
          <w:sz w:val="24"/>
          <w:szCs w:val="24"/>
        </w:rPr>
        <w:t>.</w:t>
      </w:r>
    </w:p>
    <w:p w14:paraId="140ECE64" w14:textId="77777777" w:rsidR="007F514F" w:rsidRDefault="00786739" w:rsidP="00FB2758">
      <w:pPr>
        <w:pStyle w:val="Bullet"/>
        <w:spacing w:before="60" w:after="60"/>
        <w:contextualSpacing w:val="0"/>
        <w:rPr>
          <w:sz w:val="24"/>
          <w:szCs w:val="24"/>
        </w:rPr>
      </w:pPr>
      <w:r>
        <w:rPr>
          <w:sz w:val="24"/>
          <w:szCs w:val="24"/>
        </w:rPr>
        <w:t>U</w:t>
      </w:r>
      <w:r w:rsidR="5FEAA9CD" w:rsidRPr="74E4479C">
        <w:rPr>
          <w:sz w:val="24"/>
          <w:szCs w:val="24"/>
        </w:rPr>
        <w:t>ndertake u</w:t>
      </w:r>
      <w:r w:rsidR="1766F8A4" w:rsidRPr="74E4479C">
        <w:rPr>
          <w:sz w:val="24"/>
          <w:szCs w:val="24"/>
        </w:rPr>
        <w:t xml:space="preserve">pstream </w:t>
      </w:r>
      <w:r w:rsidR="1829CE05" w:rsidRPr="74E4479C">
        <w:rPr>
          <w:sz w:val="24"/>
          <w:szCs w:val="24"/>
        </w:rPr>
        <w:t>testing of suspected cases</w:t>
      </w:r>
      <w:r w:rsidR="5FEAA9CD" w:rsidRPr="74E4479C">
        <w:rPr>
          <w:sz w:val="24"/>
          <w:szCs w:val="24"/>
        </w:rPr>
        <w:t>, if</w:t>
      </w:r>
      <w:r w:rsidR="000C4E85" w:rsidRPr="74E4479C" w:rsidDel="1829CE05">
        <w:rPr>
          <w:sz w:val="24"/>
          <w:szCs w:val="24"/>
        </w:rPr>
        <w:t xml:space="preserve"> </w:t>
      </w:r>
      <w:r w:rsidR="1829CE05" w:rsidRPr="74E4479C">
        <w:rPr>
          <w:sz w:val="24"/>
          <w:szCs w:val="24"/>
        </w:rPr>
        <w:t>appropriate</w:t>
      </w:r>
      <w:r w:rsidR="5FEAA9CD" w:rsidRPr="74E4479C">
        <w:rPr>
          <w:sz w:val="24"/>
          <w:szCs w:val="24"/>
        </w:rPr>
        <w:t>,</w:t>
      </w:r>
      <w:r w:rsidR="1829CE05" w:rsidRPr="74E4479C">
        <w:rPr>
          <w:sz w:val="24"/>
          <w:szCs w:val="24"/>
        </w:rPr>
        <w:t xml:space="preserve"> to identify the source, understand transmission pathways and risk factors, and inform pu</w:t>
      </w:r>
      <w:r w:rsidR="488CE9F2" w:rsidRPr="74E4479C">
        <w:rPr>
          <w:sz w:val="24"/>
          <w:szCs w:val="24"/>
        </w:rPr>
        <w:t>blic health action.</w:t>
      </w:r>
    </w:p>
    <w:p w14:paraId="03804AB6" w14:textId="7BE179E9" w:rsidR="00DA6E14" w:rsidRPr="00ED3E01" w:rsidRDefault="5E53A941" w:rsidP="00FB2758">
      <w:pPr>
        <w:pStyle w:val="Bullet"/>
        <w:numPr>
          <w:ilvl w:val="1"/>
          <w:numId w:val="6"/>
        </w:numPr>
        <w:spacing w:before="60" w:after="60"/>
        <w:contextualSpacing w:val="0"/>
        <w:rPr>
          <w:sz w:val="24"/>
          <w:szCs w:val="24"/>
        </w:rPr>
      </w:pPr>
      <w:r w:rsidRPr="74E4479C">
        <w:rPr>
          <w:sz w:val="24"/>
          <w:szCs w:val="24"/>
        </w:rPr>
        <w:t>Discuss upstream testing with a cli</w:t>
      </w:r>
      <w:r w:rsidR="5E3DE3A6" w:rsidRPr="74E4479C">
        <w:rPr>
          <w:sz w:val="24"/>
          <w:szCs w:val="24"/>
        </w:rPr>
        <w:t>nical microbiologist to determine most appropriate method. This may not be</w:t>
      </w:r>
      <w:r w:rsidR="488CE9F2" w:rsidRPr="74E4479C">
        <w:rPr>
          <w:sz w:val="24"/>
          <w:szCs w:val="24"/>
        </w:rPr>
        <w:t xml:space="preserve"> feasible during high case </w:t>
      </w:r>
      <w:r w:rsidR="488CE9F2" w:rsidRPr="74E4479C">
        <w:rPr>
          <w:sz w:val="24"/>
          <w:szCs w:val="24"/>
        </w:rPr>
        <w:lastRenderedPageBreak/>
        <w:t>numbers</w:t>
      </w:r>
      <w:r w:rsidR="68A4CD47" w:rsidRPr="74E4479C">
        <w:rPr>
          <w:sz w:val="24"/>
          <w:szCs w:val="24"/>
        </w:rPr>
        <w:t>, during which broader public health messaging and mechanisms to increase vaccination may be more effective.</w:t>
      </w:r>
    </w:p>
    <w:p w14:paraId="77E55E93" w14:textId="729BE278" w:rsidR="00B01B0D" w:rsidRPr="00ED3E01" w:rsidRDefault="007F514F" w:rsidP="00FB2758">
      <w:pPr>
        <w:pStyle w:val="Bullet"/>
        <w:spacing w:before="60" w:after="60"/>
        <w:contextualSpacing w:val="0"/>
      </w:pPr>
      <w:bookmarkStart w:id="34" w:name="_Exclusions_and_restrictions"/>
      <w:bookmarkEnd w:id="34"/>
      <w:r>
        <w:rPr>
          <w:sz w:val="24"/>
          <w:szCs w:val="24"/>
        </w:rPr>
        <w:t>I</w:t>
      </w:r>
      <w:r w:rsidR="00B01B0D" w:rsidRPr="39408227">
        <w:rPr>
          <w:sz w:val="24"/>
          <w:szCs w:val="24"/>
        </w:rPr>
        <w:t>nvestigate other plausible sources, such as the household or workplace</w:t>
      </w:r>
      <w:r w:rsidR="00D3606A">
        <w:rPr>
          <w:sz w:val="24"/>
          <w:szCs w:val="24"/>
        </w:rPr>
        <w:t>, if the person has no identified sexual source of infection</w:t>
      </w:r>
      <w:r w:rsidR="00B01B0D" w:rsidRPr="39408227">
        <w:rPr>
          <w:sz w:val="24"/>
          <w:szCs w:val="24"/>
        </w:rPr>
        <w:t>.</w:t>
      </w:r>
    </w:p>
    <w:p w14:paraId="2F5C236D" w14:textId="64014E9E" w:rsidR="008741CE" w:rsidRDefault="002B7424" w:rsidP="009A533A">
      <w:pPr>
        <w:pStyle w:val="Heading2"/>
      </w:pPr>
      <w:r>
        <w:t>Exclusion</w:t>
      </w:r>
      <w:r w:rsidR="00A628C5">
        <w:t>s</w:t>
      </w:r>
      <w:r w:rsidR="008741CE">
        <w:t xml:space="preserve"> and restriction</w:t>
      </w:r>
      <w:r w:rsidR="00A628C5">
        <w:t>s</w:t>
      </w:r>
      <w:r w:rsidR="008741CE">
        <w:t xml:space="preserve"> </w:t>
      </w:r>
    </w:p>
    <w:p w14:paraId="697EF749" w14:textId="77777777" w:rsidR="006915F2" w:rsidRPr="00A02ABC" w:rsidDel="00881EC4" w:rsidRDefault="006915F2" w:rsidP="006915F2">
      <w:pPr>
        <w:pStyle w:val="Paragraphtext"/>
        <w:rPr>
          <w:rFonts w:eastAsia="Calibri"/>
        </w:rPr>
      </w:pPr>
      <w:r w:rsidRPr="552DFC98">
        <w:rPr>
          <w:rFonts w:eastAsia="Calibri"/>
        </w:rPr>
        <w:t>PHU</w:t>
      </w:r>
      <w:r>
        <w:rPr>
          <w:rFonts w:eastAsia="Calibri"/>
        </w:rPr>
        <w:t>s</w:t>
      </w:r>
      <w:r w:rsidRPr="552DFC98">
        <w:rPr>
          <w:rFonts w:eastAsia="Calibri"/>
        </w:rPr>
        <w:t xml:space="preserve"> should advise cases to</w:t>
      </w:r>
      <w:r w:rsidRPr="00A02ABC">
        <w:rPr>
          <w:rFonts w:eastAsia="Calibri"/>
        </w:rPr>
        <w:t xml:space="preserve"> </w:t>
      </w:r>
      <w:r w:rsidRPr="552DFC98">
        <w:rPr>
          <w:rFonts w:eastAsia="Calibri"/>
        </w:rPr>
        <w:t>undertake the following exclusions and restrictions</w:t>
      </w:r>
      <w:r w:rsidRPr="00A02ABC">
        <w:rPr>
          <w:rFonts w:eastAsia="Calibri"/>
        </w:rPr>
        <w:t xml:space="preserve"> during </w:t>
      </w:r>
      <w:r w:rsidRPr="552DFC98">
        <w:rPr>
          <w:rFonts w:eastAsia="Calibri"/>
        </w:rPr>
        <w:t>their</w:t>
      </w:r>
      <w:r w:rsidRPr="00A02ABC">
        <w:rPr>
          <w:rFonts w:eastAsia="Calibri"/>
        </w:rPr>
        <w:t xml:space="preserve"> infectious period, including the prodromal and rash stages of the illness. </w:t>
      </w:r>
    </w:p>
    <w:p w14:paraId="46E195B1" w14:textId="4D832E8A" w:rsidR="006915F2" w:rsidRPr="00A02ABC" w:rsidRDefault="003D5FB1">
      <w:pPr>
        <w:pStyle w:val="Paragraphtext"/>
        <w:rPr>
          <w:rFonts w:eastAsia="Arial"/>
          <w:color w:val="auto"/>
        </w:rPr>
      </w:pPr>
      <w:r w:rsidRPr="74E4479C">
        <w:rPr>
          <w:rFonts w:eastAsia="Calibri"/>
        </w:rPr>
        <w:t xml:space="preserve">Until they meet </w:t>
      </w:r>
      <w:r w:rsidRPr="74E4479C">
        <w:rPr>
          <w:rFonts w:eastAsia="Arial"/>
        </w:rPr>
        <w:t xml:space="preserve">the </w:t>
      </w:r>
      <w:r w:rsidR="35718464" w:rsidRPr="74E4479C">
        <w:rPr>
          <w:rFonts w:eastAsia="Arial"/>
        </w:rPr>
        <w:t>clearance crite</w:t>
      </w:r>
      <w:r w:rsidR="3D524A0D" w:rsidRPr="74E4479C">
        <w:rPr>
          <w:rFonts w:eastAsia="Arial"/>
        </w:rPr>
        <w:t xml:space="preserve">ria, </w:t>
      </w:r>
      <w:r w:rsidR="00654087">
        <w:rPr>
          <w:rFonts w:eastAsia="Arial"/>
        </w:rPr>
        <w:t>cases are</w:t>
      </w:r>
      <w:r w:rsidR="3D524A0D" w:rsidRPr="74E4479C">
        <w:rPr>
          <w:rFonts w:eastAsia="Arial"/>
        </w:rPr>
        <w:t xml:space="preserve"> </w:t>
      </w:r>
      <w:r w:rsidR="3D524A0D" w:rsidRPr="00041D36">
        <w:rPr>
          <w:rFonts w:eastAsia="Arial"/>
          <w:b/>
          <w:bCs/>
        </w:rPr>
        <w:t xml:space="preserve">recommended </w:t>
      </w:r>
      <w:r w:rsidR="7E4B771F" w:rsidRPr="74E4479C">
        <w:rPr>
          <w:rFonts w:eastAsia="Arial"/>
          <w:b/>
          <w:bCs/>
        </w:rPr>
        <w:t>to</w:t>
      </w:r>
      <w:r w:rsidR="00654087" w:rsidRPr="00654087">
        <w:rPr>
          <w:rFonts w:eastAsia="Arial"/>
          <w:b/>
          <w:bCs/>
        </w:rPr>
        <w:t xml:space="preserve"> do</w:t>
      </w:r>
      <w:r w:rsidR="00654087">
        <w:rPr>
          <w:rFonts w:eastAsia="Arial"/>
        </w:rPr>
        <w:t xml:space="preserve"> the following</w:t>
      </w:r>
      <w:r w:rsidR="7E4B771F">
        <w:rPr>
          <w:rFonts w:eastAsia="Arial"/>
        </w:rPr>
        <w:t>:</w:t>
      </w:r>
      <w:r w:rsidRPr="74E4479C">
        <w:rPr>
          <w:rFonts w:eastAsia="Arial"/>
          <w:color w:val="auto"/>
        </w:rPr>
        <w:t xml:space="preserve"> </w:t>
      </w:r>
    </w:p>
    <w:p w14:paraId="072966DB" w14:textId="77777777" w:rsidR="00CF6133" w:rsidRDefault="006915F2" w:rsidP="00FB2758">
      <w:pPr>
        <w:pStyle w:val="Bullet"/>
        <w:numPr>
          <w:ilvl w:val="0"/>
          <w:numId w:val="31"/>
        </w:numPr>
        <w:spacing w:before="60" w:after="60"/>
        <w:ind w:left="714" w:hanging="357"/>
        <w:contextualSpacing w:val="0"/>
        <w:rPr>
          <w:sz w:val="24"/>
          <w:szCs w:val="24"/>
        </w:rPr>
      </w:pPr>
      <w:r w:rsidRPr="00CF6133">
        <w:rPr>
          <w:sz w:val="24"/>
          <w:szCs w:val="24"/>
        </w:rPr>
        <w:t>Keep lesions covered when around other people or animals—use a waterproof dressing or bandage and then cover with clothing.</w:t>
      </w:r>
    </w:p>
    <w:p w14:paraId="5108DB53" w14:textId="5F55EB76" w:rsidR="774E6C90" w:rsidRDefault="00A10346" w:rsidP="00FB2758">
      <w:pPr>
        <w:pStyle w:val="Bullet"/>
        <w:spacing w:before="60" w:after="60"/>
        <w:contextualSpacing w:val="0"/>
        <w:rPr>
          <w:sz w:val="24"/>
          <w:szCs w:val="24"/>
        </w:rPr>
      </w:pPr>
      <w:r>
        <w:rPr>
          <w:sz w:val="24"/>
          <w:szCs w:val="24"/>
        </w:rPr>
        <w:t>D</w:t>
      </w:r>
      <w:r w:rsidR="3A065180" w:rsidRPr="74E4479C">
        <w:rPr>
          <w:sz w:val="24"/>
          <w:szCs w:val="24"/>
        </w:rPr>
        <w:t>o their own laundry.</w:t>
      </w:r>
    </w:p>
    <w:p w14:paraId="72950299" w14:textId="6FC38D60" w:rsidR="006915F2" w:rsidRPr="002A2740" w:rsidRDefault="006915F2" w:rsidP="00FB2758">
      <w:pPr>
        <w:pStyle w:val="Bullet"/>
        <w:spacing w:before="60" w:after="60"/>
        <w:contextualSpacing w:val="0"/>
        <w:rPr>
          <w:sz w:val="24"/>
          <w:szCs w:val="24"/>
        </w:rPr>
      </w:pPr>
      <w:r w:rsidRPr="002A2740">
        <w:rPr>
          <w:sz w:val="24"/>
          <w:szCs w:val="24"/>
        </w:rPr>
        <w:t>Always practice careful hand and respiratory hygiene</w:t>
      </w:r>
      <w:r w:rsidR="5B30F84A" w:rsidRPr="5A9706EA">
        <w:rPr>
          <w:sz w:val="24"/>
          <w:szCs w:val="24"/>
        </w:rPr>
        <w:t>.</w:t>
      </w:r>
    </w:p>
    <w:p w14:paraId="41B0F4DB" w14:textId="48EA7705" w:rsidR="006915F2" w:rsidRPr="002A2740" w:rsidRDefault="006915F2" w:rsidP="00FB2758">
      <w:pPr>
        <w:pStyle w:val="Bullet"/>
        <w:spacing w:before="60" w:after="60"/>
        <w:contextualSpacing w:val="0"/>
        <w:rPr>
          <w:sz w:val="24"/>
          <w:szCs w:val="24"/>
        </w:rPr>
      </w:pPr>
      <w:r w:rsidRPr="002A2740">
        <w:rPr>
          <w:sz w:val="24"/>
          <w:szCs w:val="24"/>
        </w:rPr>
        <w:t>Limit close contact with household members</w:t>
      </w:r>
      <w:r w:rsidR="00D60A37">
        <w:rPr>
          <w:sz w:val="24"/>
          <w:szCs w:val="24"/>
        </w:rPr>
        <w:t xml:space="preserve"> and pets</w:t>
      </w:r>
      <w:r w:rsidRPr="002A2740">
        <w:rPr>
          <w:sz w:val="24"/>
          <w:szCs w:val="24"/>
        </w:rPr>
        <w:t xml:space="preserve"> where possible, by sleeping in a separate room and/or using a separate or ensuite bathroom.</w:t>
      </w:r>
    </w:p>
    <w:p w14:paraId="0DC9436B" w14:textId="6005B149" w:rsidR="006915F2" w:rsidRPr="002A2740" w:rsidRDefault="003D5FB1" w:rsidP="45D39965">
      <w:pPr>
        <w:pStyle w:val="Bullet"/>
        <w:spacing w:before="60" w:after="60"/>
        <w:rPr>
          <w:sz w:val="24"/>
          <w:szCs w:val="24"/>
        </w:rPr>
      </w:pPr>
      <w:r w:rsidRPr="74E4479C">
        <w:rPr>
          <w:sz w:val="24"/>
          <w:szCs w:val="24"/>
        </w:rPr>
        <w:t>Work from home, if possible, unless risk is assessed by PHU as suitable to attend the workplace</w:t>
      </w:r>
      <w:r w:rsidR="377324CA" w:rsidRPr="7EB4F7AE">
        <w:rPr>
          <w:sz w:val="24"/>
          <w:szCs w:val="24"/>
        </w:rPr>
        <w:t>*.</w:t>
      </w:r>
      <w:r w:rsidRPr="74E4479C">
        <w:rPr>
          <w:sz w:val="24"/>
          <w:szCs w:val="24"/>
        </w:rPr>
        <w:t xml:space="preserve"> </w:t>
      </w:r>
    </w:p>
    <w:p w14:paraId="5C5ADF14" w14:textId="52818B3F" w:rsidR="00413061" w:rsidRPr="00E7505E" w:rsidRDefault="006915F2" w:rsidP="00FB2758">
      <w:pPr>
        <w:pStyle w:val="Bullet"/>
        <w:spacing w:before="60" w:after="60"/>
        <w:contextualSpacing w:val="0"/>
        <w:rPr>
          <w:sz w:val="24"/>
          <w:szCs w:val="24"/>
        </w:rPr>
      </w:pPr>
      <w:r w:rsidRPr="002A2740">
        <w:rPr>
          <w:sz w:val="24"/>
          <w:szCs w:val="24"/>
        </w:rPr>
        <w:t xml:space="preserve">Clean and disinfect any shared spaces (including bathrooms), appliances or items immediately after use. </w:t>
      </w:r>
    </w:p>
    <w:p w14:paraId="4E201836" w14:textId="77777777" w:rsidR="000262F1" w:rsidRDefault="006F59F0" w:rsidP="00BD1061">
      <w:pPr>
        <w:pStyle w:val="ListParagraph"/>
        <w:spacing w:before="240" w:after="160"/>
        <w:ind w:left="0"/>
        <w:contextualSpacing w:val="0"/>
        <w:rPr>
          <w:rFonts w:eastAsia="Arial"/>
        </w:rPr>
      </w:pPr>
      <w:r>
        <w:rPr>
          <w:rFonts w:eastAsia="Arial"/>
        </w:rPr>
        <w:t>I</w:t>
      </w:r>
      <w:r w:rsidRPr="000E1A29">
        <w:rPr>
          <w:rFonts w:eastAsia="Arial"/>
        </w:rPr>
        <w:t>f the case is unable to cover their lesions due to disseminated disease or there is potential generation of infectious droplets due to oral lesions, pharyngitis, or respiratory symptoms, the case should isolate (at home or in hospital) and wear a surgical mask when around other people or animals. PHU</w:t>
      </w:r>
      <w:r>
        <w:rPr>
          <w:rFonts w:eastAsia="Arial"/>
        </w:rPr>
        <w:t>s</w:t>
      </w:r>
      <w:r w:rsidRPr="000E1A29">
        <w:rPr>
          <w:rFonts w:eastAsia="Arial"/>
        </w:rPr>
        <w:t xml:space="preserve"> may undertake a risk assessment to determine whether a person with lesions that can be covered up and respiratory involvement (e.g.</w:t>
      </w:r>
      <w:r>
        <w:rPr>
          <w:rFonts w:eastAsia="Arial"/>
        </w:rPr>
        <w:t>,</w:t>
      </w:r>
      <w:r w:rsidRPr="000E1A29">
        <w:rPr>
          <w:rFonts w:eastAsia="Arial"/>
        </w:rPr>
        <w:t xml:space="preserve"> oral lesions or sore throat only) does not need to isolate and may be permitted to resume usual activities with general case exclusion guidance</w:t>
      </w:r>
      <w:r>
        <w:rPr>
          <w:rFonts w:eastAsia="Arial"/>
        </w:rPr>
        <w:t>,</w:t>
      </w:r>
      <w:r w:rsidRPr="000E1A29">
        <w:rPr>
          <w:rFonts w:eastAsia="Arial"/>
        </w:rPr>
        <w:t xml:space="preserve"> including wearing a mask when around other peopl</w:t>
      </w:r>
      <w:r>
        <w:rPr>
          <w:rFonts w:eastAsia="Arial"/>
        </w:rPr>
        <w:t>e</w:t>
      </w:r>
      <w:r w:rsidRPr="000E1A29">
        <w:rPr>
          <w:rFonts w:eastAsia="Arial"/>
        </w:rPr>
        <w:t>.</w:t>
      </w:r>
    </w:p>
    <w:p w14:paraId="545DACF7" w14:textId="7F327785" w:rsidR="006915F2" w:rsidRDefault="00D706FB" w:rsidP="00BD1061">
      <w:pPr>
        <w:pStyle w:val="ListParagraph"/>
        <w:spacing w:before="240" w:after="160"/>
        <w:ind w:left="0"/>
        <w:contextualSpacing w:val="0"/>
        <w:rPr>
          <w:rFonts w:cs="Arial"/>
        </w:rPr>
      </w:pPr>
      <w:r>
        <w:rPr>
          <w:rFonts w:cs="Arial"/>
        </w:rPr>
        <w:t xml:space="preserve">Cases </w:t>
      </w:r>
      <w:r w:rsidR="00952BC4">
        <w:rPr>
          <w:rFonts w:cs="Arial"/>
        </w:rPr>
        <w:t>are</w:t>
      </w:r>
      <w:r w:rsidR="0BE936CD" w:rsidRPr="74E4479C">
        <w:rPr>
          <w:rFonts w:cs="Arial"/>
        </w:rPr>
        <w:t xml:space="preserve"> </w:t>
      </w:r>
      <w:r w:rsidR="0BE936CD" w:rsidRPr="00D14D3D">
        <w:rPr>
          <w:rFonts w:cs="Arial"/>
          <w:b/>
          <w:bCs/>
        </w:rPr>
        <w:t>recommended t</w:t>
      </w:r>
      <w:r w:rsidR="74B55B6A" w:rsidRPr="00D14D3D">
        <w:rPr>
          <w:rFonts w:cs="Arial"/>
          <w:b/>
          <w:bCs/>
        </w:rPr>
        <w:t>o</w:t>
      </w:r>
      <w:r w:rsidR="0BE936CD" w:rsidRPr="00D14D3D">
        <w:rPr>
          <w:rFonts w:cs="Arial"/>
          <w:b/>
          <w:bCs/>
        </w:rPr>
        <w:t xml:space="preserve"> avoid</w:t>
      </w:r>
      <w:r w:rsidR="0BE936CD" w:rsidRPr="74E4479C">
        <w:rPr>
          <w:rFonts w:cs="Arial"/>
        </w:rPr>
        <w:t xml:space="preserve"> the following w</w:t>
      </w:r>
      <w:r w:rsidR="0C50DB66" w:rsidRPr="74E4479C">
        <w:rPr>
          <w:rFonts w:cs="Arial"/>
        </w:rPr>
        <w:t>hile infectious</w:t>
      </w:r>
      <w:r w:rsidR="6F1460BF" w:rsidRPr="74E4479C">
        <w:rPr>
          <w:rFonts w:cs="Arial"/>
        </w:rPr>
        <w:t>:</w:t>
      </w:r>
    </w:p>
    <w:p w14:paraId="28C169FB" w14:textId="75E78A49" w:rsidR="006915F2" w:rsidRPr="00B61D7C" w:rsidRDefault="00952BC4" w:rsidP="00FB2758">
      <w:pPr>
        <w:pStyle w:val="Bullet"/>
        <w:spacing w:before="60" w:after="60"/>
        <w:ind w:left="714" w:hanging="357"/>
        <w:contextualSpacing w:val="0"/>
        <w:rPr>
          <w:sz w:val="24"/>
          <w:szCs w:val="24"/>
        </w:rPr>
      </w:pPr>
      <w:r>
        <w:rPr>
          <w:sz w:val="24"/>
          <w:szCs w:val="24"/>
        </w:rPr>
        <w:t>C</w:t>
      </w:r>
      <w:r w:rsidR="003D5FB1" w:rsidRPr="74E4479C">
        <w:rPr>
          <w:sz w:val="24"/>
          <w:szCs w:val="24"/>
        </w:rPr>
        <w:t>lose or intimate contact with others, including all sexual activity.</w:t>
      </w:r>
    </w:p>
    <w:p w14:paraId="638B9661" w14:textId="77777777" w:rsidR="004322D4" w:rsidRDefault="004322D4" w:rsidP="00FB2758">
      <w:pPr>
        <w:pStyle w:val="Bullet"/>
        <w:spacing w:before="60" w:after="60"/>
        <w:ind w:left="714" w:hanging="357"/>
        <w:contextualSpacing w:val="0"/>
        <w:rPr>
          <w:sz w:val="24"/>
          <w:szCs w:val="24"/>
        </w:rPr>
      </w:pPr>
      <w:r>
        <w:rPr>
          <w:sz w:val="24"/>
          <w:szCs w:val="24"/>
        </w:rPr>
        <w:t>S</w:t>
      </w:r>
      <w:r w:rsidRPr="74E4479C">
        <w:rPr>
          <w:sz w:val="24"/>
          <w:szCs w:val="24"/>
        </w:rPr>
        <w:t>har</w:t>
      </w:r>
      <w:r>
        <w:rPr>
          <w:sz w:val="24"/>
          <w:szCs w:val="24"/>
        </w:rPr>
        <w:t>ing</w:t>
      </w:r>
      <w:r w:rsidRPr="74E4479C">
        <w:rPr>
          <w:sz w:val="24"/>
          <w:szCs w:val="24"/>
        </w:rPr>
        <w:t xml:space="preserve"> clothing, bedding</w:t>
      </w:r>
      <w:r>
        <w:rPr>
          <w:sz w:val="24"/>
          <w:szCs w:val="24"/>
        </w:rPr>
        <w:t>,</w:t>
      </w:r>
      <w:r w:rsidRPr="74E4479C">
        <w:rPr>
          <w:sz w:val="24"/>
          <w:szCs w:val="24"/>
        </w:rPr>
        <w:t xml:space="preserve"> towel</w:t>
      </w:r>
      <w:r>
        <w:rPr>
          <w:sz w:val="24"/>
          <w:szCs w:val="24"/>
        </w:rPr>
        <w:t>s, or unwashed cutlery and crockery with others</w:t>
      </w:r>
      <w:r w:rsidRPr="74E4479C">
        <w:rPr>
          <w:sz w:val="24"/>
          <w:szCs w:val="24"/>
        </w:rPr>
        <w:t>.</w:t>
      </w:r>
    </w:p>
    <w:p w14:paraId="6FBB3E0D" w14:textId="271DF6ED" w:rsidR="5F91B22D" w:rsidRDefault="5F91B22D" w:rsidP="00FB2758">
      <w:pPr>
        <w:pStyle w:val="Bullet"/>
        <w:spacing w:before="60" w:after="60"/>
        <w:ind w:left="714" w:hanging="357"/>
        <w:contextualSpacing w:val="0"/>
        <w:rPr>
          <w:sz w:val="24"/>
          <w:szCs w:val="24"/>
        </w:rPr>
      </w:pPr>
      <w:r w:rsidRPr="74E4479C">
        <w:rPr>
          <w:sz w:val="24"/>
          <w:szCs w:val="24"/>
        </w:rPr>
        <w:t>Touching their face or rubbing their eyes, especially if blisters are present on or near their eyes or hands.</w:t>
      </w:r>
    </w:p>
    <w:p w14:paraId="1F0B8B64" w14:textId="4243E6B8" w:rsidR="006915F2" w:rsidRPr="00B61D7C" w:rsidRDefault="006915F2" w:rsidP="00FB2758">
      <w:pPr>
        <w:pStyle w:val="Bullet"/>
        <w:spacing w:before="60" w:after="60"/>
        <w:ind w:left="714" w:hanging="357"/>
        <w:contextualSpacing w:val="0"/>
        <w:rPr>
          <w:rFonts w:eastAsia="Arial"/>
          <w:sz w:val="24"/>
          <w:szCs w:val="24"/>
        </w:rPr>
      </w:pPr>
      <w:r w:rsidRPr="00B61D7C">
        <w:rPr>
          <w:rFonts w:eastAsia="Arial"/>
          <w:sz w:val="24"/>
          <w:szCs w:val="24"/>
        </w:rPr>
        <w:t>Enter</w:t>
      </w:r>
      <w:r w:rsidR="00952BC4">
        <w:rPr>
          <w:rFonts w:eastAsia="Arial"/>
          <w:sz w:val="24"/>
          <w:szCs w:val="24"/>
        </w:rPr>
        <w:t>ing</w:t>
      </w:r>
      <w:r w:rsidRPr="00B61D7C">
        <w:rPr>
          <w:rFonts w:eastAsia="Arial"/>
          <w:sz w:val="24"/>
          <w:szCs w:val="24"/>
        </w:rPr>
        <w:t xml:space="preserve"> high-risk settings such as early childhood education and care services, aged care, healthcare settings, and settings with young children and those at higher risk of severe disease, including for work, unless seeking </w:t>
      </w:r>
      <w:r w:rsidRPr="00B61D7C">
        <w:rPr>
          <w:rFonts w:eastAsia="Arial"/>
          <w:sz w:val="24"/>
          <w:szCs w:val="24"/>
        </w:rPr>
        <w:lastRenderedPageBreak/>
        <w:t>medical attention</w:t>
      </w:r>
      <w:r w:rsidR="090DE01D" w:rsidRPr="5A9706EA">
        <w:rPr>
          <w:rFonts w:eastAsia="Arial"/>
          <w:sz w:val="24"/>
          <w:szCs w:val="24"/>
        </w:rPr>
        <w:t xml:space="preserve"> or on </w:t>
      </w:r>
      <w:r w:rsidR="00BB189F">
        <w:rPr>
          <w:rFonts w:eastAsia="Arial"/>
          <w:sz w:val="24"/>
          <w:szCs w:val="24"/>
        </w:rPr>
        <w:t xml:space="preserve">the </w:t>
      </w:r>
      <w:r w:rsidR="090DE01D" w:rsidRPr="5A9706EA">
        <w:rPr>
          <w:rFonts w:eastAsia="Arial"/>
          <w:sz w:val="24"/>
          <w:szCs w:val="24"/>
        </w:rPr>
        <w:t>advice of the PHU after a risk assessment has been undertaken</w:t>
      </w:r>
      <w:r w:rsidRPr="00B61D7C">
        <w:rPr>
          <w:rFonts w:eastAsia="Arial"/>
          <w:sz w:val="24"/>
          <w:szCs w:val="24"/>
          <w:vertAlign w:val="superscript"/>
        </w:rPr>
        <w:t>*</w:t>
      </w:r>
      <w:r w:rsidRPr="00B61D7C">
        <w:rPr>
          <w:rFonts w:eastAsia="Arial"/>
          <w:sz w:val="24"/>
          <w:szCs w:val="24"/>
        </w:rPr>
        <w:t>.</w:t>
      </w:r>
    </w:p>
    <w:p w14:paraId="18EF4091" w14:textId="5CE001C8" w:rsidR="006915F2" w:rsidRPr="003D1D96" w:rsidRDefault="00952BC4" w:rsidP="00FB2758">
      <w:pPr>
        <w:pStyle w:val="Bullet"/>
        <w:spacing w:before="60" w:after="60"/>
        <w:ind w:left="714" w:hanging="357"/>
        <w:contextualSpacing w:val="0"/>
        <w:rPr>
          <w:b/>
          <w:bCs/>
          <w:sz w:val="24"/>
          <w:szCs w:val="24"/>
        </w:rPr>
      </w:pPr>
      <w:r>
        <w:rPr>
          <w:rFonts w:eastAsia="Arial"/>
          <w:sz w:val="24"/>
          <w:szCs w:val="24"/>
        </w:rPr>
        <w:t>C</w:t>
      </w:r>
      <w:r w:rsidR="006915F2" w:rsidRPr="00B61D7C">
        <w:rPr>
          <w:rFonts w:eastAsia="Arial"/>
          <w:sz w:val="24"/>
          <w:szCs w:val="24"/>
        </w:rPr>
        <w:t>ontact with people who are at higher risk of severe disease, including immunosuppressed people, pregnant people, and young children.</w:t>
      </w:r>
    </w:p>
    <w:p w14:paraId="08106AB5" w14:textId="06E92901" w:rsidR="006915F2" w:rsidRPr="00CE3ED1" w:rsidRDefault="006915F2" w:rsidP="00FB2758">
      <w:pPr>
        <w:pStyle w:val="Bullet"/>
        <w:spacing w:before="60" w:after="60"/>
        <w:ind w:left="714" w:hanging="357"/>
        <w:contextualSpacing w:val="0"/>
        <w:rPr>
          <w:b/>
          <w:sz w:val="24"/>
          <w:szCs w:val="24"/>
        </w:rPr>
      </w:pPr>
      <w:r w:rsidRPr="00CE3ED1">
        <w:rPr>
          <w:rFonts w:eastAsia="Calibri"/>
          <w:sz w:val="24"/>
          <w:szCs w:val="24"/>
        </w:rPr>
        <w:t>Donat</w:t>
      </w:r>
      <w:r w:rsidR="00952BC4" w:rsidRPr="00CE3ED1">
        <w:rPr>
          <w:rFonts w:eastAsia="Calibri"/>
          <w:sz w:val="24"/>
          <w:szCs w:val="24"/>
        </w:rPr>
        <w:t>ing</w:t>
      </w:r>
      <w:r w:rsidRPr="00CE3ED1">
        <w:rPr>
          <w:rFonts w:eastAsia="Calibri"/>
          <w:sz w:val="24"/>
          <w:szCs w:val="24"/>
        </w:rPr>
        <w:t xml:space="preserve"> any human tissue, including blood, cells, tissue, breast milk, semen, or organs (</w:t>
      </w:r>
      <w:r w:rsidR="00D14D3D" w:rsidRPr="00CE3ED1">
        <w:rPr>
          <w:rFonts w:eastAsia="Calibri"/>
          <w:sz w:val="24"/>
          <w:szCs w:val="24"/>
        </w:rPr>
        <w:t xml:space="preserve">see </w:t>
      </w:r>
      <w:hyperlink w:anchor="_Case_clearance" w:history="1">
        <w:r w:rsidR="00D14D3D" w:rsidRPr="00CE3ED1">
          <w:rPr>
            <w:rStyle w:val="Hyperlink"/>
            <w:rFonts w:eastAsia="Calibri"/>
            <w:sz w:val="24"/>
            <w:szCs w:val="24"/>
          </w:rPr>
          <w:t>Case clearance</w:t>
        </w:r>
      </w:hyperlink>
      <w:r w:rsidR="00716938" w:rsidRPr="00CE3ED1">
        <w:rPr>
          <w:rFonts w:eastAsia="Calibri"/>
          <w:sz w:val="24"/>
          <w:szCs w:val="24"/>
        </w:rPr>
        <w:t xml:space="preserve"> for additional restriction periods</w:t>
      </w:r>
      <w:r w:rsidRPr="00CE3ED1">
        <w:rPr>
          <w:rFonts w:eastAsia="Calibri"/>
          <w:sz w:val="24"/>
          <w:szCs w:val="24"/>
        </w:rPr>
        <w:t xml:space="preserve">). </w:t>
      </w:r>
    </w:p>
    <w:p w14:paraId="6776BCB0" w14:textId="22B0D299" w:rsidR="02A3C938" w:rsidRPr="00D14D3D" w:rsidRDefault="02A3C938" w:rsidP="00FB2758">
      <w:pPr>
        <w:pStyle w:val="Bullet"/>
        <w:spacing w:before="60" w:after="60"/>
        <w:ind w:left="714" w:hanging="357"/>
        <w:contextualSpacing w:val="0"/>
        <w:rPr>
          <w:rFonts w:eastAsia="Calibri"/>
          <w:sz w:val="24"/>
          <w:szCs w:val="24"/>
        </w:rPr>
      </w:pPr>
      <w:r w:rsidRPr="00D14D3D">
        <w:rPr>
          <w:rFonts w:eastAsia="Calibri"/>
          <w:sz w:val="24"/>
          <w:szCs w:val="24"/>
        </w:rPr>
        <w:t>Travel domestically or internationally without prior discussion with the PHU.</w:t>
      </w:r>
    </w:p>
    <w:p w14:paraId="23699F1E" w14:textId="77777777" w:rsidR="006F59F0" w:rsidRDefault="006F59F0" w:rsidP="006F59F0">
      <w:pPr>
        <w:pStyle w:val="Bullet"/>
        <w:numPr>
          <w:ilvl w:val="0"/>
          <w:numId w:val="0"/>
        </w:numPr>
        <w:ind w:left="360"/>
      </w:pPr>
    </w:p>
    <w:p w14:paraId="73CCBA13" w14:textId="7B55BE11" w:rsidR="006F59F0" w:rsidRPr="006F59F0" w:rsidRDefault="006F59F0" w:rsidP="006F59F0">
      <w:pPr>
        <w:pStyle w:val="Bullet"/>
        <w:numPr>
          <w:ilvl w:val="0"/>
          <w:numId w:val="0"/>
        </w:numPr>
        <w:rPr>
          <w:rFonts w:eastAsia="Arial" w:cs="Arial"/>
          <w:kern w:val="2"/>
          <w:sz w:val="24"/>
          <w:szCs w:val="24"/>
          <w:lang w:eastAsia="en-US"/>
          <w14:ligatures w14:val="standardContextual"/>
        </w:rPr>
      </w:pPr>
      <w:r w:rsidRPr="006F59F0">
        <w:rPr>
          <w:rFonts w:eastAsia="Arial" w:cs="Arial"/>
          <w:kern w:val="2"/>
          <w:sz w:val="24"/>
          <w:szCs w:val="24"/>
          <w:lang w:eastAsia="en-US"/>
          <w14:ligatures w14:val="standardContextual"/>
        </w:rPr>
        <w:t xml:space="preserve">Cases may be able to attend secondary/higher educational settings if preventative measures can be followed independently. </w:t>
      </w:r>
    </w:p>
    <w:p w14:paraId="4E79BCF5" w14:textId="58064A5C" w:rsidR="00DA4138" w:rsidRDefault="7E25C20C">
      <w:pPr>
        <w:rPr>
          <w:rFonts w:eastAsia="Arial" w:cs="Arial"/>
        </w:rPr>
      </w:pPr>
      <w:r w:rsidRPr="74E4479C">
        <w:rPr>
          <w:rFonts w:eastAsia="Arial" w:cs="Arial"/>
        </w:rPr>
        <w:t xml:space="preserve">The PHU should </w:t>
      </w:r>
      <w:proofErr w:type="gramStart"/>
      <w:r w:rsidRPr="74E4479C">
        <w:rPr>
          <w:rFonts w:eastAsia="Arial" w:cs="Arial"/>
        </w:rPr>
        <w:t>conduct an assessment of</w:t>
      </w:r>
      <w:proofErr w:type="gramEnd"/>
      <w:r w:rsidRPr="74E4479C">
        <w:rPr>
          <w:rFonts w:eastAsia="Arial" w:cs="Arial"/>
        </w:rPr>
        <w:t xml:space="preserve"> the case’s </w:t>
      </w:r>
      <w:r w:rsidR="008D7560">
        <w:rPr>
          <w:rFonts w:eastAsia="Arial" w:cs="Arial"/>
        </w:rPr>
        <w:t>living situation</w:t>
      </w:r>
      <w:r w:rsidRPr="74E4479C">
        <w:rPr>
          <w:rFonts w:eastAsia="Arial" w:cs="Arial"/>
        </w:rPr>
        <w:t xml:space="preserve">, the ability of the case and their household members to follow the above advice, and whether they live with any </w:t>
      </w:r>
      <w:r w:rsidR="009E19EF">
        <w:rPr>
          <w:rFonts w:eastAsia="Arial" w:cs="Arial"/>
        </w:rPr>
        <w:t>people</w:t>
      </w:r>
      <w:r w:rsidRPr="74E4479C">
        <w:rPr>
          <w:rFonts w:eastAsia="Arial" w:cs="Arial"/>
        </w:rPr>
        <w:t xml:space="preserve"> at increased risk of severe disease. Based on this assessment, the PHU may need to </w:t>
      </w:r>
      <w:r w:rsidR="307974E6" w:rsidRPr="74E4479C">
        <w:rPr>
          <w:rFonts w:eastAsia="Arial" w:cs="Arial"/>
        </w:rPr>
        <w:t xml:space="preserve">consider </w:t>
      </w:r>
      <w:r w:rsidRPr="74E4479C">
        <w:rPr>
          <w:rFonts w:eastAsia="Arial" w:cs="Arial"/>
        </w:rPr>
        <w:t>provid</w:t>
      </w:r>
      <w:r w:rsidR="124F3652" w:rsidRPr="74E4479C">
        <w:rPr>
          <w:rFonts w:eastAsia="Arial" w:cs="Arial"/>
        </w:rPr>
        <w:t xml:space="preserve">ing </w:t>
      </w:r>
      <w:r w:rsidRPr="74E4479C">
        <w:rPr>
          <w:rFonts w:eastAsia="Arial" w:cs="Arial"/>
        </w:rPr>
        <w:t xml:space="preserve">additional advice </w:t>
      </w:r>
      <w:r w:rsidR="2AC5FDC7" w:rsidRPr="74E4479C">
        <w:rPr>
          <w:rFonts w:eastAsia="Arial" w:cs="Arial"/>
        </w:rPr>
        <w:t xml:space="preserve">and support </w:t>
      </w:r>
      <w:r w:rsidRPr="74E4479C">
        <w:rPr>
          <w:rFonts w:eastAsia="Arial" w:cs="Arial"/>
        </w:rPr>
        <w:t xml:space="preserve">to mitigate risk. </w:t>
      </w:r>
    </w:p>
    <w:p w14:paraId="5C71DF0B" w14:textId="2E4B6497" w:rsidR="006915F2" w:rsidRPr="009F6B64" w:rsidRDefault="003D5FB1" w:rsidP="006915F2">
      <w:pPr>
        <w:rPr>
          <w:rFonts w:eastAsia="Arial" w:cs="Arial"/>
          <w:sz w:val="18"/>
          <w:szCs w:val="18"/>
        </w:rPr>
      </w:pPr>
      <w:r w:rsidRPr="009F6B64">
        <w:rPr>
          <w:rFonts w:eastAsia="Arial" w:cs="Arial"/>
          <w:sz w:val="18"/>
          <w:szCs w:val="18"/>
        </w:rPr>
        <w:t xml:space="preserve">*PHUs may conduct a risk assessment for cases who work in or visit high-risk settings and cannot work from home. The risk assessment should consider: the </w:t>
      </w:r>
      <w:r w:rsidR="2AA74760" w:rsidRPr="009F6B64">
        <w:rPr>
          <w:rFonts w:eastAsia="Arial" w:cs="Arial"/>
          <w:sz w:val="18"/>
          <w:szCs w:val="18"/>
        </w:rPr>
        <w:t>disease severity</w:t>
      </w:r>
      <w:r w:rsidRPr="009F6B64">
        <w:rPr>
          <w:rFonts w:eastAsia="Arial" w:cs="Arial"/>
          <w:sz w:val="18"/>
          <w:szCs w:val="18"/>
        </w:rPr>
        <w:t xml:space="preserve">, the type and nature of work, number and location of lesions, </w:t>
      </w:r>
      <w:r w:rsidR="5FC2B121" w:rsidRPr="009F6B64">
        <w:rPr>
          <w:rFonts w:eastAsia="Arial" w:cs="Arial"/>
          <w:sz w:val="18"/>
          <w:szCs w:val="18"/>
        </w:rPr>
        <w:t xml:space="preserve">the presence or absence of </w:t>
      </w:r>
      <w:r w:rsidR="67461960" w:rsidRPr="009F6B64">
        <w:rPr>
          <w:rFonts w:eastAsia="Arial" w:cs="Arial"/>
          <w:sz w:val="18"/>
          <w:szCs w:val="18"/>
        </w:rPr>
        <w:t xml:space="preserve">respiratory </w:t>
      </w:r>
      <w:r w:rsidR="5E2E2ED2" w:rsidRPr="009F6B64">
        <w:rPr>
          <w:rFonts w:eastAsia="Arial" w:cs="Arial"/>
          <w:sz w:val="18"/>
          <w:szCs w:val="18"/>
        </w:rPr>
        <w:t>symptoms, and whether the person works with particularly susceptible populations</w:t>
      </w:r>
      <w:r w:rsidRPr="009F6B64">
        <w:rPr>
          <w:rFonts w:eastAsia="Arial" w:cs="Arial"/>
          <w:sz w:val="18"/>
          <w:szCs w:val="18"/>
        </w:rPr>
        <w:t xml:space="preserve">. Cases must cover all lesions and </w:t>
      </w:r>
      <w:r w:rsidR="19B6BC45" w:rsidRPr="009F6B64">
        <w:rPr>
          <w:rFonts w:eastAsia="Arial" w:cs="Arial"/>
          <w:sz w:val="18"/>
          <w:szCs w:val="18"/>
        </w:rPr>
        <w:t xml:space="preserve">may be advised </w:t>
      </w:r>
      <w:r w:rsidR="770A2D75" w:rsidRPr="009F6B64">
        <w:rPr>
          <w:rFonts w:eastAsia="Arial" w:cs="Arial"/>
          <w:sz w:val="18"/>
          <w:szCs w:val="18"/>
        </w:rPr>
        <w:t xml:space="preserve">to </w:t>
      </w:r>
      <w:r w:rsidRPr="009F6B64">
        <w:rPr>
          <w:rFonts w:eastAsia="Arial" w:cs="Arial"/>
          <w:sz w:val="18"/>
          <w:szCs w:val="18"/>
        </w:rPr>
        <w:t>wear a surgical mask when in high-risk settings.</w:t>
      </w:r>
    </w:p>
    <w:p w14:paraId="17868CF4" w14:textId="77777777" w:rsidR="006915F2" w:rsidRPr="009F6B64" w:rsidRDefault="006915F2" w:rsidP="006915F2">
      <w:pPr>
        <w:rPr>
          <w:rFonts w:eastAsia="Arial" w:cs="Arial"/>
          <w:sz w:val="18"/>
          <w:szCs w:val="18"/>
        </w:rPr>
      </w:pPr>
      <w:r w:rsidRPr="009F6B64">
        <w:rPr>
          <w:rFonts w:eastAsia="Arial" w:cs="Arial"/>
          <w:sz w:val="18"/>
          <w:szCs w:val="18"/>
        </w:rPr>
        <w:t xml:space="preserve">**Cases who are advised to isolate at home should stay at home unless they need to leave for essential reasons (such as seeking medical care). </w:t>
      </w:r>
    </w:p>
    <w:p w14:paraId="3F782A62" w14:textId="306B05A6" w:rsidR="009A533A" w:rsidRDefault="3B06F762" w:rsidP="009A533A">
      <w:pPr>
        <w:pStyle w:val="Heading3"/>
      </w:pPr>
      <w:bookmarkStart w:id="35" w:name="_Case_clearance"/>
      <w:bookmarkEnd w:id="35"/>
      <w:r>
        <w:t>Case clearance</w:t>
      </w:r>
    </w:p>
    <w:p w14:paraId="147AA1EE" w14:textId="27D57FF4" w:rsidR="007B7F43" w:rsidRPr="00A02ABC" w:rsidRDefault="44271FB1" w:rsidP="007B7F43">
      <w:pPr>
        <w:rPr>
          <w:rFonts w:cs="Arial"/>
        </w:rPr>
      </w:pPr>
      <w:bookmarkStart w:id="36" w:name="_Toc179789915"/>
      <w:r w:rsidRPr="74E4479C">
        <w:rPr>
          <w:rFonts w:cs="Arial"/>
        </w:rPr>
        <w:t>Cases can resume most normal activities when all lesions have crusted, scabs have fallen off</w:t>
      </w:r>
      <w:r w:rsidR="001A75B8">
        <w:rPr>
          <w:rFonts w:cs="Arial"/>
        </w:rPr>
        <w:t xml:space="preserve">, </w:t>
      </w:r>
      <w:r w:rsidRPr="74E4479C">
        <w:rPr>
          <w:rFonts w:cs="Arial"/>
        </w:rPr>
        <w:t xml:space="preserve">and a fresh layer of skin has formed underneath. </w:t>
      </w:r>
    </w:p>
    <w:p w14:paraId="3FA2DC10" w14:textId="1F517288" w:rsidR="007B7F43" w:rsidRPr="00A02ABC" w:rsidRDefault="44271FB1" w:rsidP="007B7F43">
      <w:pPr>
        <w:rPr>
          <w:rFonts w:cs="Arial"/>
        </w:rPr>
      </w:pPr>
      <w:r w:rsidRPr="74E4479C">
        <w:rPr>
          <w:rFonts w:cs="Arial"/>
        </w:rPr>
        <w:t>The PHU</w:t>
      </w:r>
      <w:r w:rsidR="00016D11">
        <w:rPr>
          <w:rFonts w:cs="Arial"/>
        </w:rPr>
        <w:t xml:space="preserve"> or</w:t>
      </w:r>
      <w:r w:rsidRPr="74E4479C">
        <w:rPr>
          <w:rFonts w:cs="Arial"/>
        </w:rPr>
        <w:t xml:space="preserve"> managing clinician</w:t>
      </w:r>
      <w:r w:rsidR="06933F02" w:rsidRPr="74E4479C">
        <w:rPr>
          <w:rFonts w:cs="Arial"/>
        </w:rPr>
        <w:t xml:space="preserve"> </w:t>
      </w:r>
      <w:r w:rsidR="009F69C6">
        <w:rPr>
          <w:rFonts w:cs="Arial"/>
        </w:rPr>
        <w:t>(</w:t>
      </w:r>
      <w:r w:rsidR="06933F02" w:rsidRPr="74E4479C">
        <w:rPr>
          <w:rFonts w:cs="Arial"/>
        </w:rPr>
        <w:t>where appropriate</w:t>
      </w:r>
      <w:r w:rsidR="009F69C6">
        <w:rPr>
          <w:rFonts w:cs="Arial"/>
        </w:rPr>
        <w:t>)</w:t>
      </w:r>
      <w:r w:rsidR="06933F02" w:rsidRPr="74E4479C">
        <w:rPr>
          <w:rFonts w:cs="Arial"/>
        </w:rPr>
        <w:t>,</w:t>
      </w:r>
      <w:r w:rsidRPr="74E4479C">
        <w:rPr>
          <w:rFonts w:cs="Arial"/>
        </w:rPr>
        <w:t xml:space="preserve"> will advise on clearance of a case.</w:t>
      </w:r>
    </w:p>
    <w:p w14:paraId="65E1246B" w14:textId="4A603D37" w:rsidR="007B7F43" w:rsidRPr="00652C42" w:rsidRDefault="007B7F43" w:rsidP="007B7F43">
      <w:pPr>
        <w:rPr>
          <w:rFonts w:cs="Arial"/>
        </w:rPr>
      </w:pPr>
      <w:r w:rsidRPr="00652C42">
        <w:rPr>
          <w:rFonts w:cs="Arial"/>
        </w:rPr>
        <w:t>For</w:t>
      </w:r>
      <w:r w:rsidRPr="00652C42">
        <w:rPr>
          <w:rFonts w:eastAsia="Arial" w:cs="Arial"/>
        </w:rPr>
        <w:t xml:space="preserve"> </w:t>
      </w:r>
      <w:r w:rsidRPr="00E426A1">
        <w:rPr>
          <w:rFonts w:eastAsia="Arial" w:cs="Arial"/>
          <w:b/>
          <w:bCs/>
        </w:rPr>
        <w:t>12 weeks following clearance</w:t>
      </w:r>
      <w:r w:rsidRPr="00652C42">
        <w:rPr>
          <w:rFonts w:cs="Arial"/>
        </w:rPr>
        <w:t xml:space="preserve">, cases should: </w:t>
      </w:r>
    </w:p>
    <w:p w14:paraId="093F13DC" w14:textId="5B8EDBF1" w:rsidR="007B7F43" w:rsidRPr="00652C42" w:rsidRDefault="00055E02" w:rsidP="007B7F43">
      <w:pPr>
        <w:pStyle w:val="Bullet"/>
        <w:rPr>
          <w:rFonts w:eastAsia="Arial"/>
          <w:sz w:val="24"/>
          <w:szCs w:val="24"/>
        </w:rPr>
      </w:pPr>
      <w:r w:rsidRPr="00652C42">
        <w:rPr>
          <w:sz w:val="24"/>
          <w:szCs w:val="24"/>
        </w:rPr>
        <w:t xml:space="preserve">use </w:t>
      </w:r>
      <w:r w:rsidR="007B7F43" w:rsidRPr="00652C42">
        <w:rPr>
          <w:sz w:val="24"/>
          <w:szCs w:val="24"/>
        </w:rPr>
        <w:t xml:space="preserve">a condom during sexual activity (receptive and </w:t>
      </w:r>
      <w:proofErr w:type="spellStart"/>
      <w:r w:rsidR="007B7F43" w:rsidRPr="00652C42">
        <w:rPr>
          <w:sz w:val="24"/>
          <w:szCs w:val="24"/>
        </w:rPr>
        <w:t>insertive</w:t>
      </w:r>
      <w:proofErr w:type="spellEnd"/>
      <w:r w:rsidR="007B7F43" w:rsidRPr="00652C42">
        <w:rPr>
          <w:sz w:val="24"/>
          <w:szCs w:val="24"/>
        </w:rPr>
        <w:t xml:space="preserve"> oral/anal/vaginal sex) </w:t>
      </w:r>
      <w:r w:rsidR="00512697" w:rsidRPr="00652C42">
        <w:rPr>
          <w:sz w:val="24"/>
          <w:szCs w:val="24"/>
        </w:rPr>
        <w:fldChar w:fldCharType="begin"/>
      </w:r>
      <w:r w:rsidR="00934503">
        <w:rPr>
          <w:sz w:val="24"/>
          <w:szCs w:val="24"/>
        </w:rPr>
        <w:instrText xml:space="preserve"> ADDIN ZOTERO_ITEM CSL_CITATION {"citationID":"hg6Ctmzd","properties":{"formattedCitation":"(42,44)","plainCitation":"(42,44)","noteIndex":0},"citationItems":[{"id":97,"uris":["http://zotero.org/users/local/eE57gvz8/items/YCYEB6JN"],"itemData":{"id":97,"type":"webpage","title":"Multi-country monkeypox outbreak: situation update","URL":"https://www.who.int/emergencies/disease-outbreak-news/item/2022-DON396","author":[{"family":"World Health Organization","given":""}],"issued":{"date-parts":[["2022",6,27]]}}},{"id":101,"uris":["http://zotero.org/users/local/eE57gvz8/items/CNQCY24G"],"itemData":{"id":101,"type":"article-journal","container-title":"The Lancet. Infectious Diseases","DOI":"10.1016/S1473-3099(22)00513-8","ISSN":"1474-4457","issue":"9","journalAbbreviation":"Lancet Infect Dis","language":"eng","note":"PMID: 35931095\nPMCID: PMC9629691","page":"1267-1269","source":"PubMed","title":"Monkeypox virus isolation from a semen sample collected in the early phase of infection in a patient with prolonged seminal viral shedding","volume":"22","author":[{"family":"Lapa","given":"Daniele"},{"family":"Carletti","given":"Fabrizio"},{"family":"Mazzotta","given":"Valentina"},{"family":"Matusali","given":"Giulia"},{"family":"Pinnetti","given":"Carmela"},{"family":"Meschi","given":"Silvia"},{"family":"Gagliardini","given":"Roberta"},{"family":"Colavita","given":"Francesca"},{"family":"Mondi","given":"Annalisa"},{"family":"Minosse","given":"Claudia"},{"family":"Scorzolini","given":"Laura"},{"family":"Cicalini","given":"Stefania"},{"family":"Maffongelli","given":"Gaetano"},{"family":"Specchiarello","given":"Eliana"},{"family":"Camici","given":"Marta"},{"family":"Bettini","given":"Aurora"},{"family":"Baldini","given":"Francesco"},{"family":"Francalancia","given":"Massimo"},{"family":"Mizzoni","given":"Klizia"},{"family":"Garbuglia","given":"Anna Rosa"},{"family":"Nicastri","given":"Emanuele"},{"family":"Girardi","given":"Enrico"},{"family":"Antinori","given":"Andrea"},{"family":"Vaia","given":"Francesco"},{"family":"Maggi","given":"Fabrizio"},{"literal":"INMI Monkeypox Study Group"}],"issued":{"date-parts":[["2022",9]]}}}],"schema":"https://github.com/citation-style-language/schema/raw/master/csl-citation.json"} </w:instrText>
      </w:r>
      <w:r w:rsidR="00512697" w:rsidRPr="00652C42">
        <w:rPr>
          <w:sz w:val="24"/>
          <w:szCs w:val="24"/>
        </w:rPr>
        <w:fldChar w:fldCharType="separate"/>
      </w:r>
      <w:r w:rsidR="00934503" w:rsidRPr="00934503">
        <w:rPr>
          <w:rFonts w:cs="Arial"/>
          <w:sz w:val="24"/>
        </w:rPr>
        <w:t>(42,44)</w:t>
      </w:r>
      <w:r w:rsidR="00512697" w:rsidRPr="00652C42">
        <w:rPr>
          <w:sz w:val="24"/>
          <w:szCs w:val="24"/>
        </w:rPr>
        <w:fldChar w:fldCharType="end"/>
      </w:r>
      <w:r w:rsidR="00052B9F" w:rsidRPr="00652C42">
        <w:rPr>
          <w:sz w:val="24"/>
          <w:szCs w:val="24"/>
        </w:rPr>
        <w:t xml:space="preserve"> </w:t>
      </w:r>
    </w:p>
    <w:p w14:paraId="00E98AAB" w14:textId="54BB63B0" w:rsidR="00B4251C" w:rsidRPr="00652C42" w:rsidRDefault="007B7F43" w:rsidP="007B7F43">
      <w:pPr>
        <w:pStyle w:val="Bullet"/>
        <w:rPr>
          <w:rFonts w:eastAsia="Arial"/>
          <w:sz w:val="24"/>
          <w:szCs w:val="24"/>
        </w:rPr>
      </w:pPr>
      <w:r w:rsidRPr="00652C42">
        <w:rPr>
          <w:rFonts w:eastAsia="Arial"/>
          <w:sz w:val="24"/>
          <w:szCs w:val="24"/>
        </w:rPr>
        <w:t xml:space="preserve">not donate semen. </w:t>
      </w:r>
    </w:p>
    <w:p w14:paraId="3B18E2A0" w14:textId="3D103FA5" w:rsidR="00351D74" w:rsidRPr="00B145C8" w:rsidRDefault="00ED25DF" w:rsidP="008E68A1">
      <w:pPr>
        <w:pStyle w:val="Bullet"/>
        <w:numPr>
          <w:ilvl w:val="0"/>
          <w:numId w:val="0"/>
        </w:numPr>
        <w:spacing w:before="240"/>
        <w:contextualSpacing w:val="0"/>
        <w:rPr>
          <w:rFonts w:eastAsia="Arial" w:cs="Arial"/>
        </w:rPr>
      </w:pPr>
      <w:r w:rsidRPr="7A1677BC">
        <w:rPr>
          <w:rFonts w:eastAsia="Arial"/>
          <w:sz w:val="24"/>
          <w:szCs w:val="24"/>
        </w:rPr>
        <w:t>C</w:t>
      </w:r>
      <w:r w:rsidR="00A81F8C" w:rsidRPr="7A1677BC">
        <w:rPr>
          <w:rFonts w:eastAsia="Arial"/>
          <w:sz w:val="24"/>
          <w:szCs w:val="24"/>
        </w:rPr>
        <w:t>ases should</w:t>
      </w:r>
      <w:r w:rsidR="009F6EE6" w:rsidRPr="7A1677BC">
        <w:rPr>
          <w:rFonts w:eastAsia="Arial"/>
          <w:sz w:val="24"/>
          <w:szCs w:val="24"/>
        </w:rPr>
        <w:t xml:space="preserve"> </w:t>
      </w:r>
      <w:r w:rsidR="00A81F8C" w:rsidRPr="00B145C8">
        <w:rPr>
          <w:rFonts w:eastAsia="Arial" w:cs="Arial"/>
          <w:sz w:val="24"/>
          <w:szCs w:val="24"/>
        </w:rPr>
        <w:t>not donate</w:t>
      </w:r>
      <w:r w:rsidR="00007267" w:rsidRPr="00B145C8">
        <w:rPr>
          <w:rFonts w:eastAsia="Arial" w:cs="Arial"/>
          <w:sz w:val="24"/>
          <w:szCs w:val="24"/>
        </w:rPr>
        <w:t xml:space="preserve"> </w:t>
      </w:r>
      <w:r w:rsidR="00306DA6" w:rsidRPr="00B145C8">
        <w:rPr>
          <w:rFonts w:eastAsia="Arial" w:cs="Arial"/>
          <w:sz w:val="24"/>
          <w:szCs w:val="24"/>
        </w:rPr>
        <w:t xml:space="preserve">blood </w:t>
      </w:r>
      <w:r w:rsidRPr="00B145C8">
        <w:rPr>
          <w:rFonts w:eastAsia="Arial" w:cs="Arial"/>
          <w:sz w:val="24"/>
          <w:szCs w:val="24"/>
        </w:rPr>
        <w:t>until 4 weeks after they have fully recovered</w:t>
      </w:r>
      <w:r w:rsidR="00E426A1" w:rsidRPr="00B145C8">
        <w:rPr>
          <w:rFonts w:eastAsia="Arial" w:cs="Arial"/>
          <w:sz w:val="24"/>
          <w:szCs w:val="24"/>
        </w:rPr>
        <w:t>. Refer to</w:t>
      </w:r>
      <w:r w:rsidR="00BA0D6C" w:rsidRPr="00B145C8">
        <w:rPr>
          <w:rFonts w:eastAsia="Arial" w:cs="Arial"/>
          <w:sz w:val="24"/>
          <w:szCs w:val="24"/>
        </w:rPr>
        <w:t xml:space="preserve"> </w:t>
      </w:r>
      <w:hyperlink r:id="rId25">
        <w:r w:rsidR="00BA0D6C" w:rsidRPr="00B145C8">
          <w:rPr>
            <w:rStyle w:val="Hyperlink"/>
            <w:rFonts w:eastAsia="Arial" w:cs="Arial"/>
            <w:sz w:val="24"/>
            <w:szCs w:val="24"/>
          </w:rPr>
          <w:t>Lifeblood</w:t>
        </w:r>
      </w:hyperlink>
      <w:r w:rsidR="00051534" w:rsidRPr="00B145C8">
        <w:rPr>
          <w:rFonts w:eastAsia="Arial" w:cs="Arial"/>
          <w:sz w:val="24"/>
          <w:szCs w:val="24"/>
        </w:rPr>
        <w:t xml:space="preserve"> </w:t>
      </w:r>
      <w:r w:rsidR="00051534" w:rsidRPr="00B145C8">
        <w:rPr>
          <w:rFonts w:eastAsiaTheme="minorEastAsia" w:cs="Arial"/>
          <w:sz w:val="24"/>
          <w:szCs w:val="24"/>
          <w:lang w:eastAsia="en-US"/>
        </w:rPr>
        <w:t>guidance</w:t>
      </w:r>
      <w:r w:rsidR="00041EAF" w:rsidRPr="00B145C8">
        <w:rPr>
          <w:rFonts w:eastAsia="Arial" w:cs="Arial"/>
          <w:sz w:val="24"/>
          <w:szCs w:val="24"/>
        </w:rPr>
        <w:t>.</w:t>
      </w:r>
    </w:p>
    <w:p w14:paraId="08A56CB5" w14:textId="4D744AA6" w:rsidR="00DC2F76" w:rsidRPr="00B145C8" w:rsidRDefault="00FC6639" w:rsidP="00D37BCD">
      <w:pPr>
        <w:pStyle w:val="Bullet"/>
        <w:numPr>
          <w:ilvl w:val="0"/>
          <w:numId w:val="0"/>
        </w:numPr>
        <w:contextualSpacing w:val="0"/>
        <w:rPr>
          <w:rFonts w:eastAsia="Arial" w:cs="Arial"/>
          <w:sz w:val="24"/>
          <w:szCs w:val="24"/>
        </w:rPr>
      </w:pPr>
      <w:r w:rsidRPr="00B145C8">
        <w:rPr>
          <w:rFonts w:eastAsia="Arial" w:cs="Arial"/>
          <w:sz w:val="24"/>
          <w:szCs w:val="24"/>
        </w:rPr>
        <w:t xml:space="preserve">Longer periods </w:t>
      </w:r>
      <w:r w:rsidR="00DA6733" w:rsidRPr="00B145C8">
        <w:rPr>
          <w:rFonts w:eastAsia="Arial" w:cs="Arial"/>
          <w:sz w:val="24"/>
          <w:szCs w:val="24"/>
        </w:rPr>
        <w:t>may apply for</w:t>
      </w:r>
      <w:r w:rsidR="00CF3544" w:rsidRPr="00B145C8">
        <w:rPr>
          <w:rFonts w:eastAsia="Arial" w:cs="Arial"/>
          <w:sz w:val="24"/>
          <w:szCs w:val="24"/>
        </w:rPr>
        <w:t xml:space="preserve"> the d</w:t>
      </w:r>
      <w:r w:rsidR="008D579F" w:rsidRPr="00B145C8">
        <w:rPr>
          <w:rFonts w:eastAsia="Arial" w:cs="Arial"/>
          <w:sz w:val="24"/>
          <w:szCs w:val="24"/>
        </w:rPr>
        <w:t xml:space="preserve">onation of </w:t>
      </w:r>
      <w:r w:rsidR="007069FA">
        <w:rPr>
          <w:rFonts w:eastAsia="Arial" w:cs="Arial"/>
          <w:sz w:val="24"/>
          <w:szCs w:val="24"/>
        </w:rPr>
        <w:t xml:space="preserve">breast milk, </w:t>
      </w:r>
      <w:r w:rsidR="008D579F" w:rsidRPr="00B145C8">
        <w:rPr>
          <w:rFonts w:eastAsia="Arial" w:cs="Arial"/>
          <w:sz w:val="24"/>
          <w:szCs w:val="24"/>
        </w:rPr>
        <w:t>organs,</w:t>
      </w:r>
      <w:r w:rsidR="00225DDA" w:rsidRPr="00B145C8">
        <w:rPr>
          <w:rFonts w:eastAsia="Arial" w:cs="Arial"/>
          <w:sz w:val="24"/>
          <w:szCs w:val="24"/>
        </w:rPr>
        <w:t xml:space="preserve"> tissues, cells</w:t>
      </w:r>
      <w:r w:rsidR="00CB0234" w:rsidRPr="00B145C8">
        <w:rPr>
          <w:rFonts w:eastAsia="Arial" w:cs="Arial"/>
          <w:sz w:val="24"/>
          <w:szCs w:val="24"/>
        </w:rPr>
        <w:t>,</w:t>
      </w:r>
      <w:r w:rsidR="00633FDC" w:rsidRPr="00B145C8">
        <w:rPr>
          <w:rFonts w:eastAsia="Arial" w:cs="Arial"/>
          <w:sz w:val="24"/>
          <w:szCs w:val="24"/>
        </w:rPr>
        <w:t xml:space="preserve"> </w:t>
      </w:r>
      <w:r w:rsidR="008D579F" w:rsidRPr="00B145C8">
        <w:rPr>
          <w:rFonts w:eastAsia="Arial" w:cs="Arial"/>
          <w:sz w:val="24"/>
          <w:szCs w:val="24"/>
        </w:rPr>
        <w:t>and other biological products</w:t>
      </w:r>
      <w:r w:rsidR="00DA6733" w:rsidRPr="00B145C8">
        <w:rPr>
          <w:rFonts w:eastAsia="Arial" w:cs="Arial"/>
          <w:sz w:val="24"/>
          <w:szCs w:val="24"/>
        </w:rPr>
        <w:t xml:space="preserve">, </w:t>
      </w:r>
      <w:r w:rsidR="006B6241" w:rsidRPr="00B145C8">
        <w:rPr>
          <w:rFonts w:eastAsia="Arial" w:cs="Arial"/>
          <w:sz w:val="24"/>
          <w:szCs w:val="24"/>
        </w:rPr>
        <w:t xml:space="preserve">as advised by the relevant tissue </w:t>
      </w:r>
      <w:r w:rsidR="00FF629D" w:rsidRPr="00B145C8">
        <w:rPr>
          <w:rFonts w:eastAsia="Arial" w:cs="Arial"/>
          <w:sz w:val="24"/>
          <w:szCs w:val="24"/>
        </w:rPr>
        <w:t>collection authority</w:t>
      </w:r>
      <w:r w:rsidR="006B6241" w:rsidRPr="00B145C8">
        <w:rPr>
          <w:rFonts w:eastAsia="Arial" w:cs="Arial"/>
          <w:sz w:val="24"/>
          <w:szCs w:val="24"/>
        </w:rPr>
        <w:t>.</w:t>
      </w:r>
    </w:p>
    <w:p w14:paraId="4531873E" w14:textId="7B198C99" w:rsidR="007B7F43" w:rsidRDefault="007B7F43" w:rsidP="00615CAF">
      <w:pPr>
        <w:pStyle w:val="Heading4"/>
      </w:pPr>
      <w:bookmarkStart w:id="37" w:name="_Guidance_for_cases"/>
      <w:bookmarkStart w:id="38" w:name="_Toc179789919"/>
      <w:bookmarkEnd w:id="37"/>
      <w:r w:rsidRPr="00B145C8">
        <w:rPr>
          <w:rFonts w:cs="Arial"/>
        </w:rPr>
        <w:t>Guidance for cases with</w:t>
      </w:r>
      <w:r w:rsidR="001C0192" w:rsidRPr="00B145C8">
        <w:rPr>
          <w:rFonts w:cs="Arial"/>
        </w:rPr>
        <w:t>out</w:t>
      </w:r>
      <w:r>
        <w:t xml:space="preserve"> visible skin lesions</w:t>
      </w:r>
      <w:bookmarkEnd w:id="38"/>
      <w:r>
        <w:t xml:space="preserve"> </w:t>
      </w:r>
    </w:p>
    <w:p w14:paraId="181E1C09" w14:textId="09307CDC" w:rsidR="007B7F43" w:rsidRPr="00A02ABC" w:rsidRDefault="44271FB1" w:rsidP="007B7F43">
      <w:pPr>
        <w:rPr>
          <w:rFonts w:cs="Arial"/>
        </w:rPr>
      </w:pPr>
      <w:r w:rsidRPr="74E4479C">
        <w:rPr>
          <w:rFonts w:cs="Arial"/>
        </w:rPr>
        <w:t xml:space="preserve">For </w:t>
      </w:r>
      <w:r w:rsidR="4C163D3F" w:rsidRPr="74E4479C">
        <w:rPr>
          <w:rFonts w:cs="Arial"/>
        </w:rPr>
        <w:t xml:space="preserve">symptomatic </w:t>
      </w:r>
      <w:r w:rsidRPr="74E4479C">
        <w:rPr>
          <w:rFonts w:cs="Arial"/>
        </w:rPr>
        <w:t>cases</w:t>
      </w:r>
      <w:r w:rsidR="1F6A8D7F" w:rsidRPr="74E4479C">
        <w:rPr>
          <w:rFonts w:cs="Arial"/>
        </w:rPr>
        <w:t xml:space="preserve"> </w:t>
      </w:r>
      <w:r w:rsidR="079728E7" w:rsidRPr="74E4479C">
        <w:rPr>
          <w:rFonts w:cs="Arial"/>
        </w:rPr>
        <w:t>(e.g.</w:t>
      </w:r>
      <w:r w:rsidR="002D5C97">
        <w:rPr>
          <w:rFonts w:cs="Arial"/>
        </w:rPr>
        <w:t>,</w:t>
      </w:r>
      <w:r w:rsidR="079728E7" w:rsidRPr="74E4479C">
        <w:rPr>
          <w:rFonts w:cs="Arial"/>
        </w:rPr>
        <w:t xml:space="preserve"> with proctitis) </w:t>
      </w:r>
      <w:r w:rsidRPr="74E4479C">
        <w:rPr>
          <w:rFonts w:cs="Arial"/>
        </w:rPr>
        <w:t>with</w:t>
      </w:r>
      <w:r w:rsidR="4C163D3F" w:rsidRPr="74E4479C">
        <w:rPr>
          <w:rFonts w:cs="Arial"/>
        </w:rPr>
        <w:t>out</w:t>
      </w:r>
      <w:r w:rsidRPr="74E4479C">
        <w:rPr>
          <w:rFonts w:cs="Arial"/>
        </w:rPr>
        <w:t xml:space="preserve"> visible skin lesions</w:t>
      </w:r>
      <w:r w:rsidR="007B7F43" w:rsidRPr="74E4479C" w:rsidDel="44271FB1">
        <w:rPr>
          <w:rFonts w:cs="Arial"/>
        </w:rPr>
        <w:t>,</w:t>
      </w:r>
      <w:r w:rsidRPr="74E4479C">
        <w:rPr>
          <w:rFonts w:cs="Arial"/>
        </w:rPr>
        <w:t xml:space="preserve"> PHUs should recommend that they follow the same </w:t>
      </w:r>
      <w:r>
        <w:t xml:space="preserve">exclusion and restriction requirements as </w:t>
      </w:r>
      <w:r>
        <w:lastRenderedPageBreak/>
        <w:t>cases with visible lesions as above, until complete resolution of all symptoms, or after 21 days post symptom onset, whichever is longer.</w:t>
      </w:r>
    </w:p>
    <w:p w14:paraId="562635D2" w14:textId="77777777" w:rsidR="007B7F43" w:rsidRDefault="007B7F43" w:rsidP="00615CAF">
      <w:pPr>
        <w:pStyle w:val="Heading4"/>
      </w:pPr>
      <w:bookmarkStart w:id="39" w:name="_Guidance_for_asymptomatic"/>
      <w:bookmarkStart w:id="40" w:name="_Toc179789920"/>
      <w:bookmarkEnd w:id="39"/>
      <w:r>
        <w:t>Guidance for asymptomatic cases</w:t>
      </w:r>
      <w:bookmarkEnd w:id="40"/>
      <w:r>
        <w:t xml:space="preserve"> </w:t>
      </w:r>
    </w:p>
    <w:p w14:paraId="12EBAE1B" w14:textId="43311100" w:rsidR="007B7F43" w:rsidRDefault="007B7F43" w:rsidP="007B7F43">
      <w:pPr>
        <w:rPr>
          <w:rFonts w:cs="Arial"/>
        </w:rPr>
      </w:pPr>
      <w:r w:rsidRPr="00A02ABC">
        <w:rPr>
          <w:rFonts w:cs="Arial"/>
        </w:rPr>
        <w:t xml:space="preserve">International reports of asymptomatic </w:t>
      </w:r>
      <w:r>
        <w:rPr>
          <w:rFonts w:cs="Arial"/>
        </w:rPr>
        <w:t>MPXV</w:t>
      </w:r>
      <w:r w:rsidRPr="00A02ABC">
        <w:rPr>
          <w:rFonts w:cs="Arial"/>
        </w:rPr>
        <w:t xml:space="preserve"> infection in </w:t>
      </w:r>
      <w:r>
        <w:rPr>
          <w:rFonts w:cs="Arial"/>
        </w:rPr>
        <w:t>cases associated with the ongoing</w:t>
      </w:r>
      <w:r w:rsidRPr="00A02ABC">
        <w:rPr>
          <w:rFonts w:cs="Arial"/>
        </w:rPr>
        <w:t xml:space="preserve"> </w:t>
      </w:r>
      <w:r>
        <w:rPr>
          <w:rFonts w:cs="Arial"/>
        </w:rPr>
        <w:t xml:space="preserve">clade </w:t>
      </w:r>
      <w:r w:rsidRPr="00A02ABC">
        <w:rPr>
          <w:rFonts w:cs="Arial"/>
        </w:rPr>
        <w:t xml:space="preserve">IIb outbreak are rare and generally only detected and described in research studies. </w:t>
      </w:r>
      <w:r w:rsidRPr="1E7CE06A">
        <w:rPr>
          <w:rFonts w:cs="Arial"/>
        </w:rPr>
        <w:t xml:space="preserve">There is limited evidence available to determine whether asymptomatic cases are infectious </w:t>
      </w:r>
      <w:r w:rsidR="00EC434A">
        <w:rPr>
          <w:rFonts w:cs="Arial"/>
        </w:rPr>
        <w:fldChar w:fldCharType="begin"/>
      </w:r>
      <w:r w:rsidR="00E513BA">
        <w:rPr>
          <w:rFonts w:cs="Arial"/>
        </w:rPr>
        <w:instrText xml:space="preserve"> ADDIN ZOTERO_ITEM CSL_CITATION {"citationID":"XMY3dBoH","properties":{"formattedCitation":"(75,77)","plainCitation":"(75,77)","noteIndex":0},"citationItems":[{"id":140,"uris":["http://zotero.org/users/local/eE57gvz8/items/T4FZXXE3"],"itemData":{"id":140,"type":"article-journal","abstract":"After community transmission of monkeypox virus was identified in Europe, interviews of 45 case-patients from England indicated transmission in international sexual networks of gay and bisexual men since April 2022. Interventions targeting sex-on-premises venues, geospatial dating applications, and sexual health services are likely to be critical for outbreak control.","container-title":"Emerging Infectious Diseases","DOI":"10.3201/eid2810.220960","ISSN":"1080-6059","issue":"10","journalAbbreviation":"Emerg Infect Dis","language":"eng","note":"PMID: 35960543\nPMCID: PMC9514371","page":"2082-2086","source":"PubMed","title":"Epidemiology of Early Monkeypox Virus Transmission in Sexual Networks of Gay and Bisexual Men, England, 2022","volume":"28","author":[{"family":"Vusirikala","given":"Amoolya"},{"family":"Charles","given":"Hannah"},{"family":"Balasegaram","given":"Sooria"},{"family":"Macdonald","given":"Neil"},{"family":"Kumar","given":"Deepti"},{"family":"Barker-Burnside","given":"Ceri"},{"family":"Cumiskey","given":"Kerry"},{"family":"Dickinson","given":"Michelle"},{"family":"Watson","given":"Michelle"},{"family":"Olufon","given":"Oluwakemi"},{"family":"Thorley","given":"Katie"},{"family":"Blomquist","given":"Paula"},{"family":"Anderson","given":"Charlotte"},{"family":"Ma","given":"Thomas"},{"family":"Mohammed","given":"Hamish"},{"family":"Perkins","given":"Samantha"},{"family":"Paranthaman","given":"Karthik"},{"family":"Manley","given":"Petra"},{"family":"Edeghere","given":"Obaghe"},{"family":"Sinka","given":"Katy"},{"family":"Prochazka","given":"Mateo"}],"issued":{"date-parts":[["2022",10]]}}},{"id":146,"uris":["http://zotero.org/users/local/eE57gvz8/items/NFKG2SNI"],"itemData":{"id":146,"type":"article-journal","container-title":"The New England Journal of Medicine","DOI":"10.1056/NEJMp2410045","ISSN":"1533-4406","issue":"14","journalAbbreviation":"N Engl J Med","language":"eng","note":"PMID: 39197097","page":"1267-1270","source":"PubMed","title":"Mpox in Pregnancy - Risks, Vertical Transmission, Prevention, and Treatment","volume":"391","author":[{"family":"Nachega","given":"Jean B."},{"family":"Mohr","given":"Emma L."},{"family":"Dashraath","given":"Pradip"},{"family":"Mbala-Kingebeni","given":"Placide"},{"family":"Anderson","given":"Jean R."},{"family":"Myer","given":"Landon"},{"family":"Gandhi","given":"Monica"},{"family":"Baud","given":"David"},{"family":"Mofenson","given":"Lynne M."},{"family":"Muyembe-Tamfum","given":"Jean-Jacques"},{"literal":"Mpox Research Consortium (MpoxReC)"}],"issued":{"date-parts":[["2024",10,10]]}}}],"schema":"https://github.com/citation-style-language/schema/raw/master/csl-citation.json"} </w:instrText>
      </w:r>
      <w:r w:rsidR="00EC434A">
        <w:rPr>
          <w:rFonts w:cs="Arial"/>
        </w:rPr>
        <w:fldChar w:fldCharType="separate"/>
      </w:r>
      <w:r w:rsidR="00E513BA" w:rsidRPr="00E513BA">
        <w:rPr>
          <w:rFonts w:cs="Arial"/>
        </w:rPr>
        <w:t>(75,77)</w:t>
      </w:r>
      <w:r w:rsidR="00EC434A">
        <w:rPr>
          <w:rFonts w:cs="Arial"/>
        </w:rPr>
        <w:fldChar w:fldCharType="end"/>
      </w:r>
      <w:r>
        <w:rPr>
          <w:rFonts w:cs="Arial"/>
        </w:rPr>
        <w:t>. In the event an asymptomatic case is detected, they should be managed as per other confirmed cases and can be considered cleared 21 days after</w:t>
      </w:r>
      <w:r w:rsidR="00075049">
        <w:rPr>
          <w:rFonts w:cs="Arial"/>
        </w:rPr>
        <w:t xml:space="preserve"> their</w:t>
      </w:r>
      <w:r>
        <w:rPr>
          <w:rFonts w:cs="Arial"/>
        </w:rPr>
        <w:t xml:space="preserve"> positive test</w:t>
      </w:r>
      <w:r w:rsidR="44271FB1" w:rsidRPr="74E4479C">
        <w:rPr>
          <w:rFonts w:cs="Arial"/>
        </w:rPr>
        <w:t xml:space="preserve">. </w:t>
      </w:r>
    </w:p>
    <w:bookmarkEnd w:id="36"/>
    <w:p w14:paraId="549F3AEA" w14:textId="77777777" w:rsidR="001547CF" w:rsidRPr="00EE52A1" w:rsidRDefault="001547CF" w:rsidP="001547CF">
      <w:pPr>
        <w:pStyle w:val="Heading2"/>
        <w:rPr>
          <w:color w:val="B70005" w:themeColor="accent5" w:themeShade="80"/>
        </w:rPr>
      </w:pPr>
      <w:r>
        <w:t>Case education</w:t>
      </w:r>
    </w:p>
    <w:p w14:paraId="7BA40DED" w14:textId="77777777" w:rsidR="001547CF" w:rsidRDefault="001547CF" w:rsidP="001547CF">
      <w:r>
        <w:t xml:space="preserve">PHUs </w:t>
      </w:r>
      <w:r w:rsidRPr="00C96329">
        <w:t xml:space="preserve">should </w:t>
      </w:r>
      <w:r>
        <w:t xml:space="preserve">ensure people with mpox have been </w:t>
      </w:r>
      <w:r w:rsidRPr="00C96329">
        <w:t>advise</w:t>
      </w:r>
      <w:r>
        <w:t>d</w:t>
      </w:r>
      <w:r w:rsidRPr="00C96329">
        <w:t xml:space="preserve"> </w:t>
      </w:r>
      <w:r>
        <w:t>about:</w:t>
      </w:r>
      <w:r w:rsidRPr="00C96329">
        <w:t xml:space="preserve"> </w:t>
      </w:r>
    </w:p>
    <w:p w14:paraId="5FB74504" w14:textId="77777777" w:rsidR="001547CF" w:rsidRDefault="001547CF" w:rsidP="00B05A33">
      <w:pPr>
        <w:pStyle w:val="ListParagraph"/>
        <w:numPr>
          <w:ilvl w:val="0"/>
          <w:numId w:val="19"/>
        </w:numPr>
        <w:spacing w:before="60" w:after="60"/>
        <w:ind w:left="714" w:hanging="357"/>
        <w:contextualSpacing w:val="0"/>
      </w:pPr>
      <w:r w:rsidRPr="00C96329">
        <w:t xml:space="preserve">mpox symptoms, transmission and duration of infectivity </w:t>
      </w:r>
    </w:p>
    <w:p w14:paraId="14DF977A" w14:textId="77777777" w:rsidR="001547CF" w:rsidRDefault="001547CF" w:rsidP="00B05A33">
      <w:pPr>
        <w:pStyle w:val="ListParagraph"/>
        <w:numPr>
          <w:ilvl w:val="0"/>
          <w:numId w:val="19"/>
        </w:numPr>
        <w:spacing w:before="60" w:after="60"/>
        <w:ind w:left="714" w:hanging="357"/>
        <w:contextualSpacing w:val="0"/>
      </w:pPr>
      <w:r w:rsidRPr="00C96329">
        <w:t>how to prevent passing on mpox to others</w:t>
      </w:r>
      <w:r>
        <w:t>,</w:t>
      </w:r>
      <w:r w:rsidRPr="00C96329">
        <w:t xml:space="preserve"> including personal hygiene and infection prevention and control measures </w:t>
      </w:r>
    </w:p>
    <w:p w14:paraId="60C2E1CF" w14:textId="77777777" w:rsidR="001547CF" w:rsidRDefault="001547CF" w:rsidP="00B05A33">
      <w:pPr>
        <w:pStyle w:val="ListParagraph"/>
        <w:numPr>
          <w:ilvl w:val="0"/>
          <w:numId w:val="19"/>
        </w:numPr>
        <w:spacing w:before="60" w:after="60"/>
        <w:ind w:left="714" w:hanging="357"/>
        <w:contextualSpacing w:val="0"/>
      </w:pPr>
      <w:r w:rsidRPr="00C96329">
        <w:t xml:space="preserve">seeking treatment or medical assistance if required </w:t>
      </w:r>
    </w:p>
    <w:p w14:paraId="2F5DAEC6" w14:textId="61EA6875" w:rsidR="001547CF" w:rsidRDefault="001547CF" w:rsidP="00B05A33">
      <w:pPr>
        <w:pStyle w:val="ListParagraph"/>
        <w:numPr>
          <w:ilvl w:val="0"/>
          <w:numId w:val="19"/>
        </w:numPr>
        <w:spacing w:before="60" w:after="60"/>
        <w:ind w:left="714" w:hanging="357"/>
        <w:contextualSpacing w:val="0"/>
      </w:pPr>
      <w:r w:rsidRPr="00C96329">
        <w:t xml:space="preserve">the importance of contact tracing to notify close contacts </w:t>
      </w:r>
      <w:r w:rsidR="003A5D50">
        <w:t>of their</w:t>
      </w:r>
      <w:r w:rsidRPr="00C96329">
        <w:t xml:space="preserve"> risk.  </w:t>
      </w:r>
    </w:p>
    <w:p w14:paraId="38069CF9" w14:textId="77777777" w:rsidR="001547CF" w:rsidRPr="00C96329" w:rsidRDefault="001547CF" w:rsidP="001547CF">
      <w:r>
        <w:t>PHUs should provide information about appropriate social services available to support people with mpox at risk of complex social situations.</w:t>
      </w:r>
    </w:p>
    <w:p w14:paraId="70C0DB63" w14:textId="2F25CE1A" w:rsidR="001547CF" w:rsidRPr="00C96329" w:rsidRDefault="001547CF" w:rsidP="001547CF">
      <w:r w:rsidRPr="00C96329">
        <w:t xml:space="preserve">Refer to </w:t>
      </w:r>
      <w:hyperlink w:anchor="_Information_for_cases" w:history="1">
        <w:r w:rsidRPr="00013411">
          <w:rPr>
            <w:rStyle w:val="Hyperlink"/>
          </w:rPr>
          <w:t>information for cases</w:t>
        </w:r>
      </w:hyperlink>
      <w:r w:rsidRPr="00C96329">
        <w:t xml:space="preserve"> for more information.</w:t>
      </w:r>
    </w:p>
    <w:p w14:paraId="028E6353" w14:textId="4685E6E3" w:rsidR="00B65FF2" w:rsidRPr="00170218" w:rsidRDefault="00B65FF2" w:rsidP="00B65FF2">
      <w:pPr>
        <w:spacing w:before="360" w:after="240" w:line="240" w:lineRule="auto"/>
        <w:rPr>
          <w:rFonts w:eastAsiaTheme="majorEastAsia" w:cstheme="majorBidi"/>
          <w:b/>
          <w:color w:val="033636" w:themeColor="text2"/>
          <w:sz w:val="40"/>
          <w:szCs w:val="26"/>
          <w:lang w:eastAsia="en-AU"/>
        </w:rPr>
      </w:pPr>
      <w:r w:rsidRPr="00170218">
        <w:rPr>
          <w:rFonts w:eastAsiaTheme="majorEastAsia" w:cstheme="majorBidi"/>
          <w:b/>
          <w:color w:val="033636" w:themeColor="text2"/>
          <w:sz w:val="40"/>
          <w:szCs w:val="26"/>
          <w:lang w:eastAsia="en-AU"/>
        </w:rPr>
        <w:t>Treatment</w:t>
      </w:r>
    </w:p>
    <w:p w14:paraId="2E4CADCA" w14:textId="032C9D4C" w:rsidR="00B65FF2" w:rsidRPr="00CE6805" w:rsidRDefault="00B65FF2" w:rsidP="00B65FF2">
      <w:pPr>
        <w:spacing w:before="0" w:after="0" w:line="240" w:lineRule="auto"/>
      </w:pPr>
      <w:r w:rsidRPr="00E019D4">
        <w:t>The clinical management of</w:t>
      </w:r>
      <w:r w:rsidRPr="007842C0">
        <w:t xml:space="preserve"> </w:t>
      </w:r>
      <w:r w:rsidR="007842C0" w:rsidRPr="007842C0">
        <w:t>mpox</w:t>
      </w:r>
      <w:r w:rsidRPr="007842C0">
        <w:t xml:space="preserve"> </w:t>
      </w:r>
      <w:r w:rsidRPr="00E019D4">
        <w:t xml:space="preserve">is the responsibility of the treating </w:t>
      </w:r>
      <w:r>
        <w:t>clinician</w:t>
      </w:r>
      <w:r w:rsidRPr="00E019D4">
        <w:t>.</w:t>
      </w:r>
    </w:p>
    <w:p w14:paraId="0BCF3BDF" w14:textId="3E33E7D2" w:rsidR="007842C0" w:rsidRPr="00A02ABC" w:rsidRDefault="007842C0" w:rsidP="007842C0">
      <w:pPr>
        <w:pStyle w:val="Paragraphtext"/>
        <w:rPr>
          <w:rFonts w:eastAsia="Arial"/>
        </w:rPr>
      </w:pPr>
      <w:r>
        <w:rPr>
          <w:rFonts w:eastAsia="Arial"/>
        </w:rPr>
        <w:t>Mpox</w:t>
      </w:r>
      <w:r w:rsidRPr="00A02ABC">
        <w:rPr>
          <w:rFonts w:eastAsia="Arial"/>
        </w:rPr>
        <w:t xml:space="preserve"> is generally self-limiting. Most cases will not require specific treatment</w:t>
      </w:r>
      <w:r w:rsidR="006051FB">
        <w:rPr>
          <w:rFonts w:eastAsia="Arial"/>
        </w:rPr>
        <w:t>,</w:t>
      </w:r>
      <w:r w:rsidRPr="00A02ABC">
        <w:rPr>
          <w:rFonts w:eastAsia="Arial"/>
        </w:rPr>
        <w:t xml:space="preserve"> other than supportive management</w:t>
      </w:r>
      <w:r>
        <w:rPr>
          <w:rFonts w:eastAsia="Arial"/>
        </w:rPr>
        <w:t xml:space="preserve"> of symptoms</w:t>
      </w:r>
      <w:r w:rsidRPr="00A02ABC">
        <w:rPr>
          <w:rFonts w:eastAsia="Arial"/>
        </w:rPr>
        <w:t xml:space="preserve"> or treatment of complications (e.g.</w:t>
      </w:r>
      <w:r>
        <w:rPr>
          <w:rFonts w:eastAsia="Arial"/>
        </w:rPr>
        <w:t>,</w:t>
      </w:r>
      <w:r w:rsidRPr="00A02ABC">
        <w:rPr>
          <w:rFonts w:eastAsia="Arial"/>
        </w:rPr>
        <w:t xml:space="preserve"> antibiotics for secondary cellulitis).</w:t>
      </w:r>
    </w:p>
    <w:p w14:paraId="28388C11" w14:textId="3B2A33AC" w:rsidR="007842C0" w:rsidRDefault="150913BB">
      <w:pPr>
        <w:pStyle w:val="Paragraphtext"/>
        <w:rPr>
          <w:rFonts w:eastAsia="Arial"/>
        </w:rPr>
      </w:pPr>
      <w:r w:rsidRPr="74E4479C">
        <w:rPr>
          <w:rFonts w:eastAsia="Arial"/>
        </w:rPr>
        <w:t>Advice on clinical management</w:t>
      </w:r>
      <w:r w:rsidR="5330DAE7" w:rsidRPr="74E4479C">
        <w:rPr>
          <w:rFonts w:eastAsia="Arial"/>
        </w:rPr>
        <w:t xml:space="preserve"> </w:t>
      </w:r>
      <w:r w:rsidR="181DC81A" w:rsidRPr="74E4479C">
        <w:rPr>
          <w:rFonts w:eastAsia="Arial"/>
        </w:rPr>
        <w:t xml:space="preserve">can </w:t>
      </w:r>
      <w:r w:rsidR="007842C0" w:rsidRPr="74E4479C" w:rsidDel="150913BB">
        <w:rPr>
          <w:rFonts w:eastAsia="Arial"/>
        </w:rPr>
        <w:t>b</w:t>
      </w:r>
      <w:r w:rsidRPr="74E4479C">
        <w:rPr>
          <w:rFonts w:eastAsia="Arial"/>
        </w:rPr>
        <w:t xml:space="preserve">e sought from an infectious </w:t>
      </w:r>
      <w:proofErr w:type="gramStart"/>
      <w:r w:rsidRPr="74E4479C">
        <w:rPr>
          <w:rFonts w:eastAsia="Arial"/>
        </w:rPr>
        <w:t>disease</w:t>
      </w:r>
      <w:r w:rsidR="006D43AF">
        <w:rPr>
          <w:rFonts w:eastAsia="Arial"/>
        </w:rPr>
        <w:t>s</w:t>
      </w:r>
      <w:proofErr w:type="gramEnd"/>
      <w:r w:rsidRPr="74E4479C">
        <w:rPr>
          <w:rFonts w:eastAsia="Arial"/>
        </w:rPr>
        <w:t xml:space="preserve"> physician and/or sexual health physician, particularly in persons with</w:t>
      </w:r>
      <w:r w:rsidR="00C3179C">
        <w:rPr>
          <w:rFonts w:eastAsia="Arial"/>
        </w:rPr>
        <w:t>, or at risk of,</w:t>
      </w:r>
      <w:r w:rsidRPr="74E4479C">
        <w:rPr>
          <w:rFonts w:eastAsia="Arial"/>
        </w:rPr>
        <w:t xml:space="preserve"> severe disease. If antiviral treatment is indicated, it should be initiated in consultation with an infectious </w:t>
      </w:r>
      <w:proofErr w:type="gramStart"/>
      <w:r w:rsidRPr="74E4479C">
        <w:rPr>
          <w:rFonts w:eastAsia="Arial"/>
        </w:rPr>
        <w:t>disease</w:t>
      </w:r>
      <w:r w:rsidR="006D43AF">
        <w:rPr>
          <w:rFonts w:eastAsia="Arial"/>
        </w:rPr>
        <w:t>s</w:t>
      </w:r>
      <w:proofErr w:type="gramEnd"/>
      <w:r w:rsidRPr="74E4479C">
        <w:rPr>
          <w:rFonts w:eastAsia="Arial"/>
        </w:rPr>
        <w:t xml:space="preserve"> physician and/or sexual health physician.  </w:t>
      </w:r>
    </w:p>
    <w:p w14:paraId="002C2D6C" w14:textId="678E713D" w:rsidR="007842C0" w:rsidRPr="00A02ABC" w:rsidRDefault="007842C0" w:rsidP="007842C0">
      <w:pPr>
        <w:pStyle w:val="Paragraphtext"/>
      </w:pPr>
      <w:r w:rsidRPr="00A02ABC">
        <w:rPr>
          <w:rFonts w:eastAsia="Arial"/>
        </w:rPr>
        <w:t xml:space="preserve">For further advice, refer to the </w:t>
      </w:r>
      <w:hyperlink r:id="rId26" w:history="1">
        <w:r w:rsidRPr="00492E29">
          <w:rPr>
            <w:rStyle w:val="Hyperlink"/>
            <w:rFonts w:eastAsia="Arial"/>
          </w:rPr>
          <w:t>Australian Human Mpox Treatment Guidelines</w:t>
        </w:r>
      </w:hyperlink>
      <w:r w:rsidRPr="00492E29">
        <w:rPr>
          <w:rFonts w:eastAsia="Arial"/>
        </w:rPr>
        <w:t>.</w:t>
      </w:r>
      <w:r w:rsidRPr="00A02ABC">
        <w:t xml:space="preserve"> </w:t>
      </w:r>
    </w:p>
    <w:p w14:paraId="14F05E70" w14:textId="251171E0" w:rsidR="390D7AE0" w:rsidRDefault="00BD4D9C" w:rsidP="390D7AE0">
      <w:pPr>
        <w:pStyle w:val="Heading2"/>
      </w:pPr>
      <w:r>
        <w:t>I</w:t>
      </w:r>
      <w:r w:rsidR="4E74B71D">
        <w:t>nfection prevention and control</w:t>
      </w:r>
    </w:p>
    <w:p w14:paraId="781FE008" w14:textId="42176E35" w:rsidR="00F51A35" w:rsidRPr="002B2D65" w:rsidRDefault="00F51A35" w:rsidP="00F51A35">
      <w:pPr>
        <w:pStyle w:val="Tablelistbullet"/>
        <w:numPr>
          <w:ilvl w:val="0"/>
          <w:numId w:val="0"/>
        </w:numPr>
        <w:rPr>
          <w:rFonts w:eastAsiaTheme="majorEastAsia" w:cs="Arial"/>
          <w:sz w:val="24"/>
          <w:szCs w:val="24"/>
        </w:rPr>
      </w:pPr>
      <w:r w:rsidRPr="002B2D65">
        <w:rPr>
          <w:rFonts w:eastAsiaTheme="majorEastAsia" w:cs="Arial"/>
          <w:sz w:val="24"/>
          <w:szCs w:val="24"/>
        </w:rPr>
        <w:t xml:space="preserve">Healthcare workers should use a risk-based approach to select appropriate PPE and infection prevention and control interventions when caring for individuals with suspected or confirmed </w:t>
      </w:r>
      <w:r w:rsidR="003A6CD3" w:rsidRPr="002B2D65">
        <w:rPr>
          <w:rFonts w:eastAsiaTheme="majorEastAsia" w:cs="Arial"/>
          <w:sz w:val="24"/>
          <w:szCs w:val="24"/>
        </w:rPr>
        <w:t>m</w:t>
      </w:r>
      <w:r w:rsidRPr="002B2D65">
        <w:rPr>
          <w:rFonts w:eastAsiaTheme="majorEastAsia" w:cs="Arial"/>
          <w:sz w:val="24"/>
          <w:szCs w:val="24"/>
        </w:rPr>
        <w:t>pox. The risk assessment should consider:</w:t>
      </w:r>
    </w:p>
    <w:p w14:paraId="2E2DE056" w14:textId="77777777" w:rsidR="00632FA3" w:rsidRDefault="00F51A35" w:rsidP="00632FA3">
      <w:pPr>
        <w:pStyle w:val="Tablelistbullet"/>
        <w:numPr>
          <w:ilvl w:val="0"/>
          <w:numId w:val="29"/>
        </w:numPr>
        <w:spacing w:before="120"/>
        <w:ind w:left="714" w:hanging="357"/>
        <w:rPr>
          <w:rFonts w:eastAsiaTheme="majorEastAsia" w:cs="Arial"/>
          <w:sz w:val="24"/>
          <w:szCs w:val="24"/>
        </w:rPr>
      </w:pPr>
      <w:r w:rsidRPr="002B2D65">
        <w:rPr>
          <w:rFonts w:eastAsiaTheme="majorEastAsia" w:cs="Arial"/>
          <w:sz w:val="24"/>
          <w:szCs w:val="24"/>
        </w:rPr>
        <w:lastRenderedPageBreak/>
        <w:t>the type of care or procedures to be undertaken for the individual</w:t>
      </w:r>
    </w:p>
    <w:p w14:paraId="09F4AC44" w14:textId="77777777" w:rsidR="00FD69DB" w:rsidRDefault="5359627D" w:rsidP="00632FA3">
      <w:pPr>
        <w:pStyle w:val="Tablelistbullet"/>
        <w:numPr>
          <w:ilvl w:val="0"/>
          <w:numId w:val="29"/>
        </w:numPr>
        <w:spacing w:before="120"/>
        <w:ind w:left="714" w:hanging="357"/>
        <w:rPr>
          <w:rFonts w:eastAsiaTheme="majorEastAsia" w:cs="Arial"/>
          <w:sz w:val="24"/>
          <w:szCs w:val="24"/>
        </w:rPr>
      </w:pPr>
      <w:r w:rsidRPr="00632FA3">
        <w:rPr>
          <w:rFonts w:eastAsiaTheme="majorEastAsia" w:cs="Arial"/>
          <w:sz w:val="24"/>
          <w:szCs w:val="24"/>
        </w:rPr>
        <w:t>severity of symptoms</w:t>
      </w:r>
      <w:r w:rsidR="74DAE86C" w:rsidRPr="00632FA3">
        <w:rPr>
          <w:rFonts w:eastAsiaTheme="majorEastAsia" w:cs="Arial"/>
          <w:sz w:val="24"/>
          <w:szCs w:val="24"/>
        </w:rPr>
        <w:t>,</w:t>
      </w:r>
      <w:r w:rsidR="04CDA4EA" w:rsidRPr="00632FA3">
        <w:rPr>
          <w:rFonts w:eastAsiaTheme="majorEastAsia" w:cs="Arial"/>
          <w:sz w:val="24"/>
          <w:szCs w:val="24"/>
        </w:rPr>
        <w:t xml:space="preserve"> </w:t>
      </w:r>
      <w:r w:rsidRPr="00632FA3">
        <w:rPr>
          <w:rFonts w:eastAsiaTheme="majorEastAsia" w:cs="Arial"/>
          <w:sz w:val="24"/>
          <w:szCs w:val="24"/>
        </w:rPr>
        <w:t>dissemination of disease</w:t>
      </w:r>
      <w:r w:rsidR="1AF83F7B" w:rsidRPr="00632FA3">
        <w:rPr>
          <w:rFonts w:eastAsiaTheme="majorEastAsia" w:cs="Arial"/>
          <w:sz w:val="24"/>
          <w:szCs w:val="24"/>
        </w:rPr>
        <w:t xml:space="preserve"> and respiratory involvement</w:t>
      </w:r>
    </w:p>
    <w:p w14:paraId="4C8993DE" w14:textId="4FC31475" w:rsidR="00F91355" w:rsidRPr="00632FA3" w:rsidRDefault="00F51A35" w:rsidP="00632FA3">
      <w:pPr>
        <w:pStyle w:val="Tablelistbullet"/>
        <w:numPr>
          <w:ilvl w:val="0"/>
          <w:numId w:val="29"/>
        </w:numPr>
        <w:spacing w:before="120"/>
        <w:ind w:left="714" w:hanging="357"/>
        <w:rPr>
          <w:rFonts w:eastAsiaTheme="majorEastAsia" w:cs="Arial"/>
          <w:sz w:val="24"/>
          <w:szCs w:val="24"/>
        </w:rPr>
      </w:pPr>
      <w:r w:rsidRPr="00632FA3">
        <w:rPr>
          <w:rFonts w:eastAsiaTheme="majorEastAsia" w:cs="Arial"/>
          <w:sz w:val="24"/>
          <w:szCs w:val="24"/>
        </w:rPr>
        <w:t>clinical setting (primary care or acute care)</w:t>
      </w:r>
      <w:r w:rsidR="00937E87" w:rsidRPr="00632FA3">
        <w:rPr>
          <w:rFonts w:eastAsiaTheme="majorEastAsia" w:cs="Arial"/>
          <w:sz w:val="24"/>
          <w:szCs w:val="24"/>
        </w:rPr>
        <w:t>,</w:t>
      </w:r>
      <w:r w:rsidRPr="00632FA3">
        <w:rPr>
          <w:rFonts w:eastAsiaTheme="majorEastAsia" w:cs="Arial"/>
          <w:sz w:val="24"/>
          <w:szCs w:val="24"/>
        </w:rPr>
        <w:t xml:space="preserve"> including the potential for transmission to others and ability to isolate cases. </w:t>
      </w:r>
    </w:p>
    <w:p w14:paraId="4991BB41" w14:textId="17542488" w:rsidR="00734308" w:rsidRPr="002B2D65" w:rsidRDefault="00F51A35" w:rsidP="009F10BA">
      <w:pPr>
        <w:pStyle w:val="Tablelistbullet"/>
        <w:numPr>
          <w:ilvl w:val="0"/>
          <w:numId w:val="0"/>
        </w:numPr>
        <w:spacing w:before="120" w:after="120"/>
        <w:rPr>
          <w:rFonts w:eastAsiaTheme="majorEastAsia" w:cs="Arial"/>
          <w:sz w:val="24"/>
          <w:szCs w:val="24"/>
        </w:rPr>
      </w:pPr>
      <w:r w:rsidRPr="002B2D65">
        <w:rPr>
          <w:rFonts w:eastAsiaTheme="majorEastAsia" w:cs="Arial"/>
          <w:sz w:val="24"/>
          <w:szCs w:val="24"/>
        </w:rPr>
        <w:t xml:space="preserve">Note: the mode of transmission for </w:t>
      </w:r>
      <w:r w:rsidR="00D0531D" w:rsidRPr="002B2D65">
        <w:rPr>
          <w:rFonts w:eastAsiaTheme="majorEastAsia" w:cs="Arial"/>
          <w:sz w:val="24"/>
          <w:szCs w:val="24"/>
        </w:rPr>
        <w:t>m</w:t>
      </w:r>
      <w:r w:rsidRPr="002B2D65">
        <w:rPr>
          <w:rFonts w:eastAsiaTheme="majorEastAsia" w:cs="Arial"/>
          <w:sz w:val="24"/>
          <w:szCs w:val="24"/>
        </w:rPr>
        <w:t>pox is primarily the same</w:t>
      </w:r>
      <w:r w:rsidR="00D0531D" w:rsidRPr="002B2D65">
        <w:rPr>
          <w:rFonts w:eastAsiaTheme="majorEastAsia" w:cs="Arial"/>
          <w:sz w:val="24"/>
          <w:szCs w:val="24"/>
        </w:rPr>
        <w:t>,</w:t>
      </w:r>
      <w:r w:rsidRPr="002B2D65">
        <w:rPr>
          <w:rFonts w:eastAsiaTheme="majorEastAsia" w:cs="Arial"/>
          <w:sz w:val="24"/>
          <w:szCs w:val="24"/>
        </w:rPr>
        <w:t xml:space="preserve"> regardless of clade.</w:t>
      </w:r>
    </w:p>
    <w:p w14:paraId="523B5550" w14:textId="5B4C84AA" w:rsidR="00734308" w:rsidRPr="002B2D65" w:rsidRDefault="00F51A35" w:rsidP="009F10BA">
      <w:pPr>
        <w:pStyle w:val="Tablelistbullet"/>
        <w:numPr>
          <w:ilvl w:val="0"/>
          <w:numId w:val="0"/>
        </w:numPr>
        <w:spacing w:before="120" w:after="120"/>
        <w:rPr>
          <w:rFonts w:eastAsiaTheme="majorEastAsia" w:cs="Arial"/>
          <w:sz w:val="24"/>
          <w:szCs w:val="24"/>
        </w:rPr>
      </w:pPr>
      <w:r w:rsidRPr="002B2D65">
        <w:rPr>
          <w:rFonts w:eastAsiaTheme="majorEastAsia" w:cs="Arial"/>
          <w:sz w:val="24"/>
          <w:szCs w:val="24"/>
        </w:rPr>
        <w:t xml:space="preserve">In all healthcare settings, </w:t>
      </w:r>
      <w:r w:rsidR="00D0531D" w:rsidRPr="002B2D65">
        <w:rPr>
          <w:rFonts w:eastAsiaTheme="majorEastAsia" w:cs="Arial"/>
          <w:sz w:val="24"/>
          <w:szCs w:val="24"/>
        </w:rPr>
        <w:t>m</w:t>
      </w:r>
      <w:r w:rsidRPr="002B2D65">
        <w:rPr>
          <w:rFonts w:eastAsiaTheme="majorEastAsia" w:cs="Arial"/>
          <w:sz w:val="24"/>
          <w:szCs w:val="24"/>
        </w:rPr>
        <w:t>pox cases should be managed in a single room with a dedicated ensuite.</w:t>
      </w:r>
    </w:p>
    <w:p w14:paraId="6C5892E2" w14:textId="41EC0D8C" w:rsidR="00734308" w:rsidRPr="002B2D65" w:rsidRDefault="00F51A35" w:rsidP="009F10BA">
      <w:pPr>
        <w:pStyle w:val="Tablelistbullet"/>
        <w:numPr>
          <w:ilvl w:val="0"/>
          <w:numId w:val="0"/>
        </w:numPr>
        <w:spacing w:before="120" w:after="120"/>
        <w:rPr>
          <w:rFonts w:eastAsiaTheme="majorEastAsia" w:cs="Arial"/>
          <w:sz w:val="24"/>
          <w:szCs w:val="24"/>
        </w:rPr>
      </w:pPr>
      <w:r w:rsidRPr="002B2D65">
        <w:rPr>
          <w:rFonts w:eastAsiaTheme="majorEastAsia" w:cs="Arial"/>
          <w:sz w:val="24"/>
          <w:szCs w:val="24"/>
        </w:rPr>
        <w:t xml:space="preserve">Use </w:t>
      </w:r>
      <w:r w:rsidRPr="002B2D65">
        <w:rPr>
          <w:rFonts w:eastAsiaTheme="majorEastAsia" w:cs="Arial"/>
          <w:b/>
          <w:bCs/>
          <w:sz w:val="24"/>
          <w:szCs w:val="24"/>
        </w:rPr>
        <w:t>contact precautions</w:t>
      </w:r>
      <w:r w:rsidRPr="002B2D65">
        <w:rPr>
          <w:rFonts w:eastAsiaTheme="majorEastAsia" w:cs="Arial"/>
          <w:sz w:val="24"/>
          <w:szCs w:val="24"/>
        </w:rPr>
        <w:t xml:space="preserve">, in addition to </w:t>
      </w:r>
      <w:r w:rsidRPr="002B2D65">
        <w:rPr>
          <w:rFonts w:eastAsiaTheme="majorEastAsia" w:cs="Arial"/>
          <w:b/>
          <w:bCs/>
          <w:sz w:val="24"/>
          <w:szCs w:val="24"/>
        </w:rPr>
        <w:t>standard precautions</w:t>
      </w:r>
      <w:r w:rsidRPr="002B2D65">
        <w:rPr>
          <w:rFonts w:eastAsiaTheme="majorEastAsia" w:cs="Arial"/>
          <w:sz w:val="24"/>
          <w:szCs w:val="24"/>
        </w:rPr>
        <w:t>, where the</w:t>
      </w:r>
      <w:r w:rsidR="009F1203" w:rsidRPr="002B2D65">
        <w:rPr>
          <w:rFonts w:eastAsiaTheme="majorEastAsia" w:cs="Arial"/>
          <w:sz w:val="24"/>
          <w:szCs w:val="24"/>
        </w:rPr>
        <w:t xml:space="preserve"> </w:t>
      </w:r>
      <w:r w:rsidRPr="002B2D65">
        <w:rPr>
          <w:rFonts w:eastAsiaTheme="majorEastAsia" w:cs="Arial"/>
          <w:sz w:val="24"/>
          <w:szCs w:val="24"/>
        </w:rPr>
        <w:t>risk of onward transmission</w:t>
      </w:r>
      <w:r w:rsidR="000D0AFA" w:rsidRPr="002B2D65">
        <w:rPr>
          <w:rFonts w:eastAsiaTheme="majorEastAsia" w:cs="Arial"/>
          <w:sz w:val="24"/>
          <w:szCs w:val="24"/>
        </w:rPr>
        <w:t xml:space="preserve"> </w:t>
      </w:r>
      <w:r w:rsidR="00B372FB" w:rsidRPr="002B2D65">
        <w:rPr>
          <w:rFonts w:eastAsiaTheme="majorEastAsia" w:cs="Arial"/>
          <w:sz w:val="24"/>
          <w:szCs w:val="24"/>
        </w:rPr>
        <w:t>is</w:t>
      </w:r>
      <w:r w:rsidR="009F1203" w:rsidRPr="002B2D65">
        <w:rPr>
          <w:rFonts w:eastAsiaTheme="majorEastAsia" w:cs="Arial"/>
          <w:sz w:val="24"/>
          <w:szCs w:val="24"/>
        </w:rPr>
        <w:t xml:space="preserve"> </w:t>
      </w:r>
      <w:r w:rsidR="00B372FB" w:rsidRPr="002B2D65">
        <w:rPr>
          <w:rFonts w:eastAsiaTheme="majorEastAsia" w:cs="Arial"/>
          <w:sz w:val="24"/>
          <w:szCs w:val="24"/>
        </w:rPr>
        <w:t xml:space="preserve">considered </w:t>
      </w:r>
      <w:r w:rsidR="009F1203" w:rsidRPr="002B2D65">
        <w:rPr>
          <w:rFonts w:eastAsiaTheme="majorEastAsia" w:cs="Arial"/>
          <w:sz w:val="24"/>
          <w:szCs w:val="24"/>
        </w:rPr>
        <w:t xml:space="preserve">low </w:t>
      </w:r>
      <w:r w:rsidR="000D0AFA" w:rsidRPr="002B2D65">
        <w:rPr>
          <w:rFonts w:eastAsiaTheme="majorEastAsia" w:cs="Arial"/>
          <w:sz w:val="24"/>
          <w:szCs w:val="24"/>
        </w:rPr>
        <w:t>(</w:t>
      </w:r>
      <w:r w:rsidRPr="002B2D65">
        <w:rPr>
          <w:rFonts w:eastAsiaTheme="majorEastAsia" w:cs="Arial"/>
          <w:sz w:val="24"/>
          <w:szCs w:val="24"/>
        </w:rPr>
        <w:t>e.g., a single lesion that can be covered completely or proctitis only</w:t>
      </w:r>
      <w:r w:rsidR="000D0AFA" w:rsidRPr="002B2D65">
        <w:rPr>
          <w:rFonts w:eastAsiaTheme="majorEastAsia" w:cs="Arial"/>
          <w:sz w:val="24"/>
          <w:szCs w:val="24"/>
        </w:rPr>
        <w:t>)</w:t>
      </w:r>
      <w:r w:rsidRPr="002B2D65">
        <w:rPr>
          <w:rFonts w:eastAsiaTheme="majorEastAsia" w:cs="Arial"/>
          <w:sz w:val="24"/>
          <w:szCs w:val="24"/>
        </w:rPr>
        <w:t>.</w:t>
      </w:r>
    </w:p>
    <w:p w14:paraId="54E16B27" w14:textId="6169DC6E" w:rsidR="00734308" w:rsidRPr="002B2D65" w:rsidRDefault="00F51A35" w:rsidP="009F10BA">
      <w:pPr>
        <w:pStyle w:val="Tablelistbullet"/>
        <w:numPr>
          <w:ilvl w:val="0"/>
          <w:numId w:val="0"/>
        </w:numPr>
        <w:spacing w:before="120" w:after="120"/>
        <w:rPr>
          <w:rFonts w:eastAsiaTheme="majorEastAsia" w:cs="Arial"/>
          <w:sz w:val="24"/>
          <w:szCs w:val="24"/>
        </w:rPr>
      </w:pPr>
      <w:r w:rsidRPr="002B2D65">
        <w:rPr>
          <w:rFonts w:eastAsiaTheme="majorEastAsia" w:cs="Arial"/>
          <w:sz w:val="24"/>
          <w:szCs w:val="24"/>
        </w:rPr>
        <w:t xml:space="preserve">Use </w:t>
      </w:r>
      <w:r w:rsidRPr="002B2D65">
        <w:rPr>
          <w:rFonts w:eastAsiaTheme="majorEastAsia" w:cs="Arial"/>
          <w:b/>
          <w:bCs/>
          <w:sz w:val="24"/>
          <w:szCs w:val="24"/>
        </w:rPr>
        <w:t>droplet precautions</w:t>
      </w:r>
      <w:r w:rsidRPr="002B2D65">
        <w:rPr>
          <w:rFonts w:eastAsiaTheme="majorEastAsia" w:cs="Arial"/>
          <w:sz w:val="24"/>
          <w:szCs w:val="24"/>
        </w:rPr>
        <w:t xml:space="preserve">, in addition to </w:t>
      </w:r>
      <w:r w:rsidRPr="002B2D65">
        <w:rPr>
          <w:rFonts w:eastAsiaTheme="majorEastAsia" w:cs="Arial"/>
          <w:b/>
          <w:bCs/>
          <w:sz w:val="24"/>
          <w:szCs w:val="24"/>
        </w:rPr>
        <w:t>contact and standard precautions</w:t>
      </w:r>
      <w:r w:rsidRPr="002B2D65">
        <w:rPr>
          <w:rFonts w:eastAsiaTheme="majorEastAsia" w:cs="Arial"/>
          <w:sz w:val="24"/>
          <w:szCs w:val="24"/>
        </w:rPr>
        <w:t>, if there is disseminated disease or respiratory symptoms</w:t>
      </w:r>
      <w:r w:rsidR="005B7B89" w:rsidRPr="002B2D65">
        <w:rPr>
          <w:rFonts w:eastAsiaTheme="majorEastAsia" w:cs="Arial"/>
          <w:sz w:val="24"/>
          <w:szCs w:val="24"/>
        </w:rPr>
        <w:t>/involvement</w:t>
      </w:r>
      <w:r w:rsidRPr="002B2D65">
        <w:rPr>
          <w:rFonts w:eastAsiaTheme="majorEastAsia" w:cs="Arial"/>
          <w:sz w:val="24"/>
          <w:szCs w:val="24"/>
        </w:rPr>
        <w:t>.</w:t>
      </w:r>
    </w:p>
    <w:p w14:paraId="2AB937DB" w14:textId="77777777" w:rsidR="00734308" w:rsidRPr="002B2D65" w:rsidRDefault="00F51A35" w:rsidP="009F10BA">
      <w:pPr>
        <w:pStyle w:val="Tablelistbullet"/>
        <w:numPr>
          <w:ilvl w:val="0"/>
          <w:numId w:val="0"/>
        </w:numPr>
        <w:spacing w:before="120" w:after="120"/>
        <w:rPr>
          <w:rFonts w:eastAsiaTheme="majorEastAsia" w:cs="Arial"/>
          <w:sz w:val="24"/>
          <w:szCs w:val="24"/>
        </w:rPr>
      </w:pPr>
      <w:r w:rsidRPr="002B2D65">
        <w:rPr>
          <w:rFonts w:eastAsiaTheme="majorEastAsia" w:cs="Arial"/>
          <w:sz w:val="24"/>
          <w:szCs w:val="24"/>
        </w:rPr>
        <w:t xml:space="preserve">PPE for combined droplet and contact precautions includes the use of a gown or apron, gloves, surgical mask, and eye protection. </w:t>
      </w:r>
    </w:p>
    <w:p w14:paraId="53DC846E" w14:textId="57C37171" w:rsidR="00053148" w:rsidRPr="002B2D65" w:rsidRDefault="00053148" w:rsidP="009F10BA">
      <w:pPr>
        <w:pStyle w:val="Tablelistbullet"/>
        <w:numPr>
          <w:ilvl w:val="0"/>
          <w:numId w:val="0"/>
        </w:numPr>
        <w:spacing w:before="120" w:after="120"/>
        <w:rPr>
          <w:rFonts w:eastAsiaTheme="majorEastAsia" w:cs="Arial"/>
          <w:sz w:val="24"/>
          <w:szCs w:val="24"/>
        </w:rPr>
      </w:pPr>
      <w:r w:rsidRPr="002B2D65">
        <w:rPr>
          <w:rFonts w:eastAsiaTheme="majorEastAsia" w:cs="Arial"/>
          <w:sz w:val="24"/>
          <w:szCs w:val="24"/>
        </w:rPr>
        <w:t xml:space="preserve">A risk assessment should be undertaken to inform the use of a </w:t>
      </w:r>
      <w:r w:rsidR="001B7566" w:rsidRPr="002B2D65">
        <w:rPr>
          <w:rFonts w:eastAsiaTheme="majorEastAsia" w:cs="Arial"/>
          <w:sz w:val="24"/>
          <w:szCs w:val="24"/>
        </w:rPr>
        <w:t>particulate filtration respirator</w:t>
      </w:r>
      <w:r w:rsidRPr="002B2D65">
        <w:rPr>
          <w:rFonts w:eastAsiaTheme="majorEastAsia" w:cs="Arial"/>
          <w:sz w:val="24"/>
          <w:szCs w:val="24"/>
        </w:rPr>
        <w:t xml:space="preserve">, considering the level of exposure and nature of activity, when performing </w:t>
      </w:r>
      <w:r w:rsidR="00DF5DBA" w:rsidRPr="002B2D65">
        <w:rPr>
          <w:rFonts w:eastAsiaTheme="majorEastAsia" w:cs="Arial"/>
          <w:sz w:val="24"/>
          <w:szCs w:val="24"/>
        </w:rPr>
        <w:t>AGPs</w:t>
      </w:r>
      <w:r w:rsidRPr="002B2D65">
        <w:rPr>
          <w:rFonts w:eastAsiaTheme="majorEastAsia" w:cs="Arial"/>
          <w:sz w:val="24"/>
          <w:szCs w:val="24"/>
        </w:rPr>
        <w:t xml:space="preserve"> (including airway management), or for providing care to patients admitted to a healthcare facility with disseminated </w:t>
      </w:r>
      <w:r w:rsidR="00DF5DBA" w:rsidRPr="002B2D65">
        <w:rPr>
          <w:rFonts w:eastAsiaTheme="majorEastAsia" w:cs="Arial"/>
          <w:sz w:val="24"/>
          <w:szCs w:val="24"/>
        </w:rPr>
        <w:t xml:space="preserve">disease </w:t>
      </w:r>
      <w:r w:rsidRPr="002B2D65">
        <w:rPr>
          <w:rFonts w:eastAsiaTheme="majorEastAsia" w:cs="Arial"/>
          <w:sz w:val="24"/>
          <w:szCs w:val="24"/>
        </w:rPr>
        <w:t>or respiratory symptoms/involvement.</w:t>
      </w:r>
    </w:p>
    <w:p w14:paraId="1842CB65" w14:textId="5340D9DF" w:rsidR="00F51A35" w:rsidRPr="002B2D65" w:rsidRDefault="00F51A35" w:rsidP="009F10BA">
      <w:pPr>
        <w:pStyle w:val="Tablelistbullet"/>
        <w:numPr>
          <w:ilvl w:val="0"/>
          <w:numId w:val="0"/>
        </w:numPr>
        <w:spacing w:before="120" w:after="120"/>
        <w:rPr>
          <w:rFonts w:eastAsiaTheme="majorEastAsia" w:cs="Arial"/>
          <w:sz w:val="24"/>
          <w:szCs w:val="24"/>
        </w:rPr>
      </w:pPr>
      <w:r w:rsidRPr="002B2D65">
        <w:rPr>
          <w:rFonts w:eastAsiaTheme="majorEastAsia" w:cs="Arial"/>
          <w:sz w:val="24"/>
          <w:szCs w:val="24"/>
        </w:rPr>
        <w:t>Deroofing lesions and throat swabs are not considered to be AGPs</w:t>
      </w:r>
      <w:r w:rsidR="43348B4E" w:rsidRPr="002B2D65">
        <w:rPr>
          <w:rFonts w:eastAsiaTheme="majorEastAsia" w:cs="Arial"/>
          <w:sz w:val="24"/>
          <w:szCs w:val="24"/>
        </w:rPr>
        <w:t xml:space="preserve"> in this context</w:t>
      </w:r>
      <w:r w:rsidRPr="002B2D65">
        <w:rPr>
          <w:rFonts w:eastAsiaTheme="majorEastAsia" w:cs="Arial"/>
          <w:sz w:val="24"/>
          <w:szCs w:val="24"/>
        </w:rPr>
        <w:t>, although they may generate droplets</w:t>
      </w:r>
      <w:r w:rsidR="00DC165A" w:rsidRPr="002B2D65">
        <w:rPr>
          <w:rFonts w:eastAsiaTheme="majorEastAsia" w:cs="Arial"/>
          <w:sz w:val="24"/>
          <w:szCs w:val="24"/>
        </w:rPr>
        <w:t xml:space="preserve"> </w:t>
      </w:r>
      <w:r w:rsidRPr="7A1677BC">
        <w:rPr>
          <w:sz w:val="24"/>
          <w:szCs w:val="24"/>
        </w:rPr>
        <w:fldChar w:fldCharType="begin"/>
      </w:r>
      <w:r w:rsidRPr="7A1677BC">
        <w:rPr>
          <w:sz w:val="24"/>
          <w:szCs w:val="24"/>
        </w:rPr>
        <w:instrText xml:space="preserve"> ADDIN ZOTERO_ITEM CSL_CITATION {"citationID":"8QiHcLRe","properties":{"formattedCitation":"(78)","plainCitation":"(78)","noteIndex":0},"citationItems":[{"id":185,"uris":["http://zotero.org/users/local/eE57gvz8/items/FV33N573"],"itemData":{"id":185,"type":"webpage","title":"Mpox: scenarios and technical  elements of preparedness and  response for clade I","URL":"https://assets.publishing.service.gov.uk/media/66e83b367f20ecc7ec3aa1db/mpox-technical-briefing-9.pdf","author":[{"family":"UK Health Security Agency","given":""}]}}],"schema":"https://github.com/citation-style-language/schema/raw/master/csl-citation.json"} </w:instrText>
      </w:r>
      <w:r w:rsidRPr="7A1677BC">
        <w:rPr>
          <w:sz w:val="24"/>
          <w:szCs w:val="24"/>
        </w:rPr>
        <w:fldChar w:fldCharType="separate"/>
      </w:r>
      <w:r w:rsidR="00DC165A" w:rsidRPr="002B2D65">
        <w:rPr>
          <w:rFonts w:cs="Arial"/>
          <w:sz w:val="24"/>
          <w:szCs w:val="24"/>
        </w:rPr>
        <w:t>(78)</w:t>
      </w:r>
      <w:r w:rsidRPr="7A1677BC">
        <w:rPr>
          <w:sz w:val="24"/>
          <w:szCs w:val="24"/>
        </w:rPr>
        <w:fldChar w:fldCharType="end"/>
      </w:r>
      <w:r w:rsidRPr="002B2D65">
        <w:rPr>
          <w:rFonts w:eastAsiaTheme="majorEastAsia" w:cs="Arial"/>
          <w:sz w:val="24"/>
          <w:szCs w:val="24"/>
        </w:rPr>
        <w:t>. Healthcare workers should wear PPE for combined droplet and contact precautions when performing these procedures.</w:t>
      </w:r>
    </w:p>
    <w:p w14:paraId="2C8747D2" w14:textId="1185BDAA" w:rsidR="00A76A95" w:rsidRPr="00D540BD" w:rsidRDefault="00A76A95" w:rsidP="009F10BA">
      <w:pPr>
        <w:rPr>
          <w:color w:val="083E9C" w:themeColor="accent1"/>
        </w:rPr>
      </w:pPr>
      <w:r>
        <w:t xml:space="preserve">See the </w:t>
      </w:r>
      <w:hyperlink r:id="rId27" w:anchor=":~:text=The%20Australian%20Guidelines%20for%20the%20Prevention%20and%20Control,on%20core%20principles%20and%20priority%20areas%20for%20action.">
        <w:r w:rsidR="5FF69348" w:rsidRPr="74E4479C">
          <w:rPr>
            <w:rStyle w:val="Hyperlink"/>
          </w:rPr>
          <w:t>Aust</w:t>
        </w:r>
        <w:r w:rsidR="21ECB5E0" w:rsidRPr="74E4479C">
          <w:rPr>
            <w:rStyle w:val="Hyperlink"/>
          </w:rPr>
          <w:t>ralian Guidelines for the Prevention and Control of Infection in Healthcare</w:t>
        </w:r>
      </w:hyperlink>
      <w:bookmarkStart w:id="41" w:name="_Case_education"/>
      <w:bookmarkEnd w:id="41"/>
      <w:r>
        <w:t xml:space="preserve">. </w:t>
      </w:r>
    </w:p>
    <w:p w14:paraId="177A2D25" w14:textId="269B544C" w:rsidR="008741CE" w:rsidRDefault="008741CE" w:rsidP="004E0CB5">
      <w:pPr>
        <w:pStyle w:val="Heading2"/>
      </w:pPr>
      <w:r>
        <w:t>Active case finding</w:t>
      </w:r>
    </w:p>
    <w:p w14:paraId="4B5A11F8" w14:textId="77777777" w:rsidR="00857C99" w:rsidRDefault="00B83700" w:rsidP="008741CE">
      <w:r w:rsidRPr="00C96329">
        <w:t xml:space="preserve">In the event of a large exposure event or outbreak, active case finding </w:t>
      </w:r>
      <w:r w:rsidR="00E71F8F" w:rsidRPr="00C96329">
        <w:t xml:space="preserve">should be </w:t>
      </w:r>
      <w:r w:rsidR="007744C5">
        <w:t>considered</w:t>
      </w:r>
      <w:r w:rsidR="00060E34" w:rsidRPr="00C96329">
        <w:t>.</w:t>
      </w:r>
      <w:r w:rsidR="00E71F8F">
        <w:t xml:space="preserve"> The extent to which this is taken </w:t>
      </w:r>
      <w:r w:rsidR="00D8689B">
        <w:t xml:space="preserve">should be proportionate to the risk. The avenues used </w:t>
      </w:r>
      <w:r w:rsidR="007744C5">
        <w:t xml:space="preserve">may depend on the severity of disease, </w:t>
      </w:r>
      <w:r w:rsidR="1E919ABE">
        <w:t xml:space="preserve">including </w:t>
      </w:r>
      <w:r w:rsidR="00857C99">
        <w:t xml:space="preserve">information about the </w:t>
      </w:r>
      <w:r w:rsidR="1E919ABE">
        <w:t xml:space="preserve">clade </w:t>
      </w:r>
      <w:r w:rsidR="00857C99">
        <w:t>(</w:t>
      </w:r>
      <w:r w:rsidR="1E919ABE">
        <w:t>if available</w:t>
      </w:r>
      <w:r w:rsidR="00857C99">
        <w:t>)</w:t>
      </w:r>
      <w:r w:rsidR="2A0A54FD">
        <w:t xml:space="preserve">, </w:t>
      </w:r>
      <w:r w:rsidR="007744C5">
        <w:t xml:space="preserve">public </w:t>
      </w:r>
      <w:r w:rsidR="00D8689B">
        <w:t>sentiment and fatigue relating to public health messaging</w:t>
      </w:r>
      <w:r w:rsidR="00A50812">
        <w:t xml:space="preserve">, and </w:t>
      </w:r>
      <w:r w:rsidR="00BD5B76">
        <w:t>risk groups affected</w:t>
      </w:r>
      <w:r w:rsidR="00A50812">
        <w:t>. Targeted public communications may be preferential compared to general communications</w:t>
      </w:r>
      <w:r w:rsidR="00E71F8F">
        <w:t>.</w:t>
      </w:r>
      <w:r w:rsidR="00060E34" w:rsidRPr="00C96329">
        <w:t xml:space="preserve"> </w:t>
      </w:r>
    </w:p>
    <w:p w14:paraId="46F2CB42" w14:textId="74E18BF6" w:rsidR="00E71F8F" w:rsidRDefault="00060E34" w:rsidP="008741CE">
      <w:r w:rsidRPr="00C96329">
        <w:t xml:space="preserve">PHUs should consider the </w:t>
      </w:r>
      <w:r w:rsidR="008540D4">
        <w:t>following</w:t>
      </w:r>
      <w:r w:rsidR="00E71F8F">
        <w:t>:</w:t>
      </w:r>
      <w:r w:rsidRPr="00C96329">
        <w:t xml:space="preserve"> </w:t>
      </w:r>
    </w:p>
    <w:p w14:paraId="3DF01641" w14:textId="651B7576" w:rsidR="00E71F8F" w:rsidRDefault="00D65166" w:rsidP="009F10BA">
      <w:pPr>
        <w:pStyle w:val="ListParagraph"/>
        <w:numPr>
          <w:ilvl w:val="0"/>
          <w:numId w:val="20"/>
        </w:numPr>
        <w:ind w:left="357" w:hanging="357"/>
        <w:contextualSpacing w:val="0"/>
      </w:pPr>
      <w:r>
        <w:t>A</w:t>
      </w:r>
      <w:r w:rsidR="00060E34" w:rsidRPr="00C96329">
        <w:t xml:space="preserve">lerting clinicians </w:t>
      </w:r>
      <w:r w:rsidR="00143501">
        <w:t>(local doctors, sexual health clinics, emergency departments and laboratories)</w:t>
      </w:r>
      <w:r w:rsidR="00A3512B">
        <w:t xml:space="preserve"> in the area </w:t>
      </w:r>
      <w:r w:rsidR="00060E34" w:rsidRPr="00C96329">
        <w:t>via clinician alerts or targeted clinician communications, with an emphasis on diagnosis</w:t>
      </w:r>
      <w:r w:rsidR="00716337">
        <w:t>, testing and notification</w:t>
      </w:r>
      <w:r w:rsidR="00A3512B">
        <w:t xml:space="preserve"> to the local PHU</w:t>
      </w:r>
      <w:r w:rsidR="00716337">
        <w:t>.</w:t>
      </w:r>
      <w:r w:rsidR="00143501">
        <w:t xml:space="preserve"> </w:t>
      </w:r>
      <w:r w:rsidR="00A3512B">
        <w:t>This may be done by clinician alert or other means.</w:t>
      </w:r>
    </w:p>
    <w:p w14:paraId="02944716" w14:textId="29290A39" w:rsidR="00A50812" w:rsidRDefault="00A50812" w:rsidP="009F10BA">
      <w:pPr>
        <w:pStyle w:val="ListParagraph"/>
        <w:numPr>
          <w:ilvl w:val="0"/>
          <w:numId w:val="20"/>
        </w:numPr>
        <w:ind w:left="357" w:hanging="357"/>
        <w:contextualSpacing w:val="0"/>
      </w:pPr>
      <w:r>
        <w:t>Targeted communications to at-risk groups, including via relevant non-government and peer-based organisations</w:t>
      </w:r>
      <w:r w:rsidR="00BD5B76">
        <w:t xml:space="preserve">, specific venues such as </w:t>
      </w:r>
      <w:r w:rsidR="00E21EC5">
        <w:t>SOPV</w:t>
      </w:r>
      <w:r w:rsidR="00A3512B">
        <w:t>.</w:t>
      </w:r>
      <w:r>
        <w:t xml:space="preserve"> </w:t>
      </w:r>
    </w:p>
    <w:p w14:paraId="77A2241E" w14:textId="6F2281D4" w:rsidR="00716337" w:rsidRDefault="00A50812" w:rsidP="009F10BA">
      <w:pPr>
        <w:pStyle w:val="ListParagraph"/>
        <w:numPr>
          <w:ilvl w:val="0"/>
          <w:numId w:val="20"/>
        </w:numPr>
        <w:ind w:left="357" w:hanging="357"/>
        <w:contextualSpacing w:val="0"/>
      </w:pPr>
      <w:r>
        <w:lastRenderedPageBreak/>
        <w:t>Broader p</w:t>
      </w:r>
      <w:r w:rsidR="00E71F8F" w:rsidRPr="00C96329">
        <w:t>ublic communications</w:t>
      </w:r>
      <w:r w:rsidR="00060E34" w:rsidRPr="00C96329">
        <w:t xml:space="preserve"> </w:t>
      </w:r>
      <w:r w:rsidR="00E71F8F">
        <w:t xml:space="preserve">regarding increasing mpox risk, </w:t>
      </w:r>
      <w:r w:rsidR="00D65166">
        <w:t xml:space="preserve">vaccination for at-risk populations, </w:t>
      </w:r>
      <w:r w:rsidR="00E71F8F">
        <w:t>high risk activities, symptoms to monitor for, and where to seek testing</w:t>
      </w:r>
      <w:r w:rsidR="00BE0C67">
        <w:t>.</w:t>
      </w:r>
    </w:p>
    <w:p w14:paraId="7D868139" w14:textId="4AF4006A" w:rsidR="008263E2" w:rsidRPr="00885654" w:rsidRDefault="008263E2" w:rsidP="008741CE">
      <w:pPr>
        <w:rPr>
          <w:color w:val="B70005" w:themeColor="accent5" w:themeShade="80"/>
        </w:rPr>
      </w:pPr>
    </w:p>
    <w:p w14:paraId="29C4A069" w14:textId="4B8D6C84" w:rsidR="00574C87" w:rsidRPr="00E0700D" w:rsidRDefault="00574C87" w:rsidP="006422A9">
      <w:pPr>
        <w:pStyle w:val="Heading1"/>
      </w:pPr>
      <w:bookmarkStart w:id="42" w:name="_Contact_classification"/>
      <w:bookmarkStart w:id="43" w:name="_Toc187068582"/>
      <w:bookmarkStart w:id="44" w:name="_Toc208503879"/>
      <w:bookmarkEnd w:id="42"/>
      <w:r>
        <w:lastRenderedPageBreak/>
        <w:t xml:space="preserve">Contact </w:t>
      </w:r>
      <w:r w:rsidR="00884C28">
        <w:t>classification</w:t>
      </w:r>
      <w:bookmarkEnd w:id="43"/>
      <w:bookmarkEnd w:id="44"/>
    </w:p>
    <w:p w14:paraId="774AB348" w14:textId="0A92A60C" w:rsidR="00574C87" w:rsidRDefault="60068154" w:rsidP="00EA0F4C">
      <w:pPr>
        <w:pStyle w:val="Heading2"/>
      </w:pPr>
      <w:bookmarkStart w:id="45" w:name="_Toc187068583"/>
      <w:r>
        <w:t>Contact identification</w:t>
      </w:r>
      <w:bookmarkEnd w:id="45"/>
    </w:p>
    <w:p w14:paraId="7818F7A4" w14:textId="1F98B3B4" w:rsidR="00EC64A5" w:rsidRDefault="159F0D3E" w:rsidP="007358B5">
      <w:r>
        <w:t>PHU staff should directly follow up</w:t>
      </w:r>
      <w:r w:rsidR="0B742583">
        <w:t>, or provide information to,</w:t>
      </w:r>
      <w:r w:rsidR="6C1DEFCD">
        <w:t xml:space="preserve"> all medium and high-risk contact</w:t>
      </w:r>
      <w:r w:rsidR="0B742583">
        <w:t>s.</w:t>
      </w:r>
    </w:p>
    <w:p w14:paraId="4164D042" w14:textId="53963C82" w:rsidR="00CE4897" w:rsidRDefault="00EC64A5" w:rsidP="00EC64A5">
      <w:r w:rsidRPr="552DFC98">
        <w:t xml:space="preserve">Where </w:t>
      </w:r>
      <w:r>
        <w:t>direct follow up by PHUs is not</w:t>
      </w:r>
      <w:r w:rsidRPr="552DFC98">
        <w:t xml:space="preserve"> possible</w:t>
      </w:r>
      <w:r>
        <w:t>,</w:t>
      </w:r>
      <w:r w:rsidRPr="552DFC98">
        <w:t xml:space="preserve"> </w:t>
      </w:r>
      <w:r>
        <w:t xml:space="preserve">or where the case is not willing or able to provide details of contacts to the PHU for follow up, </w:t>
      </w:r>
      <w:r w:rsidRPr="552DFC98">
        <w:t xml:space="preserve">other strategies should be used to help ensure </w:t>
      </w:r>
      <w:r w:rsidR="1987F6B4">
        <w:t>potential contacts</w:t>
      </w:r>
      <w:r w:rsidRPr="552DFC98">
        <w:t xml:space="preserve"> </w:t>
      </w:r>
      <w:r w:rsidRPr="0EED8725">
        <w:t>receive</w:t>
      </w:r>
      <w:r w:rsidRPr="552DFC98">
        <w:t xml:space="preserve"> public health </w:t>
      </w:r>
      <w:r>
        <w:t>advice</w:t>
      </w:r>
      <w:r w:rsidRPr="552DFC98">
        <w:t xml:space="preserve">. </w:t>
      </w:r>
      <w:r>
        <w:t xml:space="preserve">For example, </w:t>
      </w:r>
      <w:r w:rsidRPr="552DFC98">
        <w:t xml:space="preserve">PHUs may provide written </w:t>
      </w:r>
      <w:r w:rsidR="00E663CD">
        <w:t>information</w:t>
      </w:r>
      <w:r w:rsidRPr="552DFC98">
        <w:t xml:space="preserve"> for the case to pass onto </w:t>
      </w:r>
      <w:r w:rsidR="6FD1AED2">
        <w:t>potential contacts</w:t>
      </w:r>
      <w:r w:rsidRPr="552DFC98">
        <w:t xml:space="preserve">, which could include </w:t>
      </w:r>
      <w:r>
        <w:t>the case messaging their sexual partner/s via</w:t>
      </w:r>
      <w:r w:rsidRPr="552DFC98">
        <w:t xml:space="preserve"> direct messaging through social media or ‘hook up’ </w:t>
      </w:r>
      <w:r w:rsidRPr="00614A8E">
        <w:t>apps</w:t>
      </w:r>
      <w:r w:rsidR="00CE4897">
        <w:t>.</w:t>
      </w:r>
    </w:p>
    <w:p w14:paraId="70E154C6" w14:textId="24F76184" w:rsidR="00EC64A5" w:rsidRDefault="00EC64A5" w:rsidP="00EC64A5">
      <w:r w:rsidRPr="00492E29">
        <w:t xml:space="preserve">See </w:t>
      </w:r>
      <w:hyperlink w:anchor="_Response_procedure">
        <w:r w:rsidR="372C6C6D" w:rsidRPr="5A9706EA">
          <w:rPr>
            <w:rStyle w:val="Hyperlink"/>
          </w:rPr>
          <w:t>Case Management – Response Procedure.</w:t>
        </w:r>
      </w:hyperlink>
      <w:r>
        <w:t xml:space="preserve"> </w:t>
      </w:r>
    </w:p>
    <w:p w14:paraId="4F49077F" w14:textId="49D09CB0" w:rsidR="00574C87" w:rsidRDefault="00574C87" w:rsidP="00EA0F4C">
      <w:pPr>
        <w:pStyle w:val="Heading2"/>
      </w:pPr>
      <w:bookmarkStart w:id="46" w:name="_Contact_definitions"/>
      <w:bookmarkStart w:id="47" w:name="_Toc187068584"/>
      <w:bookmarkEnd w:id="46"/>
      <w:r>
        <w:t>Contact definitions</w:t>
      </w:r>
      <w:bookmarkEnd w:id="47"/>
      <w:r>
        <w:t xml:space="preserve"> </w:t>
      </w:r>
    </w:p>
    <w:p w14:paraId="7AB379CA" w14:textId="56C224D9" w:rsidR="007471B5" w:rsidRPr="007471B5" w:rsidRDefault="04C37C8A" w:rsidP="001E6B97">
      <w:pPr>
        <w:pStyle w:val="HeadingTABLE"/>
        <w:numPr>
          <w:ilvl w:val="0"/>
          <w:numId w:val="0"/>
        </w:numPr>
        <w:ind w:left="887" w:hanging="887"/>
        <w:rPr>
          <w:lang w:eastAsia="en-AU"/>
        </w:rPr>
      </w:pPr>
      <w:bookmarkStart w:id="48" w:name="_Toc179789931"/>
      <w:r>
        <w:t>Mpox</w:t>
      </w:r>
      <w:r w:rsidR="007471B5">
        <w:t xml:space="preserve"> </w:t>
      </w:r>
      <w:r w:rsidR="0D12022A">
        <w:t>c</w:t>
      </w:r>
      <w:r w:rsidR="007471B5">
        <w:t>ontact</w:t>
      </w:r>
      <w:r w:rsidR="007471B5" w:rsidRPr="00A02ABC">
        <w:t xml:space="preserve"> definitions</w:t>
      </w:r>
      <w:bookmarkEnd w:id="48"/>
    </w:p>
    <w:tbl>
      <w:tblPr>
        <w:tblStyle w:val="TableGrid"/>
        <w:tblW w:w="8647" w:type="dxa"/>
        <w:tblLayout w:type="fixed"/>
        <w:tblLook w:val="04A0" w:firstRow="1" w:lastRow="0" w:firstColumn="1" w:lastColumn="0" w:noHBand="0" w:noVBand="1"/>
      </w:tblPr>
      <w:tblGrid>
        <w:gridCol w:w="1276"/>
        <w:gridCol w:w="3584"/>
        <w:gridCol w:w="3787"/>
      </w:tblGrid>
      <w:tr w:rsidR="00E842BE" w:rsidRPr="00A767A2" w14:paraId="545399B2" w14:textId="77777777" w:rsidTr="73A18EB3">
        <w:trPr>
          <w:cnfStyle w:val="100000000000" w:firstRow="1" w:lastRow="0" w:firstColumn="0" w:lastColumn="0" w:oddVBand="0" w:evenVBand="0" w:oddHBand="0" w:evenHBand="0" w:firstRowFirstColumn="0" w:firstRowLastColumn="0" w:lastRowFirstColumn="0" w:lastRowLastColumn="0"/>
          <w:trHeight w:val="545"/>
        </w:trPr>
        <w:tc>
          <w:tcPr>
            <w:tcW w:w="1276" w:type="dxa"/>
          </w:tcPr>
          <w:p w14:paraId="01D17C11" w14:textId="77777777" w:rsidR="004872FE" w:rsidRPr="000D78AF" w:rsidRDefault="004872FE">
            <w:bookmarkStart w:id="49" w:name="_Toc180579682"/>
            <w:r w:rsidRPr="00A02ABC">
              <w:rPr>
                <w:rFonts w:eastAsia="Calibri" w:cs="Arial"/>
                <w:b/>
                <w:sz w:val="22"/>
                <w:szCs w:val="22"/>
              </w:rPr>
              <w:t>Contact type</w:t>
            </w:r>
          </w:p>
        </w:tc>
        <w:tc>
          <w:tcPr>
            <w:tcW w:w="3584" w:type="dxa"/>
          </w:tcPr>
          <w:p w14:paraId="5C913ED6" w14:textId="77777777" w:rsidR="004872FE" w:rsidRPr="000D78AF" w:rsidRDefault="004872FE">
            <w:r w:rsidRPr="00A02ABC">
              <w:rPr>
                <w:rFonts w:eastAsia="Calibri" w:cs="Arial"/>
                <w:b/>
                <w:sz w:val="22"/>
                <w:szCs w:val="22"/>
              </w:rPr>
              <w:t>Definition of exposure during the case’s infectious period</w:t>
            </w:r>
          </w:p>
        </w:tc>
        <w:tc>
          <w:tcPr>
            <w:tcW w:w="3787" w:type="dxa"/>
          </w:tcPr>
          <w:p w14:paraId="4B248D75" w14:textId="77777777" w:rsidR="004872FE" w:rsidRPr="000D78AF" w:rsidRDefault="004872FE">
            <w:r w:rsidRPr="00A02ABC">
              <w:rPr>
                <w:rFonts w:eastAsia="Calibri" w:cs="Arial"/>
                <w:b/>
                <w:sz w:val="22"/>
                <w:szCs w:val="22"/>
              </w:rPr>
              <w:t>Examples</w:t>
            </w:r>
          </w:p>
        </w:tc>
      </w:tr>
      <w:tr w:rsidR="004872FE" w:rsidRPr="00A767A2" w14:paraId="17243072" w14:textId="77777777" w:rsidTr="73A18EB3">
        <w:trPr>
          <w:trHeight w:val="43"/>
        </w:trPr>
        <w:tc>
          <w:tcPr>
            <w:tcW w:w="1276" w:type="dxa"/>
            <w:vAlign w:val="top"/>
          </w:tcPr>
          <w:p w14:paraId="263C137D" w14:textId="77777777" w:rsidR="004872FE" w:rsidRPr="000D78AF" w:rsidRDefault="004872FE">
            <w:pPr>
              <w:rPr>
                <w:rFonts w:eastAsia="Calibri" w:cs="Arial"/>
                <w:b/>
                <w:bCs/>
                <w:color w:val="000000" w:themeColor="text1"/>
                <w:sz w:val="22"/>
                <w:szCs w:val="22"/>
              </w:rPr>
            </w:pPr>
            <w:r w:rsidRPr="7894DEE8">
              <w:rPr>
                <w:rFonts w:eastAsia="Calibri" w:cs="Arial"/>
                <w:b/>
                <w:bCs/>
                <w:color w:val="000000" w:themeColor="text1"/>
                <w:sz w:val="22"/>
                <w:szCs w:val="22"/>
              </w:rPr>
              <w:t>High risk</w:t>
            </w:r>
          </w:p>
        </w:tc>
        <w:tc>
          <w:tcPr>
            <w:tcW w:w="3584" w:type="dxa"/>
            <w:vAlign w:val="top"/>
          </w:tcPr>
          <w:p w14:paraId="2DD65468" w14:textId="70273A18" w:rsidR="004872FE" w:rsidRPr="000D78AF" w:rsidRDefault="004872FE" w:rsidP="4E6186A0">
            <w:pPr>
              <w:pStyle w:val="Tablelistbullet"/>
              <w:rPr>
                <w:rFonts w:eastAsia="Calibri"/>
              </w:rPr>
            </w:pPr>
            <w:r w:rsidRPr="4E6186A0">
              <w:rPr>
                <w:rFonts w:eastAsia="Calibri"/>
              </w:rPr>
              <w:t xml:space="preserve">Contact via </w:t>
            </w:r>
            <w:r w:rsidRPr="4E6186A0">
              <w:rPr>
                <w:rFonts w:eastAsia="Calibri"/>
                <w:u w:val="single"/>
              </w:rPr>
              <w:t>broken skin</w:t>
            </w:r>
            <w:r w:rsidRPr="4E6186A0">
              <w:rPr>
                <w:rFonts w:eastAsia="Calibri"/>
              </w:rPr>
              <w:t xml:space="preserve"> or </w:t>
            </w:r>
            <w:r w:rsidRPr="4E6186A0">
              <w:rPr>
                <w:rFonts w:eastAsia="Calibri"/>
                <w:u w:val="single"/>
              </w:rPr>
              <w:t>mucous membranes</w:t>
            </w:r>
            <w:r w:rsidRPr="4E6186A0">
              <w:rPr>
                <w:rFonts w:eastAsia="Calibri"/>
              </w:rPr>
              <w:t xml:space="preserve"> with an mpox case (while infectious), potentially contaminated materials (including bed linens and healthcare equipment), crusts, or bodily fluids.</w:t>
            </w:r>
          </w:p>
          <w:p w14:paraId="2EBE8108" w14:textId="77777777" w:rsidR="004202C0" w:rsidRDefault="007F2153" w:rsidP="004202C0">
            <w:pPr>
              <w:pStyle w:val="Tablelistbullet"/>
              <w:numPr>
                <w:ilvl w:val="0"/>
                <w:numId w:val="0"/>
              </w:numPr>
              <w:ind w:left="360"/>
              <w:rPr>
                <w:rFonts w:eastAsia="Calibri"/>
                <w:b/>
              </w:rPr>
            </w:pPr>
            <w:r>
              <w:rPr>
                <w:rFonts w:eastAsia="Calibri"/>
                <w:b/>
              </w:rPr>
              <w:t>OR</w:t>
            </w:r>
          </w:p>
          <w:p w14:paraId="69C4635F" w14:textId="4EF1D67E" w:rsidR="004872FE" w:rsidRPr="004202C0" w:rsidRDefault="0BBE66B4" w:rsidP="0009174B">
            <w:pPr>
              <w:pStyle w:val="Tablelistbullet"/>
              <w:numPr>
                <w:ilvl w:val="0"/>
                <w:numId w:val="30"/>
              </w:numPr>
              <w:rPr>
                <w:rFonts w:eastAsia="Calibri"/>
                <w:b/>
              </w:rPr>
            </w:pPr>
            <w:r w:rsidRPr="4E6186A0">
              <w:rPr>
                <w:rFonts w:eastAsia="Calibri"/>
              </w:rPr>
              <w:t xml:space="preserve">Exposure to aerosols from an mpox case undergoing </w:t>
            </w:r>
            <w:r w:rsidR="00AF7527">
              <w:rPr>
                <w:rFonts w:eastAsia="Calibri"/>
              </w:rPr>
              <w:t xml:space="preserve">an aerosol-generating procedure </w:t>
            </w:r>
            <w:r w:rsidRPr="4E6186A0" w:rsidDel="00AD1D84">
              <w:rPr>
                <w:rFonts w:eastAsia="Calibri"/>
              </w:rPr>
              <w:t xml:space="preserve">in </w:t>
            </w:r>
            <w:r w:rsidR="00D42E6E">
              <w:rPr>
                <w:rFonts w:eastAsia="Calibri"/>
              </w:rPr>
              <w:t xml:space="preserve">an enclosed room </w:t>
            </w:r>
            <w:r w:rsidRPr="4E6186A0">
              <w:rPr>
                <w:rFonts w:eastAsia="Calibri"/>
              </w:rPr>
              <w:t>while the contact was not wearing appropriate PPE</w:t>
            </w:r>
            <w:r w:rsidR="0065550E">
              <w:rPr>
                <w:rFonts w:eastAsia="Calibri"/>
                <w:vertAlign w:val="superscript"/>
              </w:rPr>
              <w:t>1</w:t>
            </w:r>
            <w:r w:rsidR="00B43929" w:rsidRPr="00B43929">
              <w:rPr>
                <w:rFonts w:eastAsia="Calibri"/>
              </w:rPr>
              <w:t>.</w:t>
            </w:r>
            <w:r w:rsidRPr="00B43929">
              <w:rPr>
                <w:rFonts w:eastAsia="Calibri"/>
              </w:rPr>
              <w:t xml:space="preserve"> </w:t>
            </w:r>
          </w:p>
        </w:tc>
        <w:tc>
          <w:tcPr>
            <w:tcW w:w="3787" w:type="dxa"/>
            <w:vAlign w:val="top"/>
          </w:tcPr>
          <w:p w14:paraId="2E251FDC" w14:textId="70F2B61B" w:rsidR="004872FE" w:rsidRPr="00EB4CEF" w:rsidRDefault="004872FE">
            <w:pPr>
              <w:pStyle w:val="Tablelistbullet"/>
              <w:rPr>
                <w:rFonts w:eastAsia="Calibri"/>
              </w:rPr>
            </w:pPr>
            <w:r w:rsidRPr="00EB4CEF">
              <w:rPr>
                <w:rFonts w:eastAsia="Calibri"/>
              </w:rPr>
              <w:t>Sexual or intimate partners</w:t>
            </w:r>
            <w:r w:rsidRPr="227232FB">
              <w:rPr>
                <w:rFonts w:eastAsia="Calibri"/>
              </w:rPr>
              <w:t>, including</w:t>
            </w:r>
            <w:r w:rsidRPr="33205288">
              <w:rPr>
                <w:rFonts w:eastAsia="Calibri"/>
              </w:rPr>
              <w:t xml:space="preserve"> </w:t>
            </w:r>
            <w:r w:rsidR="61B8BD60" w:rsidRPr="620CCBD1">
              <w:rPr>
                <w:rFonts w:eastAsia="Calibri"/>
              </w:rPr>
              <w:t xml:space="preserve">at </w:t>
            </w:r>
            <w:r w:rsidRPr="01FF742D">
              <w:rPr>
                <w:rFonts w:eastAsia="Calibri"/>
              </w:rPr>
              <w:t>sex</w:t>
            </w:r>
            <w:r w:rsidRPr="2725BF83">
              <w:rPr>
                <w:rFonts w:eastAsia="Calibri"/>
              </w:rPr>
              <w:t xml:space="preserve"> parties.</w:t>
            </w:r>
          </w:p>
          <w:p w14:paraId="063216F8" w14:textId="6B8040FA" w:rsidR="005243F4" w:rsidRDefault="4D42068F">
            <w:pPr>
              <w:pStyle w:val="Tablelistbullet"/>
              <w:rPr>
                <w:rFonts w:eastAsia="Calibri"/>
              </w:rPr>
            </w:pPr>
            <w:r w:rsidRPr="65E3726D">
              <w:rPr>
                <w:rFonts w:eastAsia="Calibri"/>
              </w:rPr>
              <w:t xml:space="preserve">Carer is a </w:t>
            </w:r>
            <w:r w:rsidRPr="250A5FF8">
              <w:rPr>
                <w:rFonts w:eastAsia="Calibri"/>
              </w:rPr>
              <w:t>case</w:t>
            </w:r>
            <w:r w:rsidR="004476E4">
              <w:rPr>
                <w:rFonts w:eastAsia="Calibri"/>
              </w:rPr>
              <w:t xml:space="preserve"> with </w:t>
            </w:r>
            <w:r w:rsidR="00CE71B3">
              <w:rPr>
                <w:rFonts w:eastAsia="Calibri"/>
              </w:rPr>
              <w:t>disseminated</w:t>
            </w:r>
            <w:r w:rsidR="00133C3E">
              <w:rPr>
                <w:rFonts w:eastAsia="Calibri"/>
              </w:rPr>
              <w:t xml:space="preserve"> or </w:t>
            </w:r>
            <w:r w:rsidR="008D2625">
              <w:rPr>
                <w:rFonts w:eastAsia="Calibri"/>
              </w:rPr>
              <w:t xml:space="preserve">uncovered lesions </w:t>
            </w:r>
            <w:r w:rsidR="00EF31A6">
              <w:rPr>
                <w:rFonts w:eastAsia="Calibri"/>
              </w:rPr>
              <w:t>who</w:t>
            </w:r>
            <w:r w:rsidR="008D2625">
              <w:rPr>
                <w:rFonts w:eastAsia="Calibri"/>
              </w:rPr>
              <w:t xml:space="preserve"> has</w:t>
            </w:r>
            <w:r w:rsidR="5E125BDB" w:rsidRPr="023FC2DE">
              <w:rPr>
                <w:rFonts w:eastAsia="Calibri"/>
              </w:rPr>
              <w:t xml:space="preserve"> provid</w:t>
            </w:r>
            <w:r w:rsidR="008D2625">
              <w:rPr>
                <w:rFonts w:eastAsia="Calibri"/>
              </w:rPr>
              <w:t>ed</w:t>
            </w:r>
            <w:r w:rsidR="5E125BDB" w:rsidRPr="023FC2DE">
              <w:rPr>
                <w:rFonts w:eastAsia="Calibri"/>
              </w:rPr>
              <w:t xml:space="preserve"> physical personal care to young children </w:t>
            </w:r>
            <w:r w:rsidR="483C4975" w:rsidRPr="7CA212FC">
              <w:rPr>
                <w:rFonts w:eastAsia="Calibri"/>
              </w:rPr>
              <w:t>(contact)</w:t>
            </w:r>
            <w:r w:rsidR="791D9043" w:rsidRPr="7CA212FC">
              <w:rPr>
                <w:rFonts w:eastAsia="Calibri"/>
              </w:rPr>
              <w:t xml:space="preserve"> </w:t>
            </w:r>
            <w:r w:rsidR="5E125BDB" w:rsidRPr="023FC2DE">
              <w:rPr>
                <w:rFonts w:eastAsia="Calibri"/>
              </w:rPr>
              <w:t>such as assistance with dressing, toileting, bathing and feeding</w:t>
            </w:r>
            <w:r w:rsidR="2BAF68D6" w:rsidRPr="7CA212FC">
              <w:rPr>
                <w:rFonts w:eastAsia="Calibri"/>
              </w:rPr>
              <w:t xml:space="preserve">, and where </w:t>
            </w:r>
            <w:r w:rsidR="2BAF68D6" w:rsidRPr="6FDB9721">
              <w:rPr>
                <w:rFonts w:eastAsia="Calibri"/>
              </w:rPr>
              <w:t xml:space="preserve">close contact through </w:t>
            </w:r>
            <w:r w:rsidR="575B057B" w:rsidRPr="28B120D2">
              <w:rPr>
                <w:rFonts w:eastAsia="Calibri"/>
              </w:rPr>
              <w:t>sharing a bed,</w:t>
            </w:r>
            <w:r w:rsidR="7E34BBE3" w:rsidRPr="28B120D2">
              <w:rPr>
                <w:rFonts w:eastAsia="Calibri"/>
              </w:rPr>
              <w:t xml:space="preserve"> </w:t>
            </w:r>
            <w:r w:rsidR="2BAF68D6" w:rsidRPr="6FDB9721">
              <w:rPr>
                <w:rFonts w:eastAsia="Calibri"/>
              </w:rPr>
              <w:t>hugging and</w:t>
            </w:r>
            <w:r w:rsidR="2968C50D" w:rsidRPr="1A632D81">
              <w:rPr>
                <w:rFonts w:eastAsia="Calibri"/>
              </w:rPr>
              <w:t>/or</w:t>
            </w:r>
            <w:r w:rsidR="2BAF68D6" w:rsidRPr="6FDB9721">
              <w:rPr>
                <w:rFonts w:eastAsia="Calibri"/>
              </w:rPr>
              <w:t xml:space="preserve"> kissing </w:t>
            </w:r>
            <w:r w:rsidR="2BAF68D6" w:rsidRPr="2DD7ADE4">
              <w:rPr>
                <w:rFonts w:eastAsia="Calibri"/>
              </w:rPr>
              <w:t>occurs</w:t>
            </w:r>
            <w:r w:rsidR="791D9043" w:rsidRPr="6FDB9721" w:rsidDel="791D9043">
              <w:rPr>
                <w:rFonts w:eastAsia="Calibri"/>
              </w:rPr>
              <w:t>.</w:t>
            </w:r>
          </w:p>
          <w:p w14:paraId="6144076C" w14:textId="30389829" w:rsidR="004872FE" w:rsidRPr="00EB4CEF" w:rsidRDefault="004872FE">
            <w:pPr>
              <w:pStyle w:val="Tablelistbullet"/>
              <w:rPr>
                <w:rFonts w:eastAsia="Calibri"/>
              </w:rPr>
            </w:pPr>
            <w:r w:rsidRPr="00EB4CEF">
              <w:rPr>
                <w:rFonts w:eastAsia="Calibri"/>
              </w:rPr>
              <w:t>Someone whose eyes, nose</w:t>
            </w:r>
            <w:r>
              <w:rPr>
                <w:rFonts w:eastAsia="Calibri"/>
              </w:rPr>
              <w:t xml:space="preserve">, </w:t>
            </w:r>
            <w:r w:rsidRPr="00EB4CEF">
              <w:rPr>
                <w:rFonts w:eastAsia="Calibri"/>
              </w:rPr>
              <w:t>mouth, orifice, or exposed wound has had contact with bod</w:t>
            </w:r>
            <w:r>
              <w:rPr>
                <w:rFonts w:eastAsia="Calibri"/>
              </w:rPr>
              <w:t>il</w:t>
            </w:r>
            <w:r w:rsidRPr="00EB4CEF">
              <w:rPr>
                <w:rFonts w:eastAsia="Calibri"/>
              </w:rPr>
              <w:t>y fluid from a case</w:t>
            </w:r>
            <w:r>
              <w:rPr>
                <w:rFonts w:eastAsia="Calibri"/>
              </w:rPr>
              <w:t>.</w:t>
            </w:r>
            <w:r w:rsidRPr="00EB4CEF">
              <w:rPr>
                <w:rFonts w:eastAsia="Calibri"/>
              </w:rPr>
              <w:t xml:space="preserve"> </w:t>
            </w:r>
          </w:p>
          <w:p w14:paraId="09DDA589" w14:textId="5E960DF9" w:rsidR="004872FE" w:rsidRPr="00B43929" w:rsidRDefault="6B7A69CA" w:rsidP="00B43929">
            <w:pPr>
              <w:pStyle w:val="Tablelistbullet"/>
              <w:rPr>
                <w:rFonts w:eastAsia="Calibri"/>
              </w:rPr>
            </w:pPr>
            <w:r w:rsidRPr="74E4479C">
              <w:rPr>
                <w:rFonts w:eastAsia="Calibri"/>
              </w:rPr>
              <w:t xml:space="preserve">Healthcare workers present </w:t>
            </w:r>
            <w:r w:rsidR="5DD3AF37" w:rsidRPr="74E4479C">
              <w:rPr>
                <w:rFonts w:eastAsia="Calibri"/>
              </w:rPr>
              <w:t xml:space="preserve">in an enclosed space </w:t>
            </w:r>
            <w:r w:rsidRPr="74E4479C">
              <w:rPr>
                <w:rFonts w:eastAsia="Calibri"/>
              </w:rPr>
              <w:t>during an aerosol-generating procedure without wearing appropriate PPE</w:t>
            </w:r>
            <w:r w:rsidR="00846E65" w:rsidRPr="74E4479C">
              <w:rPr>
                <w:rFonts w:eastAsia="Calibri"/>
                <w:vertAlign w:val="superscript"/>
              </w:rPr>
              <w:t>1</w:t>
            </w:r>
            <w:r w:rsidRPr="74E4479C">
              <w:rPr>
                <w:rFonts w:eastAsia="Calibri"/>
              </w:rPr>
              <w:t>.</w:t>
            </w:r>
            <w:r w:rsidR="5DD3AF37" w:rsidRPr="74E4479C">
              <w:rPr>
                <w:rFonts w:eastAsia="Calibri"/>
              </w:rPr>
              <w:t xml:space="preserve"> This may be in a patient</w:t>
            </w:r>
            <w:r w:rsidR="0477B2D0" w:rsidRPr="74E4479C">
              <w:rPr>
                <w:rFonts w:eastAsia="Calibri"/>
              </w:rPr>
              <w:t>’s</w:t>
            </w:r>
            <w:r w:rsidR="5DD3AF37" w:rsidRPr="74E4479C">
              <w:rPr>
                <w:rFonts w:eastAsia="Calibri"/>
              </w:rPr>
              <w:t xml:space="preserve"> room, or </w:t>
            </w:r>
            <w:r w:rsidR="04570EB6" w:rsidRPr="74E4479C">
              <w:rPr>
                <w:rFonts w:eastAsia="Calibri"/>
              </w:rPr>
              <w:t xml:space="preserve">in a </w:t>
            </w:r>
            <w:r w:rsidR="5DD3AF37" w:rsidRPr="74E4479C">
              <w:rPr>
                <w:rFonts w:eastAsia="Calibri"/>
              </w:rPr>
              <w:t>curtained area</w:t>
            </w:r>
            <w:r w:rsidR="1C916B12" w:rsidRPr="74E4479C">
              <w:rPr>
                <w:rFonts w:eastAsia="Calibri"/>
              </w:rPr>
              <w:t>, e.g.</w:t>
            </w:r>
            <w:r w:rsidR="5DD3AF37" w:rsidRPr="74E4479C">
              <w:rPr>
                <w:rFonts w:eastAsia="Calibri"/>
              </w:rPr>
              <w:t xml:space="preserve"> in an </w:t>
            </w:r>
            <w:r w:rsidR="00CE4897">
              <w:rPr>
                <w:rFonts w:eastAsia="Calibri"/>
              </w:rPr>
              <w:t>e</w:t>
            </w:r>
            <w:r w:rsidR="5DD3AF37" w:rsidRPr="74E4479C">
              <w:rPr>
                <w:rFonts w:eastAsia="Calibri"/>
              </w:rPr>
              <w:t xml:space="preserve">mergency </w:t>
            </w:r>
            <w:r w:rsidR="00CE4897">
              <w:rPr>
                <w:rFonts w:eastAsia="Calibri"/>
              </w:rPr>
              <w:t>d</w:t>
            </w:r>
            <w:r w:rsidR="5DD3AF37" w:rsidRPr="74E4479C">
              <w:rPr>
                <w:rFonts w:eastAsia="Calibri"/>
              </w:rPr>
              <w:t>epartment.</w:t>
            </w:r>
          </w:p>
        </w:tc>
      </w:tr>
      <w:tr w:rsidR="004872FE" w:rsidRPr="00A767A2" w14:paraId="29D7CCA5" w14:textId="77777777" w:rsidTr="73A18EB3">
        <w:trPr>
          <w:trHeight w:val="43"/>
        </w:trPr>
        <w:tc>
          <w:tcPr>
            <w:tcW w:w="1276" w:type="dxa"/>
            <w:vAlign w:val="top"/>
          </w:tcPr>
          <w:p w14:paraId="62633751" w14:textId="77777777" w:rsidR="004872FE" w:rsidRPr="000D78AF" w:rsidRDefault="004872FE">
            <w:r w:rsidRPr="00A02ABC">
              <w:rPr>
                <w:rFonts w:eastAsia="Calibri" w:cs="Arial"/>
                <w:b/>
                <w:color w:val="000000" w:themeColor="text1"/>
                <w:sz w:val="22"/>
                <w:szCs w:val="22"/>
              </w:rPr>
              <w:t>Medium risk</w:t>
            </w:r>
          </w:p>
        </w:tc>
        <w:tc>
          <w:tcPr>
            <w:tcW w:w="3584" w:type="dxa"/>
            <w:vAlign w:val="top"/>
          </w:tcPr>
          <w:p w14:paraId="134DF738" w14:textId="31D1ADDC" w:rsidR="004872FE" w:rsidRPr="00A02ABC" w:rsidRDefault="0B464921">
            <w:pPr>
              <w:pStyle w:val="Tablelistbullet"/>
              <w:rPr>
                <w:rFonts w:eastAsia="Calibri"/>
              </w:rPr>
            </w:pPr>
            <w:r w:rsidRPr="73A18EB3">
              <w:rPr>
                <w:rFonts w:eastAsia="Calibri"/>
              </w:rPr>
              <w:t>Contact</w:t>
            </w:r>
            <w:r w:rsidRPr="73A18EB3">
              <w:rPr>
                <w:rFonts w:eastAsia="Calibri"/>
                <w:vertAlign w:val="superscript"/>
              </w:rPr>
              <w:t xml:space="preserve"> </w:t>
            </w:r>
            <w:r w:rsidRPr="73A18EB3">
              <w:rPr>
                <w:rFonts w:eastAsia="Calibri"/>
              </w:rPr>
              <w:t xml:space="preserve">with an mpox case via </w:t>
            </w:r>
            <w:r w:rsidRPr="73A18EB3">
              <w:rPr>
                <w:rFonts w:eastAsia="Calibri"/>
                <w:u w:val="single"/>
              </w:rPr>
              <w:t>intact skin</w:t>
            </w:r>
            <w:r w:rsidRPr="73A18EB3">
              <w:rPr>
                <w:rFonts w:eastAsia="Calibri"/>
              </w:rPr>
              <w:t xml:space="preserve"> (while case is infectious), potentially contaminated materials (including </w:t>
            </w:r>
            <w:r w:rsidR="00207E3F" w:rsidRPr="73A18EB3">
              <w:rPr>
                <w:rFonts w:eastAsia="Calibri"/>
              </w:rPr>
              <w:t xml:space="preserve">bed </w:t>
            </w:r>
            <w:r w:rsidRPr="73A18EB3">
              <w:rPr>
                <w:rFonts w:eastAsia="Calibri"/>
              </w:rPr>
              <w:t xml:space="preserve">linens and healthcare </w:t>
            </w:r>
            <w:r w:rsidRPr="73A18EB3">
              <w:rPr>
                <w:rFonts w:eastAsia="Calibri"/>
              </w:rPr>
              <w:lastRenderedPageBreak/>
              <w:t>equipment), crusts, or bodily fluids, while the contact was not wearing appropriate PPE</w:t>
            </w:r>
            <w:r w:rsidR="00BD131A" w:rsidRPr="73A18EB3">
              <w:rPr>
                <w:rFonts w:eastAsia="Calibri"/>
                <w:vertAlign w:val="superscript"/>
              </w:rPr>
              <w:t>1</w:t>
            </w:r>
            <w:r w:rsidR="533F2EDC" w:rsidRPr="73A18EB3">
              <w:rPr>
                <w:rFonts w:eastAsia="Calibri"/>
              </w:rPr>
              <w:t>.</w:t>
            </w:r>
          </w:p>
          <w:p w14:paraId="3111DC30" w14:textId="77777777" w:rsidR="004872FE" w:rsidRPr="0059703D" w:rsidRDefault="004872FE">
            <w:pPr>
              <w:pStyle w:val="Tablelistbullet"/>
              <w:numPr>
                <w:ilvl w:val="0"/>
                <w:numId w:val="0"/>
              </w:numPr>
              <w:ind w:left="360"/>
              <w:rPr>
                <w:rFonts w:eastAsia="Calibri"/>
                <w:b/>
                <w:bCs/>
              </w:rPr>
            </w:pPr>
            <w:r w:rsidRPr="0059703D">
              <w:rPr>
                <w:rFonts w:eastAsia="Calibri"/>
                <w:b/>
                <w:bCs/>
              </w:rPr>
              <w:t xml:space="preserve">OR </w:t>
            </w:r>
          </w:p>
          <w:p w14:paraId="4287D217" w14:textId="0B6B07FA" w:rsidR="004872FE" w:rsidRPr="00964C54" w:rsidRDefault="0B464921" w:rsidP="0018445A">
            <w:pPr>
              <w:pStyle w:val="Tablelistbullet"/>
              <w:spacing w:line="259" w:lineRule="auto"/>
              <w:rPr>
                <w:rFonts w:eastAsia="Calibri"/>
              </w:rPr>
            </w:pPr>
            <w:r w:rsidRPr="73A18EB3">
              <w:rPr>
                <w:rFonts w:eastAsia="Calibri"/>
              </w:rPr>
              <w:t>Exposure to aerosols from an mpox case, while the contact was not wearing appropriate PPE</w:t>
            </w:r>
            <w:r w:rsidR="00846E65" w:rsidRPr="73A18EB3">
              <w:rPr>
                <w:rFonts w:eastAsia="Calibri"/>
                <w:vertAlign w:val="superscript"/>
              </w:rPr>
              <w:t>1</w:t>
            </w:r>
            <w:r w:rsidRPr="73A18EB3">
              <w:rPr>
                <w:rFonts w:eastAsia="Calibri"/>
              </w:rPr>
              <w:t xml:space="preserve">, during </w:t>
            </w:r>
            <w:r w:rsidR="7F7A9966" w:rsidRPr="73A18EB3">
              <w:rPr>
                <w:rFonts w:eastAsia="Calibri"/>
              </w:rPr>
              <w:t>an aerosol dispersing activity</w:t>
            </w:r>
            <w:r w:rsidRPr="73A18EB3">
              <w:rPr>
                <w:rFonts w:eastAsia="Calibri"/>
              </w:rPr>
              <w:t xml:space="preserve"> that may create aerosols from oral secretions, skin lesions or resuspension of dried exudates (e.g., shaking of soiled linens, showering patients, or conducting </w:t>
            </w:r>
            <w:r w:rsidR="00741FBB" w:rsidRPr="74B3BC3A">
              <w:rPr>
                <w:rFonts w:eastAsia="Calibri"/>
              </w:rPr>
              <w:t xml:space="preserve">examinations or </w:t>
            </w:r>
            <w:r w:rsidRPr="74B3BC3A">
              <w:rPr>
                <w:rFonts w:eastAsia="Calibri"/>
              </w:rPr>
              <w:t>procedures</w:t>
            </w:r>
            <w:r w:rsidRPr="73A18EB3">
              <w:rPr>
                <w:rFonts w:eastAsia="Calibri"/>
              </w:rPr>
              <w:t xml:space="preserve"> involving the oropharynx).</w:t>
            </w:r>
          </w:p>
        </w:tc>
        <w:tc>
          <w:tcPr>
            <w:tcW w:w="3787" w:type="dxa"/>
            <w:vAlign w:val="top"/>
          </w:tcPr>
          <w:p w14:paraId="6F93930C" w14:textId="59757E0B" w:rsidR="004872FE" w:rsidRPr="00A02ABC" w:rsidRDefault="440CA52E">
            <w:pPr>
              <w:pStyle w:val="Tablelistbullet"/>
              <w:rPr>
                <w:rFonts w:eastAsia="Calibri"/>
              </w:rPr>
            </w:pPr>
            <w:r w:rsidRPr="6A2991D0">
              <w:rPr>
                <w:rFonts w:eastAsia="Calibri"/>
              </w:rPr>
              <w:lastRenderedPageBreak/>
              <w:t>Healthcare workers</w:t>
            </w:r>
            <w:r w:rsidR="004872FE" w:rsidRPr="00A02ABC">
              <w:rPr>
                <w:rFonts w:eastAsia="Calibri"/>
              </w:rPr>
              <w:t xml:space="preserve"> providing personal care </w:t>
            </w:r>
            <w:r w:rsidR="004872FE">
              <w:rPr>
                <w:rFonts w:eastAsia="Calibri"/>
              </w:rPr>
              <w:t>to</w:t>
            </w:r>
            <w:r w:rsidR="004872FE" w:rsidRPr="00A02ABC">
              <w:rPr>
                <w:rFonts w:eastAsia="Calibri"/>
              </w:rPr>
              <w:t xml:space="preserve"> a</w:t>
            </w:r>
            <w:r w:rsidR="004872FE">
              <w:rPr>
                <w:rFonts w:eastAsia="Calibri"/>
              </w:rPr>
              <w:t>n</w:t>
            </w:r>
            <w:r w:rsidR="004872FE" w:rsidRPr="00A02ABC">
              <w:rPr>
                <w:rFonts w:eastAsia="Calibri"/>
              </w:rPr>
              <w:t xml:space="preserve"> mpox case </w:t>
            </w:r>
            <w:r w:rsidR="4587796C" w:rsidRPr="751530C6">
              <w:rPr>
                <w:rFonts w:eastAsia="Calibri"/>
              </w:rPr>
              <w:t>in a</w:t>
            </w:r>
            <w:r w:rsidR="46CC0DD9" w:rsidRPr="751530C6">
              <w:rPr>
                <w:rFonts w:eastAsia="Calibri"/>
              </w:rPr>
              <w:t xml:space="preserve"> </w:t>
            </w:r>
            <w:r w:rsidR="4587796C" w:rsidRPr="1DE9C788">
              <w:rPr>
                <w:rFonts w:eastAsia="Calibri"/>
              </w:rPr>
              <w:t>hospital setting</w:t>
            </w:r>
            <w:r w:rsidR="46CC0DD9" w:rsidRPr="1DE9C788">
              <w:rPr>
                <w:rFonts w:eastAsia="Calibri"/>
              </w:rPr>
              <w:t xml:space="preserve"> </w:t>
            </w:r>
            <w:r w:rsidR="004872FE" w:rsidRPr="00A02ABC">
              <w:rPr>
                <w:rFonts w:eastAsia="Calibri"/>
              </w:rPr>
              <w:t>while not wearing appropriate PPE</w:t>
            </w:r>
            <w:r w:rsidR="00846E65">
              <w:rPr>
                <w:rFonts w:eastAsia="Calibri"/>
                <w:vertAlign w:val="superscript"/>
              </w:rPr>
              <w:t>1</w:t>
            </w:r>
            <w:r w:rsidR="004872FE" w:rsidRPr="00A02ABC">
              <w:rPr>
                <w:rFonts w:eastAsia="Calibri"/>
              </w:rPr>
              <w:t xml:space="preserve"> or in the case of a PPE breach</w:t>
            </w:r>
            <w:r w:rsidR="004872FE">
              <w:rPr>
                <w:rFonts w:eastAsia="Calibri"/>
              </w:rPr>
              <w:t>.</w:t>
            </w:r>
          </w:p>
          <w:p w14:paraId="585904B9" w14:textId="0B14A384" w:rsidR="004872FE" w:rsidRDefault="004872FE">
            <w:pPr>
              <w:pStyle w:val="Tablelistbullet"/>
              <w:rPr>
                <w:rFonts w:eastAsia="Calibri"/>
              </w:rPr>
            </w:pPr>
            <w:bookmarkStart w:id="50" w:name="_Hlk112245910"/>
            <w:r w:rsidRPr="73A18EB3">
              <w:rPr>
                <w:rFonts w:eastAsia="Calibri"/>
              </w:rPr>
              <w:lastRenderedPageBreak/>
              <w:t>Cleaning or laundry staff who have changed or laundered the bedding of an mpox case</w:t>
            </w:r>
            <w:r w:rsidR="3C411C44" w:rsidRPr="73A18EB3">
              <w:rPr>
                <w:rFonts w:eastAsia="Calibri"/>
              </w:rPr>
              <w:t xml:space="preserve"> </w:t>
            </w:r>
            <w:r w:rsidR="00D850E6">
              <w:rPr>
                <w:rFonts w:eastAsia="Calibri"/>
              </w:rPr>
              <w:t xml:space="preserve">who has rash/lesions </w:t>
            </w:r>
            <w:r w:rsidRPr="73A18EB3">
              <w:rPr>
                <w:rFonts w:eastAsia="Calibri"/>
              </w:rPr>
              <w:t>without wearing appropriate PPE</w:t>
            </w:r>
            <w:r w:rsidR="00A35120">
              <w:rPr>
                <w:rFonts w:eastAsia="Calibri"/>
                <w:vertAlign w:val="superscript"/>
              </w:rPr>
              <w:t>1</w:t>
            </w:r>
            <w:r w:rsidRPr="73A18EB3">
              <w:rPr>
                <w:rFonts w:eastAsia="Calibri"/>
              </w:rPr>
              <w:t xml:space="preserve">. </w:t>
            </w:r>
          </w:p>
          <w:p w14:paraId="6A17120F" w14:textId="6FA30D2C" w:rsidR="004872FE" w:rsidRPr="00EB4CEF" w:rsidRDefault="004872FE">
            <w:pPr>
              <w:pStyle w:val="Tablelistbullet"/>
              <w:rPr>
                <w:rFonts w:eastAsia="Calibri"/>
              </w:rPr>
            </w:pPr>
            <w:r w:rsidRPr="00EB4CEF">
              <w:rPr>
                <w:rFonts w:eastAsia="Calibri"/>
              </w:rPr>
              <w:t xml:space="preserve">Attendance at a </w:t>
            </w:r>
            <w:r>
              <w:rPr>
                <w:rFonts w:eastAsia="Calibri"/>
              </w:rPr>
              <w:t xml:space="preserve">higher risk social setting or situation </w:t>
            </w:r>
            <w:r w:rsidR="006869B2">
              <w:rPr>
                <w:rFonts w:eastAsia="Calibri"/>
              </w:rPr>
              <w:fldChar w:fldCharType="begin"/>
            </w:r>
            <w:r w:rsidR="00E513BA">
              <w:rPr>
                <w:rFonts w:eastAsia="Calibri"/>
              </w:rPr>
              <w:instrText xml:space="preserve"> ADDIN ZOTERO_ITEM CSL_CITATION {"citationID":"OsZjSPsI","properties":{"formattedCitation":"(79)","plainCitation":"(79)","noteIndex":0},"citationItems":[{"id":149,"uris":["http://zotero.org/users/local/eE57gvz8/items/3JGGVDHJ"],"itemData":{"id":149,"type":"webpage","title":"About Mpox","URL":"https://www.cdc.gov/mpox/about/?CDC_AAref_Val=https://www.cdc.gov/poxvirus/mpox/about/index.html","author":[{"family":"Centers for Disease Control and Prevention","given":""}]}}],"schema":"https://github.com/citation-style-language/schema/raw/master/csl-citation.json"} </w:instrText>
            </w:r>
            <w:r w:rsidR="006869B2">
              <w:rPr>
                <w:rFonts w:eastAsia="Calibri"/>
              </w:rPr>
              <w:fldChar w:fldCharType="separate"/>
            </w:r>
            <w:r w:rsidR="00E513BA" w:rsidRPr="00E513BA">
              <w:rPr>
                <w:rFonts w:eastAsia="Calibri" w:cs="Arial"/>
              </w:rPr>
              <w:t>(79)</w:t>
            </w:r>
            <w:r w:rsidR="006869B2">
              <w:rPr>
                <w:rFonts w:eastAsia="Calibri"/>
              </w:rPr>
              <w:fldChar w:fldCharType="end"/>
            </w:r>
            <w:r w:rsidRPr="00EB4CEF">
              <w:rPr>
                <w:rFonts w:eastAsia="Calibri"/>
              </w:rPr>
              <w:t xml:space="preserve"> when an mpox case attended during their infectious period</w:t>
            </w:r>
            <w:r w:rsidR="00846E65">
              <w:rPr>
                <w:rFonts w:eastAsia="Calibri"/>
                <w:vertAlign w:val="superscript"/>
              </w:rPr>
              <w:t>2</w:t>
            </w:r>
            <w:r w:rsidRPr="00EB4CEF">
              <w:rPr>
                <w:rFonts w:eastAsia="Calibri"/>
              </w:rPr>
              <w:t>.</w:t>
            </w:r>
          </w:p>
          <w:p w14:paraId="59C620A1" w14:textId="186FF1E4" w:rsidR="007D0BA7" w:rsidRPr="00EB4CEF" w:rsidRDefault="007D0BA7">
            <w:pPr>
              <w:pStyle w:val="Tablelistbullet"/>
              <w:rPr>
                <w:rFonts w:eastAsia="Calibri"/>
              </w:rPr>
            </w:pPr>
            <w:r>
              <w:rPr>
                <w:rFonts w:eastAsia="Calibri"/>
              </w:rPr>
              <w:t>Household contacts</w:t>
            </w:r>
            <w:r w:rsidR="00F45D2E">
              <w:rPr>
                <w:rFonts w:eastAsia="Calibri"/>
              </w:rPr>
              <w:t>, where the case has not covered their lesions while being in communal areas</w:t>
            </w:r>
            <w:r w:rsidR="00891054">
              <w:rPr>
                <w:rFonts w:eastAsia="Calibri"/>
              </w:rPr>
              <w:t>.</w:t>
            </w:r>
          </w:p>
          <w:bookmarkEnd w:id="50"/>
          <w:p w14:paraId="727FBF38" w14:textId="018F1113" w:rsidR="004872FE" w:rsidRPr="000D78AF" w:rsidRDefault="004872FE" w:rsidP="001319EB">
            <w:pPr>
              <w:pStyle w:val="Tablelistbullet"/>
              <w:numPr>
                <w:ilvl w:val="0"/>
                <w:numId w:val="0"/>
              </w:numPr>
            </w:pPr>
          </w:p>
        </w:tc>
      </w:tr>
    </w:tbl>
    <w:p w14:paraId="3A87B4AC" w14:textId="4B71B16B" w:rsidR="0086760A" w:rsidRPr="00A0220E" w:rsidRDefault="0086760A" w:rsidP="0086760A">
      <w:pPr>
        <w:pStyle w:val="Paragraphtext"/>
        <w:rPr>
          <w:sz w:val="20"/>
          <w:szCs w:val="20"/>
          <w:u w:val="single"/>
        </w:rPr>
      </w:pPr>
      <w:r w:rsidRPr="00A0220E">
        <w:rPr>
          <w:sz w:val="20"/>
          <w:szCs w:val="20"/>
          <w:u w:val="single"/>
        </w:rPr>
        <w:lastRenderedPageBreak/>
        <w:t>Notes:</w:t>
      </w:r>
    </w:p>
    <w:p w14:paraId="245D354F" w14:textId="61477D0C" w:rsidR="0086760A" w:rsidRPr="00A0220E" w:rsidRDefault="000D3456" w:rsidP="5FCB24F1">
      <w:pPr>
        <w:pStyle w:val="Paragraphtext"/>
        <w:rPr>
          <w:rFonts w:eastAsia="Arial"/>
          <w:b/>
          <w:bCs/>
          <w:sz w:val="18"/>
          <w:szCs w:val="18"/>
        </w:rPr>
      </w:pPr>
      <w:r w:rsidRPr="5FCB24F1">
        <w:rPr>
          <w:rFonts w:eastAsia="Arial"/>
          <w:sz w:val="18"/>
          <w:szCs w:val="18"/>
          <w:vertAlign w:val="superscript"/>
        </w:rPr>
        <w:t>1</w:t>
      </w:r>
      <w:r w:rsidR="0086760A" w:rsidRPr="5FCB24F1">
        <w:rPr>
          <w:rFonts w:eastAsia="Arial"/>
          <w:sz w:val="18"/>
          <w:szCs w:val="18"/>
          <w:vertAlign w:val="superscript"/>
        </w:rPr>
        <w:t xml:space="preserve"> </w:t>
      </w:r>
      <w:r w:rsidR="0086760A" w:rsidRPr="5FCB24F1">
        <w:rPr>
          <w:rFonts w:eastAsia="Arial"/>
          <w:b/>
          <w:bCs/>
          <w:sz w:val="18"/>
          <w:szCs w:val="18"/>
        </w:rPr>
        <w:t xml:space="preserve">Appropriate PPE </w:t>
      </w:r>
      <w:r w:rsidR="0086760A" w:rsidRPr="5FCB24F1">
        <w:rPr>
          <w:rFonts w:eastAsia="Arial"/>
          <w:sz w:val="18"/>
          <w:szCs w:val="18"/>
        </w:rPr>
        <w:t>as determined by the PHU based on a risk assessment including the nature of contact, likely transmission pathway/s and setting type, noting the minimum standard</w:t>
      </w:r>
      <w:r w:rsidR="0086760A" w:rsidRPr="5FCB24F1">
        <w:rPr>
          <w:rFonts w:eastAsia="Arial"/>
          <w:b/>
          <w:bCs/>
          <w:sz w:val="18"/>
          <w:szCs w:val="18"/>
        </w:rPr>
        <w:t xml:space="preserve"> </w:t>
      </w:r>
      <w:r w:rsidR="0086760A" w:rsidRPr="5FCB24F1">
        <w:rPr>
          <w:rFonts w:eastAsia="Arial"/>
          <w:sz w:val="18"/>
          <w:szCs w:val="18"/>
        </w:rPr>
        <w:t xml:space="preserve">defined in </w:t>
      </w:r>
      <w:r w:rsidR="0086760A" w:rsidRPr="5FCB24F1">
        <w:rPr>
          <w:rStyle w:val="Hyperlink"/>
          <w:rFonts w:eastAsia="Arial"/>
          <w:sz w:val="18"/>
          <w:szCs w:val="18"/>
        </w:rPr>
        <w:t>Case management</w:t>
      </w:r>
      <w:r w:rsidR="0086760A" w:rsidRPr="5FCB24F1">
        <w:rPr>
          <w:rFonts w:eastAsia="Arial"/>
          <w:sz w:val="18"/>
          <w:szCs w:val="18"/>
        </w:rPr>
        <w:t>.</w:t>
      </w:r>
      <w:r w:rsidR="002540CC" w:rsidRPr="5FCB24F1">
        <w:rPr>
          <w:rFonts w:eastAsia="Arial"/>
          <w:sz w:val="18"/>
          <w:szCs w:val="18"/>
        </w:rPr>
        <w:t xml:space="preserve"> Refer to jurisdictional and local </w:t>
      </w:r>
      <w:r w:rsidR="00625DF0" w:rsidRPr="5FCB24F1">
        <w:rPr>
          <w:rFonts w:eastAsia="Arial"/>
          <w:sz w:val="18"/>
          <w:szCs w:val="18"/>
        </w:rPr>
        <w:t>guidelines/poli</w:t>
      </w:r>
      <w:r w:rsidR="518FBE47" w:rsidRPr="5FCB24F1">
        <w:rPr>
          <w:rFonts w:eastAsia="Arial"/>
          <w:sz w:val="18"/>
          <w:szCs w:val="18"/>
        </w:rPr>
        <w:t>ci</w:t>
      </w:r>
      <w:r w:rsidR="00625DF0" w:rsidRPr="5FCB24F1">
        <w:rPr>
          <w:rFonts w:eastAsia="Arial"/>
          <w:sz w:val="18"/>
          <w:szCs w:val="18"/>
        </w:rPr>
        <w:t>es.</w:t>
      </w:r>
    </w:p>
    <w:p w14:paraId="26D2E09C" w14:textId="7943098D" w:rsidR="0086760A" w:rsidRPr="00A0220E" w:rsidRDefault="000D3456" w:rsidP="0086760A">
      <w:pPr>
        <w:pStyle w:val="Paragraphtext"/>
        <w:rPr>
          <w:rFonts w:eastAsia="Arial"/>
          <w:sz w:val="18"/>
          <w:szCs w:val="18"/>
        </w:rPr>
      </w:pPr>
      <w:r w:rsidRPr="00A0220E">
        <w:rPr>
          <w:rFonts w:eastAsia="Arial"/>
          <w:sz w:val="18"/>
          <w:szCs w:val="18"/>
          <w:vertAlign w:val="superscript"/>
        </w:rPr>
        <w:t>2</w:t>
      </w:r>
      <w:r w:rsidR="00846E65" w:rsidRPr="00A0220E">
        <w:rPr>
          <w:rFonts w:eastAsia="Arial"/>
          <w:sz w:val="18"/>
          <w:szCs w:val="18"/>
          <w:vertAlign w:val="superscript"/>
        </w:rPr>
        <w:t xml:space="preserve"> </w:t>
      </w:r>
      <w:r w:rsidR="0086760A" w:rsidRPr="00A0220E">
        <w:rPr>
          <w:rFonts w:eastAsia="Arial"/>
          <w:b/>
          <w:sz w:val="18"/>
          <w:szCs w:val="18"/>
        </w:rPr>
        <w:t xml:space="preserve">A higher risk social setting or situation </w:t>
      </w:r>
      <w:r w:rsidR="0086760A" w:rsidRPr="00A0220E">
        <w:rPr>
          <w:rFonts w:eastAsia="Arial"/>
          <w:sz w:val="18"/>
          <w:szCs w:val="18"/>
        </w:rPr>
        <w:t xml:space="preserve">constitutes those settings where the nature of interaction may pose some risk of transmission (e.g. raves, festivals, and other mass gatherings where there is likely to be prolonged close contact). A risk assessment should consider the case’s symptoms and location of lesions. This should be limited to identifiable social contacts unless broader communications for the venue </w:t>
      </w:r>
      <w:proofErr w:type="gramStart"/>
      <w:r w:rsidR="0086760A" w:rsidRPr="00A0220E">
        <w:rPr>
          <w:rFonts w:eastAsia="Arial"/>
          <w:sz w:val="18"/>
          <w:szCs w:val="18"/>
        </w:rPr>
        <w:t>is</w:t>
      </w:r>
      <w:proofErr w:type="gramEnd"/>
      <w:r w:rsidR="0086760A" w:rsidRPr="00A0220E">
        <w:rPr>
          <w:rFonts w:eastAsia="Arial"/>
          <w:sz w:val="18"/>
          <w:szCs w:val="18"/>
        </w:rPr>
        <w:t xml:space="preserve"> considered necessary by the PHU.</w:t>
      </w:r>
    </w:p>
    <w:p w14:paraId="5D7F6CCC" w14:textId="0407836E" w:rsidR="00147FA8" w:rsidRDefault="00147FA8" w:rsidP="00147FA8">
      <w:pPr>
        <w:pStyle w:val="Heading1"/>
      </w:pPr>
      <w:bookmarkStart w:id="51" w:name="_Contact_management"/>
      <w:bookmarkStart w:id="52" w:name="_Toc208503880"/>
      <w:bookmarkStart w:id="53" w:name="_Toc187068589"/>
      <w:bookmarkStart w:id="54" w:name="_Toc187068591"/>
      <w:bookmarkEnd w:id="49"/>
      <w:bookmarkEnd w:id="51"/>
      <w:r>
        <w:lastRenderedPageBreak/>
        <w:t>Contact management</w:t>
      </w:r>
      <w:bookmarkEnd w:id="52"/>
    </w:p>
    <w:p w14:paraId="0D29331D" w14:textId="65DFA5F0" w:rsidR="0010677C" w:rsidRPr="00CD1BE8" w:rsidRDefault="0010677C" w:rsidP="0010677C">
      <w:bookmarkStart w:id="55" w:name="_Toc187068586"/>
      <w:r>
        <w:t>PHUs should advise contacts to</w:t>
      </w:r>
      <w:r w:rsidRPr="00CD1BE8">
        <w:t xml:space="preserve"> </w:t>
      </w:r>
      <w:r w:rsidRPr="0059703D">
        <w:rPr>
          <w:b/>
          <w:bCs/>
        </w:rPr>
        <w:t>monitor</w:t>
      </w:r>
      <w:r w:rsidRPr="0059703D">
        <w:rPr>
          <w:b/>
        </w:rPr>
        <w:t xml:space="preserve"> </w:t>
      </w:r>
      <w:r w:rsidRPr="00CD1BE8">
        <w:t>for signs and symptoms of mpox for 21 days after the date of their last exposure</w:t>
      </w:r>
      <w:r w:rsidRPr="552DFC98">
        <w:t xml:space="preserve"> to the case.</w:t>
      </w:r>
      <w:r w:rsidRPr="00CD1BE8">
        <w:t xml:space="preserve"> All contacts should be encouraged to practise good hand hygiene and respiratory etiquette.</w:t>
      </w:r>
    </w:p>
    <w:p w14:paraId="0215AA2F" w14:textId="4B83A15B" w:rsidR="0010677C" w:rsidRPr="00A02ABC" w:rsidRDefault="0010677C" w:rsidP="000576F4">
      <w:pPr>
        <w:pStyle w:val="HeadingTABLE"/>
        <w:numPr>
          <w:ilvl w:val="0"/>
          <w:numId w:val="0"/>
        </w:numPr>
      </w:pPr>
      <w:bookmarkStart w:id="56" w:name="_Toc179789933"/>
      <w:r w:rsidRPr="00A02ABC">
        <w:rPr>
          <w:rFonts w:eastAsia="Calibri" w:cs="Arial"/>
        </w:rPr>
        <w:t>Management of mpox contacts</w:t>
      </w:r>
      <w:bookmarkEnd w:id="56"/>
    </w:p>
    <w:tbl>
      <w:tblPr>
        <w:tblStyle w:val="TableGrid"/>
        <w:tblW w:w="9214" w:type="dxa"/>
        <w:tblLayout w:type="fixed"/>
        <w:tblLook w:val="04A0" w:firstRow="1" w:lastRow="0" w:firstColumn="1" w:lastColumn="0" w:noHBand="0" w:noVBand="1"/>
      </w:tblPr>
      <w:tblGrid>
        <w:gridCol w:w="1276"/>
        <w:gridCol w:w="7938"/>
      </w:tblGrid>
      <w:tr w:rsidR="003C7918" w:rsidRPr="00A767A2" w14:paraId="58FDDC7C" w14:textId="77777777" w:rsidTr="007125F7">
        <w:trPr>
          <w:cnfStyle w:val="100000000000" w:firstRow="1" w:lastRow="0" w:firstColumn="0" w:lastColumn="0" w:oddVBand="0" w:evenVBand="0" w:oddHBand="0" w:evenHBand="0" w:firstRowFirstColumn="0" w:firstRowLastColumn="0" w:lastRowFirstColumn="0" w:lastRowLastColumn="0"/>
          <w:trHeight w:val="545"/>
        </w:trPr>
        <w:tc>
          <w:tcPr>
            <w:tcW w:w="1276" w:type="dxa"/>
            <w:vAlign w:val="top"/>
          </w:tcPr>
          <w:p w14:paraId="142E77B6" w14:textId="77777777" w:rsidR="0010677C" w:rsidRPr="00F03F15" w:rsidRDefault="0010677C">
            <w:r w:rsidRPr="00F03F15">
              <w:rPr>
                <w:rFonts w:eastAsia="Calibri" w:cs="Arial"/>
                <w:b/>
              </w:rPr>
              <w:t>Type of contact</w:t>
            </w:r>
          </w:p>
        </w:tc>
        <w:tc>
          <w:tcPr>
            <w:tcW w:w="7938" w:type="dxa"/>
            <w:vAlign w:val="top"/>
          </w:tcPr>
          <w:p w14:paraId="55B34228" w14:textId="77777777" w:rsidR="0010677C" w:rsidRPr="00F03F15" w:rsidRDefault="0010677C">
            <w:r w:rsidRPr="00F03F15">
              <w:rPr>
                <w:rFonts w:eastAsia="Calibri" w:cs="Arial"/>
                <w:b/>
              </w:rPr>
              <w:t>Recommended contact management</w:t>
            </w:r>
          </w:p>
        </w:tc>
      </w:tr>
      <w:tr w:rsidR="0010677C" w:rsidRPr="00A767A2" w14:paraId="3DE3C637" w14:textId="77777777" w:rsidTr="007125F7">
        <w:trPr>
          <w:trHeight w:val="545"/>
        </w:trPr>
        <w:tc>
          <w:tcPr>
            <w:tcW w:w="1276" w:type="dxa"/>
            <w:vAlign w:val="top"/>
          </w:tcPr>
          <w:p w14:paraId="1E0066BA" w14:textId="77777777" w:rsidR="0010677C" w:rsidRPr="00A02ABC" w:rsidRDefault="0010677C">
            <w:pPr>
              <w:rPr>
                <w:rFonts w:eastAsia="Calibri" w:cs="Arial"/>
                <w:b/>
                <w:color w:val="000000" w:themeColor="text1"/>
                <w:sz w:val="22"/>
                <w:szCs w:val="22"/>
              </w:rPr>
            </w:pPr>
            <w:r w:rsidRPr="00A02ABC">
              <w:rPr>
                <w:rFonts w:eastAsia="Calibri" w:cs="Arial"/>
                <w:b/>
                <w:color w:val="000000" w:themeColor="text1"/>
                <w:sz w:val="22"/>
                <w:szCs w:val="22"/>
              </w:rPr>
              <w:t>High</w:t>
            </w:r>
            <w:r>
              <w:rPr>
                <w:rFonts w:eastAsia="Calibri" w:cs="Arial"/>
                <w:b/>
                <w:color w:val="000000" w:themeColor="text1"/>
                <w:sz w:val="22"/>
                <w:szCs w:val="22"/>
              </w:rPr>
              <w:t xml:space="preserve"> </w:t>
            </w:r>
            <w:r w:rsidRPr="00A02ABC">
              <w:rPr>
                <w:rFonts w:eastAsia="Calibri" w:cs="Arial"/>
                <w:b/>
                <w:color w:val="000000" w:themeColor="text1"/>
                <w:sz w:val="22"/>
                <w:szCs w:val="22"/>
              </w:rPr>
              <w:t>risk</w:t>
            </w:r>
          </w:p>
          <w:p w14:paraId="1071B3B5" w14:textId="77777777" w:rsidR="0010677C" w:rsidRPr="00F03F15" w:rsidRDefault="0010677C">
            <w:pPr>
              <w:rPr>
                <w:rFonts w:eastAsia="Calibri" w:cs="Arial"/>
                <w:b/>
              </w:rPr>
            </w:pPr>
          </w:p>
        </w:tc>
        <w:tc>
          <w:tcPr>
            <w:tcW w:w="7938" w:type="dxa"/>
            <w:vAlign w:val="top"/>
          </w:tcPr>
          <w:p w14:paraId="7507DAD3" w14:textId="19894F49" w:rsidR="0010677C" w:rsidRPr="00A02ABC" w:rsidRDefault="0010677C">
            <w:pPr>
              <w:rPr>
                <w:rFonts w:eastAsia="Calibri" w:cs="Arial"/>
                <w:b/>
                <w:bCs/>
                <w:color w:val="000000" w:themeColor="text1"/>
                <w:sz w:val="22"/>
                <w:szCs w:val="22"/>
                <w:u w:val="single"/>
              </w:rPr>
            </w:pPr>
            <w:r w:rsidRPr="00A02ABC">
              <w:rPr>
                <w:rFonts w:eastAsia="Calibri" w:cs="Arial"/>
                <w:b/>
                <w:bCs/>
                <w:color w:val="000000" w:themeColor="text1"/>
                <w:sz w:val="22"/>
                <w:szCs w:val="22"/>
                <w:u w:val="single"/>
              </w:rPr>
              <w:t>Surveillance:</w:t>
            </w:r>
            <w:r>
              <w:rPr>
                <w:rFonts w:eastAsia="Calibri" w:cs="Arial"/>
                <w:b/>
                <w:bCs/>
                <w:color w:val="000000" w:themeColor="text1"/>
                <w:sz w:val="22"/>
                <w:szCs w:val="22"/>
              </w:rPr>
              <w:t xml:space="preserve"> </w:t>
            </w:r>
            <w:r w:rsidRPr="31856F79">
              <w:rPr>
                <w:rFonts w:eastAsia="Calibri" w:cs="Arial"/>
                <w:color w:val="000000" w:themeColor="text1"/>
                <w:sz w:val="22"/>
                <w:szCs w:val="22"/>
              </w:rPr>
              <w:t>A</w:t>
            </w:r>
            <w:r w:rsidRPr="3DDF690D">
              <w:rPr>
                <w:rFonts w:eastAsia="Calibri" w:cs="Arial"/>
                <w:color w:val="000000" w:themeColor="text1"/>
                <w:sz w:val="22"/>
                <w:szCs w:val="22"/>
              </w:rPr>
              <w:t>ctive self</w:t>
            </w:r>
            <w:r>
              <w:rPr>
                <w:rFonts w:eastAsia="Calibri" w:cs="Arial"/>
                <w:color w:val="000000" w:themeColor="text1"/>
                <w:sz w:val="22"/>
                <w:szCs w:val="22"/>
              </w:rPr>
              <w:t>-</w:t>
            </w:r>
            <w:r w:rsidRPr="20AA8A4D">
              <w:rPr>
                <w:rFonts w:eastAsia="Calibri" w:cs="Arial"/>
                <w:color w:val="000000" w:themeColor="text1"/>
                <w:sz w:val="22"/>
                <w:szCs w:val="22"/>
              </w:rPr>
              <w:t>monitoring</w:t>
            </w:r>
            <w:r w:rsidRPr="00A767A2">
              <w:rPr>
                <w:rFonts w:eastAsia="Calibri" w:cs="Arial"/>
                <w:color w:val="000000" w:themeColor="text1"/>
                <w:sz w:val="22"/>
                <w:szCs w:val="22"/>
                <w:vertAlign w:val="superscript"/>
              </w:rPr>
              <w:t>1</w:t>
            </w:r>
            <w:r w:rsidR="004714A3">
              <w:rPr>
                <w:rFonts w:eastAsia="Calibri" w:cs="Arial"/>
                <w:color w:val="000000" w:themeColor="text1"/>
                <w:sz w:val="22"/>
                <w:szCs w:val="22"/>
              </w:rPr>
              <w:t>.</w:t>
            </w:r>
            <w:r w:rsidRPr="00A767A2">
              <w:rPr>
                <w:rFonts w:eastAsia="Calibri" w:cs="Arial"/>
                <w:color w:val="000000" w:themeColor="text1"/>
                <w:sz w:val="22"/>
                <w:szCs w:val="22"/>
              </w:rPr>
              <w:t xml:space="preserve"> </w:t>
            </w:r>
          </w:p>
          <w:p w14:paraId="4962DA12" w14:textId="0C4B400C" w:rsidR="0010677C" w:rsidRPr="00A02ABC" w:rsidRDefault="0010677C">
            <w:pPr>
              <w:rPr>
                <w:rFonts w:eastAsia="Calibri"/>
              </w:rPr>
            </w:pPr>
            <w:bookmarkStart w:id="57" w:name="_Hlk121495766"/>
            <w:r w:rsidRPr="00A02ABC">
              <w:rPr>
                <w:rFonts w:eastAsia="Calibri" w:cs="Arial"/>
                <w:b/>
                <w:bCs/>
                <w:color w:val="000000" w:themeColor="text1"/>
                <w:sz w:val="22"/>
                <w:szCs w:val="22"/>
                <w:u w:val="single"/>
              </w:rPr>
              <w:t>Post</w:t>
            </w:r>
            <w:r w:rsidR="00E410EE">
              <w:rPr>
                <w:rFonts w:eastAsia="Calibri" w:cs="Arial"/>
                <w:b/>
                <w:bCs/>
                <w:color w:val="000000" w:themeColor="text1"/>
                <w:sz w:val="22"/>
                <w:szCs w:val="22"/>
                <w:u w:val="single"/>
              </w:rPr>
              <w:t xml:space="preserve"> </w:t>
            </w:r>
            <w:r w:rsidRPr="00A02ABC">
              <w:rPr>
                <w:rFonts w:eastAsia="Calibri" w:cs="Arial"/>
                <w:b/>
                <w:bCs/>
                <w:color w:val="000000" w:themeColor="text1"/>
                <w:sz w:val="22"/>
                <w:szCs w:val="22"/>
                <w:u w:val="single"/>
              </w:rPr>
              <w:t xml:space="preserve">exposure </w:t>
            </w:r>
            <w:bookmarkEnd w:id="57"/>
            <w:r w:rsidR="00960994">
              <w:rPr>
                <w:rFonts w:eastAsia="Calibri" w:cs="Arial"/>
                <w:b/>
                <w:bCs/>
                <w:color w:val="000000" w:themeColor="text1"/>
                <w:sz w:val="22"/>
                <w:szCs w:val="22"/>
                <w:u w:val="single"/>
              </w:rPr>
              <w:t>prophylaxis</w:t>
            </w:r>
            <w:r w:rsidR="00E410EE">
              <w:rPr>
                <w:rFonts w:eastAsia="Calibri" w:cs="Arial"/>
                <w:b/>
                <w:bCs/>
                <w:color w:val="000000" w:themeColor="text1"/>
                <w:sz w:val="22"/>
                <w:szCs w:val="22"/>
                <w:u w:val="single"/>
              </w:rPr>
              <w:t xml:space="preserve"> (PEP)</w:t>
            </w:r>
            <w:r w:rsidRPr="00A02ABC">
              <w:rPr>
                <w:rFonts w:eastAsia="Calibri" w:cs="Arial"/>
                <w:b/>
                <w:bCs/>
                <w:color w:val="000000" w:themeColor="text1"/>
                <w:sz w:val="22"/>
                <w:szCs w:val="22"/>
                <w:u w:val="single"/>
              </w:rPr>
              <w:t xml:space="preserve"> administration</w:t>
            </w:r>
            <w:r w:rsidRPr="00A02ABC">
              <w:rPr>
                <w:rFonts w:eastAsia="Calibri" w:cs="Arial"/>
                <w:b/>
                <w:bCs/>
                <w:color w:val="000000" w:themeColor="text1"/>
                <w:sz w:val="22"/>
                <w:szCs w:val="22"/>
                <w:u w:val="single"/>
                <w:vertAlign w:val="superscript"/>
              </w:rPr>
              <w:t>2</w:t>
            </w:r>
            <w:r w:rsidRPr="00A02ABC">
              <w:rPr>
                <w:rFonts w:eastAsia="Calibri" w:cs="Arial"/>
                <w:b/>
                <w:bCs/>
                <w:color w:val="000000" w:themeColor="text1"/>
                <w:sz w:val="22"/>
                <w:szCs w:val="22"/>
                <w:u w:val="single"/>
              </w:rPr>
              <w:t>:</w:t>
            </w:r>
            <w:r w:rsidRPr="6D48FDBA">
              <w:rPr>
                <w:rFonts w:eastAsia="Calibri" w:cs="Arial"/>
                <w:b/>
                <w:bCs/>
                <w:color w:val="000000" w:themeColor="text1"/>
                <w:sz w:val="22"/>
                <w:szCs w:val="22"/>
              </w:rPr>
              <w:t xml:space="preserve"> </w:t>
            </w:r>
            <w:r w:rsidRPr="005D13F4">
              <w:rPr>
                <w:rFonts w:eastAsia="Calibri"/>
                <w:sz w:val="22"/>
                <w:szCs w:val="22"/>
              </w:rPr>
              <w:t xml:space="preserve">Vaccination should be offered </w:t>
            </w:r>
            <w:r w:rsidRPr="00A767A2">
              <w:rPr>
                <w:rFonts w:eastAsia="Calibri"/>
                <w:sz w:val="22"/>
                <w:szCs w:val="22"/>
              </w:rPr>
              <w:t xml:space="preserve">if not fully </w:t>
            </w:r>
            <w:r w:rsidRPr="00457691">
              <w:rPr>
                <w:rFonts w:eastAsia="Calibri"/>
                <w:sz w:val="22"/>
                <w:szCs w:val="22"/>
              </w:rPr>
              <w:t xml:space="preserve">vaccinated. See </w:t>
            </w:r>
            <w:r w:rsidR="00147A4C">
              <w:rPr>
                <w:rFonts w:eastAsia="Calibri"/>
                <w:sz w:val="22"/>
                <w:szCs w:val="22"/>
              </w:rPr>
              <w:t xml:space="preserve">the </w:t>
            </w:r>
            <w:hyperlink r:id="rId28" w:anchor="recommendations">
              <w:r w:rsidRPr="00457691">
                <w:rPr>
                  <w:rStyle w:val="Hyperlink"/>
                  <w:rFonts w:eastAsia="Calibri"/>
                  <w:sz w:val="22"/>
                  <w:szCs w:val="22"/>
                </w:rPr>
                <w:t>Australian Immunisation Handbook</w:t>
              </w:r>
            </w:hyperlink>
            <w:r w:rsidR="002825BB" w:rsidRPr="001D571E">
              <w:rPr>
                <w:sz w:val="22"/>
                <w:szCs w:val="22"/>
              </w:rPr>
              <w:t xml:space="preserve">. </w:t>
            </w:r>
            <w:r w:rsidR="004C08D8">
              <w:rPr>
                <w:sz w:val="22"/>
                <w:szCs w:val="22"/>
              </w:rPr>
              <w:t xml:space="preserve">Antiviral PEP may be considered </w:t>
            </w:r>
            <w:r w:rsidR="00D34C12">
              <w:rPr>
                <w:sz w:val="22"/>
                <w:szCs w:val="22"/>
              </w:rPr>
              <w:t xml:space="preserve">under </w:t>
            </w:r>
            <w:r w:rsidR="000844B4">
              <w:rPr>
                <w:sz w:val="22"/>
                <w:szCs w:val="22"/>
              </w:rPr>
              <w:t>specified circumstances</w:t>
            </w:r>
            <w:r w:rsidR="004C08D8">
              <w:rPr>
                <w:sz w:val="22"/>
                <w:szCs w:val="22"/>
              </w:rPr>
              <w:t>.</w:t>
            </w:r>
            <w:r w:rsidR="004C08D8" w:rsidRPr="001D571E">
              <w:rPr>
                <w:sz w:val="22"/>
                <w:szCs w:val="22"/>
              </w:rPr>
              <w:t xml:space="preserve"> </w:t>
            </w:r>
            <w:r w:rsidR="002825BB" w:rsidRPr="001D571E">
              <w:rPr>
                <w:sz w:val="22"/>
                <w:szCs w:val="22"/>
              </w:rPr>
              <w:t>See</w:t>
            </w:r>
            <w:r w:rsidR="002F7F6F" w:rsidRPr="00457691">
              <w:rPr>
                <w:rFonts w:eastAsia="Calibri"/>
                <w:sz w:val="22"/>
                <w:szCs w:val="22"/>
              </w:rPr>
              <w:t xml:space="preserve"> </w:t>
            </w:r>
            <w:r w:rsidR="00147A4C">
              <w:rPr>
                <w:rFonts w:eastAsia="Calibri"/>
                <w:sz w:val="22"/>
                <w:szCs w:val="22"/>
              </w:rPr>
              <w:t xml:space="preserve">the </w:t>
            </w:r>
            <w:hyperlink r:id="rId29">
              <w:r w:rsidR="002F7F6F" w:rsidRPr="00457691">
                <w:rPr>
                  <w:rStyle w:val="Hyperlink"/>
                  <w:rFonts w:eastAsia="Calibri" w:cstheme="minorBidi"/>
                  <w:sz w:val="22"/>
                  <w:szCs w:val="22"/>
                  <w:lang w:eastAsia="en-US"/>
                </w:rPr>
                <w:t>Mpox Treatment Guidelines</w:t>
              </w:r>
            </w:hyperlink>
            <w:r w:rsidR="002F7F6F" w:rsidRPr="00457691">
              <w:rPr>
                <w:rFonts w:eastAsia="Calibri"/>
                <w:sz w:val="22"/>
                <w:szCs w:val="22"/>
              </w:rPr>
              <w:t>.</w:t>
            </w:r>
          </w:p>
          <w:p w14:paraId="7054C378" w14:textId="4FC88B08" w:rsidR="0010677C" w:rsidRPr="005D13F4" w:rsidRDefault="0010677C">
            <w:pPr>
              <w:rPr>
                <w:rFonts w:eastAsia="Calibri" w:cs="Arial"/>
                <w:color w:val="000000" w:themeColor="text1"/>
                <w:sz w:val="22"/>
                <w:szCs w:val="22"/>
              </w:rPr>
            </w:pPr>
            <w:r>
              <w:rPr>
                <w:rFonts w:eastAsia="Calibri" w:cs="Arial"/>
                <w:b/>
                <w:bCs/>
                <w:color w:val="000000" w:themeColor="text1"/>
                <w:sz w:val="22"/>
                <w:szCs w:val="22"/>
                <w:u w:val="single"/>
              </w:rPr>
              <w:t>Testing priority</w:t>
            </w:r>
            <w:r>
              <w:rPr>
                <w:rFonts w:eastAsia="Calibri" w:cs="Arial"/>
                <w:color w:val="000000" w:themeColor="text1"/>
                <w:sz w:val="22"/>
                <w:szCs w:val="22"/>
                <w:u w:val="single"/>
              </w:rPr>
              <w:t>:</w:t>
            </w:r>
            <w:r w:rsidRPr="1BD0632C">
              <w:rPr>
                <w:rFonts w:eastAsia="Calibri" w:cs="Arial"/>
                <w:color w:val="000000" w:themeColor="text1"/>
                <w:sz w:val="22"/>
                <w:szCs w:val="22"/>
              </w:rPr>
              <w:t xml:space="preserve"> </w:t>
            </w:r>
            <w:r w:rsidRPr="005D13F4">
              <w:rPr>
                <w:rFonts w:eastAsia="Calibri" w:cs="Arial"/>
                <w:color w:val="000000" w:themeColor="text1"/>
                <w:sz w:val="22"/>
                <w:szCs w:val="22"/>
              </w:rPr>
              <w:t>Urgent if symptoms develop</w:t>
            </w:r>
            <w:r w:rsidR="007B7DCB">
              <w:rPr>
                <w:rFonts w:eastAsia="Calibri" w:cs="Arial"/>
                <w:color w:val="000000" w:themeColor="text1"/>
                <w:sz w:val="22"/>
                <w:szCs w:val="22"/>
                <w:vertAlign w:val="superscript"/>
              </w:rPr>
              <w:t>3</w:t>
            </w:r>
            <w:r w:rsidRPr="005D13F4">
              <w:rPr>
                <w:rFonts w:eastAsia="Calibri" w:cs="Arial"/>
                <w:color w:val="000000" w:themeColor="text1"/>
                <w:sz w:val="22"/>
                <w:szCs w:val="22"/>
              </w:rPr>
              <w:t>.</w:t>
            </w:r>
            <w:r w:rsidRPr="1BD0632C">
              <w:rPr>
                <w:rFonts w:eastAsia="Calibri" w:cs="Arial"/>
                <w:color w:val="000000" w:themeColor="text1"/>
                <w:sz w:val="22"/>
                <w:szCs w:val="22"/>
              </w:rPr>
              <w:t xml:space="preserve"> </w:t>
            </w:r>
          </w:p>
          <w:p w14:paraId="7EDBD81D" w14:textId="77777777" w:rsidR="0010677C" w:rsidRPr="00A02ABC" w:rsidRDefault="0010677C">
            <w:pPr>
              <w:rPr>
                <w:rFonts w:eastAsia="Calibri" w:cs="Arial"/>
                <w:b/>
                <w:bCs/>
                <w:color w:val="000000" w:themeColor="text1"/>
                <w:sz w:val="22"/>
                <w:szCs w:val="22"/>
                <w:u w:val="single"/>
              </w:rPr>
            </w:pPr>
            <w:r w:rsidRPr="00A02ABC">
              <w:rPr>
                <w:rFonts w:eastAsia="Calibri" w:cs="Arial"/>
                <w:b/>
                <w:bCs/>
                <w:color w:val="000000" w:themeColor="text1"/>
                <w:sz w:val="22"/>
                <w:szCs w:val="22"/>
                <w:u w:val="single"/>
              </w:rPr>
              <w:t>Additional recommendations:</w:t>
            </w:r>
          </w:p>
          <w:p w14:paraId="52FEC4C0" w14:textId="5D7442F9" w:rsidR="0010677C" w:rsidRPr="00A02ABC" w:rsidRDefault="0010677C">
            <w:pPr>
              <w:pStyle w:val="Tabletextleft"/>
              <w:rPr>
                <w:rFonts w:eastAsia="Calibri"/>
              </w:rPr>
            </w:pPr>
            <w:r w:rsidRPr="4E6186A0">
              <w:rPr>
                <w:rFonts w:eastAsia="Calibri"/>
              </w:rPr>
              <w:t xml:space="preserve">For </w:t>
            </w:r>
            <w:r w:rsidRPr="4E6186A0">
              <w:rPr>
                <w:rFonts w:eastAsia="Calibri"/>
                <w:b/>
                <w:bCs/>
              </w:rPr>
              <w:t>21 days</w:t>
            </w:r>
            <w:r w:rsidRPr="4E6186A0">
              <w:rPr>
                <w:rFonts w:eastAsia="Calibri"/>
              </w:rPr>
              <w:t xml:space="preserve"> from last exposure:</w:t>
            </w:r>
          </w:p>
          <w:p w14:paraId="12CEC91A" w14:textId="77777777" w:rsidR="0010677C" w:rsidRPr="00A02ABC" w:rsidRDefault="0010677C" w:rsidP="0009174B">
            <w:pPr>
              <w:pStyle w:val="Tablelistbullet"/>
              <w:numPr>
                <w:ilvl w:val="0"/>
                <w:numId w:val="28"/>
              </w:numPr>
              <w:rPr>
                <w:rFonts w:eastAsia="Calibri"/>
              </w:rPr>
            </w:pPr>
            <w:r w:rsidRPr="00A02ABC">
              <w:rPr>
                <w:rFonts w:eastAsia="Calibri"/>
              </w:rPr>
              <w:t>Abstain from sexual activity</w:t>
            </w:r>
            <w:r>
              <w:rPr>
                <w:rFonts w:eastAsia="Calibri"/>
              </w:rPr>
              <w:t>.</w:t>
            </w:r>
          </w:p>
          <w:p w14:paraId="63D10E8A" w14:textId="599930C2" w:rsidR="00D40E64" w:rsidRDefault="6B7E2B29" w:rsidP="7A1677BC">
            <w:pPr>
              <w:pStyle w:val="Tablelistbullet"/>
              <w:rPr>
                <w:rFonts w:eastAsia="Calibri"/>
              </w:rPr>
            </w:pPr>
            <w:r w:rsidRPr="7A1677BC">
              <w:rPr>
                <w:rFonts w:eastAsia="Calibri"/>
              </w:rPr>
              <w:t xml:space="preserve">Continue attending work as long as remain symptom free. </w:t>
            </w:r>
            <w:r w:rsidR="0010677C" w:rsidRPr="7A1677BC">
              <w:rPr>
                <w:rFonts w:eastAsia="Calibri"/>
              </w:rPr>
              <w:t>If working in a high-risk setting</w:t>
            </w:r>
            <w:r w:rsidR="008A374D" w:rsidRPr="008A374D">
              <w:rPr>
                <w:rFonts w:eastAsia="Calibri"/>
                <w:vertAlign w:val="superscript"/>
              </w:rPr>
              <w:t>4</w:t>
            </w:r>
            <w:r w:rsidR="00025E54" w:rsidRPr="7A1677BC">
              <w:rPr>
                <w:rFonts w:eastAsia="Calibri"/>
              </w:rPr>
              <w:t xml:space="preserve"> or employment that requires close physical contact with others, attend</w:t>
            </w:r>
            <w:r w:rsidR="1C61AF3C" w:rsidRPr="7A1677BC">
              <w:rPr>
                <w:rFonts w:eastAsia="Calibri"/>
              </w:rPr>
              <w:t>ing</w:t>
            </w:r>
            <w:r w:rsidR="00025E54" w:rsidRPr="7A1677BC">
              <w:rPr>
                <w:rFonts w:eastAsia="Calibri"/>
              </w:rPr>
              <w:t xml:space="preserve"> an </w:t>
            </w:r>
            <w:r w:rsidR="24E6FF9B" w:rsidRPr="7A1677BC">
              <w:rPr>
                <w:rFonts w:eastAsia="Calibri"/>
              </w:rPr>
              <w:t>educational setting</w:t>
            </w:r>
            <w:r w:rsidR="00025E54" w:rsidRPr="7A1677BC">
              <w:rPr>
                <w:rFonts w:eastAsia="Calibri"/>
              </w:rPr>
              <w:t xml:space="preserve"> or a high-risk setting (e.g., healthcare, aged</w:t>
            </w:r>
            <w:r w:rsidR="7E359BAA" w:rsidRPr="7A1677BC">
              <w:rPr>
                <w:rFonts w:eastAsia="Calibri"/>
              </w:rPr>
              <w:t xml:space="preserve"> </w:t>
            </w:r>
            <w:r w:rsidR="00025E54" w:rsidRPr="7A1677BC">
              <w:rPr>
                <w:rFonts w:eastAsia="Calibri"/>
              </w:rPr>
              <w:t xml:space="preserve">care, childcare settings), the PHU should conduct a case-by-case risk assessment. </w:t>
            </w:r>
            <w:r w:rsidR="60F2B8A6" w:rsidRPr="7A1677BC">
              <w:rPr>
                <w:rFonts w:eastAsia="Calibri"/>
              </w:rPr>
              <w:t>Generally, h</w:t>
            </w:r>
            <w:r w:rsidR="2E61B3F4" w:rsidRPr="7A1677BC">
              <w:rPr>
                <w:rFonts w:eastAsia="Calibri"/>
              </w:rPr>
              <w:t xml:space="preserve">ealthcare workers or carers in a high-risk setting </w:t>
            </w:r>
            <w:r w:rsidR="40C226A6" w:rsidRPr="7A1677BC">
              <w:rPr>
                <w:rFonts w:eastAsia="Calibri"/>
              </w:rPr>
              <w:t>may be permitted to continue working depending on their role, exposure risk</w:t>
            </w:r>
            <w:r w:rsidR="2963AE12" w:rsidRPr="7A1677BC">
              <w:rPr>
                <w:rFonts w:eastAsia="Calibri"/>
              </w:rPr>
              <w:t>, pre-exposure vaccination status</w:t>
            </w:r>
            <w:r w:rsidR="40C226A6" w:rsidRPr="7A1677BC">
              <w:rPr>
                <w:rFonts w:eastAsia="Calibri"/>
              </w:rPr>
              <w:t xml:space="preserve"> and risk to others</w:t>
            </w:r>
            <w:r w:rsidR="41091C28" w:rsidRPr="7A1677BC">
              <w:rPr>
                <w:rFonts w:eastAsia="Calibri"/>
              </w:rPr>
              <w:t xml:space="preserve">. </w:t>
            </w:r>
            <w:r w:rsidR="1DF8354D" w:rsidRPr="7A1677BC">
              <w:rPr>
                <w:rFonts w:eastAsia="Calibri"/>
              </w:rPr>
              <w:t>This may include recommending wearing a surgical mask.</w:t>
            </w:r>
          </w:p>
          <w:p w14:paraId="3695B2B3" w14:textId="038AB7C1" w:rsidR="00414A32" w:rsidRDefault="546A63AF" w:rsidP="0009174B">
            <w:pPr>
              <w:pStyle w:val="Tablelistbullet"/>
              <w:numPr>
                <w:ilvl w:val="0"/>
                <w:numId w:val="28"/>
              </w:numPr>
              <w:rPr>
                <w:rFonts w:eastAsia="Calibri"/>
              </w:rPr>
            </w:pPr>
            <w:r w:rsidRPr="5A9706EA">
              <w:rPr>
                <w:rFonts w:eastAsia="Calibri"/>
              </w:rPr>
              <w:t>Outside of work</w:t>
            </w:r>
            <w:r w:rsidR="00414A32">
              <w:rPr>
                <w:rFonts w:eastAsia="Calibri"/>
              </w:rPr>
              <w:t>, avoid:</w:t>
            </w:r>
          </w:p>
          <w:p w14:paraId="561EB380" w14:textId="0BEB7A4B" w:rsidR="00414A32" w:rsidRDefault="00414A32" w:rsidP="0009174B">
            <w:pPr>
              <w:pStyle w:val="Tablelistbullet"/>
              <w:numPr>
                <w:ilvl w:val="1"/>
                <w:numId w:val="28"/>
              </w:numPr>
              <w:rPr>
                <w:rFonts w:eastAsia="Calibri"/>
              </w:rPr>
            </w:pPr>
            <w:r>
              <w:rPr>
                <w:rFonts w:eastAsia="Calibri"/>
              </w:rPr>
              <w:t>C</w:t>
            </w:r>
            <w:r w:rsidR="0010677C" w:rsidRPr="00414A32">
              <w:rPr>
                <w:rFonts w:eastAsia="Calibri"/>
              </w:rPr>
              <w:t xml:space="preserve">hildcare and aged care facilities </w:t>
            </w:r>
          </w:p>
          <w:p w14:paraId="4E9640BD" w14:textId="24602824" w:rsidR="0010677C" w:rsidRPr="00414A32" w:rsidRDefault="00414A32" w:rsidP="0009174B">
            <w:pPr>
              <w:pStyle w:val="Tablelistbullet"/>
              <w:numPr>
                <w:ilvl w:val="1"/>
                <w:numId w:val="28"/>
              </w:numPr>
              <w:rPr>
                <w:rFonts w:eastAsia="Calibri"/>
              </w:rPr>
            </w:pPr>
            <w:r>
              <w:rPr>
                <w:rFonts w:eastAsia="Calibri"/>
              </w:rPr>
              <w:t>H</w:t>
            </w:r>
            <w:r w:rsidR="0010677C" w:rsidRPr="00414A32">
              <w:rPr>
                <w:rFonts w:eastAsia="Calibri"/>
              </w:rPr>
              <w:t>ealthcare facilities unless seeking medical attention.</w:t>
            </w:r>
          </w:p>
          <w:p w14:paraId="753E7929" w14:textId="4AD61B83" w:rsidR="0010677C" w:rsidRPr="00A02ABC" w:rsidRDefault="0010677C" w:rsidP="0009174B">
            <w:pPr>
              <w:pStyle w:val="Tablelistbullet"/>
              <w:numPr>
                <w:ilvl w:val="0"/>
                <w:numId w:val="28"/>
              </w:numPr>
              <w:rPr>
                <w:rFonts w:eastAsia="Calibri"/>
              </w:rPr>
            </w:pPr>
            <w:r w:rsidRPr="2050FE1A">
              <w:rPr>
                <w:rFonts w:eastAsia="Calibri"/>
              </w:rPr>
              <w:t xml:space="preserve">Avoid </w:t>
            </w:r>
            <w:r w:rsidR="004E56E7">
              <w:rPr>
                <w:rFonts w:eastAsia="Calibri"/>
              </w:rPr>
              <w:t xml:space="preserve">close physical </w:t>
            </w:r>
            <w:r w:rsidRPr="2050FE1A">
              <w:rPr>
                <w:rFonts w:eastAsia="Calibri"/>
              </w:rPr>
              <w:t>contact with those potentially at higher risk of severe infection (</w:t>
            </w:r>
            <w:r>
              <w:rPr>
                <w:rFonts w:eastAsia="Calibri"/>
              </w:rPr>
              <w:t>young children</w:t>
            </w:r>
            <w:r w:rsidRPr="2050FE1A">
              <w:rPr>
                <w:rFonts w:eastAsia="Calibri"/>
              </w:rPr>
              <w:t>, older people, immunocompromised people, and pregnant people</w:t>
            </w:r>
            <w:r w:rsidR="0573EA81" w:rsidRPr="5A9706EA">
              <w:rPr>
                <w:rFonts w:eastAsia="Calibri"/>
              </w:rPr>
              <w:t>)</w:t>
            </w:r>
            <w:r w:rsidR="089F9FC4" w:rsidRPr="5A9706EA">
              <w:rPr>
                <w:rFonts w:eastAsia="Calibri"/>
              </w:rPr>
              <w:t>.</w:t>
            </w:r>
          </w:p>
          <w:p w14:paraId="6D6A526B" w14:textId="77777777" w:rsidR="00C04D8B" w:rsidRPr="00A02ABC" w:rsidRDefault="00405BC7" w:rsidP="0009174B">
            <w:pPr>
              <w:pStyle w:val="Tablelistbullet"/>
              <w:numPr>
                <w:ilvl w:val="0"/>
                <w:numId w:val="28"/>
              </w:numPr>
              <w:rPr>
                <w:rFonts w:eastAsia="Calibri"/>
              </w:rPr>
            </w:pPr>
            <w:r>
              <w:rPr>
                <w:rFonts w:eastAsia="Calibri"/>
              </w:rPr>
              <w:t xml:space="preserve">For </w:t>
            </w:r>
            <w:r w:rsidR="127F5CB2" w:rsidRPr="73975E6C">
              <w:rPr>
                <w:rFonts w:eastAsia="Calibri"/>
              </w:rPr>
              <w:t>c</w:t>
            </w:r>
            <w:r w:rsidR="72D41A89" w:rsidRPr="73975E6C">
              <w:rPr>
                <w:rFonts w:eastAsia="Calibri"/>
              </w:rPr>
              <w:t>ontacts who are &lt;5 years old</w:t>
            </w:r>
            <w:r>
              <w:rPr>
                <w:rFonts w:eastAsia="Calibri"/>
              </w:rPr>
              <w:t xml:space="preserve">, </w:t>
            </w:r>
            <w:r w:rsidR="0064372E">
              <w:rPr>
                <w:rFonts w:eastAsia="Calibri"/>
              </w:rPr>
              <w:t>the PHU should conduct a risk-assessment to determine whether exclusion from an educational or care setting</w:t>
            </w:r>
            <w:r w:rsidR="001D0398">
              <w:rPr>
                <w:rFonts w:eastAsia="Calibri"/>
              </w:rPr>
              <w:t xml:space="preserve"> or other places</w:t>
            </w:r>
            <w:r w:rsidR="0064372E">
              <w:rPr>
                <w:rFonts w:eastAsia="Calibri"/>
              </w:rPr>
              <w:t xml:space="preserve"> attended by other young children is required. This may depend on the ability for close symptom monitoring </w:t>
            </w:r>
            <w:r w:rsidR="001D0398">
              <w:rPr>
                <w:rFonts w:eastAsia="Calibri"/>
              </w:rPr>
              <w:t xml:space="preserve">of the child, the exposure risk, and vulnerability of the setting. </w:t>
            </w:r>
            <w:r w:rsidR="48457E38" w:rsidRPr="73975E6C">
              <w:rPr>
                <w:rFonts w:eastAsia="Calibri"/>
              </w:rPr>
              <w:t xml:space="preserve">Children aged 5 years and over </w:t>
            </w:r>
            <w:r w:rsidR="00B832F8">
              <w:rPr>
                <w:rFonts w:eastAsia="Calibri"/>
              </w:rPr>
              <w:t>should generally be permitted to attend educational settings with careful monitoring for symptoms</w:t>
            </w:r>
            <w:r w:rsidR="00E011CF">
              <w:rPr>
                <w:rFonts w:eastAsia="Calibri"/>
              </w:rPr>
              <w:t xml:space="preserve">; PHUs should undertake a risk assessment including </w:t>
            </w:r>
            <w:r w:rsidR="48457E38" w:rsidRPr="73975E6C">
              <w:rPr>
                <w:rFonts w:eastAsia="Calibri"/>
              </w:rPr>
              <w:t xml:space="preserve">age, </w:t>
            </w:r>
            <w:r w:rsidR="57CF129C" w:rsidRPr="73975E6C">
              <w:rPr>
                <w:rFonts w:eastAsia="Calibri"/>
              </w:rPr>
              <w:t>vulnerability of the setting and additional caring needs.</w:t>
            </w:r>
            <w:r w:rsidR="72D41A89" w:rsidRPr="73975E6C">
              <w:rPr>
                <w:rFonts w:eastAsia="Calibri"/>
              </w:rPr>
              <w:t xml:space="preserve"> </w:t>
            </w:r>
          </w:p>
          <w:p w14:paraId="39EE24F9" w14:textId="417E14DC" w:rsidR="0010677C" w:rsidRDefault="5F822187" w:rsidP="0009174B">
            <w:pPr>
              <w:pStyle w:val="Tablelistbullet"/>
              <w:numPr>
                <w:ilvl w:val="0"/>
                <w:numId w:val="28"/>
              </w:numPr>
              <w:rPr>
                <w:rFonts w:eastAsia="Calibri"/>
              </w:rPr>
            </w:pPr>
            <w:r w:rsidRPr="74E4479C">
              <w:rPr>
                <w:rFonts w:eastAsia="Calibri"/>
              </w:rPr>
              <w:t xml:space="preserve">Reconsider </w:t>
            </w:r>
            <w:r w:rsidR="001E67E8">
              <w:rPr>
                <w:rFonts w:eastAsia="Calibri"/>
              </w:rPr>
              <w:t xml:space="preserve">domestic and </w:t>
            </w:r>
            <w:r w:rsidRPr="74E4479C">
              <w:rPr>
                <w:rFonts w:eastAsia="Calibri"/>
              </w:rPr>
              <w:t>international travel</w:t>
            </w:r>
            <w:r w:rsidR="5267E6FC" w:rsidRPr="74E4479C">
              <w:rPr>
                <w:rFonts w:eastAsia="Calibri"/>
              </w:rPr>
              <w:t xml:space="preserve"> due to</w:t>
            </w:r>
            <w:r w:rsidRPr="74E4479C">
              <w:rPr>
                <w:rFonts w:eastAsia="Calibri"/>
              </w:rPr>
              <w:t xml:space="preserve"> </w:t>
            </w:r>
            <w:r w:rsidR="001E67E8">
              <w:rPr>
                <w:rFonts w:eastAsia="Calibri"/>
              </w:rPr>
              <w:t xml:space="preserve">reduced </w:t>
            </w:r>
            <w:r w:rsidRPr="74E4479C">
              <w:rPr>
                <w:rFonts w:eastAsia="Calibri"/>
              </w:rPr>
              <w:t>ability to isolate</w:t>
            </w:r>
            <w:r w:rsidR="00153398">
              <w:rPr>
                <w:rFonts w:eastAsia="Calibri"/>
              </w:rPr>
              <w:t xml:space="preserve"> </w:t>
            </w:r>
            <w:r w:rsidR="00E557F1">
              <w:rPr>
                <w:rFonts w:eastAsia="Calibri"/>
              </w:rPr>
              <w:t>or</w:t>
            </w:r>
            <w:r w:rsidR="00153398">
              <w:rPr>
                <w:rFonts w:eastAsia="Calibri"/>
              </w:rPr>
              <w:t xml:space="preserve"> access healthcare</w:t>
            </w:r>
            <w:r w:rsidRPr="74E4479C">
              <w:rPr>
                <w:rFonts w:eastAsia="Calibri"/>
              </w:rPr>
              <w:t xml:space="preserve"> if symptoms develop</w:t>
            </w:r>
            <w:r w:rsidR="0076135C">
              <w:rPr>
                <w:rFonts w:eastAsia="Calibri"/>
              </w:rPr>
              <w:t>,</w:t>
            </w:r>
            <w:r w:rsidR="5267E6FC" w:rsidRPr="74E4479C">
              <w:rPr>
                <w:rFonts w:eastAsia="Calibri"/>
              </w:rPr>
              <w:t xml:space="preserve"> and requirements for strict isolation in some countries</w:t>
            </w:r>
            <w:r w:rsidRPr="74E4479C">
              <w:rPr>
                <w:rFonts w:eastAsia="Calibri"/>
              </w:rPr>
              <w:t>.</w:t>
            </w:r>
          </w:p>
          <w:p w14:paraId="5A142AA7" w14:textId="1858AA36" w:rsidR="00227D5A" w:rsidRPr="00CD65B9" w:rsidRDefault="00227D5A" w:rsidP="4D3134F5">
            <w:pPr>
              <w:pStyle w:val="Tablelistbullet"/>
              <w:rPr>
                <w:rFonts w:eastAsia="Calibri"/>
              </w:rPr>
            </w:pPr>
            <w:r w:rsidRPr="00CD65B9">
              <w:rPr>
                <w:rFonts w:eastAsia="Calibri"/>
              </w:rPr>
              <w:t xml:space="preserve">Do not donate </w:t>
            </w:r>
            <w:r w:rsidR="007069FA">
              <w:rPr>
                <w:rFonts w:eastAsia="Calibri"/>
              </w:rPr>
              <w:t xml:space="preserve">breast milk, </w:t>
            </w:r>
            <w:r w:rsidR="00AD2FA9" w:rsidRPr="00CD65B9">
              <w:rPr>
                <w:rFonts w:eastAsia="Calibri"/>
              </w:rPr>
              <w:t>organs, tissues,</w:t>
            </w:r>
            <w:r w:rsidR="00BC4941" w:rsidRPr="00CD65B9">
              <w:rPr>
                <w:rFonts w:eastAsia="Calibri"/>
              </w:rPr>
              <w:t xml:space="preserve"> cells or semen. Longer periods may apply as advised by the appropriate </w:t>
            </w:r>
            <w:r w:rsidR="00A84178" w:rsidRPr="00CD65B9">
              <w:rPr>
                <w:rFonts w:eastAsia="Calibri"/>
              </w:rPr>
              <w:t xml:space="preserve">collection </w:t>
            </w:r>
            <w:r w:rsidR="00826678" w:rsidRPr="00CD65B9">
              <w:rPr>
                <w:rFonts w:eastAsia="Calibri"/>
              </w:rPr>
              <w:t>authority</w:t>
            </w:r>
            <w:r w:rsidR="00BC4941" w:rsidRPr="00CD65B9">
              <w:rPr>
                <w:rFonts w:eastAsia="Calibri"/>
              </w:rPr>
              <w:t>.</w:t>
            </w:r>
          </w:p>
          <w:p w14:paraId="56E212F9" w14:textId="74D0C1D3" w:rsidR="001B42BF" w:rsidRPr="00CD65B9" w:rsidRDefault="001B42BF" w:rsidP="003679D3">
            <w:pPr>
              <w:pStyle w:val="Tablelistbullet"/>
              <w:numPr>
                <w:ilvl w:val="0"/>
                <w:numId w:val="0"/>
              </w:numPr>
              <w:spacing w:before="120"/>
              <w:rPr>
                <w:rFonts w:eastAsia="Calibri"/>
              </w:rPr>
            </w:pPr>
            <w:r w:rsidRPr="00CD65B9">
              <w:rPr>
                <w:rFonts w:eastAsia="Calibri"/>
              </w:rPr>
              <w:t xml:space="preserve">For </w:t>
            </w:r>
            <w:r w:rsidRPr="00CD65B9">
              <w:rPr>
                <w:rFonts w:eastAsia="Calibri"/>
                <w:b/>
              </w:rPr>
              <w:t>28 days</w:t>
            </w:r>
            <w:r w:rsidRPr="00CD65B9">
              <w:rPr>
                <w:rFonts w:eastAsia="Calibri"/>
              </w:rPr>
              <w:t xml:space="preserve"> from last exposure:</w:t>
            </w:r>
          </w:p>
          <w:p w14:paraId="7A648EF3" w14:textId="7EDEB1B1" w:rsidR="001B42BF" w:rsidRPr="00CD65B9" w:rsidRDefault="001B42BF" w:rsidP="4D3134F5">
            <w:pPr>
              <w:pStyle w:val="Tablelistbullet"/>
              <w:rPr>
                <w:rFonts w:eastAsia="Calibri"/>
              </w:rPr>
            </w:pPr>
            <w:r w:rsidRPr="00CD65B9">
              <w:rPr>
                <w:rFonts w:eastAsia="Calibri"/>
              </w:rPr>
              <w:t>Do not donate blood.</w:t>
            </w:r>
            <w:r w:rsidR="005E6FF0" w:rsidRPr="00CD65B9">
              <w:rPr>
                <w:rFonts w:eastAsia="Calibri"/>
              </w:rPr>
              <w:t xml:space="preserve"> </w:t>
            </w:r>
            <w:r w:rsidR="2EEFEF75" w:rsidRPr="00CD65B9">
              <w:rPr>
                <w:rFonts w:eastAsia="Calibri"/>
              </w:rPr>
              <w:t xml:space="preserve">See </w:t>
            </w:r>
            <w:hyperlink r:id="rId30">
              <w:r w:rsidR="2EEFEF75" w:rsidRPr="00CD65B9">
                <w:rPr>
                  <w:rStyle w:val="Hyperlink"/>
                  <w:rFonts w:eastAsia="Calibri"/>
                </w:rPr>
                <w:t>Lifeblood</w:t>
              </w:r>
            </w:hyperlink>
            <w:r w:rsidR="2EEFEF75" w:rsidRPr="00CD65B9">
              <w:rPr>
                <w:rFonts w:eastAsia="Calibri"/>
              </w:rPr>
              <w:t xml:space="preserve"> guidance.</w:t>
            </w:r>
          </w:p>
          <w:p w14:paraId="57464577" w14:textId="740F1746" w:rsidR="0010677C" w:rsidRPr="0059703D" w:rsidRDefault="0010677C" w:rsidP="00B80A47">
            <w:pPr>
              <w:pStyle w:val="Tablelistbullet"/>
              <w:numPr>
                <w:ilvl w:val="0"/>
                <w:numId w:val="0"/>
              </w:numPr>
              <w:rPr>
                <w:rFonts w:eastAsia="Calibri" w:cs="Arial"/>
              </w:rPr>
            </w:pPr>
          </w:p>
        </w:tc>
      </w:tr>
      <w:tr w:rsidR="0010677C" w:rsidRPr="00A767A2" w14:paraId="3A1ACCF2" w14:textId="77777777" w:rsidTr="007125F7">
        <w:trPr>
          <w:trHeight w:val="6804"/>
        </w:trPr>
        <w:tc>
          <w:tcPr>
            <w:tcW w:w="1276" w:type="dxa"/>
            <w:vAlign w:val="top"/>
          </w:tcPr>
          <w:p w14:paraId="6637F99B" w14:textId="763D262F" w:rsidR="0010677C" w:rsidRPr="00A02ABC" w:rsidRDefault="0010677C">
            <w:pPr>
              <w:rPr>
                <w:rFonts w:eastAsia="Calibri" w:cs="Arial"/>
                <w:b/>
                <w:bCs/>
                <w:color w:val="000000" w:themeColor="text1"/>
                <w:sz w:val="22"/>
                <w:szCs w:val="22"/>
              </w:rPr>
            </w:pPr>
            <w:r w:rsidRPr="2050FE1A">
              <w:rPr>
                <w:rFonts w:eastAsia="Calibri" w:cs="Arial"/>
                <w:b/>
                <w:bCs/>
                <w:color w:val="000000" w:themeColor="text1"/>
                <w:sz w:val="22"/>
                <w:szCs w:val="22"/>
              </w:rPr>
              <w:lastRenderedPageBreak/>
              <w:t>Medium</w:t>
            </w:r>
            <w:r w:rsidR="006C21B0">
              <w:rPr>
                <w:rFonts w:eastAsia="Calibri" w:cs="Arial"/>
                <w:b/>
                <w:bCs/>
                <w:color w:val="000000" w:themeColor="text1"/>
                <w:sz w:val="22"/>
                <w:szCs w:val="22"/>
              </w:rPr>
              <w:t xml:space="preserve"> </w:t>
            </w:r>
            <w:r w:rsidRPr="2050FE1A">
              <w:rPr>
                <w:rFonts w:eastAsia="Calibri" w:cs="Arial"/>
                <w:b/>
                <w:bCs/>
                <w:color w:val="000000" w:themeColor="text1"/>
                <w:sz w:val="22"/>
                <w:szCs w:val="22"/>
              </w:rPr>
              <w:t xml:space="preserve">risk </w:t>
            </w:r>
          </w:p>
        </w:tc>
        <w:tc>
          <w:tcPr>
            <w:tcW w:w="7938" w:type="dxa"/>
            <w:vAlign w:val="top"/>
          </w:tcPr>
          <w:p w14:paraId="0C6F900B" w14:textId="6856AE59" w:rsidR="0010677C" w:rsidRPr="00A02ABC" w:rsidRDefault="0010677C">
            <w:pPr>
              <w:rPr>
                <w:rFonts w:eastAsia="Calibri" w:cs="Arial"/>
                <w:color w:val="000000" w:themeColor="text1"/>
                <w:sz w:val="22"/>
                <w:szCs w:val="22"/>
                <w:u w:val="single"/>
              </w:rPr>
            </w:pPr>
            <w:r w:rsidRPr="00A02ABC">
              <w:rPr>
                <w:rFonts w:eastAsia="Calibri" w:cs="Arial"/>
                <w:b/>
                <w:bCs/>
                <w:color w:val="000000" w:themeColor="text1"/>
                <w:sz w:val="22"/>
                <w:szCs w:val="22"/>
                <w:u w:val="single"/>
              </w:rPr>
              <w:t>Surveillance:</w:t>
            </w:r>
            <w:r w:rsidRPr="00A02ABC">
              <w:rPr>
                <w:rFonts w:eastAsia="Calibri" w:cs="Arial"/>
                <w:b/>
                <w:bCs/>
                <w:color w:val="000000" w:themeColor="text1"/>
                <w:sz w:val="22"/>
                <w:szCs w:val="22"/>
              </w:rPr>
              <w:t xml:space="preserve"> </w:t>
            </w:r>
            <w:r w:rsidRPr="00A02ABC">
              <w:rPr>
                <w:rFonts w:eastAsia="Calibri" w:cs="Arial"/>
                <w:color w:val="000000" w:themeColor="text1"/>
                <w:sz w:val="22"/>
                <w:szCs w:val="22"/>
              </w:rPr>
              <w:t xml:space="preserve">Active </w:t>
            </w:r>
            <w:r>
              <w:rPr>
                <w:rFonts w:eastAsia="Calibri" w:cs="Arial"/>
                <w:color w:val="000000" w:themeColor="text1"/>
                <w:sz w:val="22"/>
                <w:szCs w:val="22"/>
              </w:rPr>
              <w:t>self-</w:t>
            </w:r>
            <w:r w:rsidRPr="00A02ABC">
              <w:rPr>
                <w:rFonts w:eastAsia="Calibri" w:cs="Arial"/>
                <w:color w:val="000000" w:themeColor="text1"/>
                <w:sz w:val="22"/>
                <w:szCs w:val="22"/>
              </w:rPr>
              <w:t>monitoring</w:t>
            </w:r>
            <w:r w:rsidRPr="00A02ABC">
              <w:rPr>
                <w:rFonts w:eastAsia="Calibri" w:cs="Arial"/>
                <w:color w:val="000000" w:themeColor="text1"/>
                <w:sz w:val="22"/>
                <w:szCs w:val="22"/>
                <w:vertAlign w:val="superscript"/>
              </w:rPr>
              <w:t xml:space="preserve">1 </w:t>
            </w:r>
          </w:p>
          <w:p w14:paraId="774B4963" w14:textId="77777777" w:rsidR="00424325" w:rsidRDefault="0005045F">
            <w:pPr>
              <w:rPr>
                <w:rFonts w:eastAsia="Calibri"/>
                <w:sz w:val="22"/>
                <w:szCs w:val="22"/>
              </w:rPr>
            </w:pPr>
            <w:r w:rsidRPr="00CD65B9">
              <w:rPr>
                <w:rFonts w:eastAsia="Calibri"/>
                <w:b/>
                <w:sz w:val="22"/>
                <w:szCs w:val="22"/>
                <w:u w:val="single"/>
              </w:rPr>
              <w:t>PEP</w:t>
            </w:r>
            <w:r w:rsidR="0010677C" w:rsidRPr="00CD65B9">
              <w:rPr>
                <w:rFonts w:eastAsia="Calibri"/>
                <w:b/>
                <w:sz w:val="22"/>
                <w:szCs w:val="22"/>
                <w:u w:val="single"/>
              </w:rPr>
              <w:t xml:space="preserve"> administration</w:t>
            </w:r>
            <w:r w:rsidR="0010677C" w:rsidRPr="1BD0632C">
              <w:rPr>
                <w:rFonts w:eastAsia="Calibri" w:cs="Arial"/>
                <w:sz w:val="22"/>
                <w:szCs w:val="22"/>
                <w:u w:val="single"/>
                <w:vertAlign w:val="superscript"/>
              </w:rPr>
              <w:t>2</w:t>
            </w:r>
            <w:r w:rsidR="0010677C" w:rsidRPr="552DFC98">
              <w:rPr>
                <w:rFonts w:eastAsia="Calibri" w:cs="Arial"/>
                <w:b/>
                <w:sz w:val="22"/>
                <w:szCs w:val="22"/>
                <w:u w:val="single"/>
              </w:rPr>
              <w:t>:</w:t>
            </w:r>
            <w:r w:rsidR="0010677C" w:rsidRPr="552DFC98">
              <w:rPr>
                <w:rFonts w:eastAsia="Calibri" w:cs="Arial"/>
                <w:sz w:val="22"/>
                <w:szCs w:val="22"/>
              </w:rPr>
              <w:t xml:space="preserve"> </w:t>
            </w:r>
            <w:r w:rsidR="00424325" w:rsidRPr="005D13F4">
              <w:rPr>
                <w:rFonts w:eastAsia="Calibri"/>
                <w:sz w:val="22"/>
                <w:szCs w:val="22"/>
              </w:rPr>
              <w:t xml:space="preserve">Vaccination should be offered </w:t>
            </w:r>
            <w:r w:rsidR="00424325" w:rsidRPr="00A767A2">
              <w:rPr>
                <w:rFonts w:eastAsia="Calibri"/>
                <w:sz w:val="22"/>
                <w:szCs w:val="22"/>
              </w:rPr>
              <w:t xml:space="preserve">if not fully </w:t>
            </w:r>
            <w:r w:rsidR="00424325" w:rsidRPr="00457691">
              <w:rPr>
                <w:rFonts w:eastAsia="Calibri"/>
                <w:sz w:val="22"/>
                <w:szCs w:val="22"/>
              </w:rPr>
              <w:t xml:space="preserve">vaccinated. See </w:t>
            </w:r>
            <w:r w:rsidR="00424325">
              <w:rPr>
                <w:rFonts w:eastAsia="Calibri"/>
                <w:sz w:val="22"/>
                <w:szCs w:val="22"/>
              </w:rPr>
              <w:t xml:space="preserve">the </w:t>
            </w:r>
            <w:hyperlink r:id="rId31" w:anchor="recommendations">
              <w:r w:rsidR="00424325" w:rsidRPr="00457691">
                <w:rPr>
                  <w:rStyle w:val="Hyperlink"/>
                  <w:rFonts w:eastAsia="Calibri"/>
                  <w:sz w:val="22"/>
                  <w:szCs w:val="22"/>
                </w:rPr>
                <w:t>Australian Immunisation Handbook</w:t>
              </w:r>
            </w:hyperlink>
            <w:r w:rsidR="00424325" w:rsidRPr="001D571E">
              <w:rPr>
                <w:sz w:val="22"/>
                <w:szCs w:val="22"/>
              </w:rPr>
              <w:t xml:space="preserve">. </w:t>
            </w:r>
            <w:r w:rsidR="00424325">
              <w:rPr>
                <w:sz w:val="22"/>
                <w:szCs w:val="22"/>
              </w:rPr>
              <w:t>Antiviral PEP may be considered under specified circumstances.</w:t>
            </w:r>
            <w:r w:rsidR="00424325" w:rsidRPr="001D571E">
              <w:rPr>
                <w:sz w:val="22"/>
                <w:szCs w:val="22"/>
              </w:rPr>
              <w:t xml:space="preserve"> See</w:t>
            </w:r>
            <w:r w:rsidR="00424325" w:rsidRPr="00457691">
              <w:rPr>
                <w:rFonts w:eastAsia="Calibri"/>
                <w:sz w:val="22"/>
                <w:szCs w:val="22"/>
              </w:rPr>
              <w:t xml:space="preserve"> </w:t>
            </w:r>
            <w:r w:rsidR="00424325">
              <w:rPr>
                <w:rFonts w:eastAsia="Calibri"/>
                <w:sz w:val="22"/>
                <w:szCs w:val="22"/>
              </w:rPr>
              <w:t xml:space="preserve">the </w:t>
            </w:r>
            <w:hyperlink r:id="rId32">
              <w:r w:rsidR="00424325" w:rsidRPr="00457691">
                <w:rPr>
                  <w:rStyle w:val="Hyperlink"/>
                  <w:rFonts w:eastAsia="Calibri" w:cstheme="minorBidi"/>
                  <w:sz w:val="22"/>
                  <w:szCs w:val="22"/>
                  <w:lang w:eastAsia="en-US"/>
                </w:rPr>
                <w:t>Mpox Treatment Guidelines</w:t>
              </w:r>
            </w:hyperlink>
            <w:r w:rsidR="00424325" w:rsidRPr="00457691">
              <w:rPr>
                <w:rFonts w:eastAsia="Calibri"/>
                <w:sz w:val="22"/>
                <w:szCs w:val="22"/>
              </w:rPr>
              <w:t>.</w:t>
            </w:r>
          </w:p>
          <w:p w14:paraId="245057A7" w14:textId="1E888B0E" w:rsidR="0010677C" w:rsidRPr="00A02ABC" w:rsidRDefault="0010677C">
            <w:pPr>
              <w:rPr>
                <w:rFonts w:eastAsia="Calibri" w:cs="Arial"/>
                <w:b/>
                <w:bCs/>
                <w:color w:val="000000" w:themeColor="text1"/>
                <w:sz w:val="22"/>
                <w:szCs w:val="22"/>
                <w:u w:val="single"/>
              </w:rPr>
            </w:pPr>
            <w:r w:rsidRPr="00A02ABC">
              <w:rPr>
                <w:rFonts w:eastAsia="Calibri" w:cs="Arial"/>
                <w:b/>
                <w:bCs/>
                <w:color w:val="000000" w:themeColor="text1"/>
                <w:sz w:val="22"/>
                <w:szCs w:val="22"/>
                <w:u w:val="single"/>
              </w:rPr>
              <w:t>Testing priority:</w:t>
            </w:r>
            <w:r>
              <w:rPr>
                <w:rFonts w:eastAsia="Calibri" w:cs="Arial"/>
                <w:b/>
                <w:bCs/>
                <w:color w:val="000000" w:themeColor="text1"/>
                <w:sz w:val="22"/>
                <w:szCs w:val="22"/>
              </w:rPr>
              <w:t xml:space="preserve"> </w:t>
            </w:r>
            <w:r>
              <w:rPr>
                <w:rFonts w:eastAsia="Calibri" w:cs="Arial"/>
                <w:color w:val="000000" w:themeColor="text1"/>
                <w:sz w:val="22"/>
                <w:szCs w:val="22"/>
              </w:rPr>
              <w:t>High i</w:t>
            </w:r>
            <w:r w:rsidRPr="552DFC98">
              <w:rPr>
                <w:rFonts w:eastAsia="Calibri" w:cs="Arial"/>
                <w:color w:val="000000" w:themeColor="text1"/>
                <w:sz w:val="22"/>
                <w:szCs w:val="22"/>
              </w:rPr>
              <w:t>f symptoms develop</w:t>
            </w:r>
            <w:r w:rsidRPr="552DFC98">
              <w:rPr>
                <w:rFonts w:eastAsia="Calibri" w:cs="Arial"/>
                <w:color w:val="000000" w:themeColor="text1"/>
                <w:sz w:val="22"/>
                <w:szCs w:val="22"/>
                <w:vertAlign w:val="superscript"/>
              </w:rPr>
              <w:t>3</w:t>
            </w:r>
          </w:p>
          <w:p w14:paraId="393F6BFF" w14:textId="77777777" w:rsidR="0010677C" w:rsidRPr="00A02ABC" w:rsidRDefault="0010677C">
            <w:pPr>
              <w:rPr>
                <w:rFonts w:eastAsia="Calibri" w:cs="Arial"/>
                <w:b/>
                <w:bCs/>
                <w:color w:val="000000" w:themeColor="text1"/>
                <w:sz w:val="22"/>
                <w:szCs w:val="22"/>
                <w:u w:val="single"/>
              </w:rPr>
            </w:pPr>
            <w:r w:rsidRPr="00A02ABC">
              <w:rPr>
                <w:rFonts w:eastAsia="Calibri" w:cs="Arial"/>
                <w:b/>
                <w:bCs/>
                <w:color w:val="000000" w:themeColor="text1"/>
                <w:sz w:val="22"/>
                <w:szCs w:val="22"/>
                <w:u w:val="single"/>
              </w:rPr>
              <w:t>Additional recommendations:</w:t>
            </w:r>
          </w:p>
          <w:p w14:paraId="511EF6AB" w14:textId="77777777" w:rsidR="0010677C" w:rsidRPr="00A02ABC" w:rsidRDefault="0010677C">
            <w:pPr>
              <w:pStyle w:val="Tabletextleft"/>
              <w:rPr>
                <w:rFonts w:eastAsia="Calibri"/>
              </w:rPr>
            </w:pPr>
            <w:r w:rsidRPr="00A02ABC">
              <w:rPr>
                <w:rFonts w:eastAsia="Calibri"/>
              </w:rPr>
              <w:t xml:space="preserve">For </w:t>
            </w:r>
            <w:r w:rsidRPr="00A02ABC">
              <w:rPr>
                <w:rFonts w:eastAsia="Calibri"/>
                <w:b/>
              </w:rPr>
              <w:t>21 days</w:t>
            </w:r>
            <w:r w:rsidRPr="00A02ABC">
              <w:rPr>
                <w:rFonts w:eastAsia="Calibri"/>
              </w:rPr>
              <w:t xml:space="preserve"> from last exposure:</w:t>
            </w:r>
          </w:p>
          <w:p w14:paraId="3FA535F7" w14:textId="0732E755" w:rsidR="0573EA81" w:rsidRDefault="0573EA81" w:rsidP="00D10219">
            <w:pPr>
              <w:pStyle w:val="Tablelistbullet"/>
              <w:rPr>
                <w:rFonts w:eastAsia="Segoe UI"/>
              </w:rPr>
            </w:pPr>
            <w:bookmarkStart w:id="58" w:name="_Hlk105340757"/>
            <w:r w:rsidRPr="5A9706EA">
              <w:rPr>
                <w:rFonts w:eastAsia="Calibri"/>
              </w:rPr>
              <w:t>If working in a high-risk setting</w:t>
            </w:r>
            <w:r w:rsidRPr="5A9706EA">
              <w:rPr>
                <w:rFonts w:eastAsia="Calibri"/>
                <w:vertAlign w:val="superscript"/>
              </w:rPr>
              <w:t>4</w:t>
            </w:r>
            <w:r w:rsidRPr="5A9706EA">
              <w:rPr>
                <w:rFonts w:eastAsia="Calibri"/>
              </w:rPr>
              <w:t>, ensure the contact remains symptom free.</w:t>
            </w:r>
            <w:r w:rsidR="797A424B" w:rsidRPr="5A9706EA">
              <w:rPr>
                <w:rFonts w:eastAsia="Calibri"/>
              </w:rPr>
              <w:t xml:space="preserve">  PHUs should assess and manage w</w:t>
            </w:r>
            <w:r w:rsidR="797A424B" w:rsidRPr="5A9706EA">
              <w:rPr>
                <w:rFonts w:eastAsia="Segoe UI"/>
              </w:rPr>
              <w:t>orkers, residents, and attendees in these settings on a case-by-case basis.</w:t>
            </w:r>
          </w:p>
          <w:p w14:paraId="18F28BF1" w14:textId="00ACE5C4" w:rsidR="00154B0A" w:rsidRDefault="00482F39" w:rsidP="00D10219">
            <w:pPr>
              <w:pStyle w:val="Tablelistbullet"/>
              <w:rPr>
                <w:rFonts w:eastAsia="Calibri"/>
              </w:rPr>
            </w:pPr>
            <w:r>
              <w:rPr>
                <w:rFonts w:eastAsia="Calibri"/>
              </w:rPr>
              <w:t xml:space="preserve">Children </w:t>
            </w:r>
            <w:r w:rsidR="00A35824">
              <w:rPr>
                <w:rFonts w:eastAsia="Calibri"/>
              </w:rPr>
              <w:t>may attend</w:t>
            </w:r>
            <w:r>
              <w:rPr>
                <w:rFonts w:eastAsia="Calibri"/>
              </w:rPr>
              <w:t xml:space="preserve"> </w:t>
            </w:r>
            <w:r w:rsidR="002177D1">
              <w:rPr>
                <w:rFonts w:eastAsia="Calibri"/>
              </w:rPr>
              <w:t>caring and educational settings and have contact with other young children if closely monitored for symptoms</w:t>
            </w:r>
            <w:r w:rsidR="00154B0A">
              <w:rPr>
                <w:rFonts w:eastAsia="Calibri"/>
              </w:rPr>
              <w:t>.</w:t>
            </w:r>
            <w:r w:rsidR="00E60A6D">
              <w:rPr>
                <w:rFonts w:eastAsia="Calibri"/>
              </w:rPr>
              <w:t xml:space="preserve"> </w:t>
            </w:r>
          </w:p>
          <w:p w14:paraId="7EA833CB" w14:textId="1EE9B5F2" w:rsidR="0010677C" w:rsidRPr="00492E29" w:rsidRDefault="6559FC65" w:rsidP="00D10219">
            <w:pPr>
              <w:pStyle w:val="Tablelistbullet"/>
              <w:rPr>
                <w:rFonts w:eastAsia="Calibri"/>
              </w:rPr>
            </w:pPr>
            <w:r w:rsidRPr="5A9706EA">
              <w:rPr>
                <w:rFonts w:eastAsia="Calibri"/>
              </w:rPr>
              <w:t>Outside of work</w:t>
            </w:r>
            <w:r w:rsidR="00D24960">
              <w:rPr>
                <w:rFonts w:eastAsia="Calibri"/>
              </w:rPr>
              <w:t>, avoid</w:t>
            </w:r>
            <w:r w:rsidRPr="5A9706EA">
              <w:rPr>
                <w:rFonts w:eastAsia="Calibri"/>
              </w:rPr>
              <w:t>:</w:t>
            </w:r>
          </w:p>
          <w:p w14:paraId="558EED30" w14:textId="327FCD7E" w:rsidR="00D24960" w:rsidRDefault="00D24960" w:rsidP="00D10219">
            <w:pPr>
              <w:pStyle w:val="Tablelistbullet"/>
              <w:numPr>
                <w:ilvl w:val="1"/>
                <w:numId w:val="7"/>
              </w:numPr>
              <w:rPr>
                <w:rFonts w:asciiTheme="minorHAnsi" w:eastAsia="Calibri" w:hAnsiTheme="minorHAnsi" w:cstheme="minorBidi"/>
              </w:rPr>
            </w:pPr>
            <w:r>
              <w:rPr>
                <w:rFonts w:asciiTheme="minorHAnsi" w:eastAsia="Calibri" w:hAnsiTheme="minorHAnsi" w:cstheme="minorBidi"/>
              </w:rPr>
              <w:t>A</w:t>
            </w:r>
            <w:r w:rsidR="0010677C" w:rsidRPr="00492E29">
              <w:rPr>
                <w:rFonts w:asciiTheme="minorHAnsi" w:eastAsia="Calibri" w:hAnsiTheme="minorHAnsi" w:cstheme="minorBidi"/>
              </w:rPr>
              <w:t>ged care facilities</w:t>
            </w:r>
          </w:p>
          <w:p w14:paraId="46595B2B" w14:textId="6EC009B2" w:rsidR="0010677C" w:rsidRPr="00D24960" w:rsidRDefault="00D24960" w:rsidP="00D10219">
            <w:pPr>
              <w:pStyle w:val="Tablelistbullet"/>
              <w:numPr>
                <w:ilvl w:val="1"/>
                <w:numId w:val="7"/>
              </w:numPr>
              <w:rPr>
                <w:rFonts w:asciiTheme="minorHAnsi" w:eastAsia="Calibri" w:hAnsiTheme="minorHAnsi" w:cstheme="minorBidi"/>
              </w:rPr>
            </w:pPr>
            <w:r>
              <w:rPr>
                <w:rFonts w:asciiTheme="minorHAnsi" w:eastAsia="Calibri" w:hAnsiTheme="minorHAnsi" w:cstheme="minorBidi"/>
              </w:rPr>
              <w:t>H</w:t>
            </w:r>
            <w:r w:rsidR="0010677C" w:rsidRPr="00D24960">
              <w:rPr>
                <w:rFonts w:asciiTheme="minorHAnsi" w:eastAsia="Calibri" w:hAnsiTheme="minorHAnsi" w:cstheme="minorBidi"/>
              </w:rPr>
              <w:t>ealthcare settings unless seeking medical attention.</w:t>
            </w:r>
          </w:p>
          <w:p w14:paraId="6D0B4C72" w14:textId="7EE0F0F2" w:rsidR="0010677C" w:rsidRDefault="0010677C" w:rsidP="00D10219">
            <w:pPr>
              <w:pStyle w:val="Tablelistbullet"/>
              <w:rPr>
                <w:rFonts w:eastAsia="Calibri"/>
              </w:rPr>
            </w:pPr>
            <w:r w:rsidRPr="5E805812">
              <w:rPr>
                <w:rFonts w:eastAsia="Calibri"/>
              </w:rPr>
              <w:t>Avoid close contact with those at potential higher risk of severe infection (</w:t>
            </w:r>
            <w:r>
              <w:rPr>
                <w:rFonts w:eastAsia="Calibri"/>
              </w:rPr>
              <w:t>young children</w:t>
            </w:r>
            <w:r w:rsidRPr="5E805812">
              <w:rPr>
                <w:rFonts w:eastAsia="Calibri"/>
              </w:rPr>
              <w:t>, older people, immunocompromised people, and pregnant people)</w:t>
            </w:r>
            <w:r w:rsidR="003D0211">
              <w:rPr>
                <w:rFonts w:eastAsia="Calibri"/>
              </w:rPr>
              <w:t>, where possible</w:t>
            </w:r>
            <w:r>
              <w:rPr>
                <w:rFonts w:eastAsia="Calibri"/>
              </w:rPr>
              <w:t>.</w:t>
            </w:r>
          </w:p>
          <w:p w14:paraId="3774E7C1" w14:textId="77777777" w:rsidR="00D8209B" w:rsidRPr="00CD65B9" w:rsidRDefault="005562FB" w:rsidP="00142A8E">
            <w:pPr>
              <w:pStyle w:val="Tablelistbullet"/>
              <w:rPr>
                <w:rFonts w:eastAsia="Calibri"/>
              </w:rPr>
            </w:pPr>
            <w:r w:rsidRPr="00CD65B9">
              <w:rPr>
                <w:rFonts w:eastAsia="Calibri"/>
              </w:rPr>
              <w:t xml:space="preserve">Use a condom during sexual activity (receptive and </w:t>
            </w:r>
            <w:proofErr w:type="spellStart"/>
            <w:r w:rsidRPr="00CD65B9">
              <w:rPr>
                <w:rFonts w:eastAsia="Calibri"/>
              </w:rPr>
              <w:t>insertive</w:t>
            </w:r>
            <w:proofErr w:type="spellEnd"/>
            <w:r w:rsidRPr="00CD65B9">
              <w:rPr>
                <w:rFonts w:eastAsia="Calibri"/>
              </w:rPr>
              <w:t xml:space="preserve"> oral/anal/vaginal sex)</w:t>
            </w:r>
            <w:r w:rsidR="00CE092B" w:rsidRPr="00CD65B9">
              <w:rPr>
                <w:rFonts w:eastAsia="Calibri"/>
              </w:rPr>
              <w:t>.</w:t>
            </w:r>
            <w:r w:rsidR="00D8209B" w:rsidRPr="00CD65B9">
              <w:rPr>
                <w:rFonts w:eastAsia="Calibri"/>
              </w:rPr>
              <w:t xml:space="preserve"> </w:t>
            </w:r>
          </w:p>
          <w:p w14:paraId="75C947CB" w14:textId="1ED53055" w:rsidR="00D10219" w:rsidRPr="00CD65B9" w:rsidDel="006B61B2" w:rsidRDefault="00D10219" w:rsidP="00D10219">
            <w:pPr>
              <w:pStyle w:val="Tablelistbullet"/>
              <w:rPr>
                <w:rFonts w:eastAsia="Calibri"/>
              </w:rPr>
            </w:pPr>
            <w:r w:rsidRPr="00CD65B9" w:rsidDel="006B61B2">
              <w:rPr>
                <w:rFonts w:eastAsia="Calibri"/>
              </w:rPr>
              <w:t xml:space="preserve">Do not donate </w:t>
            </w:r>
            <w:r w:rsidR="007069FA">
              <w:rPr>
                <w:rFonts w:eastAsia="Calibri"/>
              </w:rPr>
              <w:t xml:space="preserve">breast milk, </w:t>
            </w:r>
            <w:r w:rsidRPr="00CD65B9" w:rsidDel="006B61B2">
              <w:rPr>
                <w:rFonts w:eastAsia="Calibri"/>
              </w:rPr>
              <w:t>organs, tissues, cells or semen. Longer periods may apply as advised by the appropriate collection authority.</w:t>
            </w:r>
          </w:p>
          <w:p w14:paraId="08D54CF8" w14:textId="77777777" w:rsidR="00D10219" w:rsidRPr="00CD65B9" w:rsidRDefault="00D10219" w:rsidP="00E970CD">
            <w:pPr>
              <w:pStyle w:val="Tablelistbullet"/>
              <w:numPr>
                <w:ilvl w:val="0"/>
                <w:numId w:val="0"/>
              </w:numPr>
              <w:spacing w:before="120" w:after="120"/>
              <w:rPr>
                <w:rFonts w:eastAsia="Calibri"/>
              </w:rPr>
            </w:pPr>
            <w:r w:rsidRPr="00CD65B9">
              <w:rPr>
                <w:rFonts w:eastAsia="Calibri"/>
              </w:rPr>
              <w:t xml:space="preserve">For </w:t>
            </w:r>
            <w:r w:rsidRPr="00CD65B9">
              <w:rPr>
                <w:rFonts w:eastAsia="Calibri"/>
                <w:b/>
              </w:rPr>
              <w:t>28 days</w:t>
            </w:r>
            <w:r w:rsidRPr="00CD65B9">
              <w:rPr>
                <w:rFonts w:eastAsia="Calibri"/>
              </w:rPr>
              <w:t xml:space="preserve"> from last exposure:</w:t>
            </w:r>
          </w:p>
          <w:p w14:paraId="6887BAEC" w14:textId="4053DAC5" w:rsidR="0010677C" w:rsidRPr="00CD65B9" w:rsidRDefault="00D10219" w:rsidP="00D10219">
            <w:pPr>
              <w:pStyle w:val="Tablelistbullet"/>
              <w:rPr>
                <w:rFonts w:eastAsia="Calibri"/>
              </w:rPr>
            </w:pPr>
            <w:r w:rsidRPr="00CD65B9">
              <w:rPr>
                <w:rFonts w:eastAsia="Calibri"/>
              </w:rPr>
              <w:t xml:space="preserve">Do not donate blood. See </w:t>
            </w:r>
            <w:hyperlink r:id="rId33" w:history="1">
              <w:r w:rsidRPr="00CD65B9">
                <w:rPr>
                  <w:rStyle w:val="Hyperlink"/>
                  <w:rFonts w:eastAsia="Calibri"/>
                </w:rPr>
                <w:t>Lifeblood</w:t>
              </w:r>
            </w:hyperlink>
            <w:r w:rsidRPr="00CD65B9">
              <w:rPr>
                <w:rFonts w:eastAsia="Calibri"/>
              </w:rPr>
              <w:t xml:space="preserve"> guidance.</w:t>
            </w:r>
            <w:bookmarkEnd w:id="58"/>
          </w:p>
        </w:tc>
      </w:tr>
    </w:tbl>
    <w:p w14:paraId="31353841" w14:textId="77777777" w:rsidR="0010677C" w:rsidRPr="0059703D" w:rsidRDefault="0010677C" w:rsidP="0010677C">
      <w:pPr>
        <w:rPr>
          <w:rFonts w:cs="Arial"/>
          <w:sz w:val="18"/>
          <w:szCs w:val="18"/>
          <w:u w:val="single"/>
        </w:rPr>
      </w:pPr>
      <w:r w:rsidRPr="0059703D">
        <w:rPr>
          <w:rFonts w:cs="Arial"/>
          <w:sz w:val="18"/>
          <w:szCs w:val="18"/>
          <w:u w:val="single"/>
        </w:rPr>
        <w:t>Note</w:t>
      </w:r>
      <w:r w:rsidRPr="00A767A2">
        <w:rPr>
          <w:rFonts w:cs="Arial"/>
          <w:sz w:val="18"/>
          <w:szCs w:val="18"/>
          <w:u w:val="single"/>
        </w:rPr>
        <w:t>s</w:t>
      </w:r>
      <w:r w:rsidRPr="0059703D">
        <w:rPr>
          <w:rFonts w:cs="Arial"/>
          <w:sz w:val="18"/>
          <w:szCs w:val="18"/>
          <w:u w:val="single"/>
        </w:rPr>
        <w:t>:</w:t>
      </w:r>
    </w:p>
    <w:p w14:paraId="61BBF55F" w14:textId="77777777" w:rsidR="0010677C" w:rsidRPr="00AA4E8E" w:rsidRDefault="0010677C" w:rsidP="0010677C">
      <w:pPr>
        <w:spacing w:after="0" w:line="257" w:lineRule="auto"/>
        <w:rPr>
          <w:rFonts w:eastAsia="Times New Roman" w:cs="Arial"/>
          <w:color w:val="000000" w:themeColor="text1"/>
          <w:sz w:val="16"/>
          <w:szCs w:val="16"/>
          <w:vertAlign w:val="superscript"/>
        </w:rPr>
      </w:pPr>
      <w:r w:rsidRPr="00AA4E8E">
        <w:rPr>
          <w:rFonts w:eastAsia="Times New Roman" w:cs="Arial"/>
          <w:color w:val="000000" w:themeColor="text1"/>
          <w:sz w:val="16"/>
          <w:szCs w:val="16"/>
          <w:vertAlign w:val="superscript"/>
        </w:rPr>
        <w:t xml:space="preserve">1 </w:t>
      </w:r>
      <w:r w:rsidRPr="00BB571C">
        <w:rPr>
          <w:rStyle w:val="Hyperlink"/>
          <w:color w:val="auto"/>
          <w:sz w:val="16"/>
          <w:szCs w:val="16"/>
          <w:u w:val="none"/>
        </w:rPr>
        <w:t>Active self-monitoring is the contact watching for signs or symptoms compatible with mpox infection; if they appear, follow case exclusion and restriction criteria and seek medical review. If the contact is facing difficulty accessing medical review call the PHU for assistance. During the incubation period the PHU may choose to regularly monitor high and medium risk contacts (by phone, email, text) to check for the emergence of any signs or symptoms at intervals if there are concerns about the contact's health literacy, self-efficacy, or if other supports are needed.</w:t>
      </w:r>
    </w:p>
    <w:p w14:paraId="02C11C9A" w14:textId="77777777" w:rsidR="0010677C" w:rsidRPr="00AF5C6A" w:rsidRDefault="0010677C" w:rsidP="0010677C">
      <w:pPr>
        <w:spacing w:after="0" w:line="257" w:lineRule="auto"/>
        <w:rPr>
          <w:rStyle w:val="Hyperlink"/>
          <w:sz w:val="16"/>
          <w:szCs w:val="16"/>
        </w:rPr>
      </w:pPr>
      <w:r w:rsidRPr="0059703D">
        <w:rPr>
          <w:rFonts w:cs="Arial"/>
          <w:sz w:val="16"/>
          <w:szCs w:val="16"/>
          <w:vertAlign w:val="superscript"/>
        </w:rPr>
        <w:t xml:space="preserve">2 </w:t>
      </w:r>
      <w:r w:rsidRPr="0059703D">
        <w:rPr>
          <w:rFonts w:cs="Arial"/>
          <w:sz w:val="16"/>
          <w:szCs w:val="16"/>
        </w:rPr>
        <w:t xml:space="preserve">For current ATAGI recommendations and the latest evidence for mpox vaccines, please see </w:t>
      </w:r>
      <w:r w:rsidRPr="00492E29">
        <w:rPr>
          <w:sz w:val="16"/>
          <w:szCs w:val="16"/>
        </w:rPr>
        <w:t xml:space="preserve">the </w:t>
      </w:r>
      <w:hyperlink r:id="rId34" w:anchor="recommendations" w:history="1">
        <w:r w:rsidRPr="00492E29">
          <w:rPr>
            <w:rStyle w:val="Hyperlink"/>
            <w:sz w:val="16"/>
            <w:szCs w:val="16"/>
          </w:rPr>
          <w:t>Australian Immunisation Handbook</w:t>
        </w:r>
      </w:hyperlink>
      <w:r w:rsidRPr="005073AE">
        <w:rPr>
          <w:sz w:val="16"/>
          <w:szCs w:val="16"/>
        </w:rPr>
        <w:t>.</w:t>
      </w:r>
    </w:p>
    <w:p w14:paraId="4572E050" w14:textId="107D2819" w:rsidR="0010677C" w:rsidRPr="009668A7" w:rsidRDefault="0010677C" w:rsidP="0010677C">
      <w:pPr>
        <w:spacing w:after="60" w:line="240" w:lineRule="auto"/>
        <w:rPr>
          <w:rStyle w:val="Hyperlink"/>
          <w:color w:val="auto"/>
          <w:sz w:val="16"/>
          <w:szCs w:val="16"/>
          <w:u w:val="none"/>
        </w:rPr>
      </w:pPr>
      <w:r w:rsidRPr="005D13F4">
        <w:rPr>
          <w:rStyle w:val="Hyperlink"/>
          <w:color w:val="auto"/>
          <w:sz w:val="16"/>
          <w:szCs w:val="16"/>
          <w:u w:val="none"/>
          <w:vertAlign w:val="superscript"/>
        </w:rPr>
        <w:t>3</w:t>
      </w:r>
      <w:r w:rsidRPr="005D13F4">
        <w:rPr>
          <w:rStyle w:val="Hyperlink"/>
          <w:color w:val="auto"/>
          <w:sz w:val="16"/>
          <w:szCs w:val="16"/>
          <w:u w:val="none"/>
        </w:rPr>
        <w:t xml:space="preserve"> Treating clinicians may choose to test asymptomatic high-risk contacts based on an assessment of individual clinical risk, </w:t>
      </w:r>
      <w:r w:rsidRPr="00A767A2">
        <w:rPr>
          <w:rStyle w:val="Hyperlink"/>
          <w:color w:val="auto"/>
          <w:sz w:val="16"/>
          <w:szCs w:val="16"/>
          <w:u w:val="none"/>
        </w:rPr>
        <w:t>e.g.</w:t>
      </w:r>
      <w:r w:rsidRPr="005D13F4">
        <w:rPr>
          <w:rStyle w:val="Hyperlink"/>
          <w:color w:val="auto"/>
          <w:sz w:val="16"/>
          <w:szCs w:val="16"/>
          <w:u w:val="none"/>
        </w:rPr>
        <w:t xml:space="preserve">  if the patient is </w:t>
      </w:r>
      <w:r w:rsidRPr="009668A7">
        <w:rPr>
          <w:rStyle w:val="Hyperlink"/>
          <w:color w:val="auto"/>
          <w:sz w:val="16"/>
          <w:szCs w:val="16"/>
          <w:u w:val="none"/>
        </w:rPr>
        <w:t xml:space="preserve">immunocompromised. This should not delay </w:t>
      </w:r>
      <w:r w:rsidR="0078439C" w:rsidRPr="009668A7">
        <w:rPr>
          <w:rStyle w:val="Hyperlink"/>
          <w:color w:val="auto"/>
          <w:sz w:val="16"/>
          <w:szCs w:val="16"/>
          <w:u w:val="none"/>
        </w:rPr>
        <w:t>PEP</w:t>
      </w:r>
      <w:r w:rsidRPr="009668A7">
        <w:rPr>
          <w:rStyle w:val="Hyperlink"/>
          <w:color w:val="auto"/>
          <w:sz w:val="16"/>
          <w:szCs w:val="16"/>
          <w:u w:val="none"/>
        </w:rPr>
        <w:t xml:space="preserve"> administration if appropriate.</w:t>
      </w:r>
    </w:p>
    <w:p w14:paraId="631448E3" w14:textId="62AD22F5" w:rsidR="0010677C" w:rsidRPr="00AA4E8E" w:rsidRDefault="0010677C" w:rsidP="0010677C">
      <w:pPr>
        <w:spacing w:after="60" w:line="240" w:lineRule="auto"/>
        <w:rPr>
          <w:rFonts w:eastAsia="Times New Roman" w:cs="Arial"/>
          <w:color w:val="000000" w:themeColor="text1"/>
          <w:sz w:val="16"/>
          <w:szCs w:val="16"/>
        </w:rPr>
      </w:pPr>
      <w:r w:rsidRPr="00AA4E8E">
        <w:rPr>
          <w:rFonts w:eastAsia="Times New Roman" w:cs="Arial"/>
          <w:color w:val="000000" w:themeColor="text1"/>
          <w:sz w:val="16"/>
          <w:szCs w:val="16"/>
          <w:vertAlign w:val="superscript"/>
        </w:rPr>
        <w:t xml:space="preserve">4 </w:t>
      </w:r>
      <w:r w:rsidRPr="009668A7">
        <w:rPr>
          <w:rFonts w:eastAsia="Times New Roman" w:cs="Arial"/>
          <w:color w:val="000000" w:themeColor="text1"/>
          <w:sz w:val="16"/>
          <w:szCs w:val="16"/>
        </w:rPr>
        <w:t>High-risk settings are</w:t>
      </w:r>
      <w:r w:rsidRPr="0059703D">
        <w:rPr>
          <w:rFonts w:eastAsia="Times New Roman" w:cs="Arial"/>
          <w:color w:val="000000" w:themeColor="text1"/>
          <w:sz w:val="16"/>
          <w:szCs w:val="16"/>
        </w:rPr>
        <w:t xml:space="preserve"> defined as childcare, aged care and disability facilities</w:t>
      </w:r>
      <w:r w:rsidR="00CD6B80">
        <w:rPr>
          <w:rFonts w:eastAsia="Times New Roman" w:cs="Arial"/>
          <w:color w:val="000000" w:themeColor="text1"/>
          <w:sz w:val="16"/>
          <w:szCs w:val="16"/>
        </w:rPr>
        <w:t>,</w:t>
      </w:r>
      <w:r w:rsidRPr="0059703D">
        <w:rPr>
          <w:rFonts w:eastAsia="Times New Roman" w:cs="Arial"/>
          <w:color w:val="000000" w:themeColor="text1"/>
          <w:sz w:val="16"/>
          <w:szCs w:val="16"/>
        </w:rPr>
        <w:t xml:space="preserve"> and healthcare environments.</w:t>
      </w:r>
    </w:p>
    <w:bookmarkEnd w:id="55"/>
    <w:p w14:paraId="674D4DE9" w14:textId="58D2B91D" w:rsidR="00C61441" w:rsidRDefault="00E55743" w:rsidP="006C21B0">
      <w:pPr>
        <w:pStyle w:val="Heading2"/>
        <w:spacing w:before="240"/>
      </w:pPr>
      <w:r>
        <w:t>Contact e</w:t>
      </w:r>
      <w:r w:rsidR="00C61441">
        <w:t xml:space="preserve">ducation </w:t>
      </w:r>
    </w:p>
    <w:p w14:paraId="64951442" w14:textId="5A2EDEAD" w:rsidR="00850079" w:rsidRPr="00855BFD" w:rsidRDefault="007A019A" w:rsidP="00850079">
      <w:r>
        <w:t>PHU</w:t>
      </w:r>
      <w:r w:rsidR="00850079">
        <w:t xml:space="preserve">s should, at a minimum, provide the following information to contacts: </w:t>
      </w:r>
    </w:p>
    <w:p w14:paraId="46371586" w14:textId="47448BBA" w:rsidR="00850079" w:rsidRPr="00855BFD" w:rsidRDefault="00D74983" w:rsidP="006C21B0">
      <w:pPr>
        <w:pStyle w:val="ListParagraph"/>
        <w:numPr>
          <w:ilvl w:val="0"/>
          <w:numId w:val="19"/>
        </w:numPr>
        <w:spacing w:before="60" w:after="60"/>
        <w:ind w:left="714" w:hanging="357"/>
        <w:contextualSpacing w:val="0"/>
      </w:pPr>
      <w:r>
        <w:t>M</w:t>
      </w:r>
      <w:r w:rsidR="00850079">
        <w:t>pox symptoms, transmission routes and likely risk of developing mpox</w:t>
      </w:r>
      <w:r>
        <w:t>.</w:t>
      </w:r>
      <w:r w:rsidR="00850079">
        <w:t xml:space="preserve"> </w:t>
      </w:r>
    </w:p>
    <w:p w14:paraId="4A417E96" w14:textId="47E7F02A" w:rsidR="00850079" w:rsidRPr="00855BFD" w:rsidRDefault="001434F5" w:rsidP="006C21B0">
      <w:pPr>
        <w:pStyle w:val="ListParagraph"/>
        <w:numPr>
          <w:ilvl w:val="0"/>
          <w:numId w:val="19"/>
        </w:numPr>
        <w:spacing w:before="60" w:after="60"/>
        <w:ind w:left="714" w:hanging="357"/>
        <w:contextualSpacing w:val="0"/>
      </w:pPr>
      <w:r>
        <w:t>H</w:t>
      </w:r>
      <w:r w:rsidR="003833ED">
        <w:t>ow to seek testing if symptoms develop</w:t>
      </w:r>
      <w:r w:rsidR="001A04F9">
        <w:t>.</w:t>
      </w:r>
    </w:p>
    <w:p w14:paraId="6A8C27E9" w14:textId="27F54510" w:rsidR="00850079" w:rsidRDefault="001A04F9" w:rsidP="006C21B0">
      <w:pPr>
        <w:pStyle w:val="ListParagraph"/>
        <w:numPr>
          <w:ilvl w:val="0"/>
          <w:numId w:val="19"/>
        </w:numPr>
        <w:spacing w:before="60" w:after="60"/>
        <w:ind w:left="714" w:hanging="357"/>
        <w:contextualSpacing w:val="0"/>
      </w:pPr>
      <w:r>
        <w:t>A</w:t>
      </w:r>
      <w:r w:rsidR="003833ED">
        <w:t xml:space="preserve"> contact phone number for the PHU.</w:t>
      </w:r>
    </w:p>
    <w:p w14:paraId="2A826937" w14:textId="34F5D3EE" w:rsidR="00855BFD" w:rsidRPr="00855BFD" w:rsidRDefault="00855BFD" w:rsidP="00B80A47">
      <w:r>
        <w:t xml:space="preserve">If </w:t>
      </w:r>
      <w:proofErr w:type="gramStart"/>
      <w:r w:rsidR="008C5C56">
        <w:t xml:space="preserve">a </w:t>
      </w:r>
      <w:r>
        <w:t>large number of</w:t>
      </w:r>
      <w:proofErr w:type="gramEnd"/>
      <w:r>
        <w:t xml:space="preserve"> contacts</w:t>
      </w:r>
      <w:r w:rsidR="008C5C56">
        <w:t xml:space="preserve"> is</w:t>
      </w:r>
      <w:r>
        <w:t xml:space="preserve"> identified in a facility or institution, information to </w:t>
      </w:r>
      <w:r w:rsidR="00421CD4">
        <w:t>residents, workers or attendees may be distributed via the facility or institution man</w:t>
      </w:r>
      <w:r w:rsidR="007F7A3F">
        <w:t>ager.</w:t>
      </w:r>
    </w:p>
    <w:p w14:paraId="5AD039B1" w14:textId="7835D99D" w:rsidR="003833ED" w:rsidRPr="00855BFD" w:rsidRDefault="00855BFD">
      <w:r w:rsidRPr="00B80A47">
        <w:t xml:space="preserve">Refer to the </w:t>
      </w:r>
      <w:hyperlink w:anchor="_Information_for_contacts" w:history="1">
        <w:r w:rsidRPr="009F0FB9">
          <w:rPr>
            <w:rStyle w:val="Hyperlink"/>
            <w:rFonts w:eastAsia="Times New Roman" w:cs="Times New Roman"/>
            <w:kern w:val="0"/>
            <w:lang w:eastAsia="en-AU"/>
            <w14:ligatures w14:val="none"/>
          </w:rPr>
          <w:t>information for contacts</w:t>
        </w:r>
      </w:hyperlink>
      <w:r w:rsidRPr="00B80A47">
        <w:t xml:space="preserve"> section below for further information.</w:t>
      </w:r>
    </w:p>
    <w:p w14:paraId="4A1CB3B4" w14:textId="77777777" w:rsidR="008C6E28" w:rsidRPr="00574C87" w:rsidRDefault="008C6E28" w:rsidP="008C6E28">
      <w:pPr>
        <w:pStyle w:val="Heading1"/>
      </w:pPr>
      <w:bookmarkStart w:id="59" w:name="_Environmental_evaluation"/>
      <w:bookmarkStart w:id="60" w:name="_Aboriginal_and_Torres"/>
      <w:bookmarkStart w:id="61" w:name="_Toc187068602"/>
      <w:bookmarkStart w:id="62" w:name="_Toc208503881"/>
      <w:bookmarkEnd w:id="53"/>
      <w:bookmarkEnd w:id="59"/>
      <w:bookmarkEnd w:id="60"/>
      <w:r>
        <w:lastRenderedPageBreak/>
        <w:t>Population level prevention</w:t>
      </w:r>
      <w:bookmarkEnd w:id="61"/>
      <w:bookmarkEnd w:id="62"/>
      <w:r>
        <w:t xml:space="preserve"> </w:t>
      </w:r>
    </w:p>
    <w:p w14:paraId="0510EC99" w14:textId="77777777" w:rsidR="00C8420A" w:rsidRPr="00492E29" w:rsidRDefault="00C8420A" w:rsidP="00C8420A">
      <w:r w:rsidRPr="00492E29">
        <w:t>PHUs may consider undertaking the following measures to prevent sustained transmission of mpox in the community:</w:t>
      </w:r>
    </w:p>
    <w:p w14:paraId="4E630F00" w14:textId="4D8D723E" w:rsidR="00C8420A" w:rsidRPr="00B31588" w:rsidRDefault="00C8420A" w:rsidP="006C21B0">
      <w:pPr>
        <w:pStyle w:val="Bullet"/>
        <w:spacing w:before="60" w:after="60"/>
        <w:ind w:left="357" w:hanging="357"/>
        <w:contextualSpacing w:val="0"/>
        <w:rPr>
          <w:rFonts w:cs="Arial"/>
          <w:sz w:val="24"/>
          <w:szCs w:val="24"/>
        </w:rPr>
      </w:pPr>
      <w:r w:rsidRPr="00B31588">
        <w:rPr>
          <w:rFonts w:cs="Arial"/>
          <w:sz w:val="24"/>
          <w:szCs w:val="24"/>
        </w:rPr>
        <w:t xml:space="preserve">Develop and disseminate mpox educational material to groups at higher risk of infection and severe disease (see </w:t>
      </w:r>
      <w:r w:rsidR="00B31588" w:rsidRPr="00B31588">
        <w:rPr>
          <w:rStyle w:val="Hyperlink"/>
          <w:sz w:val="24"/>
          <w:szCs w:val="24"/>
        </w:rPr>
        <w:t>Priority populations</w:t>
      </w:r>
      <w:r w:rsidR="0002712A" w:rsidRPr="0002712A">
        <w:rPr>
          <w:rFonts w:cs="Arial"/>
          <w:sz w:val="24"/>
          <w:szCs w:val="24"/>
        </w:rPr>
        <w:t xml:space="preserve">). </w:t>
      </w:r>
      <w:r w:rsidR="1ABD8C79" w:rsidRPr="74E4479C">
        <w:rPr>
          <w:rFonts w:cs="Arial"/>
          <w:sz w:val="24"/>
          <w:szCs w:val="24"/>
        </w:rPr>
        <w:t>Esta</w:t>
      </w:r>
      <w:r w:rsidR="2EB5904C" w:rsidRPr="74E4479C">
        <w:rPr>
          <w:rFonts w:cs="Arial"/>
          <w:sz w:val="24"/>
          <w:szCs w:val="24"/>
        </w:rPr>
        <w:t>blish partnerships with local sexual health clinics</w:t>
      </w:r>
      <w:r w:rsidR="154067D7" w:rsidRPr="74E4479C">
        <w:rPr>
          <w:rFonts w:cs="Arial"/>
          <w:sz w:val="24"/>
          <w:szCs w:val="24"/>
        </w:rPr>
        <w:t>,</w:t>
      </w:r>
      <w:r w:rsidR="00220F85" w:rsidRPr="74E4479C" w:rsidDel="2EB5904C">
        <w:rPr>
          <w:rFonts w:cs="Arial"/>
          <w:sz w:val="24"/>
          <w:szCs w:val="24"/>
        </w:rPr>
        <w:t xml:space="preserve"> </w:t>
      </w:r>
      <w:r w:rsidR="07A7EC45" w:rsidRPr="0002712A">
        <w:rPr>
          <w:rFonts w:cs="Arial"/>
          <w:sz w:val="24"/>
          <w:szCs w:val="24"/>
        </w:rPr>
        <w:t>primary</w:t>
      </w:r>
      <w:r w:rsidR="07A7EC45" w:rsidRPr="74E4479C">
        <w:rPr>
          <w:rFonts w:cs="Arial"/>
          <w:sz w:val="24"/>
          <w:szCs w:val="24"/>
        </w:rPr>
        <w:t xml:space="preserve"> health care services</w:t>
      </w:r>
      <w:r w:rsidR="1704BA3E" w:rsidRPr="74E4479C">
        <w:rPr>
          <w:rFonts w:cs="Arial"/>
          <w:sz w:val="24"/>
          <w:szCs w:val="24"/>
        </w:rPr>
        <w:t>,</w:t>
      </w:r>
      <w:r w:rsidR="154067D7" w:rsidRPr="74E4479C">
        <w:rPr>
          <w:rFonts w:cs="Arial"/>
          <w:sz w:val="24"/>
          <w:szCs w:val="24"/>
        </w:rPr>
        <w:t xml:space="preserve"> </w:t>
      </w:r>
      <w:r w:rsidR="357AC356" w:rsidRPr="74E4479C">
        <w:rPr>
          <w:rFonts w:cs="Arial"/>
          <w:sz w:val="24"/>
          <w:szCs w:val="24"/>
        </w:rPr>
        <w:t xml:space="preserve">primary health </w:t>
      </w:r>
      <w:r w:rsidR="5F026B13" w:rsidRPr="74E4479C">
        <w:rPr>
          <w:rFonts w:cs="Arial"/>
          <w:sz w:val="24"/>
          <w:szCs w:val="24"/>
        </w:rPr>
        <w:t xml:space="preserve">networks, </w:t>
      </w:r>
      <w:r w:rsidR="154067D7" w:rsidRPr="74E4479C">
        <w:rPr>
          <w:rFonts w:cs="Arial"/>
          <w:sz w:val="24"/>
          <w:szCs w:val="24"/>
        </w:rPr>
        <w:t>and Aboriginal community</w:t>
      </w:r>
      <w:r w:rsidR="00C77857" w:rsidRPr="0002712A">
        <w:rPr>
          <w:rFonts w:cs="Arial"/>
          <w:sz w:val="24"/>
          <w:szCs w:val="24"/>
        </w:rPr>
        <w:t>-</w:t>
      </w:r>
      <w:r w:rsidR="154067D7" w:rsidRPr="74E4479C">
        <w:rPr>
          <w:rFonts w:cs="Arial"/>
          <w:sz w:val="24"/>
          <w:szCs w:val="24"/>
        </w:rPr>
        <w:t>controlled organisations</w:t>
      </w:r>
      <w:r w:rsidR="2EB5904C" w:rsidRPr="74E4479C">
        <w:rPr>
          <w:rFonts w:cs="Arial"/>
          <w:sz w:val="24"/>
          <w:szCs w:val="24"/>
        </w:rPr>
        <w:t xml:space="preserve">, to facilitate testing and </w:t>
      </w:r>
      <w:r w:rsidR="6151761A" w:rsidRPr="74E4479C">
        <w:rPr>
          <w:rFonts w:cs="Arial"/>
          <w:sz w:val="24"/>
          <w:szCs w:val="24"/>
        </w:rPr>
        <w:t xml:space="preserve">clinician awareness and education, and </w:t>
      </w:r>
      <w:r w:rsidR="2EB5904C" w:rsidRPr="74E4479C">
        <w:rPr>
          <w:rFonts w:cs="Arial"/>
          <w:sz w:val="24"/>
          <w:szCs w:val="24"/>
        </w:rPr>
        <w:t>connect cases and contacts with relevant community support organisations</w:t>
      </w:r>
      <w:r w:rsidR="09EF5B22" w:rsidRPr="74E4479C">
        <w:rPr>
          <w:rFonts w:cs="Arial"/>
          <w:sz w:val="24"/>
          <w:szCs w:val="24"/>
        </w:rPr>
        <w:t>.</w:t>
      </w:r>
      <w:r w:rsidR="3F3CDB4D" w:rsidRPr="74E4479C">
        <w:rPr>
          <w:rFonts w:cs="Arial"/>
          <w:sz w:val="24"/>
          <w:szCs w:val="24"/>
        </w:rPr>
        <w:t xml:space="preserve"> </w:t>
      </w:r>
      <w:r w:rsidR="051D2465" w:rsidRPr="74E4479C">
        <w:rPr>
          <w:rFonts w:cs="Arial"/>
          <w:sz w:val="24"/>
          <w:szCs w:val="24"/>
        </w:rPr>
        <w:t>GPs and primary care facilities play a vital role in testing for mpox</w:t>
      </w:r>
      <w:r w:rsidR="00220F85" w:rsidRPr="58A6854C" w:rsidDel="3DF75767">
        <w:rPr>
          <w:rFonts w:cs="Arial"/>
          <w:sz w:val="24"/>
          <w:szCs w:val="24"/>
        </w:rPr>
        <w:t>.</w:t>
      </w:r>
    </w:p>
    <w:p w14:paraId="4943433F" w14:textId="28D40D45" w:rsidR="00C8420A" w:rsidRPr="005420E9" w:rsidRDefault="00C8420A" w:rsidP="006C21B0">
      <w:pPr>
        <w:pStyle w:val="Bullet"/>
        <w:spacing w:before="60" w:after="60"/>
        <w:ind w:left="357" w:hanging="357"/>
        <w:contextualSpacing w:val="0"/>
        <w:rPr>
          <w:rFonts w:cs="Arial"/>
          <w:sz w:val="24"/>
          <w:szCs w:val="24"/>
        </w:rPr>
      </w:pPr>
      <w:r w:rsidRPr="005420E9">
        <w:rPr>
          <w:rFonts w:cs="Arial"/>
          <w:sz w:val="24"/>
          <w:szCs w:val="24"/>
        </w:rPr>
        <w:t>Engage with local community-controlled organisations for the LGBTQIA+ community, people living with HIV, SOPVs, sex workers,</w:t>
      </w:r>
      <w:r w:rsidR="004D0710">
        <w:rPr>
          <w:rFonts w:cs="Arial"/>
          <w:sz w:val="24"/>
          <w:szCs w:val="24"/>
        </w:rPr>
        <w:t xml:space="preserve"> and </w:t>
      </w:r>
      <w:hyperlink w:anchor="_Aboriginal_and_Torres_2" w:history="1">
        <w:r w:rsidR="004D0710" w:rsidRPr="00B55A46">
          <w:rPr>
            <w:rStyle w:val="Hyperlink"/>
            <w:rFonts w:cs="Arial"/>
            <w:sz w:val="24"/>
            <w:szCs w:val="24"/>
          </w:rPr>
          <w:t>Aboriginal and</w:t>
        </w:r>
        <w:r w:rsidR="00987D9B" w:rsidRPr="00B55A46">
          <w:rPr>
            <w:rStyle w:val="Hyperlink"/>
            <w:rFonts w:cs="Arial"/>
            <w:sz w:val="24"/>
            <w:szCs w:val="24"/>
          </w:rPr>
          <w:t>/or</w:t>
        </w:r>
        <w:r w:rsidR="004D0710" w:rsidRPr="00B55A46">
          <w:rPr>
            <w:rStyle w:val="Hyperlink"/>
            <w:rFonts w:cs="Arial"/>
            <w:sz w:val="24"/>
            <w:szCs w:val="24"/>
          </w:rPr>
          <w:t xml:space="preserve"> Torres Strait Is</w:t>
        </w:r>
        <w:r w:rsidR="00987D9B" w:rsidRPr="00B55A46">
          <w:rPr>
            <w:rStyle w:val="Hyperlink"/>
            <w:rFonts w:cs="Arial"/>
            <w:sz w:val="24"/>
            <w:szCs w:val="24"/>
          </w:rPr>
          <w:t>lander people</w:t>
        </w:r>
      </w:hyperlink>
      <w:r w:rsidRPr="005420E9">
        <w:rPr>
          <w:rFonts w:cs="Arial"/>
          <w:sz w:val="24"/>
          <w:szCs w:val="24"/>
        </w:rPr>
        <w:t xml:space="preserve"> to assist with targeted communications on universal prevention measures and importance of vaccination. </w:t>
      </w:r>
    </w:p>
    <w:p w14:paraId="3477B655" w14:textId="66091A5A" w:rsidR="00C8420A" w:rsidRPr="00A02ABC" w:rsidRDefault="00C8420A" w:rsidP="006C21B0">
      <w:pPr>
        <w:pStyle w:val="Paragraphtext"/>
      </w:pPr>
      <w:r>
        <w:t xml:space="preserve">PHUs should take steps to promote community awareness by making guidance publicly available for at risk people (and the wider community where necessary), to </w:t>
      </w:r>
      <w:r w:rsidRPr="00A02ABC">
        <w:t xml:space="preserve">minimise their risk of </w:t>
      </w:r>
      <w:r>
        <w:t xml:space="preserve">infection, including </w:t>
      </w:r>
      <w:r w:rsidR="006D67CE">
        <w:t>the following advice</w:t>
      </w:r>
      <w:r>
        <w:t>:</w:t>
      </w:r>
    </w:p>
    <w:p w14:paraId="6F9AAAAD" w14:textId="6A0DD2AD" w:rsidR="00C8420A" w:rsidRPr="005420E9" w:rsidRDefault="00C8420A" w:rsidP="006C21B0">
      <w:pPr>
        <w:pStyle w:val="Bullet"/>
        <w:spacing w:before="60" w:after="60"/>
        <w:ind w:left="357" w:hanging="357"/>
        <w:contextualSpacing w:val="0"/>
        <w:rPr>
          <w:sz w:val="24"/>
          <w:szCs w:val="24"/>
        </w:rPr>
      </w:pPr>
      <w:r w:rsidRPr="005420E9">
        <w:rPr>
          <w:sz w:val="24"/>
          <w:szCs w:val="24"/>
        </w:rPr>
        <w:t xml:space="preserve">Exchange contact information with any new sexual partner(s) during periods of local mpox transmission to facilitate contact tracing if required (see </w:t>
      </w:r>
      <w:hyperlink w:anchor="_Response_procedure" w:history="1">
        <w:r w:rsidRPr="005420E9">
          <w:rPr>
            <w:rStyle w:val="Hyperlink"/>
            <w:rFonts w:cstheme="minorBidi"/>
            <w:sz w:val="24"/>
            <w:szCs w:val="24"/>
          </w:rPr>
          <w:t>Response Procedure</w:t>
        </w:r>
      </w:hyperlink>
      <w:r w:rsidRPr="005420E9">
        <w:rPr>
          <w:sz w:val="24"/>
          <w:szCs w:val="24"/>
        </w:rPr>
        <w:t>).</w:t>
      </w:r>
    </w:p>
    <w:p w14:paraId="1B9299D9" w14:textId="77777777" w:rsidR="00C8420A" w:rsidRPr="005420E9" w:rsidRDefault="00C8420A" w:rsidP="006C21B0">
      <w:pPr>
        <w:pStyle w:val="Bullet"/>
        <w:spacing w:before="60" w:after="60"/>
        <w:ind w:left="357" w:hanging="357"/>
        <w:contextualSpacing w:val="0"/>
        <w:rPr>
          <w:sz w:val="24"/>
          <w:szCs w:val="24"/>
        </w:rPr>
      </w:pPr>
      <w:r w:rsidRPr="005420E9">
        <w:rPr>
          <w:sz w:val="24"/>
          <w:szCs w:val="24"/>
        </w:rPr>
        <w:t xml:space="preserve">Use condoms and perform hand hygiene after condom use, particularly if: </w:t>
      </w:r>
    </w:p>
    <w:p w14:paraId="6224DBFE" w14:textId="4D42FCC9" w:rsidR="00C8420A" w:rsidRPr="005420E9" w:rsidRDefault="00C8420A" w:rsidP="006C21B0">
      <w:pPr>
        <w:pStyle w:val="Bullet"/>
        <w:numPr>
          <w:ilvl w:val="1"/>
          <w:numId w:val="6"/>
        </w:numPr>
        <w:spacing w:before="60" w:after="60"/>
        <w:ind w:left="714" w:hanging="357"/>
        <w:contextualSpacing w:val="0"/>
        <w:rPr>
          <w:sz w:val="24"/>
          <w:szCs w:val="24"/>
        </w:rPr>
      </w:pPr>
      <w:r w:rsidRPr="005420E9">
        <w:rPr>
          <w:sz w:val="24"/>
          <w:szCs w:val="24"/>
        </w:rPr>
        <w:t>having sex while travelling</w:t>
      </w:r>
    </w:p>
    <w:p w14:paraId="3B188806" w14:textId="36D1D988" w:rsidR="00C8420A" w:rsidRPr="005420E9" w:rsidRDefault="00C8420A" w:rsidP="006C21B0">
      <w:pPr>
        <w:pStyle w:val="Bullet"/>
        <w:numPr>
          <w:ilvl w:val="1"/>
          <w:numId w:val="6"/>
        </w:numPr>
        <w:spacing w:before="60" w:after="60"/>
        <w:ind w:left="714" w:hanging="357"/>
        <w:contextualSpacing w:val="0"/>
        <w:rPr>
          <w:sz w:val="24"/>
          <w:szCs w:val="24"/>
        </w:rPr>
      </w:pPr>
      <w:r w:rsidRPr="005420E9">
        <w:rPr>
          <w:sz w:val="24"/>
          <w:szCs w:val="24"/>
        </w:rPr>
        <w:t xml:space="preserve">attending SOPVs or events where intimate contact with </w:t>
      </w:r>
      <w:proofErr w:type="gramStart"/>
      <w:r w:rsidRPr="005420E9">
        <w:rPr>
          <w:sz w:val="24"/>
          <w:szCs w:val="24"/>
        </w:rPr>
        <w:t>a large number of</w:t>
      </w:r>
      <w:proofErr w:type="gramEnd"/>
      <w:r w:rsidRPr="005420E9">
        <w:rPr>
          <w:sz w:val="24"/>
          <w:szCs w:val="24"/>
        </w:rPr>
        <w:t xml:space="preserve"> people occurs (noting that condoms may not be sufficient to stop transmission from uncovered lesions, and MXPV may still transmit in these settings via </w:t>
      </w:r>
      <w:r w:rsidR="5BFB976B" w:rsidRPr="5A9706EA">
        <w:rPr>
          <w:sz w:val="24"/>
          <w:szCs w:val="24"/>
        </w:rPr>
        <w:t>close contact or</w:t>
      </w:r>
      <w:r w:rsidRPr="005420E9">
        <w:rPr>
          <w:sz w:val="24"/>
          <w:szCs w:val="24"/>
        </w:rPr>
        <w:t xml:space="preserve"> fomites, such as</w:t>
      </w:r>
      <w:r w:rsidR="64BDB374" w:rsidRPr="5A9706EA">
        <w:rPr>
          <w:sz w:val="24"/>
          <w:szCs w:val="24"/>
        </w:rPr>
        <w:t xml:space="preserve"> through</w:t>
      </w:r>
      <w:r w:rsidRPr="005420E9">
        <w:rPr>
          <w:sz w:val="24"/>
          <w:szCs w:val="24"/>
        </w:rPr>
        <w:t xml:space="preserve"> </w:t>
      </w:r>
      <w:r w:rsidR="64BDB374" w:rsidRPr="508E298B">
        <w:rPr>
          <w:sz w:val="24"/>
          <w:szCs w:val="24"/>
        </w:rPr>
        <w:t>contact with contaminated</w:t>
      </w:r>
      <w:r w:rsidRPr="005420E9">
        <w:rPr>
          <w:sz w:val="24"/>
          <w:szCs w:val="24"/>
        </w:rPr>
        <w:t xml:space="preserve"> clothes/linen).</w:t>
      </w:r>
    </w:p>
    <w:p w14:paraId="37272579" w14:textId="77777777" w:rsidR="00C8420A" w:rsidRPr="005420E9" w:rsidRDefault="00C8420A" w:rsidP="006C21B0">
      <w:pPr>
        <w:pStyle w:val="Bullet"/>
        <w:spacing w:before="60" w:after="60"/>
        <w:ind w:left="357" w:hanging="357"/>
        <w:contextualSpacing w:val="0"/>
        <w:rPr>
          <w:sz w:val="24"/>
          <w:szCs w:val="24"/>
        </w:rPr>
      </w:pPr>
      <w:r w:rsidRPr="005420E9">
        <w:rPr>
          <w:sz w:val="24"/>
          <w:szCs w:val="24"/>
        </w:rPr>
        <w:t xml:space="preserve">Check </w:t>
      </w:r>
      <w:hyperlink r:id="rId35">
        <w:r w:rsidRPr="005420E9">
          <w:rPr>
            <w:rStyle w:val="Hyperlink"/>
            <w:rFonts w:cs="Arial"/>
            <w:sz w:val="24"/>
            <w:szCs w:val="24"/>
          </w:rPr>
          <w:t>Smart Traveller guidance</w:t>
        </w:r>
      </w:hyperlink>
      <w:r w:rsidRPr="005420E9">
        <w:rPr>
          <w:sz w:val="24"/>
          <w:szCs w:val="24"/>
        </w:rPr>
        <w:t xml:space="preserve"> prior to departure if travelling to countries where mpox is endemic (particularly Central and West Africa). </w:t>
      </w:r>
    </w:p>
    <w:p w14:paraId="075D6DD8" w14:textId="77777777" w:rsidR="008C6E28" w:rsidRPr="00EF007A" w:rsidRDefault="008C6E28" w:rsidP="008C6E28">
      <w:pPr>
        <w:pStyle w:val="Heading2"/>
      </w:pPr>
      <w:r>
        <w:t>V</w:t>
      </w:r>
      <w:r w:rsidRPr="53BB5749">
        <w:t>accination</w:t>
      </w:r>
    </w:p>
    <w:p w14:paraId="27A1A7E4" w14:textId="73D13277" w:rsidR="00F45827" w:rsidRPr="00A02ABC" w:rsidRDefault="00F45827" w:rsidP="00F45827">
      <w:pPr>
        <w:pStyle w:val="Paragraphtext"/>
      </w:pPr>
      <w:bookmarkStart w:id="63" w:name="_Aboriginal_and_Torres_1"/>
      <w:bookmarkEnd w:id="63"/>
      <w:r>
        <w:t>Vaccines to prevent or reduce mpox infection and severity are available</w:t>
      </w:r>
      <w:r w:rsidR="00411E62">
        <w:t xml:space="preserve"> </w:t>
      </w:r>
      <w:r w:rsidR="009828B9">
        <w:fldChar w:fldCharType="begin"/>
      </w:r>
      <w:r w:rsidR="00E513BA">
        <w:instrText xml:space="preserve"> ADDIN ZOTERO_ITEM CSL_CITATION {"citationID":"TJBYjz7p","properties":{"formattedCitation":"(80)","plainCitation":"(80)","noteIndex":0},"citationItems":[{"id":170,"uris":["http://zotero.org/users/local/eE57gvz8/items/3RKKD6ZH"],"itemData":{"id":170,"type":"article-journal","container-title":"New England Journal of Medicine","DOI":"10.1056/NEJMoa2215201","ISSN":"0028-4793, 1533-4406","issue":"26","journalAbbreviation":"N Engl J Med","language":"en","page":"2434-2443","source":"DOI.org (Crossref)","title":"Vaccine Effectiveness of JYNNEOS against Mpox Disease in the United States","volume":"388","author":[{"family":"Deputy","given":"Nicholas P."},{"family":"Deckert","given":"Joseph"},{"family":"Chard","given":"Anna N."},{"family":"Sandberg","given":"Neil"},{"family":"Moulia","given":"Danielle L."},{"family":"Barkley","given":"Eric"},{"family":"Dalton","given":"Alexandra F."},{"family":"Sweet","given":"Cory"},{"family":"Cohn","given":"Amanda C."},{"family":"Little","given":"David R."},{"family":"Cohen","given":"Adam L."},{"family":"Sandmann","given":"Danessa"},{"family":"Payne","given":"Daniel C."},{"family":"Gerhart","given":"Jacqueline L."},{"family":"Feldstein","given":"Leora R."}],"issued":{"date-parts":[["2023",6,29]]}}}],"schema":"https://github.com/citation-style-language/schema/raw/master/csl-citation.json"} </w:instrText>
      </w:r>
      <w:r w:rsidR="009828B9">
        <w:fldChar w:fldCharType="separate"/>
      </w:r>
      <w:r w:rsidR="00E513BA" w:rsidRPr="00E513BA">
        <w:rPr>
          <w:rFonts w:cs="Arial"/>
        </w:rPr>
        <w:t>(80)</w:t>
      </w:r>
      <w:r w:rsidR="009828B9">
        <w:fldChar w:fldCharType="end"/>
      </w:r>
      <w:r>
        <w:t>.</w:t>
      </w:r>
      <w:r w:rsidRPr="00A02ABC">
        <w:t xml:space="preserve"> Both </w:t>
      </w:r>
      <w:r w:rsidR="00345F19">
        <w:t>pr</w:t>
      </w:r>
      <w:r w:rsidR="000D7F73">
        <w:t xml:space="preserve">imary vaccination and </w:t>
      </w:r>
      <w:r w:rsidR="00303582" w:rsidRPr="00303582">
        <w:t>post exposure prophylaxis (PEP)</w:t>
      </w:r>
      <w:r w:rsidRPr="00A02ABC">
        <w:t xml:space="preserve"> can reduce the likelihood of widespread community transmission</w:t>
      </w:r>
      <w:r>
        <w:t xml:space="preserve"> and should be promoted to high-risk groups</w:t>
      </w:r>
      <w:r w:rsidRPr="00A02ABC">
        <w:t>.</w:t>
      </w:r>
    </w:p>
    <w:p w14:paraId="7FB29A75" w14:textId="77777777" w:rsidR="00F45827" w:rsidRDefault="00F45827" w:rsidP="00F45827">
      <w:pPr>
        <w:pStyle w:val="Paragraphtext"/>
      </w:pPr>
      <w:r>
        <w:t>Refer to:</w:t>
      </w:r>
    </w:p>
    <w:p w14:paraId="01DC8965" w14:textId="4280DF21" w:rsidR="00F45827" w:rsidRPr="005420E9" w:rsidRDefault="006D67CE" w:rsidP="00C2529C">
      <w:pPr>
        <w:pStyle w:val="Bullet"/>
        <w:spacing w:before="60" w:after="60"/>
        <w:ind w:left="357" w:hanging="357"/>
        <w:contextualSpacing w:val="0"/>
        <w:rPr>
          <w:sz w:val="24"/>
          <w:szCs w:val="24"/>
        </w:rPr>
      </w:pPr>
      <w:r w:rsidRPr="007368C2">
        <w:rPr>
          <w:rFonts w:eastAsiaTheme="majorEastAsia"/>
          <w:sz w:val="24"/>
          <w:szCs w:val="24"/>
        </w:rPr>
        <w:t>t</w:t>
      </w:r>
      <w:r w:rsidR="00F45827" w:rsidRPr="007368C2">
        <w:rPr>
          <w:rFonts w:eastAsiaTheme="majorEastAsia"/>
          <w:sz w:val="24"/>
          <w:szCs w:val="24"/>
        </w:rPr>
        <w:t xml:space="preserve">he </w:t>
      </w:r>
      <w:hyperlink r:id="rId36" w:history="1">
        <w:r w:rsidR="00F45827" w:rsidRPr="007368C2">
          <w:rPr>
            <w:rStyle w:val="Hyperlink"/>
            <w:rFonts w:eastAsiaTheme="majorEastAsia"/>
            <w:sz w:val="24"/>
            <w:szCs w:val="24"/>
          </w:rPr>
          <w:t xml:space="preserve">Australian Immunisation Handbook </w:t>
        </w:r>
        <w:r w:rsidR="007368C2">
          <w:rPr>
            <w:rStyle w:val="Hyperlink"/>
            <w:rFonts w:eastAsiaTheme="majorEastAsia"/>
            <w:sz w:val="24"/>
            <w:szCs w:val="24"/>
          </w:rPr>
          <w:t>m</w:t>
        </w:r>
        <w:r w:rsidR="00F45827" w:rsidRPr="007368C2">
          <w:rPr>
            <w:rStyle w:val="Hyperlink"/>
            <w:rFonts w:eastAsiaTheme="majorEastAsia"/>
            <w:sz w:val="24"/>
            <w:szCs w:val="24"/>
          </w:rPr>
          <w:t>pox page</w:t>
        </w:r>
      </w:hyperlink>
      <w:r w:rsidR="00F45827" w:rsidRPr="005420E9">
        <w:rPr>
          <w:sz w:val="24"/>
          <w:szCs w:val="24"/>
        </w:rPr>
        <w:t xml:space="preserve"> </w:t>
      </w:r>
      <w:r w:rsidR="00F45827" w:rsidRPr="005420E9">
        <w:rPr>
          <w:rFonts w:eastAsiaTheme="majorEastAsia"/>
          <w:sz w:val="24"/>
          <w:szCs w:val="24"/>
        </w:rPr>
        <w:t xml:space="preserve">for advice specific to available vaccines </w:t>
      </w:r>
      <w:r w:rsidR="00F45827" w:rsidRPr="005420E9">
        <w:rPr>
          <w:sz w:val="24"/>
          <w:szCs w:val="24"/>
        </w:rPr>
        <w:t xml:space="preserve">and their use for </w:t>
      </w:r>
      <w:r w:rsidR="00CE2112">
        <w:rPr>
          <w:sz w:val="24"/>
          <w:szCs w:val="24"/>
        </w:rPr>
        <w:t>primary vaccination</w:t>
      </w:r>
      <w:r w:rsidR="00CE2112" w:rsidRPr="005420E9">
        <w:rPr>
          <w:sz w:val="24"/>
          <w:szCs w:val="24"/>
        </w:rPr>
        <w:t xml:space="preserve"> </w:t>
      </w:r>
      <w:r w:rsidR="00F45827" w:rsidRPr="005420E9">
        <w:rPr>
          <w:sz w:val="24"/>
          <w:szCs w:val="24"/>
        </w:rPr>
        <w:t xml:space="preserve">and </w:t>
      </w:r>
      <w:r w:rsidR="00CE2112">
        <w:rPr>
          <w:sz w:val="24"/>
          <w:szCs w:val="24"/>
        </w:rPr>
        <w:t>PEP</w:t>
      </w:r>
      <w:r w:rsidR="00F45827" w:rsidRPr="005420E9">
        <w:rPr>
          <w:sz w:val="24"/>
          <w:szCs w:val="24"/>
        </w:rPr>
        <w:t xml:space="preserve"> </w:t>
      </w:r>
    </w:p>
    <w:p w14:paraId="048FAA28" w14:textId="38BF4163" w:rsidR="00F45827" w:rsidRPr="005420E9" w:rsidRDefault="006D67CE" w:rsidP="00C2529C">
      <w:pPr>
        <w:pStyle w:val="Bullet"/>
        <w:spacing w:before="60" w:after="60"/>
        <w:ind w:left="357" w:hanging="357"/>
        <w:contextualSpacing w:val="0"/>
        <w:rPr>
          <w:sz w:val="24"/>
          <w:szCs w:val="24"/>
        </w:rPr>
      </w:pPr>
      <w:r>
        <w:rPr>
          <w:sz w:val="24"/>
          <w:szCs w:val="24"/>
        </w:rPr>
        <w:lastRenderedPageBreak/>
        <w:t>t</w:t>
      </w:r>
      <w:r w:rsidR="00F45827" w:rsidRPr="005420E9">
        <w:rPr>
          <w:sz w:val="24"/>
          <w:szCs w:val="24"/>
        </w:rPr>
        <w:t xml:space="preserve">he </w:t>
      </w:r>
      <w:hyperlink r:id="rId37" w:history="1">
        <w:r w:rsidR="00606359" w:rsidRPr="00530982">
          <w:rPr>
            <w:rStyle w:val="Hyperlink"/>
            <w:rFonts w:eastAsiaTheme="majorEastAsia"/>
            <w:sz w:val="24"/>
            <w:szCs w:val="24"/>
          </w:rPr>
          <w:t xml:space="preserve">ATAGI </w:t>
        </w:r>
        <w:r w:rsidR="00F93725">
          <w:rPr>
            <w:rStyle w:val="Hyperlink"/>
            <w:rFonts w:eastAsiaTheme="majorEastAsia"/>
            <w:sz w:val="24"/>
            <w:szCs w:val="24"/>
          </w:rPr>
          <w:t>C</w:t>
        </w:r>
        <w:r w:rsidR="00606359" w:rsidRPr="00530982">
          <w:rPr>
            <w:rStyle w:val="Hyperlink"/>
            <w:rFonts w:eastAsiaTheme="majorEastAsia"/>
            <w:sz w:val="24"/>
            <w:szCs w:val="24"/>
          </w:rPr>
          <w:t xml:space="preserve">linical </w:t>
        </w:r>
        <w:r w:rsidR="007368C2">
          <w:rPr>
            <w:rStyle w:val="Hyperlink"/>
            <w:rFonts w:eastAsiaTheme="majorEastAsia"/>
            <w:sz w:val="24"/>
            <w:szCs w:val="24"/>
          </w:rPr>
          <w:t>g</w:t>
        </w:r>
        <w:r w:rsidR="00606359" w:rsidRPr="00530982">
          <w:rPr>
            <w:rStyle w:val="Hyperlink"/>
            <w:rFonts w:eastAsiaTheme="majorEastAsia"/>
            <w:sz w:val="24"/>
            <w:szCs w:val="24"/>
          </w:rPr>
          <w:t xml:space="preserve">uidance on the use of vaccines for the prevention of </w:t>
        </w:r>
        <w:r w:rsidR="007368C2">
          <w:rPr>
            <w:rStyle w:val="Hyperlink"/>
            <w:rFonts w:eastAsiaTheme="majorEastAsia"/>
            <w:sz w:val="24"/>
            <w:szCs w:val="24"/>
          </w:rPr>
          <w:t>m</w:t>
        </w:r>
        <w:r w:rsidR="00606359" w:rsidRPr="00530982">
          <w:rPr>
            <w:rStyle w:val="Hyperlink"/>
            <w:rFonts w:eastAsiaTheme="majorEastAsia"/>
            <w:sz w:val="24"/>
            <w:szCs w:val="24"/>
          </w:rPr>
          <w:t>pox</w:t>
        </w:r>
      </w:hyperlink>
      <w:r w:rsidR="00F45827" w:rsidRPr="005420E9">
        <w:rPr>
          <w:sz w:val="24"/>
          <w:szCs w:val="24"/>
        </w:rPr>
        <w:t xml:space="preserve"> for further advice on vaccine effectiveness and waning immunity. </w:t>
      </w:r>
    </w:p>
    <w:p w14:paraId="167F786F" w14:textId="5D58C286" w:rsidR="00F45827" w:rsidRPr="005420E9" w:rsidRDefault="00F45827" w:rsidP="00C2529C">
      <w:pPr>
        <w:pStyle w:val="Bullet"/>
        <w:spacing w:before="60" w:after="60"/>
        <w:ind w:left="357" w:hanging="357"/>
        <w:contextualSpacing w:val="0"/>
        <w:rPr>
          <w:sz w:val="24"/>
          <w:szCs w:val="24"/>
        </w:rPr>
      </w:pPr>
      <w:r w:rsidRPr="005420E9">
        <w:rPr>
          <w:sz w:val="24"/>
          <w:szCs w:val="24"/>
        </w:rPr>
        <w:t xml:space="preserve">The </w:t>
      </w:r>
      <w:hyperlink r:id="rId38">
        <w:r w:rsidRPr="005420E9">
          <w:rPr>
            <w:rStyle w:val="Hyperlink"/>
            <w:rFonts w:eastAsiaTheme="majorEastAsia"/>
            <w:sz w:val="24"/>
            <w:szCs w:val="24"/>
          </w:rPr>
          <w:t xml:space="preserve">Australian </w:t>
        </w:r>
        <w:r w:rsidR="00F93725">
          <w:rPr>
            <w:rStyle w:val="Hyperlink"/>
            <w:rFonts w:eastAsiaTheme="majorEastAsia"/>
            <w:sz w:val="24"/>
            <w:szCs w:val="24"/>
          </w:rPr>
          <w:t>m</w:t>
        </w:r>
        <w:r w:rsidRPr="005420E9">
          <w:rPr>
            <w:rStyle w:val="Hyperlink"/>
            <w:rFonts w:eastAsiaTheme="majorEastAsia"/>
            <w:sz w:val="24"/>
            <w:szCs w:val="24"/>
          </w:rPr>
          <w:t xml:space="preserve">pox </w:t>
        </w:r>
        <w:r w:rsidR="005146DE">
          <w:rPr>
            <w:rStyle w:val="Hyperlink"/>
            <w:rFonts w:eastAsiaTheme="majorEastAsia"/>
            <w:sz w:val="24"/>
            <w:szCs w:val="24"/>
          </w:rPr>
          <w:t>t</w:t>
        </w:r>
        <w:r w:rsidRPr="005420E9">
          <w:rPr>
            <w:rStyle w:val="Hyperlink"/>
            <w:rFonts w:eastAsiaTheme="majorEastAsia"/>
            <w:sz w:val="24"/>
            <w:szCs w:val="24"/>
          </w:rPr>
          <w:t xml:space="preserve">reatment </w:t>
        </w:r>
        <w:r w:rsidR="005146DE">
          <w:rPr>
            <w:rStyle w:val="Hyperlink"/>
            <w:rFonts w:eastAsiaTheme="majorEastAsia"/>
            <w:sz w:val="24"/>
            <w:szCs w:val="24"/>
          </w:rPr>
          <w:t>g</w:t>
        </w:r>
        <w:r w:rsidRPr="005420E9">
          <w:rPr>
            <w:rStyle w:val="Hyperlink"/>
            <w:rFonts w:eastAsiaTheme="majorEastAsia"/>
            <w:sz w:val="24"/>
            <w:szCs w:val="24"/>
          </w:rPr>
          <w:t>uidelines</w:t>
        </w:r>
      </w:hyperlink>
      <w:r w:rsidRPr="005420E9">
        <w:rPr>
          <w:sz w:val="24"/>
          <w:szCs w:val="24"/>
        </w:rPr>
        <w:t xml:space="preserve"> for advice on therapeutic options and prevention and management of vaccine</w:t>
      </w:r>
      <w:r w:rsidR="005146DE">
        <w:rPr>
          <w:sz w:val="24"/>
          <w:szCs w:val="24"/>
        </w:rPr>
        <w:t>-</w:t>
      </w:r>
      <w:r w:rsidRPr="005420E9">
        <w:rPr>
          <w:sz w:val="24"/>
          <w:szCs w:val="24"/>
        </w:rPr>
        <w:t xml:space="preserve">related complications relating to the second-generation vaccine. </w:t>
      </w:r>
    </w:p>
    <w:p w14:paraId="05DE260E" w14:textId="6ED2852E" w:rsidR="00723791" w:rsidRDefault="00A54823" w:rsidP="00A54823">
      <w:pPr>
        <w:pStyle w:val="Heading1"/>
      </w:pPr>
      <w:bookmarkStart w:id="64" w:name="_Aboriginal_and_Torres_2"/>
      <w:bookmarkStart w:id="65" w:name="_Toc208503882"/>
      <w:bookmarkEnd w:id="64"/>
      <w:r>
        <w:lastRenderedPageBreak/>
        <w:t xml:space="preserve">Aboriginal and Torres Strait Islander </w:t>
      </w:r>
      <w:r w:rsidR="00EC53EA">
        <w:t>P</w:t>
      </w:r>
      <w:r>
        <w:t>eople</w:t>
      </w:r>
      <w:r w:rsidR="00B550EA">
        <w:t>s</w:t>
      </w:r>
      <w:r>
        <w:t xml:space="preserve"> and communities</w:t>
      </w:r>
      <w:bookmarkEnd w:id="65"/>
    </w:p>
    <w:p w14:paraId="47614DFD" w14:textId="1B1BDC9A" w:rsidR="00723791" w:rsidRPr="007D7F44" w:rsidRDefault="0081097E" w:rsidP="7A8C7E38">
      <w:pPr>
        <w:rPr>
          <w:color w:val="083E9C" w:themeColor="accent1"/>
        </w:rPr>
      </w:pPr>
      <w:r>
        <w:t xml:space="preserve">Identification of mpox in an Aboriginal and Torres Strait Islander community should </w:t>
      </w:r>
      <w:r w:rsidR="00BF6961">
        <w:t>prompt</w:t>
      </w:r>
      <w:r w:rsidR="007353BF">
        <w:t xml:space="preserve"> active case and contact management by the PHU</w:t>
      </w:r>
      <w:r w:rsidR="00BF6961">
        <w:t>, undertaken in partnership with the affected community</w:t>
      </w:r>
      <w:r w:rsidR="007353BF">
        <w:t xml:space="preserve">. </w:t>
      </w:r>
    </w:p>
    <w:p w14:paraId="2C88F8B9" w14:textId="77777777" w:rsidR="008B2ED4" w:rsidRDefault="00874FBD" w:rsidP="007D7F44">
      <w:r w:rsidRPr="00874FBD">
        <w:t>A small number of mpox clade II cases have been reported among Aboriginal and Torres Strait Islander people in Australia. To date, there have been no documented outbreaks in Aboriginal or Torres Strait Islander communities. It is important to note that limitations in surveillance and reporting may under</w:t>
      </w:r>
      <w:r w:rsidR="008B2ED4">
        <w:t xml:space="preserve"> </w:t>
      </w:r>
      <w:r w:rsidRPr="00874FBD">
        <w:t xml:space="preserve">detect the true burden of disease in Aboriginal and or Torres Strait Islander people. </w:t>
      </w:r>
    </w:p>
    <w:p w14:paraId="0178865B" w14:textId="77777777" w:rsidR="006115FD" w:rsidRDefault="00874FBD" w:rsidP="007D7F44">
      <w:r w:rsidRPr="00874FBD">
        <w:t>The risk of severe disease in Aboriginal and/or Torres Strait Islander people and communities remains uncertain and warrants close monitoring and early action to reduce the risk of transmission</w:t>
      </w:r>
      <w:r w:rsidR="003B3E8F">
        <w:t>.</w:t>
      </w:r>
      <w:r w:rsidRPr="00874FBD" w:rsidDel="00874FBD">
        <w:t xml:space="preserve"> </w:t>
      </w:r>
    </w:p>
    <w:p w14:paraId="15D11160" w14:textId="77777777" w:rsidR="00FB463A" w:rsidRDefault="32ACCF9E">
      <w:r>
        <w:t>Communications</w:t>
      </w:r>
      <w:r w:rsidR="19146228">
        <w:t xml:space="preserve"> </w:t>
      </w:r>
      <w:r>
        <w:t>with the community</w:t>
      </w:r>
      <w:r w:rsidR="6D6A957D">
        <w:t xml:space="preserve"> </w:t>
      </w:r>
      <w:r w:rsidR="19146228">
        <w:t xml:space="preserve">regarding targeted action </w:t>
      </w:r>
      <w:r w:rsidR="6D6A957D">
        <w:t xml:space="preserve">may be undertaken in </w:t>
      </w:r>
      <w:r w:rsidR="267FA68A">
        <w:t xml:space="preserve">partnership with the </w:t>
      </w:r>
      <w:r w:rsidR="1F747CA5">
        <w:t xml:space="preserve">local </w:t>
      </w:r>
      <w:r w:rsidR="267FA68A">
        <w:t>Aboriginal Community Controlled Health organisation (ACCHO)</w:t>
      </w:r>
      <w:r w:rsidR="4B525B68">
        <w:t xml:space="preserve"> and other </w:t>
      </w:r>
      <w:r w:rsidR="2C3F5D0D">
        <w:t>relevant community-led organisations</w:t>
      </w:r>
      <w:r w:rsidR="19146228">
        <w:t>, as appropriate</w:t>
      </w:r>
      <w:r w:rsidR="267FA68A">
        <w:t xml:space="preserve">. </w:t>
      </w:r>
      <w:r w:rsidR="23D2C9AA">
        <w:t>Community and local stakeholder engagement should be central to any community-based response and should continue throughout implementation to ensure actions are culturally appropriate.</w:t>
      </w:r>
    </w:p>
    <w:p w14:paraId="21D2988B" w14:textId="337BF522" w:rsidR="00723791" w:rsidRPr="00FB463A" w:rsidRDefault="6C4409C1">
      <w:r>
        <w:t xml:space="preserve">PHUs must </w:t>
      </w:r>
      <w:r w:rsidR="4E7B48A2">
        <w:t>remain</w:t>
      </w:r>
      <w:r>
        <w:t xml:space="preserve"> cognisant and responsive to the intersection of stigma and discrimination that </w:t>
      </w:r>
      <w:r w:rsidR="064CBB76">
        <w:t xml:space="preserve">an </w:t>
      </w:r>
      <w:r>
        <w:t xml:space="preserve">Aboriginal and Torres Strait Islander community member may face if diagnosed with mpox. </w:t>
      </w:r>
      <w:r w:rsidR="5420A642">
        <w:t>The PHU should work</w:t>
      </w:r>
      <w:r>
        <w:t xml:space="preserve"> with the </w:t>
      </w:r>
      <w:r w:rsidR="79CDD1A9">
        <w:t>person</w:t>
      </w:r>
      <w:r>
        <w:t xml:space="preserve"> to determine their preferred service</w:t>
      </w:r>
      <w:r w:rsidR="00330CD0">
        <w:t>s to</w:t>
      </w:r>
      <w:r>
        <w:t xml:space="preserve"> access</w:t>
      </w:r>
      <w:r w:rsidR="4AB6321B">
        <w:t>, including cultural sensitivities related to gender.</w:t>
      </w:r>
      <w:r w:rsidR="0020253B">
        <w:br w:type="page"/>
      </w:r>
    </w:p>
    <w:p w14:paraId="2C6B7888" w14:textId="0403D36C" w:rsidR="009F6896" w:rsidRPr="009F6896" w:rsidRDefault="00EF3528" w:rsidP="006422A9">
      <w:pPr>
        <w:pStyle w:val="Heading1"/>
      </w:pPr>
      <w:bookmarkStart w:id="66" w:name="_Toc208503883"/>
      <w:r>
        <w:lastRenderedPageBreak/>
        <w:t>Special situations</w:t>
      </w:r>
      <w:bookmarkEnd w:id="54"/>
      <w:bookmarkEnd w:id="66"/>
    </w:p>
    <w:p w14:paraId="7042A793" w14:textId="08F9152C" w:rsidR="002435CE" w:rsidRPr="00A02ABC" w:rsidRDefault="002435CE" w:rsidP="002435CE">
      <w:pPr>
        <w:pStyle w:val="Heading2"/>
        <w:rPr>
          <w:rFonts w:eastAsia="Arial"/>
        </w:rPr>
      </w:pPr>
      <w:bookmarkStart w:id="67" w:name="_Outbreak_management"/>
      <w:bookmarkStart w:id="68" w:name="_Toc122504430"/>
      <w:bookmarkStart w:id="69" w:name="_Toc179789925"/>
      <w:bookmarkEnd w:id="67"/>
      <w:r w:rsidRPr="00A02ABC">
        <w:rPr>
          <w:rFonts w:eastAsia="Arial"/>
        </w:rPr>
        <w:t>Sex on premises venues</w:t>
      </w:r>
      <w:bookmarkEnd w:id="68"/>
      <w:bookmarkEnd w:id="69"/>
      <w:r w:rsidR="0085220B">
        <w:rPr>
          <w:rFonts w:eastAsia="Arial"/>
        </w:rPr>
        <w:t xml:space="preserve"> (SOPV)</w:t>
      </w:r>
      <w:r w:rsidRPr="00A02ABC">
        <w:rPr>
          <w:rFonts w:eastAsia="Arial"/>
        </w:rPr>
        <w:t xml:space="preserve"> </w:t>
      </w:r>
    </w:p>
    <w:p w14:paraId="4823A6C4" w14:textId="38C7CC30" w:rsidR="002435CE" w:rsidRPr="00A02ABC" w:rsidRDefault="002435CE" w:rsidP="002435CE">
      <w:pPr>
        <w:pStyle w:val="Paragraphtext"/>
        <w:rPr>
          <w:rFonts w:eastAsia="Arial"/>
        </w:rPr>
      </w:pPr>
      <w:r w:rsidRPr="2050FE1A">
        <w:rPr>
          <w:rFonts w:eastAsia="Arial"/>
        </w:rPr>
        <w:t>To minimise the risk of an outbreak occurring at an SOPV, PHU</w:t>
      </w:r>
      <w:r>
        <w:rPr>
          <w:rFonts w:eastAsia="Arial"/>
        </w:rPr>
        <w:t>s</w:t>
      </w:r>
      <w:r w:rsidRPr="2050FE1A">
        <w:rPr>
          <w:rFonts w:eastAsia="Arial"/>
        </w:rPr>
        <w:t xml:space="preserve"> should encourage venues to</w:t>
      </w:r>
      <w:r w:rsidR="00913579">
        <w:rPr>
          <w:rFonts w:eastAsia="Arial"/>
        </w:rPr>
        <w:t xml:space="preserve"> do the following</w:t>
      </w:r>
      <w:r w:rsidRPr="2050FE1A">
        <w:rPr>
          <w:rFonts w:eastAsia="Arial"/>
        </w:rPr>
        <w:t>:</w:t>
      </w:r>
    </w:p>
    <w:p w14:paraId="1AC18A7E" w14:textId="4C11A04C" w:rsidR="002435CE" w:rsidRPr="00C549F3" w:rsidRDefault="002435CE" w:rsidP="002435CE">
      <w:pPr>
        <w:pStyle w:val="Bullet"/>
        <w:rPr>
          <w:rFonts w:eastAsia="Arial"/>
          <w:sz w:val="24"/>
          <w:szCs w:val="24"/>
        </w:rPr>
      </w:pPr>
      <w:r w:rsidRPr="00C549F3">
        <w:rPr>
          <w:rFonts w:eastAsia="Arial"/>
          <w:sz w:val="24"/>
          <w:szCs w:val="24"/>
        </w:rPr>
        <w:t>Display informative posters and provide clear information about</w:t>
      </w:r>
      <w:r w:rsidR="00F27A86">
        <w:rPr>
          <w:rFonts w:eastAsia="Arial"/>
          <w:sz w:val="24"/>
          <w:szCs w:val="24"/>
        </w:rPr>
        <w:t xml:space="preserve"> mpox</w:t>
      </w:r>
      <w:r w:rsidRPr="00C549F3">
        <w:rPr>
          <w:rFonts w:eastAsia="Arial"/>
          <w:sz w:val="24"/>
          <w:szCs w:val="24"/>
        </w:rPr>
        <w:t xml:space="preserve">: </w:t>
      </w:r>
    </w:p>
    <w:p w14:paraId="480961F4" w14:textId="67E52737" w:rsidR="00FD6BB7" w:rsidRDefault="00FD6BB7" w:rsidP="002435CE">
      <w:pPr>
        <w:pStyle w:val="Bullet"/>
        <w:numPr>
          <w:ilvl w:val="1"/>
          <w:numId w:val="6"/>
        </w:numPr>
        <w:rPr>
          <w:rFonts w:eastAsia="Arial"/>
          <w:sz w:val="24"/>
          <w:szCs w:val="24"/>
        </w:rPr>
      </w:pPr>
      <w:r>
        <w:rPr>
          <w:rFonts w:eastAsia="Arial"/>
          <w:sz w:val="24"/>
          <w:szCs w:val="24"/>
        </w:rPr>
        <w:t>symptoms</w:t>
      </w:r>
      <w:r w:rsidR="007A2070">
        <w:rPr>
          <w:rFonts w:eastAsia="Arial"/>
          <w:sz w:val="24"/>
          <w:szCs w:val="24"/>
        </w:rPr>
        <w:t xml:space="preserve"> and the need </w:t>
      </w:r>
      <w:r w:rsidR="001626DC">
        <w:rPr>
          <w:rFonts w:eastAsia="Arial"/>
          <w:sz w:val="24"/>
          <w:szCs w:val="24"/>
        </w:rPr>
        <w:t xml:space="preserve">for patrons </w:t>
      </w:r>
      <w:r w:rsidR="007A2070">
        <w:rPr>
          <w:rFonts w:eastAsia="Arial"/>
          <w:sz w:val="24"/>
          <w:szCs w:val="24"/>
        </w:rPr>
        <w:t>to seek medical assessment and testing if symptoms develop</w:t>
      </w:r>
    </w:p>
    <w:p w14:paraId="7A2DC8C3" w14:textId="434B50DF" w:rsidR="00F27A86" w:rsidRDefault="00F27A86" w:rsidP="002435CE">
      <w:pPr>
        <w:pStyle w:val="Bullet"/>
        <w:numPr>
          <w:ilvl w:val="1"/>
          <w:numId w:val="6"/>
        </w:numPr>
        <w:rPr>
          <w:rFonts w:eastAsia="Arial"/>
          <w:sz w:val="24"/>
          <w:szCs w:val="24"/>
        </w:rPr>
      </w:pPr>
      <w:r>
        <w:rPr>
          <w:rFonts w:eastAsia="Arial"/>
          <w:sz w:val="24"/>
          <w:szCs w:val="24"/>
        </w:rPr>
        <w:t>t</w:t>
      </w:r>
      <w:r w:rsidRPr="00C549F3">
        <w:rPr>
          <w:rFonts w:eastAsia="Arial"/>
          <w:sz w:val="24"/>
          <w:szCs w:val="24"/>
        </w:rPr>
        <w:t xml:space="preserve">ransmission </w:t>
      </w:r>
      <w:r>
        <w:rPr>
          <w:rFonts w:eastAsia="Arial"/>
          <w:sz w:val="24"/>
          <w:szCs w:val="24"/>
        </w:rPr>
        <w:t xml:space="preserve">(primarily </w:t>
      </w:r>
      <w:r w:rsidRPr="00C549F3">
        <w:rPr>
          <w:rFonts w:eastAsia="Arial"/>
          <w:sz w:val="24"/>
          <w:szCs w:val="24"/>
        </w:rPr>
        <w:t>through sexual and close contact</w:t>
      </w:r>
      <w:r>
        <w:rPr>
          <w:rFonts w:eastAsia="Arial"/>
          <w:sz w:val="24"/>
          <w:szCs w:val="24"/>
        </w:rPr>
        <w:t>)</w:t>
      </w:r>
    </w:p>
    <w:p w14:paraId="0DEABCB9" w14:textId="2731DBAF" w:rsidR="002435CE" w:rsidRPr="00C549F3" w:rsidRDefault="002435CE" w:rsidP="002435CE">
      <w:pPr>
        <w:pStyle w:val="Bullet"/>
        <w:numPr>
          <w:ilvl w:val="1"/>
          <w:numId w:val="6"/>
        </w:numPr>
        <w:rPr>
          <w:rFonts w:eastAsia="Arial"/>
          <w:sz w:val="24"/>
          <w:szCs w:val="24"/>
        </w:rPr>
      </w:pPr>
      <w:r w:rsidRPr="00C549F3">
        <w:rPr>
          <w:rFonts w:eastAsia="Arial"/>
          <w:sz w:val="24"/>
          <w:szCs w:val="24"/>
        </w:rPr>
        <w:t>prevention and risk reduction strategies</w:t>
      </w:r>
      <w:r w:rsidR="00996C12">
        <w:rPr>
          <w:rFonts w:eastAsia="Arial"/>
          <w:sz w:val="24"/>
          <w:szCs w:val="24"/>
        </w:rPr>
        <w:t>, including primary vaccination and PEP</w:t>
      </w:r>
      <w:r w:rsidR="00F27A86">
        <w:rPr>
          <w:rFonts w:eastAsia="Arial"/>
          <w:sz w:val="24"/>
          <w:szCs w:val="24"/>
        </w:rPr>
        <w:t>.</w:t>
      </w:r>
      <w:r w:rsidRPr="00C549F3" w:rsidDel="00F27A86">
        <w:rPr>
          <w:rFonts w:eastAsia="Arial"/>
          <w:sz w:val="24"/>
          <w:szCs w:val="24"/>
        </w:rPr>
        <w:t xml:space="preserve"> </w:t>
      </w:r>
    </w:p>
    <w:p w14:paraId="74D8CD18" w14:textId="77777777" w:rsidR="006C0CF3" w:rsidRDefault="002435CE" w:rsidP="002435CE">
      <w:pPr>
        <w:pStyle w:val="Bullet"/>
        <w:rPr>
          <w:rFonts w:eastAsia="Arial"/>
          <w:sz w:val="24"/>
          <w:szCs w:val="24"/>
        </w:rPr>
      </w:pPr>
      <w:r w:rsidRPr="00C549F3">
        <w:rPr>
          <w:rFonts w:eastAsia="Arial"/>
          <w:sz w:val="24"/>
          <w:szCs w:val="24"/>
        </w:rPr>
        <w:t>Ensure appropriate infection prevention and control measures are taken to prevent the spread of mpox including</w:t>
      </w:r>
      <w:r w:rsidR="006C0CF3">
        <w:rPr>
          <w:rFonts w:eastAsia="Arial"/>
          <w:sz w:val="24"/>
          <w:szCs w:val="24"/>
        </w:rPr>
        <w:t>:</w:t>
      </w:r>
    </w:p>
    <w:p w14:paraId="65CD1F40" w14:textId="430D3229" w:rsidR="006C0CF3" w:rsidRDefault="002435CE" w:rsidP="006C0CF3">
      <w:pPr>
        <w:pStyle w:val="Bullet"/>
        <w:numPr>
          <w:ilvl w:val="1"/>
          <w:numId w:val="6"/>
        </w:numPr>
        <w:rPr>
          <w:rFonts w:eastAsia="Arial"/>
          <w:sz w:val="24"/>
          <w:szCs w:val="24"/>
        </w:rPr>
      </w:pPr>
      <w:r w:rsidRPr="00C549F3">
        <w:rPr>
          <w:rFonts w:eastAsia="Arial"/>
          <w:sz w:val="24"/>
          <w:szCs w:val="24"/>
        </w:rPr>
        <w:t>routine cleaning</w:t>
      </w:r>
      <w:r w:rsidR="006C0CF3">
        <w:rPr>
          <w:rFonts w:eastAsia="Arial"/>
          <w:sz w:val="24"/>
          <w:szCs w:val="24"/>
        </w:rPr>
        <w:t xml:space="preserve"> and</w:t>
      </w:r>
      <w:r w:rsidRPr="00C549F3">
        <w:rPr>
          <w:rFonts w:eastAsia="Arial"/>
          <w:sz w:val="24"/>
          <w:szCs w:val="24"/>
        </w:rPr>
        <w:t xml:space="preserve"> disinfection</w:t>
      </w:r>
    </w:p>
    <w:p w14:paraId="756FAEA6" w14:textId="6C4A2F2D" w:rsidR="002435CE" w:rsidRPr="00C549F3" w:rsidRDefault="002435CE" w:rsidP="006C0CF3">
      <w:pPr>
        <w:pStyle w:val="Bullet"/>
        <w:numPr>
          <w:ilvl w:val="1"/>
          <w:numId w:val="6"/>
        </w:numPr>
        <w:rPr>
          <w:rFonts w:eastAsia="Arial"/>
          <w:sz w:val="24"/>
          <w:szCs w:val="24"/>
        </w:rPr>
      </w:pPr>
      <w:r w:rsidRPr="00C549F3">
        <w:rPr>
          <w:rFonts w:eastAsia="Arial"/>
          <w:sz w:val="24"/>
          <w:szCs w:val="24"/>
        </w:rPr>
        <w:t>waste disposal.</w:t>
      </w:r>
    </w:p>
    <w:p w14:paraId="588C1F7F" w14:textId="77777777" w:rsidR="002435CE" w:rsidRPr="00A02ABC" w:rsidRDefault="002435CE" w:rsidP="002435CE">
      <w:pPr>
        <w:pStyle w:val="Paragraphtext"/>
        <w:rPr>
          <w:rFonts w:eastAsia="Arial"/>
        </w:rPr>
      </w:pPr>
      <w:r w:rsidRPr="00A02ABC">
        <w:rPr>
          <w:rFonts w:eastAsia="Arial"/>
        </w:rPr>
        <w:t>In the event a case</w:t>
      </w:r>
      <w:r>
        <w:rPr>
          <w:rFonts w:eastAsia="Arial"/>
        </w:rPr>
        <w:t xml:space="preserve"> or cases</w:t>
      </w:r>
      <w:r w:rsidRPr="00A02ABC">
        <w:rPr>
          <w:rFonts w:eastAsia="Arial"/>
        </w:rPr>
        <w:t xml:space="preserve"> </w:t>
      </w:r>
      <w:r>
        <w:rPr>
          <w:rFonts w:eastAsia="Arial"/>
        </w:rPr>
        <w:t xml:space="preserve">are </w:t>
      </w:r>
      <w:r w:rsidRPr="00A02ABC">
        <w:rPr>
          <w:rFonts w:eastAsia="Arial"/>
        </w:rPr>
        <w:t xml:space="preserve">reported to have attended </w:t>
      </w:r>
      <w:r w:rsidRPr="3DB9AEDE">
        <w:rPr>
          <w:rFonts w:eastAsia="Arial"/>
        </w:rPr>
        <w:t>an</w:t>
      </w:r>
      <w:r>
        <w:rPr>
          <w:rFonts w:eastAsia="Arial"/>
        </w:rPr>
        <w:t xml:space="preserve"> </w:t>
      </w:r>
      <w:r w:rsidRPr="00A02ABC">
        <w:rPr>
          <w:rFonts w:eastAsia="Arial"/>
        </w:rPr>
        <w:t>SOPV whilst infectious, a PHU may consider the following outbreak management strategies</w:t>
      </w:r>
      <w:r>
        <w:rPr>
          <w:rFonts w:eastAsia="Arial"/>
        </w:rPr>
        <w:t>:</w:t>
      </w:r>
      <w:r w:rsidRPr="00A02ABC">
        <w:rPr>
          <w:rFonts w:eastAsia="Arial"/>
        </w:rPr>
        <w:t xml:space="preserve"> </w:t>
      </w:r>
    </w:p>
    <w:p w14:paraId="12A13B75" w14:textId="39558075" w:rsidR="002435CE" w:rsidRPr="00D56F6B" w:rsidRDefault="002435CE" w:rsidP="002435CE">
      <w:pPr>
        <w:pStyle w:val="Bullet"/>
        <w:rPr>
          <w:rFonts w:eastAsia="Arial"/>
          <w:sz w:val="24"/>
          <w:szCs w:val="24"/>
        </w:rPr>
      </w:pPr>
      <w:r w:rsidRPr="00D56F6B">
        <w:rPr>
          <w:rFonts w:eastAsia="Arial"/>
          <w:sz w:val="24"/>
          <w:szCs w:val="24"/>
        </w:rPr>
        <w:t xml:space="preserve">Encourage SOPV owners and/or proprietors to notify the PHU if they become aware of a mpox case attending their venue. </w:t>
      </w:r>
    </w:p>
    <w:p w14:paraId="4E72B5B2" w14:textId="77777777" w:rsidR="002435CE" w:rsidRPr="00D56F6B" w:rsidRDefault="002435CE" w:rsidP="002435CE">
      <w:pPr>
        <w:pStyle w:val="Bullet"/>
        <w:rPr>
          <w:rFonts w:eastAsia="Arial"/>
          <w:sz w:val="24"/>
          <w:szCs w:val="24"/>
        </w:rPr>
      </w:pPr>
      <w:r w:rsidRPr="00D56F6B">
        <w:rPr>
          <w:rFonts w:eastAsia="Arial"/>
          <w:sz w:val="24"/>
          <w:szCs w:val="24"/>
        </w:rPr>
        <w:t>Distribute messages to patrons of the venue, through venue owners and/or proprietors, advising date and time of attendance of the mpox case.</w:t>
      </w:r>
    </w:p>
    <w:p w14:paraId="21B13E5D" w14:textId="77777777" w:rsidR="002435CE" w:rsidRPr="00D56F6B" w:rsidRDefault="002435CE" w:rsidP="002435CE">
      <w:pPr>
        <w:pStyle w:val="Bullet"/>
        <w:rPr>
          <w:rFonts w:eastAsia="Arial"/>
          <w:sz w:val="24"/>
          <w:szCs w:val="24"/>
        </w:rPr>
      </w:pPr>
      <w:r w:rsidRPr="00D56F6B">
        <w:rPr>
          <w:rFonts w:eastAsia="Arial"/>
          <w:sz w:val="24"/>
          <w:szCs w:val="24"/>
        </w:rPr>
        <w:t>Advise patrons and staff to monitor for symptoms and to seek medical advice as soon as possible if they develop symptoms.</w:t>
      </w:r>
    </w:p>
    <w:p w14:paraId="27B24151" w14:textId="77777777" w:rsidR="002435CE" w:rsidRPr="00D56F6B" w:rsidRDefault="002435CE" w:rsidP="002435CE">
      <w:pPr>
        <w:pStyle w:val="Bullet"/>
        <w:rPr>
          <w:rFonts w:eastAsia="Arial"/>
          <w:sz w:val="24"/>
          <w:szCs w:val="24"/>
        </w:rPr>
      </w:pPr>
      <w:r w:rsidRPr="00D56F6B">
        <w:rPr>
          <w:rFonts w:eastAsia="Arial"/>
          <w:sz w:val="24"/>
          <w:szCs w:val="24"/>
        </w:rPr>
        <w:t>Provide advice to venues regarding:</w:t>
      </w:r>
    </w:p>
    <w:p w14:paraId="7C80777F" w14:textId="358FE71C" w:rsidR="002435CE" w:rsidRPr="00D56F6B" w:rsidRDefault="00737F7F" w:rsidP="002435CE">
      <w:pPr>
        <w:pStyle w:val="Bullet"/>
        <w:numPr>
          <w:ilvl w:val="1"/>
          <w:numId w:val="6"/>
        </w:numPr>
        <w:rPr>
          <w:rFonts w:eastAsia="Arial"/>
          <w:sz w:val="24"/>
          <w:szCs w:val="24"/>
        </w:rPr>
      </w:pPr>
      <w:r>
        <w:rPr>
          <w:rFonts w:eastAsia="Arial"/>
          <w:sz w:val="24"/>
          <w:szCs w:val="24"/>
        </w:rPr>
        <w:t>c</w:t>
      </w:r>
      <w:r w:rsidR="002435CE" w:rsidRPr="00D56F6B">
        <w:rPr>
          <w:rFonts w:eastAsia="Arial"/>
          <w:sz w:val="24"/>
          <w:szCs w:val="24"/>
        </w:rPr>
        <w:t xml:space="preserve">leaning and disinfection, including increasing frequency of cleaning for surfaces that may contact people’s skin, areas soiled with bodily fluids or lubricant, and frequently touched objects/surfaces. </w:t>
      </w:r>
    </w:p>
    <w:p w14:paraId="67753061" w14:textId="1C3AA384" w:rsidR="002435CE" w:rsidRPr="00D56F6B" w:rsidRDefault="00737F7F" w:rsidP="002435CE">
      <w:pPr>
        <w:pStyle w:val="Bullet"/>
        <w:numPr>
          <w:ilvl w:val="1"/>
          <w:numId w:val="6"/>
        </w:numPr>
        <w:rPr>
          <w:rFonts w:eastAsia="Arial"/>
          <w:sz w:val="24"/>
          <w:szCs w:val="24"/>
        </w:rPr>
      </w:pPr>
      <w:r>
        <w:rPr>
          <w:rFonts w:eastAsia="Arial"/>
          <w:sz w:val="24"/>
          <w:szCs w:val="24"/>
        </w:rPr>
        <w:t>n</w:t>
      </w:r>
      <w:r w:rsidR="002435CE" w:rsidRPr="00D56F6B">
        <w:rPr>
          <w:rFonts w:eastAsia="Arial"/>
          <w:sz w:val="24"/>
          <w:szCs w:val="24"/>
        </w:rPr>
        <w:t>ot undertaking activities that may cause particulate dispersal, such as sweeping (wet cleaning methods are preferred), and shaking used linen, clothing</w:t>
      </w:r>
      <w:r w:rsidR="002435CE">
        <w:rPr>
          <w:rFonts w:eastAsia="Arial"/>
          <w:sz w:val="24"/>
          <w:szCs w:val="24"/>
        </w:rPr>
        <w:t>,</w:t>
      </w:r>
      <w:r w:rsidR="002435CE" w:rsidRPr="00D56F6B">
        <w:rPr>
          <w:rFonts w:eastAsia="Arial"/>
          <w:sz w:val="24"/>
          <w:szCs w:val="24"/>
        </w:rPr>
        <w:t xml:space="preserve"> or towels before laundering. </w:t>
      </w:r>
    </w:p>
    <w:p w14:paraId="15CDF326" w14:textId="52DF3156" w:rsidR="002435CE" w:rsidRPr="00D56F6B" w:rsidRDefault="00737F7F" w:rsidP="002435CE">
      <w:pPr>
        <w:pStyle w:val="Bullet"/>
        <w:numPr>
          <w:ilvl w:val="1"/>
          <w:numId w:val="6"/>
        </w:numPr>
        <w:rPr>
          <w:rFonts w:eastAsia="Arial"/>
          <w:sz w:val="24"/>
          <w:szCs w:val="24"/>
        </w:rPr>
      </w:pPr>
      <w:r>
        <w:rPr>
          <w:rFonts w:eastAsia="Arial"/>
          <w:sz w:val="24"/>
          <w:szCs w:val="24"/>
        </w:rPr>
        <w:t>w</w:t>
      </w:r>
      <w:r w:rsidR="002435CE" w:rsidRPr="00D56F6B">
        <w:rPr>
          <w:rFonts w:eastAsia="Arial"/>
          <w:sz w:val="24"/>
          <w:szCs w:val="24"/>
        </w:rPr>
        <w:t>aste management</w:t>
      </w:r>
      <w:r w:rsidR="002435CE">
        <w:rPr>
          <w:rFonts w:eastAsia="Arial"/>
          <w:sz w:val="24"/>
          <w:szCs w:val="24"/>
        </w:rPr>
        <w:t xml:space="preserve"> (i.e.</w:t>
      </w:r>
      <w:r>
        <w:rPr>
          <w:rFonts w:eastAsia="Arial"/>
          <w:sz w:val="24"/>
          <w:szCs w:val="24"/>
        </w:rPr>
        <w:t>,</w:t>
      </w:r>
      <w:r w:rsidR="002435CE" w:rsidRPr="00D56F6B">
        <w:rPr>
          <w:rFonts w:eastAsia="Arial"/>
          <w:sz w:val="24"/>
          <w:szCs w:val="24"/>
        </w:rPr>
        <w:t xml:space="preserve"> waste </w:t>
      </w:r>
      <w:r w:rsidR="002435CE">
        <w:rPr>
          <w:rFonts w:eastAsia="Arial"/>
          <w:sz w:val="24"/>
          <w:szCs w:val="24"/>
        </w:rPr>
        <w:t>[</w:t>
      </w:r>
      <w:r w:rsidR="002435CE" w:rsidRPr="00D56F6B">
        <w:rPr>
          <w:rFonts w:eastAsia="Arial"/>
          <w:sz w:val="24"/>
          <w:szCs w:val="24"/>
        </w:rPr>
        <w:t>paper towels, tissues, condoms</w:t>
      </w:r>
      <w:r w:rsidR="002435CE">
        <w:rPr>
          <w:rFonts w:eastAsia="Arial"/>
          <w:sz w:val="24"/>
          <w:szCs w:val="24"/>
        </w:rPr>
        <w:t>]</w:t>
      </w:r>
      <w:r w:rsidR="002435CE" w:rsidRPr="00D56F6B">
        <w:rPr>
          <w:rFonts w:eastAsia="Arial"/>
          <w:sz w:val="24"/>
          <w:szCs w:val="24"/>
        </w:rPr>
        <w:t xml:space="preserve"> should be double bagged before being disposed through standard waste management</w:t>
      </w:r>
      <w:r w:rsidR="002435CE">
        <w:rPr>
          <w:rFonts w:eastAsia="Arial"/>
          <w:sz w:val="24"/>
          <w:szCs w:val="24"/>
        </w:rPr>
        <w:t xml:space="preserve">). </w:t>
      </w:r>
      <w:r w:rsidR="002435CE" w:rsidRPr="00D56F6B">
        <w:rPr>
          <w:rFonts w:eastAsia="Arial"/>
          <w:sz w:val="24"/>
          <w:szCs w:val="24"/>
        </w:rPr>
        <w:t xml:space="preserve"> </w:t>
      </w:r>
    </w:p>
    <w:p w14:paraId="18F5C097" w14:textId="0A30AF79" w:rsidR="002435CE" w:rsidRPr="00D56F6B" w:rsidRDefault="002435CE" w:rsidP="58A6854C">
      <w:pPr>
        <w:pStyle w:val="Bullet"/>
        <w:rPr>
          <w:rFonts w:eastAsia="Arial"/>
          <w:sz w:val="24"/>
          <w:szCs w:val="24"/>
        </w:rPr>
      </w:pPr>
      <w:r w:rsidRPr="00D56F6B">
        <w:rPr>
          <w:rFonts w:eastAsia="Arial"/>
          <w:sz w:val="24"/>
          <w:szCs w:val="24"/>
        </w:rPr>
        <w:t>The PPE that should be worn by staff undertaking cleaning, waste disposal and laundering, which at a minimum should include a fluid resistant surgical mask, non-sterile disposable gloves, a disposable apron</w:t>
      </w:r>
      <w:r w:rsidR="006443E1">
        <w:rPr>
          <w:rFonts w:eastAsia="Arial"/>
          <w:sz w:val="24"/>
          <w:szCs w:val="24"/>
        </w:rPr>
        <w:t>, and protective eyewear where there is a risk of sp</w:t>
      </w:r>
      <w:r w:rsidR="00BB7CDA">
        <w:rPr>
          <w:rFonts w:eastAsia="Arial"/>
          <w:sz w:val="24"/>
          <w:szCs w:val="24"/>
        </w:rPr>
        <w:t>lash</w:t>
      </w:r>
      <w:r w:rsidR="00B56DA3">
        <w:rPr>
          <w:rFonts w:eastAsia="Arial"/>
          <w:sz w:val="24"/>
          <w:szCs w:val="24"/>
        </w:rPr>
        <w:t xml:space="preserve">es </w:t>
      </w:r>
      <w:r w:rsidR="00B56DA3" w:rsidRPr="00B56DA3">
        <w:rPr>
          <w:rFonts w:eastAsia="Arial"/>
          <w:sz w:val="24"/>
          <w:szCs w:val="24"/>
        </w:rPr>
        <w:t xml:space="preserve">or sprays of </w:t>
      </w:r>
      <w:r w:rsidR="00CE73EC">
        <w:rPr>
          <w:rFonts w:eastAsia="Arial"/>
          <w:sz w:val="24"/>
          <w:szCs w:val="24"/>
        </w:rPr>
        <w:t>fluids</w:t>
      </w:r>
      <w:r w:rsidR="00B56DA3" w:rsidRPr="00B56DA3">
        <w:rPr>
          <w:rFonts w:eastAsia="Arial"/>
          <w:sz w:val="24"/>
          <w:szCs w:val="24"/>
        </w:rPr>
        <w:t xml:space="preserve"> into the face and eyes</w:t>
      </w:r>
      <w:r w:rsidRPr="00D56F6B">
        <w:rPr>
          <w:rFonts w:eastAsia="Arial"/>
          <w:sz w:val="24"/>
          <w:szCs w:val="24"/>
        </w:rPr>
        <w:t>.</w:t>
      </w:r>
    </w:p>
    <w:p w14:paraId="26EA14C8" w14:textId="77777777" w:rsidR="002435CE" w:rsidRPr="00D56F6B" w:rsidRDefault="002435CE" w:rsidP="002435CE">
      <w:pPr>
        <w:pStyle w:val="Bullet"/>
        <w:rPr>
          <w:rFonts w:eastAsia="Arial"/>
          <w:sz w:val="24"/>
          <w:szCs w:val="24"/>
        </w:rPr>
      </w:pPr>
      <w:r w:rsidRPr="00D56F6B">
        <w:rPr>
          <w:rFonts w:eastAsia="Arial"/>
          <w:sz w:val="24"/>
          <w:szCs w:val="24"/>
        </w:rPr>
        <w:t xml:space="preserve">Consider offering SOPV outreach vaccination programs. </w:t>
      </w:r>
    </w:p>
    <w:p w14:paraId="7D2C11C5" w14:textId="48B6682A" w:rsidR="002435CE" w:rsidRPr="00A02ABC" w:rsidRDefault="002435CE" w:rsidP="002435CE">
      <w:pPr>
        <w:pStyle w:val="Paragraphtext"/>
        <w:rPr>
          <w:rFonts w:eastAsia="Arial"/>
        </w:rPr>
      </w:pPr>
      <w:r w:rsidRPr="00A02ABC">
        <w:rPr>
          <w:rFonts w:eastAsia="Arial"/>
        </w:rPr>
        <w:lastRenderedPageBreak/>
        <w:t xml:space="preserve">Methods of messaging and the ability to contact trace may be limited due to the willingness of patrons to provide contact information. </w:t>
      </w:r>
      <w:r w:rsidR="124C23E8" w:rsidRPr="42F4AB2A">
        <w:rPr>
          <w:rFonts w:eastAsia="Arial"/>
        </w:rPr>
        <w:t xml:space="preserve">Messaging through mainstream media may </w:t>
      </w:r>
      <w:r w:rsidR="124C23E8" w:rsidRPr="50865B91">
        <w:rPr>
          <w:rFonts w:eastAsia="Arial"/>
        </w:rPr>
        <w:t>not have adequate reach</w:t>
      </w:r>
      <w:r w:rsidR="124C23E8" w:rsidRPr="67D1599E">
        <w:rPr>
          <w:rFonts w:eastAsia="Arial"/>
        </w:rPr>
        <w:t>,</w:t>
      </w:r>
      <w:r w:rsidR="124C23E8" w:rsidRPr="4ADE16CB">
        <w:rPr>
          <w:rFonts w:eastAsia="Arial"/>
        </w:rPr>
        <w:t xml:space="preserve"> and avenues</w:t>
      </w:r>
      <w:r w:rsidR="124C23E8" w:rsidRPr="4DE88CE8">
        <w:rPr>
          <w:rFonts w:eastAsia="Arial"/>
        </w:rPr>
        <w:t xml:space="preserve"> to provide messaging through partnerships with non-government organisations </w:t>
      </w:r>
      <w:r w:rsidR="124C23E8" w:rsidRPr="186B1147">
        <w:rPr>
          <w:rFonts w:eastAsia="Arial"/>
        </w:rPr>
        <w:t>should be explored</w:t>
      </w:r>
      <w:r w:rsidRPr="186B1147">
        <w:rPr>
          <w:rFonts w:eastAsia="Arial"/>
        </w:rPr>
        <w:t>.</w:t>
      </w:r>
      <w:r w:rsidRPr="00A02ABC">
        <w:rPr>
          <w:rFonts w:eastAsia="Arial"/>
        </w:rPr>
        <w:t xml:space="preserve"> Best practice may require assessment on a case-by-case basis. </w:t>
      </w:r>
    </w:p>
    <w:p w14:paraId="1EB2BFF5" w14:textId="50DFBB9E" w:rsidR="002435CE" w:rsidRPr="00A02ABC" w:rsidRDefault="3B30E28B" w:rsidP="002435CE">
      <w:pPr>
        <w:pStyle w:val="Heading2"/>
        <w:rPr>
          <w:rFonts w:eastAsia="Arial"/>
        </w:rPr>
      </w:pPr>
      <w:bookmarkStart w:id="70" w:name="_Toc122504431"/>
      <w:bookmarkStart w:id="71" w:name="_Toc179789926"/>
      <w:r w:rsidRPr="74E4479C">
        <w:rPr>
          <w:rFonts w:eastAsia="Arial"/>
        </w:rPr>
        <w:t>Congregate living settings</w:t>
      </w:r>
      <w:bookmarkEnd w:id="70"/>
      <w:bookmarkEnd w:id="71"/>
      <w:r w:rsidRPr="74E4479C">
        <w:rPr>
          <w:rFonts w:eastAsia="Arial"/>
        </w:rPr>
        <w:t xml:space="preserve"> </w:t>
      </w:r>
    </w:p>
    <w:p w14:paraId="4A7AEA8D" w14:textId="42CEBFC0" w:rsidR="002435CE" w:rsidRPr="00A02ABC" w:rsidRDefault="002435CE" w:rsidP="002435CE">
      <w:pPr>
        <w:pStyle w:val="Paragraphtext"/>
        <w:rPr>
          <w:rFonts w:eastAsia="Arial"/>
        </w:rPr>
      </w:pPr>
      <w:r w:rsidRPr="2050FE1A">
        <w:rPr>
          <w:rFonts w:eastAsia="Arial"/>
        </w:rPr>
        <w:t xml:space="preserve">Congregate living settings are facilities or other housing where people who are not related reside in </w:t>
      </w:r>
      <w:proofErr w:type="gramStart"/>
      <w:r w:rsidRPr="2050FE1A">
        <w:rPr>
          <w:rFonts w:eastAsia="Arial"/>
        </w:rPr>
        <w:t>close proximity</w:t>
      </w:r>
      <w:proofErr w:type="gramEnd"/>
      <w:r w:rsidRPr="2050FE1A">
        <w:rPr>
          <w:rFonts w:eastAsia="Arial"/>
        </w:rPr>
        <w:t xml:space="preserve"> and share at least one common room (e.g.</w:t>
      </w:r>
      <w:r>
        <w:rPr>
          <w:rFonts w:eastAsia="Arial"/>
        </w:rPr>
        <w:t>,</w:t>
      </w:r>
      <w:r w:rsidRPr="2050FE1A">
        <w:rPr>
          <w:rFonts w:eastAsia="Arial"/>
        </w:rPr>
        <w:t xml:space="preserve"> sleeping room, kitchen, bathroom, living room). </w:t>
      </w:r>
      <w:r w:rsidR="006509BF">
        <w:rPr>
          <w:rFonts w:eastAsia="Arial"/>
        </w:rPr>
        <w:t>This</w:t>
      </w:r>
      <w:r w:rsidRPr="2050FE1A">
        <w:rPr>
          <w:rFonts w:eastAsia="Arial"/>
        </w:rPr>
        <w:t xml:space="preserve"> can include correctional and detention facilities, shelters for people experiencing homelessness</w:t>
      </w:r>
      <w:r w:rsidR="00F35C70">
        <w:rPr>
          <w:rFonts w:eastAsia="Arial"/>
        </w:rPr>
        <w:t xml:space="preserve"> or family </w:t>
      </w:r>
      <w:r w:rsidR="00615666">
        <w:rPr>
          <w:rFonts w:eastAsia="Arial"/>
        </w:rPr>
        <w:t>violence</w:t>
      </w:r>
      <w:r w:rsidRPr="2050FE1A">
        <w:rPr>
          <w:rFonts w:eastAsia="Arial"/>
        </w:rPr>
        <w:t>, group homes, dormitories at institutes of higher education, boarding schools, seasonal worker housing, residential substance use treatment facilities and other similar settings</w:t>
      </w:r>
      <w:r w:rsidR="007A422F">
        <w:rPr>
          <w:rFonts w:eastAsia="Arial"/>
        </w:rPr>
        <w:t>—</w:t>
      </w:r>
      <w:r w:rsidRPr="2050FE1A">
        <w:rPr>
          <w:rFonts w:eastAsia="Arial"/>
        </w:rPr>
        <w:t xml:space="preserve">but </w:t>
      </w:r>
      <w:r>
        <w:rPr>
          <w:rFonts w:eastAsia="Arial"/>
          <w:i/>
          <w:iCs/>
        </w:rPr>
        <w:t>not</w:t>
      </w:r>
      <w:r w:rsidRPr="2050FE1A">
        <w:rPr>
          <w:rFonts w:eastAsia="Arial"/>
        </w:rPr>
        <w:t xml:space="preserve"> healthcare settings. </w:t>
      </w:r>
    </w:p>
    <w:p w14:paraId="6885072D" w14:textId="77777777" w:rsidR="002435CE" w:rsidRPr="00A02ABC" w:rsidRDefault="002435CE" w:rsidP="002435CE">
      <w:pPr>
        <w:pStyle w:val="Paragraphtext"/>
        <w:rPr>
          <w:rFonts w:eastAsia="Arial"/>
        </w:rPr>
      </w:pPr>
      <w:r w:rsidRPr="00A02ABC">
        <w:rPr>
          <w:rFonts w:eastAsia="Arial"/>
        </w:rPr>
        <w:t>In the event of a case in a congregate living setting, PHUs may consider the following outbreak management strategies:</w:t>
      </w:r>
    </w:p>
    <w:p w14:paraId="52712F06" w14:textId="77777777" w:rsidR="002435CE" w:rsidRDefault="002435CE" w:rsidP="002435CE">
      <w:pPr>
        <w:pStyle w:val="Bullet"/>
        <w:rPr>
          <w:rFonts w:eastAsia="Arial"/>
          <w:sz w:val="24"/>
          <w:szCs w:val="24"/>
        </w:rPr>
      </w:pPr>
      <w:r w:rsidRPr="00C96D88">
        <w:rPr>
          <w:rFonts w:eastAsia="Arial"/>
          <w:sz w:val="24"/>
          <w:szCs w:val="24"/>
        </w:rPr>
        <w:t>Undertake contact tracing to identify staff, volunteers or residents who may have been exposed to a mpox case.</w:t>
      </w:r>
    </w:p>
    <w:p w14:paraId="5B25E5AD" w14:textId="2ABC6A72" w:rsidR="002435CE" w:rsidRPr="004F4B90" w:rsidRDefault="002435CE" w:rsidP="002435CE">
      <w:pPr>
        <w:pStyle w:val="Bullet"/>
        <w:rPr>
          <w:rFonts w:eastAsia="Arial"/>
          <w:sz w:val="24"/>
          <w:szCs w:val="24"/>
        </w:rPr>
      </w:pPr>
      <w:r w:rsidRPr="004F4B90">
        <w:rPr>
          <w:rFonts w:eastAsia="Arial"/>
          <w:sz w:val="24"/>
          <w:szCs w:val="24"/>
        </w:rPr>
        <w:t xml:space="preserve">Ensure appropriate infection prevention and control measures are undertaken including the cleaning and disinfection of areas where people with mpox spent time while infectious, waste and laundry management, the accessibility of handwashing facilities and provision of and training in the use of appropriate </w:t>
      </w:r>
      <w:r>
        <w:rPr>
          <w:rFonts w:eastAsia="Arial"/>
          <w:sz w:val="24"/>
          <w:szCs w:val="24"/>
        </w:rPr>
        <w:t>PPE</w:t>
      </w:r>
      <w:r w:rsidRPr="004F4B90">
        <w:rPr>
          <w:rFonts w:eastAsia="Arial"/>
          <w:sz w:val="24"/>
          <w:szCs w:val="24"/>
        </w:rPr>
        <w:t>.</w:t>
      </w:r>
    </w:p>
    <w:p w14:paraId="57E8F849" w14:textId="77777777" w:rsidR="002435CE" w:rsidRDefault="002435CE" w:rsidP="002435CE">
      <w:pPr>
        <w:pStyle w:val="Bullet"/>
        <w:rPr>
          <w:rFonts w:eastAsia="Arial"/>
          <w:sz w:val="24"/>
          <w:szCs w:val="24"/>
        </w:rPr>
      </w:pPr>
      <w:r w:rsidRPr="00C96D88">
        <w:rPr>
          <w:rFonts w:eastAsia="Arial"/>
          <w:sz w:val="24"/>
          <w:szCs w:val="24"/>
        </w:rPr>
        <w:t xml:space="preserve">Distribute messaging to staff, volunteers and residents providing information about mpox and advising a case has been detected. </w:t>
      </w:r>
    </w:p>
    <w:p w14:paraId="1F89EB94" w14:textId="77777777" w:rsidR="002435CE" w:rsidRPr="00CE3B46" w:rsidRDefault="002435CE" w:rsidP="002435CE">
      <w:pPr>
        <w:pStyle w:val="ListParagraph"/>
        <w:numPr>
          <w:ilvl w:val="1"/>
          <w:numId w:val="6"/>
        </w:numPr>
        <w:rPr>
          <w:rFonts w:eastAsia="Arial" w:cs="Times New Roman"/>
          <w:kern w:val="0"/>
          <w:lang w:eastAsia="en-AU"/>
          <w14:ligatures w14:val="none"/>
        </w:rPr>
      </w:pPr>
      <w:r w:rsidRPr="00CE3B46">
        <w:rPr>
          <w:rFonts w:eastAsia="Arial" w:cs="Times New Roman"/>
          <w:kern w:val="0"/>
          <w:lang w:eastAsia="en-AU"/>
          <w14:ligatures w14:val="none"/>
        </w:rPr>
        <w:t>Clearly communicate and provide information about mpox prevention, including the potential for transmission through close, sustained physical contact, including sexual activity.</w:t>
      </w:r>
    </w:p>
    <w:p w14:paraId="091F4531" w14:textId="2D629641" w:rsidR="002435CE" w:rsidRPr="00C96D88" w:rsidRDefault="002435CE" w:rsidP="002435CE">
      <w:pPr>
        <w:pStyle w:val="Bullet"/>
        <w:rPr>
          <w:rFonts w:eastAsia="Arial"/>
          <w:sz w:val="24"/>
          <w:szCs w:val="24"/>
        </w:rPr>
      </w:pPr>
      <w:r w:rsidRPr="00C96D88">
        <w:rPr>
          <w:rFonts w:eastAsia="Arial"/>
          <w:sz w:val="24"/>
          <w:szCs w:val="24"/>
        </w:rPr>
        <w:t xml:space="preserve">Advise staff, volunteers, and residents who </w:t>
      </w:r>
      <w:r w:rsidR="036EDD88" w:rsidRPr="1DA939C9">
        <w:rPr>
          <w:rFonts w:eastAsia="Arial"/>
          <w:sz w:val="24"/>
          <w:szCs w:val="24"/>
        </w:rPr>
        <w:t xml:space="preserve">develop </w:t>
      </w:r>
      <w:r w:rsidR="036EDD88" w:rsidRPr="091DE2F7">
        <w:rPr>
          <w:rFonts w:eastAsia="Arial"/>
          <w:sz w:val="24"/>
          <w:szCs w:val="24"/>
        </w:rPr>
        <w:t>mpox symptoms</w:t>
      </w:r>
      <w:r w:rsidRPr="00C96D88">
        <w:rPr>
          <w:rFonts w:eastAsia="Arial"/>
          <w:sz w:val="24"/>
          <w:szCs w:val="24"/>
        </w:rPr>
        <w:t xml:space="preserve"> to seek testing and medical evaluation and facilitate this if required.</w:t>
      </w:r>
    </w:p>
    <w:p w14:paraId="0FAE13AA" w14:textId="77777777" w:rsidR="002435CE" w:rsidRPr="00C96D88" w:rsidRDefault="002435CE" w:rsidP="002435CE">
      <w:pPr>
        <w:pStyle w:val="Bullet"/>
        <w:rPr>
          <w:rFonts w:eastAsia="Arial"/>
          <w:sz w:val="24"/>
          <w:szCs w:val="24"/>
        </w:rPr>
      </w:pPr>
      <w:r>
        <w:rPr>
          <w:rFonts w:eastAsia="Arial"/>
          <w:sz w:val="24"/>
          <w:szCs w:val="24"/>
        </w:rPr>
        <w:t xml:space="preserve">Recommend that </w:t>
      </w:r>
      <w:r w:rsidRPr="00C96D88">
        <w:rPr>
          <w:rFonts w:eastAsia="Arial"/>
          <w:sz w:val="24"/>
          <w:szCs w:val="24"/>
        </w:rPr>
        <w:t xml:space="preserve">people identified to have mpox should have their own bedroom and bathroom facilities; where this is not possible, </w:t>
      </w:r>
      <w:proofErr w:type="spellStart"/>
      <w:r w:rsidRPr="00C96D88">
        <w:rPr>
          <w:rFonts w:eastAsia="Arial"/>
          <w:sz w:val="24"/>
          <w:szCs w:val="24"/>
        </w:rPr>
        <w:t>cohorting</w:t>
      </w:r>
      <w:proofErr w:type="spellEnd"/>
      <w:r w:rsidRPr="00C96D88">
        <w:rPr>
          <w:rFonts w:eastAsia="Arial"/>
          <w:sz w:val="24"/>
          <w:szCs w:val="24"/>
        </w:rPr>
        <w:t xml:space="preserve"> of cases may be </w:t>
      </w:r>
      <w:r>
        <w:rPr>
          <w:rFonts w:eastAsia="Arial"/>
          <w:sz w:val="24"/>
          <w:szCs w:val="24"/>
        </w:rPr>
        <w:t xml:space="preserve">recommended: </w:t>
      </w:r>
      <w:r w:rsidRPr="00C96D88">
        <w:rPr>
          <w:rFonts w:eastAsia="Arial"/>
          <w:sz w:val="24"/>
          <w:szCs w:val="24"/>
        </w:rPr>
        <w:t xml:space="preserve"> </w:t>
      </w:r>
    </w:p>
    <w:p w14:paraId="24351057" w14:textId="77777777" w:rsidR="002435CE" w:rsidRPr="00C96D88" w:rsidRDefault="002435CE" w:rsidP="002435CE">
      <w:pPr>
        <w:pStyle w:val="Bullet"/>
        <w:numPr>
          <w:ilvl w:val="1"/>
          <w:numId w:val="6"/>
        </w:numPr>
        <w:rPr>
          <w:rFonts w:eastAsia="Arial"/>
          <w:sz w:val="24"/>
          <w:szCs w:val="24"/>
        </w:rPr>
      </w:pPr>
      <w:r w:rsidRPr="00C96D88">
        <w:rPr>
          <w:rFonts w:eastAsia="Arial"/>
          <w:sz w:val="24"/>
          <w:szCs w:val="24"/>
        </w:rPr>
        <w:t xml:space="preserve">If </w:t>
      </w:r>
      <w:proofErr w:type="spellStart"/>
      <w:r w:rsidRPr="00C96D88">
        <w:rPr>
          <w:rFonts w:eastAsia="Arial"/>
          <w:sz w:val="24"/>
          <w:szCs w:val="24"/>
        </w:rPr>
        <w:t>cohorting</w:t>
      </w:r>
      <w:proofErr w:type="spellEnd"/>
      <w:r w:rsidRPr="00C96D88">
        <w:rPr>
          <w:rFonts w:eastAsia="Arial"/>
          <w:sz w:val="24"/>
          <w:szCs w:val="24"/>
        </w:rPr>
        <w:t xml:space="preserve"> is not possible, ensure residents with mpox maintain physical distancing from others, cover any skin lesions with clothing, bandages, or a sheet or gown and wear a well-fitting disposable mask over their nose and mouth in situations where they are unable to physically distance. </w:t>
      </w:r>
    </w:p>
    <w:p w14:paraId="51E839AB" w14:textId="48121E39" w:rsidR="002435CE" w:rsidRPr="00C96D88" w:rsidRDefault="002435CE" w:rsidP="002435CE">
      <w:pPr>
        <w:pStyle w:val="Bullet"/>
        <w:rPr>
          <w:rFonts w:eastAsia="Arial"/>
          <w:sz w:val="24"/>
          <w:szCs w:val="24"/>
        </w:rPr>
      </w:pPr>
      <w:r>
        <w:rPr>
          <w:rFonts w:eastAsia="Arial"/>
          <w:sz w:val="24"/>
          <w:szCs w:val="24"/>
        </w:rPr>
        <w:t>Recommend that</w:t>
      </w:r>
      <w:r w:rsidRPr="00C96D88">
        <w:rPr>
          <w:rFonts w:eastAsia="Arial"/>
          <w:sz w:val="24"/>
          <w:szCs w:val="24"/>
        </w:rPr>
        <w:t xml:space="preserve"> a dedicated laundry space should be identified for residents in isolation,</w:t>
      </w:r>
      <w:r>
        <w:rPr>
          <w:rFonts w:eastAsia="Arial"/>
          <w:sz w:val="24"/>
          <w:szCs w:val="24"/>
        </w:rPr>
        <w:t xml:space="preserve"> and that</w:t>
      </w:r>
      <w:r w:rsidRPr="00C96D88">
        <w:rPr>
          <w:rFonts w:eastAsia="Arial"/>
          <w:sz w:val="24"/>
          <w:szCs w:val="24"/>
        </w:rPr>
        <w:t xml:space="preserve"> anyone handling laundry should wear appropriate PPE </w:t>
      </w:r>
      <w:r w:rsidRPr="00C96D88">
        <w:rPr>
          <w:rFonts w:eastAsia="Arial"/>
          <w:sz w:val="24"/>
          <w:szCs w:val="24"/>
        </w:rPr>
        <w:lastRenderedPageBreak/>
        <w:t xml:space="preserve">(as per advice in </w:t>
      </w:r>
      <w:hyperlink w:anchor="_Outbreak_management" w:history="1">
        <w:r w:rsidR="001C305F" w:rsidRPr="001C305F">
          <w:rPr>
            <w:rStyle w:val="Hyperlink"/>
            <w:rFonts w:eastAsia="Arial" w:cs="Arial"/>
            <w:sz w:val="24"/>
            <w:szCs w:val="24"/>
          </w:rPr>
          <w:t>SOPV section</w:t>
        </w:r>
      </w:hyperlink>
      <w:r w:rsidRPr="00C96D88">
        <w:rPr>
          <w:rFonts w:eastAsia="Arial"/>
          <w:sz w:val="24"/>
          <w:szCs w:val="24"/>
        </w:rPr>
        <w:t xml:space="preserve"> above) and </w:t>
      </w:r>
      <w:r>
        <w:rPr>
          <w:rFonts w:eastAsia="Arial"/>
          <w:sz w:val="24"/>
          <w:szCs w:val="24"/>
        </w:rPr>
        <w:t xml:space="preserve">that </w:t>
      </w:r>
      <w:r w:rsidRPr="00C96D88">
        <w:rPr>
          <w:rFonts w:eastAsia="Arial"/>
          <w:sz w:val="24"/>
          <w:szCs w:val="24"/>
        </w:rPr>
        <w:t xml:space="preserve">the </w:t>
      </w:r>
      <w:r>
        <w:rPr>
          <w:rFonts w:eastAsia="Arial"/>
          <w:sz w:val="24"/>
          <w:szCs w:val="24"/>
        </w:rPr>
        <w:t>below</w:t>
      </w:r>
      <w:r w:rsidRPr="00C96D88">
        <w:rPr>
          <w:rFonts w:eastAsia="Arial"/>
          <w:sz w:val="24"/>
          <w:szCs w:val="24"/>
        </w:rPr>
        <w:t xml:space="preserve"> procedure for waste management </w:t>
      </w:r>
      <w:r>
        <w:rPr>
          <w:rFonts w:eastAsia="Arial"/>
          <w:sz w:val="24"/>
          <w:szCs w:val="24"/>
        </w:rPr>
        <w:t xml:space="preserve">be </w:t>
      </w:r>
      <w:r w:rsidRPr="00C96D88">
        <w:rPr>
          <w:rFonts w:eastAsia="Arial"/>
          <w:sz w:val="24"/>
          <w:szCs w:val="24"/>
        </w:rPr>
        <w:t xml:space="preserve">followed: </w:t>
      </w:r>
    </w:p>
    <w:p w14:paraId="54F9363A" w14:textId="77777777" w:rsidR="002435CE" w:rsidRPr="00C96D88" w:rsidRDefault="002435CE" w:rsidP="002435CE">
      <w:pPr>
        <w:pStyle w:val="Bullet"/>
        <w:numPr>
          <w:ilvl w:val="1"/>
          <w:numId w:val="6"/>
        </w:numPr>
        <w:rPr>
          <w:rFonts w:eastAsia="Arial"/>
          <w:sz w:val="24"/>
          <w:szCs w:val="24"/>
        </w:rPr>
      </w:pPr>
      <w:r w:rsidRPr="00C96D88">
        <w:rPr>
          <w:rFonts w:eastAsia="Arial"/>
          <w:sz w:val="24"/>
          <w:szCs w:val="24"/>
        </w:rPr>
        <w:t xml:space="preserve">Use a plastic bag to contain all the waste in the infected person’s area, then tie the bag off and directly dispose of it into the general waste stream (not recycling). </w:t>
      </w:r>
    </w:p>
    <w:p w14:paraId="77A2387E" w14:textId="77777777" w:rsidR="002435CE" w:rsidRPr="00C96D88" w:rsidRDefault="002435CE" w:rsidP="002435CE">
      <w:pPr>
        <w:pStyle w:val="Bullet"/>
        <w:numPr>
          <w:ilvl w:val="1"/>
          <w:numId w:val="6"/>
        </w:numPr>
        <w:rPr>
          <w:rFonts w:eastAsia="Arial"/>
          <w:sz w:val="24"/>
          <w:szCs w:val="24"/>
        </w:rPr>
      </w:pPr>
      <w:r>
        <w:rPr>
          <w:rFonts w:eastAsia="Arial"/>
          <w:sz w:val="24"/>
          <w:szCs w:val="24"/>
        </w:rPr>
        <w:t>Perform hand hygiene</w:t>
      </w:r>
      <w:r w:rsidRPr="00C96D88">
        <w:rPr>
          <w:rFonts w:eastAsia="Arial"/>
          <w:sz w:val="24"/>
          <w:szCs w:val="24"/>
        </w:rPr>
        <w:t xml:space="preserve"> immediately after disposing of waste.</w:t>
      </w:r>
    </w:p>
    <w:p w14:paraId="255E296B" w14:textId="77777777" w:rsidR="002435CE" w:rsidRPr="00C96D88" w:rsidRDefault="002435CE" w:rsidP="002435CE">
      <w:pPr>
        <w:pStyle w:val="Bullet"/>
        <w:rPr>
          <w:rFonts w:eastAsia="Arial"/>
          <w:sz w:val="24"/>
          <w:szCs w:val="24"/>
        </w:rPr>
      </w:pPr>
      <w:r>
        <w:rPr>
          <w:rFonts w:eastAsia="Arial"/>
          <w:sz w:val="24"/>
          <w:szCs w:val="24"/>
        </w:rPr>
        <w:t>Recommend that</w:t>
      </w:r>
      <w:r w:rsidRPr="00C96D88">
        <w:rPr>
          <w:rFonts w:eastAsia="Arial"/>
          <w:sz w:val="24"/>
          <w:szCs w:val="24"/>
        </w:rPr>
        <w:t xml:space="preserve"> the number of staff engaging with cases is reduced to those essential for operations or care.</w:t>
      </w:r>
    </w:p>
    <w:p w14:paraId="2867BA3A" w14:textId="77777777" w:rsidR="002435CE" w:rsidRPr="00C96D88" w:rsidRDefault="002435CE" w:rsidP="002435CE">
      <w:pPr>
        <w:pStyle w:val="Bullet"/>
        <w:rPr>
          <w:rFonts w:eastAsia="Arial"/>
          <w:sz w:val="24"/>
          <w:szCs w:val="24"/>
        </w:rPr>
      </w:pPr>
      <w:r>
        <w:rPr>
          <w:rFonts w:eastAsia="Arial"/>
          <w:sz w:val="24"/>
          <w:szCs w:val="24"/>
        </w:rPr>
        <w:t>Direct s</w:t>
      </w:r>
      <w:r w:rsidRPr="00C96D88">
        <w:rPr>
          <w:rFonts w:eastAsia="Arial"/>
          <w:sz w:val="24"/>
          <w:szCs w:val="24"/>
        </w:rPr>
        <w:t xml:space="preserve">taff and volunteers who test positive </w:t>
      </w:r>
      <w:r>
        <w:rPr>
          <w:rFonts w:eastAsia="Arial"/>
          <w:sz w:val="24"/>
          <w:szCs w:val="24"/>
        </w:rPr>
        <w:t>to follow the same</w:t>
      </w:r>
      <w:r w:rsidRPr="00C96D88">
        <w:rPr>
          <w:rFonts w:eastAsia="Arial"/>
          <w:sz w:val="24"/>
          <w:szCs w:val="24"/>
        </w:rPr>
        <w:t xml:space="preserve"> advice for</w:t>
      </w:r>
      <w:r>
        <w:rPr>
          <w:rFonts w:eastAsia="Arial"/>
          <w:sz w:val="24"/>
          <w:szCs w:val="24"/>
        </w:rPr>
        <w:t xml:space="preserve"> existing</w:t>
      </w:r>
      <w:r w:rsidRPr="00C96D88">
        <w:rPr>
          <w:rFonts w:eastAsia="Arial"/>
          <w:sz w:val="24"/>
          <w:szCs w:val="24"/>
        </w:rPr>
        <w:t xml:space="preserve"> cases. If there are workforce shortage concerns, a risk assessment for workplace attendance may be undertaken by a PHU on case-by-case basis. </w:t>
      </w:r>
    </w:p>
    <w:p w14:paraId="7F38E577" w14:textId="3D42E837" w:rsidR="002435CE" w:rsidRDefault="002435CE" w:rsidP="002435CE">
      <w:pPr>
        <w:pStyle w:val="Bullet"/>
        <w:rPr>
          <w:rFonts w:eastAsia="Arial"/>
          <w:sz w:val="24"/>
          <w:szCs w:val="24"/>
        </w:rPr>
      </w:pPr>
      <w:r>
        <w:rPr>
          <w:rFonts w:eastAsia="Arial"/>
          <w:sz w:val="24"/>
          <w:szCs w:val="24"/>
        </w:rPr>
        <w:t>Consider recommending v</w:t>
      </w:r>
      <w:r w:rsidRPr="00C96D88">
        <w:rPr>
          <w:rFonts w:eastAsia="Arial"/>
          <w:sz w:val="24"/>
          <w:szCs w:val="24"/>
        </w:rPr>
        <w:t>accination on a case-by-case basis</w:t>
      </w:r>
      <w:r>
        <w:rPr>
          <w:rFonts w:eastAsia="Arial"/>
          <w:sz w:val="24"/>
          <w:szCs w:val="24"/>
        </w:rPr>
        <w:t>,</w:t>
      </w:r>
      <w:r w:rsidRPr="00C96D88">
        <w:rPr>
          <w:rFonts w:eastAsia="Arial"/>
          <w:sz w:val="24"/>
          <w:szCs w:val="24"/>
        </w:rPr>
        <w:t xml:space="preserve"> including </w:t>
      </w:r>
      <w:r w:rsidR="00B2077C">
        <w:rPr>
          <w:rFonts w:eastAsia="Arial"/>
          <w:sz w:val="24"/>
          <w:szCs w:val="24"/>
        </w:rPr>
        <w:t>PEP</w:t>
      </w:r>
      <w:r w:rsidRPr="00C96D88">
        <w:rPr>
          <w:rFonts w:eastAsia="Arial"/>
          <w:sz w:val="24"/>
          <w:szCs w:val="24"/>
        </w:rPr>
        <w:t xml:space="preserve"> and targeted </w:t>
      </w:r>
      <w:r w:rsidR="00B2077C">
        <w:rPr>
          <w:rFonts w:eastAsia="Arial"/>
          <w:sz w:val="24"/>
          <w:szCs w:val="24"/>
        </w:rPr>
        <w:t>primary vaccination</w:t>
      </w:r>
      <w:r w:rsidR="00B2077C" w:rsidRPr="00C96D88">
        <w:rPr>
          <w:rFonts w:eastAsia="Arial"/>
          <w:sz w:val="24"/>
          <w:szCs w:val="24"/>
        </w:rPr>
        <w:t xml:space="preserve"> </w:t>
      </w:r>
      <w:r w:rsidRPr="00C96D88">
        <w:rPr>
          <w:rFonts w:eastAsia="Arial"/>
          <w:sz w:val="24"/>
          <w:szCs w:val="24"/>
        </w:rPr>
        <w:t>for certain groups within the facility.</w:t>
      </w:r>
    </w:p>
    <w:p w14:paraId="5136B989" w14:textId="49547FFF" w:rsidR="002538B9" w:rsidRDefault="002538B9">
      <w:pPr>
        <w:spacing w:before="0" w:after="0" w:line="240" w:lineRule="auto"/>
        <w:rPr>
          <w:rFonts w:eastAsiaTheme="majorEastAsia" w:cs="Arial"/>
          <w:b/>
          <w:bCs/>
          <w:color w:val="033636" w:themeColor="text2"/>
          <w:sz w:val="48"/>
          <w:szCs w:val="72"/>
        </w:rPr>
      </w:pPr>
      <w:bookmarkStart w:id="72" w:name="_Sex_on_premises"/>
      <w:bookmarkStart w:id="73" w:name="_Toc187068605"/>
      <w:bookmarkEnd w:id="72"/>
    </w:p>
    <w:p w14:paraId="65844136" w14:textId="75B32BF3" w:rsidR="004D6AC2" w:rsidRDefault="004D6AC2" w:rsidP="004D6AC2">
      <w:pPr>
        <w:pStyle w:val="Heading1"/>
      </w:pPr>
      <w:bookmarkStart w:id="74" w:name="_References_1"/>
      <w:bookmarkStart w:id="75" w:name="_Toc208503884"/>
      <w:bookmarkEnd w:id="74"/>
      <w:r>
        <w:lastRenderedPageBreak/>
        <w:t>References</w:t>
      </w:r>
      <w:bookmarkEnd w:id="75"/>
    </w:p>
    <w:p w14:paraId="7E4B4637" w14:textId="77777777" w:rsidR="00EC1896" w:rsidRDefault="00336105" w:rsidP="00EF6446">
      <w:pPr>
        <w:pStyle w:val="Bibliography"/>
        <w:ind w:left="510" w:hanging="397"/>
      </w:pPr>
      <w:r>
        <w:rPr>
          <w:rFonts w:cs="Arial"/>
          <w:sz w:val="22"/>
          <w:szCs w:val="22"/>
        </w:rPr>
        <w:fldChar w:fldCharType="begin"/>
      </w:r>
      <w:r w:rsidR="00115338">
        <w:rPr>
          <w:rFonts w:cs="Arial"/>
          <w:sz w:val="22"/>
          <w:szCs w:val="22"/>
        </w:rPr>
        <w:instrText xml:space="preserve"> ADDIN ZOTERO_BIBL {"uncited":[],"omitted":[],"custom":[]} CSL_BIBLIOGRAPHY </w:instrText>
      </w:r>
      <w:r>
        <w:rPr>
          <w:rFonts w:cs="Arial"/>
          <w:sz w:val="22"/>
          <w:szCs w:val="22"/>
        </w:rPr>
        <w:fldChar w:fldCharType="separate"/>
      </w:r>
      <w:r w:rsidR="00115338">
        <w:t>1.</w:t>
      </w:r>
      <w:r w:rsidR="00115338">
        <w:tab/>
        <w:t xml:space="preserve">Sah R, Padhi BK, Siddiq A, Abdelaal A, Reda A, Ismail Lashin B, et al. Public Health Emergency of International Concern declared by the World Health Organization for Monkeypox. Global Security: Health, Science and Policy. 2022 Dec 31;7(1):51–6. </w:t>
      </w:r>
    </w:p>
    <w:p w14:paraId="28D1AE82" w14:textId="77777777" w:rsidR="00EC1896" w:rsidRDefault="00EC1896" w:rsidP="00EF6446">
      <w:pPr>
        <w:pStyle w:val="Bibliography"/>
        <w:ind w:left="510" w:hanging="397"/>
      </w:pPr>
      <w:r>
        <w:t>2.</w:t>
      </w:r>
      <w:r>
        <w:tab/>
        <w:t xml:space="preserve">Alakunle E, Moens U, Nchinda G, Okeke MI. Monkeypox Virus in Nigeria: Infection Biology, Epidemiology, and Evolution. Viruses. 2020 Nov 5;12(11):1257. </w:t>
      </w:r>
    </w:p>
    <w:p w14:paraId="0F2074E4" w14:textId="77777777" w:rsidR="00EC1896" w:rsidRDefault="00EC1896" w:rsidP="00EF6446">
      <w:pPr>
        <w:pStyle w:val="Bibliography"/>
        <w:ind w:left="510" w:hanging="397"/>
      </w:pPr>
      <w:r>
        <w:t>3.</w:t>
      </w:r>
      <w:r>
        <w:tab/>
        <w:t xml:space="preserve">Durski KN, McCollum AM, Nakazawa Y, Petersen BW, Reynolds MG, Briand S, et al. Emergence of Monkeypox - West and Central Africa, 1970-2017. MMWR Morb Mortal Wkly Rep. 2018 Mar 16;67(10):306–10. </w:t>
      </w:r>
    </w:p>
    <w:p w14:paraId="6B310320" w14:textId="77777777" w:rsidR="00EC1896" w:rsidRDefault="00EC1896" w:rsidP="00EF6446">
      <w:pPr>
        <w:pStyle w:val="Bibliography"/>
        <w:ind w:left="510" w:hanging="397"/>
      </w:pPr>
      <w:r>
        <w:t>4.</w:t>
      </w:r>
      <w:r>
        <w:tab/>
        <w:t xml:space="preserve">Heymann, D. Control of Communicable Diseases Manual. In Alpha Press; 2015. p. 565–8. </w:t>
      </w:r>
    </w:p>
    <w:p w14:paraId="5251DA96" w14:textId="77777777" w:rsidR="00EC1896" w:rsidRDefault="00EC1896" w:rsidP="00EF6446">
      <w:pPr>
        <w:pStyle w:val="Bibliography"/>
        <w:ind w:left="510" w:hanging="397"/>
      </w:pPr>
      <w:r>
        <w:t>5.</w:t>
      </w:r>
      <w:r>
        <w:tab/>
        <w:t xml:space="preserve">Ligon BL. Monkeypox: a review of the history and emergence in the Western hemisphere. Semin Pediatr Infect Dis. 2004 Oct;15(4):280–7. </w:t>
      </w:r>
    </w:p>
    <w:p w14:paraId="293B7EFD" w14:textId="77777777" w:rsidR="00EC1896" w:rsidRDefault="00EC1896" w:rsidP="00EF6446">
      <w:pPr>
        <w:pStyle w:val="Bibliography"/>
        <w:ind w:left="510" w:hanging="397"/>
      </w:pPr>
      <w:r>
        <w:t>6.</w:t>
      </w:r>
      <w:r>
        <w:tab/>
        <w:t>Centers for Disease Control and Prevention. Update: Multistate Outbreak of Monkeypox --- Illinois, Indiana, Kansas, Missouri, Ohoi, and Wisconsin, 2003 [Internet]. Available from: https://www.cdc.gov/mmwr/preview/mmwrhtml/mm5227a5.htm</w:t>
      </w:r>
    </w:p>
    <w:p w14:paraId="6A838939" w14:textId="77777777" w:rsidR="00EC1896" w:rsidRDefault="00EC1896" w:rsidP="00EF6446">
      <w:pPr>
        <w:pStyle w:val="Bibliography"/>
        <w:ind w:left="510" w:hanging="397"/>
      </w:pPr>
      <w:r>
        <w:t>7.</w:t>
      </w:r>
      <w:r>
        <w:tab/>
        <w:t>Australian Government Department of Health Disability and Ageing. Mpox [Internet]. [cited 2025 Aug 3]. Available from: https://www.health.gov.au/diseases/monkeypox-mpox</w:t>
      </w:r>
    </w:p>
    <w:p w14:paraId="53343D54" w14:textId="77777777" w:rsidR="00EC1896" w:rsidRDefault="00EC1896" w:rsidP="00EF6446">
      <w:pPr>
        <w:pStyle w:val="Bibliography"/>
        <w:ind w:left="510" w:hanging="397"/>
      </w:pPr>
      <w:r>
        <w:t>8.</w:t>
      </w:r>
      <w:r>
        <w:tab/>
        <w:t>World Health Organization. Global Mpox Trends [Internet]. Available from: https://worldhealthorg.shinyapps.io/mpx_global/#key-figures</w:t>
      </w:r>
    </w:p>
    <w:p w14:paraId="16218F64" w14:textId="77777777" w:rsidR="00EC1896" w:rsidRDefault="00EC1896" w:rsidP="00EF6446">
      <w:pPr>
        <w:pStyle w:val="Bibliography"/>
        <w:ind w:left="510" w:hanging="397"/>
      </w:pPr>
      <w:r>
        <w:t>9.</w:t>
      </w:r>
      <w:r>
        <w:tab/>
        <w:t>Australian Government Department of Health Disability and Ageing. National Notifiable Disease Surveillance System [Internet]. Available from: https://nindss.health.gov.au/pbi-dashboard/</w:t>
      </w:r>
    </w:p>
    <w:p w14:paraId="2086BAEF" w14:textId="77777777" w:rsidR="00EC1896" w:rsidRDefault="00EC1896" w:rsidP="00EF6446">
      <w:pPr>
        <w:pStyle w:val="Bibliography"/>
        <w:ind w:left="510" w:hanging="397"/>
      </w:pPr>
      <w:r>
        <w:t>10.</w:t>
      </w:r>
      <w:r>
        <w:tab/>
        <w:t>World Health Organization. WHO Director-General declares mpox outbreak a public health emergency of international concern [Internet]. Available from: https://www.who.int/news/item/14-08-2024-who-director-general-declares-mpox-outbreak-a-public-health-emergency-of-international-concern</w:t>
      </w:r>
    </w:p>
    <w:p w14:paraId="6BBE20DD" w14:textId="77777777" w:rsidR="00EC1896" w:rsidRDefault="00EC1896" w:rsidP="00EF6446">
      <w:pPr>
        <w:pStyle w:val="Bibliography"/>
        <w:ind w:left="510" w:hanging="397"/>
      </w:pPr>
      <w:r>
        <w:t>11.</w:t>
      </w:r>
      <w:r>
        <w:tab/>
        <w:t>World Health Organization. WHO Director-General’s opening remarks at the media briefing – 5 September 2025 [Internet]. Available from: https://www.who.int/news-room/speeches/item/who-director-general-s-opening-remarks-at-the-media-briefing---5-september-2025</w:t>
      </w:r>
    </w:p>
    <w:p w14:paraId="77FFA768" w14:textId="77777777" w:rsidR="00EC1896" w:rsidRDefault="00EC1896" w:rsidP="00EF6446">
      <w:pPr>
        <w:pStyle w:val="Bibliography"/>
        <w:ind w:left="510" w:hanging="397"/>
      </w:pPr>
      <w:r>
        <w:t>12.</w:t>
      </w:r>
      <w:r>
        <w:tab/>
      </w:r>
      <w:r w:rsidR="00934503">
        <w:t>European Centre for Disease Prevention and Control. Local transmission of clade 1b mpox cases detected in EU/EEA, ECDC urges renewed vigilance [Internet]. Available from: https://www.ecdc.europa.eu/en/news-events/local-</w:t>
      </w:r>
      <w:r w:rsidR="00934503">
        <w:lastRenderedPageBreak/>
        <w:t>transmission-clade-1b-mpox-cases-detected-eueea-ecdc-urges-renewed-vigilance</w:t>
      </w:r>
    </w:p>
    <w:p w14:paraId="25C63AFE" w14:textId="77777777" w:rsidR="00934503" w:rsidRDefault="00934503" w:rsidP="00EF6446">
      <w:pPr>
        <w:pStyle w:val="Bibliography"/>
        <w:ind w:left="510" w:hanging="397"/>
      </w:pPr>
      <w:r>
        <w:t>13.</w:t>
      </w:r>
      <w:r>
        <w:tab/>
        <w:t xml:space="preserve">Thornhill JP, Barkati S, Walmsley S, Rockstroh J, Antinori A, Harrison LB, et al. Monkeypox Virus Infection in Humans across 16 Countries - April-June 2022. N Engl J Med. 2022 Aug 25;387(8):679–91. </w:t>
      </w:r>
    </w:p>
    <w:p w14:paraId="40D1DFA4" w14:textId="77777777" w:rsidR="00934503" w:rsidRDefault="00934503" w:rsidP="00EF6446">
      <w:pPr>
        <w:pStyle w:val="Bibliography"/>
        <w:ind w:left="510" w:hanging="397"/>
      </w:pPr>
      <w:r>
        <w:t>14.</w:t>
      </w:r>
      <w:r>
        <w:tab/>
        <w:t xml:space="preserve">Malembi E, Escrig-Sarreta R, Ntumba J, Beiras CG, Shongo R, Bengehya J, et al. Clinical presentation and epidemiological assessment of confirmed human mpox cases in DR Congo: a surveillance-based observational study. Lancet. 2025 May 10;405(10490):1666–75. </w:t>
      </w:r>
    </w:p>
    <w:p w14:paraId="4E7D675A" w14:textId="77777777" w:rsidR="00934503" w:rsidRDefault="00934503" w:rsidP="00EF6446">
      <w:pPr>
        <w:pStyle w:val="Bibliography"/>
        <w:ind w:left="510" w:hanging="397"/>
      </w:pPr>
      <w:r>
        <w:t>15.</w:t>
      </w:r>
      <w:r>
        <w:tab/>
        <w:t>World Health Organization. Monkeypox - Questions and Answers [Internet]. Available from: https://www.who.int/news-room/questions-and-answers/item/monkeypox</w:t>
      </w:r>
    </w:p>
    <w:p w14:paraId="3BF2BA31" w14:textId="77777777" w:rsidR="00934503" w:rsidRDefault="00934503" w:rsidP="00EF6446">
      <w:pPr>
        <w:pStyle w:val="Bibliography"/>
        <w:ind w:left="510" w:hanging="397"/>
      </w:pPr>
      <w:r>
        <w:t>16.</w:t>
      </w:r>
      <w:r>
        <w:tab/>
        <w:t>Centers for Disease Control and Prevention. Social Gatherings, Safer Sex, and Monkeypox [Internet]. Available from: https://www.cdc.gov/poxvirus/monkeypox/specific-settings/social-gatherings.html</w:t>
      </w:r>
    </w:p>
    <w:p w14:paraId="69DDC31D" w14:textId="77777777" w:rsidR="00934503" w:rsidRDefault="00934503" w:rsidP="00EF6446">
      <w:pPr>
        <w:pStyle w:val="Bibliography"/>
        <w:ind w:left="510" w:hanging="397"/>
      </w:pPr>
      <w:r>
        <w:t>17.</w:t>
      </w:r>
      <w:r>
        <w:tab/>
        <w:t>World Health Organization. Monkeypox in the European Region: what we know so far and how we need to respond [Internet]. Available from: https://www.who.int/europe/news/item/30-05-2022-monkeypox-in-the-european-region--what-we-know-so-far-and-how-we-need-to-respond</w:t>
      </w:r>
    </w:p>
    <w:p w14:paraId="7B931D27" w14:textId="77777777" w:rsidR="00934503" w:rsidRDefault="00934503" w:rsidP="00EF6446">
      <w:pPr>
        <w:pStyle w:val="Bibliography"/>
        <w:ind w:left="510" w:hanging="397"/>
      </w:pPr>
      <w:r w:rsidRPr="00B21BE5">
        <w:rPr>
          <w:lang w:val="de-DE"/>
        </w:rPr>
        <w:t>18.</w:t>
      </w:r>
      <w:r w:rsidRPr="00B21BE5">
        <w:rPr>
          <w:lang w:val="de-DE"/>
        </w:rPr>
        <w:tab/>
        <w:t xml:space="preserve">Kröger ST, Lehmann MC, Treutlein M, Fiethe A, Kossow A, Küfer-Weiß A, et al. </w:t>
      </w:r>
      <w:r>
        <w:t xml:space="preserve">Mpox outbreak 2022: an overview of all cases reported to the Cologne Health Department. Infection. 2023 Oct;51(5):1369–81. </w:t>
      </w:r>
    </w:p>
    <w:p w14:paraId="55D25767" w14:textId="77777777" w:rsidR="00934503" w:rsidRDefault="00934503" w:rsidP="00EF6446">
      <w:pPr>
        <w:pStyle w:val="Bibliography"/>
        <w:ind w:left="510" w:hanging="397"/>
      </w:pPr>
      <w:r>
        <w:t>19.</w:t>
      </w:r>
      <w:r>
        <w:tab/>
        <w:t xml:space="preserve">Amer F, Khalil HES, Elahmady M, ElBadawy NE, Zahran WA, Abdelnasser M, et al. Mpox: Risks and approaches to prevention. J Infect Public Health. 2023 June;16(6):901–10. </w:t>
      </w:r>
    </w:p>
    <w:p w14:paraId="016FFC8A" w14:textId="77777777" w:rsidR="00934503" w:rsidRDefault="00934503" w:rsidP="00EF6446">
      <w:pPr>
        <w:pStyle w:val="Bibliography"/>
        <w:ind w:left="510" w:hanging="397"/>
      </w:pPr>
      <w:r>
        <w:t>20.</w:t>
      </w:r>
      <w:r>
        <w:tab/>
        <w:t xml:space="preserve">Pinto P, Costa MA, Gonçalves MFM, Rodrigues AG, Lisboa C. Mpox Person-to-Person Transmission-Where Have We Got So Far? A Systematic Review. Viruses. 2023 Apr 28;15(5):1074. </w:t>
      </w:r>
    </w:p>
    <w:p w14:paraId="4037DFBF" w14:textId="77777777" w:rsidR="00934503" w:rsidRDefault="00934503" w:rsidP="00EF6446">
      <w:pPr>
        <w:pStyle w:val="Bibliography"/>
        <w:ind w:left="510" w:hanging="397"/>
      </w:pPr>
      <w:r>
        <w:t>21.</w:t>
      </w:r>
      <w:r>
        <w:tab/>
        <w:t xml:space="preserve">Nemechek K, Stefanos R, Miller EL, Riser A, Kebede B, Galang RR, et al. Notes from the Field: Exposures to Mpox Among Cases in Children Aged ≤12 Years - United States, September 25-December 31, 2022. MMWR Morb Mortal Wkly Rep. 2023 June 9;72(23):633–5. </w:t>
      </w:r>
    </w:p>
    <w:p w14:paraId="3A8F8345" w14:textId="77777777" w:rsidR="00934503" w:rsidRDefault="00934503" w:rsidP="00EF6446">
      <w:pPr>
        <w:pStyle w:val="Bibliography"/>
        <w:ind w:left="510" w:hanging="397"/>
      </w:pPr>
      <w:r>
        <w:t>22.</w:t>
      </w:r>
      <w:r>
        <w:tab/>
        <w:t>European Centre for Disease Prevention and Control. Joint ECDC-WHO Regional Office for Europe Monkeypox Surveillance Bulletin [Internet]. Available from: https://monkeypoxreport.ecdc.europa.eu/</w:t>
      </w:r>
    </w:p>
    <w:p w14:paraId="2EABCE0D" w14:textId="77777777" w:rsidR="00934503" w:rsidRDefault="00934503" w:rsidP="00EF6446">
      <w:pPr>
        <w:pStyle w:val="Bibliography"/>
        <w:ind w:left="510" w:hanging="397"/>
      </w:pPr>
      <w:r>
        <w:t>23.</w:t>
      </w:r>
      <w:r>
        <w:tab/>
        <w:t xml:space="preserve">Iñigo Martínez J, Gil Montalbán E, Jiménez Bueno S, Martín Martínez F, Nieto Juliá A, Sánchez Díaz J, et al. Monkeypox outbreak predominantly affecting men who have sex with men, Madrid, Spain, 26 April to 16 June 2022. Euro Surveill. 2022 July;27(27):2200471. </w:t>
      </w:r>
    </w:p>
    <w:p w14:paraId="100C965A" w14:textId="77777777" w:rsidR="00934503" w:rsidRDefault="00934503" w:rsidP="00EF6446">
      <w:pPr>
        <w:pStyle w:val="Bibliography"/>
        <w:ind w:left="510" w:hanging="397"/>
      </w:pPr>
      <w:r>
        <w:lastRenderedPageBreak/>
        <w:t>24.</w:t>
      </w:r>
      <w:r>
        <w:tab/>
        <w:t xml:space="preserve">Perez Duque M, Ribeiro S, Martins JV, Casaca P, Leite PP, Tavares M, et al. Ongoing monkeypox virus outbreak, Portugal, 29 April to 23 May 2022. Euro Surveill. 2022 June;27(22):2200424. </w:t>
      </w:r>
    </w:p>
    <w:p w14:paraId="4DF0B510" w14:textId="77777777" w:rsidR="00934503" w:rsidRDefault="00934503" w:rsidP="00EF6446">
      <w:pPr>
        <w:pStyle w:val="Bibliography"/>
        <w:ind w:left="510" w:hanging="397"/>
      </w:pPr>
      <w:r>
        <w:t>25.</w:t>
      </w:r>
      <w:r>
        <w:tab/>
        <w:t xml:space="preserve">Laurenson-Schafer H, Sklenovská N, Hoxha A, Kerr SM, Ndumbi P, Fitzner J, et al. Description of the first global outbreak of mpox: an analysis of global surveillance data. Lancet Glob Health. 2023 July;11(7):e1012–23. </w:t>
      </w:r>
    </w:p>
    <w:p w14:paraId="265F13C3" w14:textId="77777777" w:rsidR="00934503" w:rsidRDefault="00934503" w:rsidP="00EF6446">
      <w:pPr>
        <w:pStyle w:val="Bibliography"/>
        <w:ind w:left="510" w:hanging="397"/>
      </w:pPr>
      <w:r>
        <w:t>26.</w:t>
      </w:r>
      <w:r>
        <w:tab/>
        <w:t>World Health Organization. Clinical management and infection prevention and control for mpox: living guideline, May 2025 [Internet]. Available from: https://www.who.int/publications/i/item/B09434</w:t>
      </w:r>
    </w:p>
    <w:p w14:paraId="2885D75D" w14:textId="77777777" w:rsidR="00934503" w:rsidRDefault="00934503" w:rsidP="00EF6446">
      <w:pPr>
        <w:pStyle w:val="Bibliography"/>
        <w:ind w:left="510" w:hanging="397"/>
      </w:pPr>
      <w:r>
        <w:t>27.</w:t>
      </w:r>
      <w:r>
        <w:tab/>
        <w:t xml:space="preserve">Mbala PK, Huggins JW, Riu-Rovira T, Ahuka SM, Mulembakani P, Rimoin AW, et al. Maternal and Fetal Outcomes Among Pregnant Women With Human Monkeypox Infection in the Democratic Republic of Congo. J Infect Dis. 2017 Oct 17;216(7):824–8. </w:t>
      </w:r>
    </w:p>
    <w:p w14:paraId="31A3D51D" w14:textId="77777777" w:rsidR="00934503" w:rsidRDefault="00934503" w:rsidP="00EF6446">
      <w:pPr>
        <w:pStyle w:val="Bibliography"/>
        <w:ind w:left="510" w:hanging="397"/>
      </w:pPr>
      <w:r>
        <w:t>28.</w:t>
      </w:r>
      <w:r>
        <w:tab/>
        <w:t>Royal College of Obstetricians &amp; Gynaecologists. Mpox (Monkeypox) in Pregnancy [Internet]. Available from: https://www.rcog.org.uk/media/mrpktraf/2023-11-mpox-monkeypox-in-pregnancy.pdf</w:t>
      </w:r>
    </w:p>
    <w:p w14:paraId="75339A90" w14:textId="77777777" w:rsidR="00934503" w:rsidRDefault="00934503" w:rsidP="00EF6446">
      <w:pPr>
        <w:pStyle w:val="Bibliography"/>
        <w:ind w:left="510" w:hanging="397"/>
      </w:pPr>
      <w:r>
        <w:t>29.</w:t>
      </w:r>
      <w:r>
        <w:tab/>
        <w:t xml:space="preserve">Dashraath P, Nielsen-Saines K, Mattar C, Musso D, Tambyah P, Baud D. Guidelines for pregnant individuals with monkeypox virus exposure. Lancet. 2022 July 2;400(10345):21–2. </w:t>
      </w:r>
    </w:p>
    <w:p w14:paraId="57BD8F21" w14:textId="77777777" w:rsidR="00934503" w:rsidRDefault="00934503" w:rsidP="00EF6446">
      <w:pPr>
        <w:pStyle w:val="Bibliography"/>
        <w:ind w:left="510" w:hanging="397"/>
      </w:pPr>
      <w:r>
        <w:t>30.</w:t>
      </w:r>
      <w:r>
        <w:tab/>
        <w:t xml:space="preserve">Velázquez-Cervantes MA, Ulloa-Aguilar JM, León-Juárez M. Mpox and pregnancy: A neglected disease and its impact on perinatal health. Rev Clin Esp (Barc). 2023 Jan;223(1):32–9. </w:t>
      </w:r>
    </w:p>
    <w:p w14:paraId="1E28D8E8" w14:textId="77777777" w:rsidR="00934503" w:rsidRPr="00B21BE5" w:rsidRDefault="00934503" w:rsidP="00EF6446">
      <w:pPr>
        <w:pStyle w:val="Bibliography"/>
        <w:ind w:left="510" w:hanging="397"/>
        <w:rPr>
          <w:lang w:val="de-DE"/>
        </w:rPr>
      </w:pPr>
      <w:r>
        <w:t>31.</w:t>
      </w:r>
      <w:r>
        <w:tab/>
        <w:t xml:space="preserve">Vakaniaki EH, Kuispond NRS, Hirata Y, Bangwen E, Brosius I, Kinganda-Lusamaki E, et al. Three Cases of Vertical Transmission of Clade Ib Mpox Virus. </w:t>
      </w:r>
      <w:r w:rsidRPr="00B21BE5">
        <w:rPr>
          <w:lang w:val="de-DE"/>
        </w:rPr>
        <w:t xml:space="preserve">N Engl J Med. 2025 June 19;392(23):2385–7. </w:t>
      </w:r>
    </w:p>
    <w:p w14:paraId="2015EFAF" w14:textId="77777777" w:rsidR="00934503" w:rsidRDefault="00934503" w:rsidP="00EF6446">
      <w:pPr>
        <w:pStyle w:val="Bibliography"/>
        <w:ind w:left="510" w:hanging="397"/>
      </w:pPr>
      <w:r w:rsidRPr="00B21BE5">
        <w:rPr>
          <w:lang w:val="de-DE"/>
        </w:rPr>
        <w:t>32.</w:t>
      </w:r>
      <w:r w:rsidRPr="00B21BE5">
        <w:rPr>
          <w:lang w:val="de-DE"/>
        </w:rPr>
        <w:tab/>
        <w:t xml:space="preserve">Bunge EM, Hoet B, Chen L, Lienert F, Weidenthaler H, Baer LR, et al. </w:t>
      </w:r>
      <w:r>
        <w:t xml:space="preserve">The changing epidemiology of human monkeypox-A potential threat? A systematic review. PLoS Negl Trop Dis. 2022 Feb;16(2):e0010141. </w:t>
      </w:r>
    </w:p>
    <w:p w14:paraId="0498D748" w14:textId="77777777" w:rsidR="00934503" w:rsidRDefault="00934503" w:rsidP="00EF6446">
      <w:pPr>
        <w:pStyle w:val="Bibliography"/>
        <w:ind w:left="510" w:hanging="397"/>
      </w:pPr>
      <w:r>
        <w:t>33.</w:t>
      </w:r>
      <w:r>
        <w:tab/>
        <w:t>Centers for Disease Control and Prevention. Monkeypox in the United States: What Clinicians Need to Know June 2022 [Internet]. Available from: https://stacks.cdc.gov/view/cdc/119786</w:t>
      </w:r>
    </w:p>
    <w:p w14:paraId="76879C4D" w14:textId="77777777" w:rsidR="00934503" w:rsidRDefault="00934503" w:rsidP="00EF6446">
      <w:pPr>
        <w:pStyle w:val="Bibliography"/>
        <w:ind w:left="510" w:hanging="397"/>
      </w:pPr>
      <w:r>
        <w:t>34.</w:t>
      </w:r>
      <w:r>
        <w:tab/>
        <w:t xml:space="preserve">Estep RD, Messaoudi I, O’Connor MA, Li H, Sprague J, Barron A, et al. Deletion of the monkeypox virus inhibitor of complement enzymes locus impacts the adaptive immune response to monkeypox virus in a nonhuman primate model of infection. J Virol. 2011 Sept;85(18):9527–42. </w:t>
      </w:r>
    </w:p>
    <w:p w14:paraId="4B842A30" w14:textId="77777777" w:rsidR="00934503" w:rsidRDefault="00934503" w:rsidP="00EF6446">
      <w:pPr>
        <w:pStyle w:val="Bibliography"/>
        <w:ind w:left="510" w:hanging="397"/>
      </w:pPr>
      <w:r>
        <w:t>35.</w:t>
      </w:r>
      <w:r>
        <w:tab/>
        <w:t xml:space="preserve">Morgan CN, Whitehill F, Doty JB, Schulte J, Matheny A, Stringer J, et al. Environmental Persistence of Monkeypox Virus on Surfaces in Household of Person with Travel-Associated Infection, Dallas, Texas, USA, 2021. Emerg Infect Dis. 2022 Oct;28(10):1982–9. </w:t>
      </w:r>
    </w:p>
    <w:p w14:paraId="285342CA" w14:textId="77777777" w:rsidR="00934503" w:rsidRDefault="00934503" w:rsidP="00EF6446">
      <w:pPr>
        <w:pStyle w:val="Bibliography"/>
        <w:ind w:left="510" w:hanging="397"/>
      </w:pPr>
      <w:r>
        <w:lastRenderedPageBreak/>
        <w:t>36.</w:t>
      </w:r>
      <w:r>
        <w:tab/>
        <w:t xml:space="preserve">Pan D, Nazareth J, Sze S, Martin CA, Decker J, Fletcher E, et al. Transmission of monkeypox/mpox virus: A narrative review of environmental, viral, host, and population factors in relation to the 2022 international outbreak. J Med Virol. 2023 Feb;95(2):e28534. </w:t>
      </w:r>
    </w:p>
    <w:p w14:paraId="1D360093" w14:textId="77777777" w:rsidR="00934503" w:rsidRDefault="00934503" w:rsidP="00EF6446">
      <w:pPr>
        <w:pStyle w:val="Bibliography"/>
        <w:ind w:left="510" w:hanging="397"/>
      </w:pPr>
      <w:r>
        <w:t>37.</w:t>
      </w:r>
      <w:r>
        <w:tab/>
        <w:t>BMJ Best Practice. Mpox [Internet]. Available from: https://bestpractice.bmj.com/topics/en-gb/1611/pdf/1611/Mpox.pdf</w:t>
      </w:r>
    </w:p>
    <w:p w14:paraId="3BC0BBED" w14:textId="77777777" w:rsidR="00934503" w:rsidRDefault="00934503" w:rsidP="00EF6446">
      <w:pPr>
        <w:pStyle w:val="Bibliography"/>
        <w:ind w:left="510" w:hanging="397"/>
      </w:pPr>
      <w:r>
        <w:t>38.</w:t>
      </w:r>
      <w:r>
        <w:tab/>
        <w:t xml:space="preserve">Araf Y, Nipa JF, Naher S, Maliha ST, Rahman H, Arafat KI, et al. Insights into the Transmission, Host Range, Genomics, Vaccination, and Current Epidemiology of the Monkeypox Virus. Vet Med Int. 2024;2024:8839830. </w:t>
      </w:r>
    </w:p>
    <w:p w14:paraId="6BF65999" w14:textId="77777777" w:rsidR="00934503" w:rsidRDefault="00934503" w:rsidP="00EF6446">
      <w:pPr>
        <w:pStyle w:val="Bibliography"/>
        <w:ind w:left="510" w:hanging="397"/>
      </w:pPr>
      <w:r>
        <w:t>39.</w:t>
      </w:r>
      <w:r>
        <w:tab/>
        <w:t xml:space="preserve">Verreault D, Killeen SZ, Redmann RK, Roy CJ. Susceptibility of monkeypox virus aerosol suspensions in a rotating chamber. J Virol Methods. 2013 Feb;187(2):333–7. </w:t>
      </w:r>
    </w:p>
    <w:p w14:paraId="64D82F00" w14:textId="77777777" w:rsidR="00934503" w:rsidRDefault="00934503" w:rsidP="00EF6446">
      <w:pPr>
        <w:pStyle w:val="Bibliography"/>
        <w:ind w:left="510" w:hanging="397"/>
      </w:pPr>
      <w:r>
        <w:t>40.</w:t>
      </w:r>
      <w:r>
        <w:tab/>
        <w:t xml:space="preserve">Seang S, Burrel S, Todesco E, Leducq V, Monsel G, Le Pluart D, et al. Evidence of human-to-dog transmission of monkeypox virus. Lancet. 2022 Aug 27;400(10353):658–9. </w:t>
      </w:r>
    </w:p>
    <w:p w14:paraId="54900CE8" w14:textId="77777777" w:rsidR="00934503" w:rsidRDefault="00934503" w:rsidP="00EF6446">
      <w:pPr>
        <w:pStyle w:val="Bibliography"/>
        <w:ind w:left="510" w:hanging="397"/>
      </w:pPr>
      <w:r>
        <w:t>41.</w:t>
      </w:r>
      <w:r>
        <w:tab/>
        <w:t xml:space="preserve">Lum FM, Torres-Ruesta A, Tay MZ, Lin RTP, Lye DC, Rénia L, et al. Monkeypox: disease epidemiology, host immunity and clinical interventions. Nat Rev Immunol. 2022 Oct;22(10):597–613. </w:t>
      </w:r>
    </w:p>
    <w:p w14:paraId="354C0E6D" w14:textId="77777777" w:rsidR="00934503" w:rsidRDefault="00934503" w:rsidP="00EF6446">
      <w:pPr>
        <w:pStyle w:val="Bibliography"/>
        <w:ind w:left="510" w:hanging="397"/>
      </w:pPr>
      <w:r>
        <w:t>42.</w:t>
      </w:r>
      <w:r>
        <w:tab/>
        <w:t>World Health Organization. Multi-country monkeypox outbreak: situation update [Internet]. 2022. Available from: https://www.who.int/emergencies/disease-outbreak-news/item/2022-DON396</w:t>
      </w:r>
    </w:p>
    <w:p w14:paraId="41D245E3" w14:textId="77777777" w:rsidR="00934503" w:rsidRDefault="00934503" w:rsidP="00EF6446">
      <w:pPr>
        <w:pStyle w:val="Bibliography"/>
        <w:ind w:left="510" w:hanging="397"/>
      </w:pPr>
      <w:r>
        <w:t>43.</w:t>
      </w:r>
      <w:r>
        <w:tab/>
        <w:t xml:space="preserve">Peiró-Mestres A, Fuertes I, Camprubí-Ferrer D, Marcos MÁ, Vilella A, Navarro M, et al. Frequent detection of monkeypox virus DNA in saliva, semen, and other clinical samples from 12 patients, Barcelona, Spain, May to June 2022. Euro Surveill. 2022 July;27(28):2200503. </w:t>
      </w:r>
    </w:p>
    <w:p w14:paraId="3ACFEA96" w14:textId="77777777" w:rsidR="00934503" w:rsidRDefault="00934503" w:rsidP="00EF6446">
      <w:pPr>
        <w:pStyle w:val="Bibliography"/>
        <w:ind w:left="510" w:hanging="397"/>
      </w:pPr>
      <w:r>
        <w:t>44.</w:t>
      </w:r>
      <w:r>
        <w:tab/>
        <w:t xml:space="preserve">Lapa D, Carletti F, Mazzotta V, Matusali G, Pinnetti C, Meschi S, et al. Monkeypox virus isolation from a semen sample collected in the early phase of infection in a patient with prolonged seminal viral shedding. Lancet Infect Dis. 2022 Sept;22(9):1267–9. </w:t>
      </w:r>
    </w:p>
    <w:p w14:paraId="55673D28" w14:textId="77777777" w:rsidR="00934503" w:rsidRDefault="00934503" w:rsidP="00EF6446">
      <w:pPr>
        <w:pStyle w:val="Bibliography"/>
        <w:ind w:left="510" w:hanging="397"/>
      </w:pPr>
      <w:r>
        <w:t>45.</w:t>
      </w:r>
      <w:r>
        <w:tab/>
        <w:t xml:space="preserve">Beeson A, Styczynski A, Hutson CL, Whitehill F, Angelo KM, Minhaj FS, et al. Mpox respiratory transmission: the state of the evidence. Lancet Microbe. 2023 Apr;4(4):e277–83. </w:t>
      </w:r>
    </w:p>
    <w:p w14:paraId="74A1F800" w14:textId="77777777" w:rsidR="00934503" w:rsidRDefault="00934503" w:rsidP="00EF6446">
      <w:pPr>
        <w:pStyle w:val="Bibliography"/>
        <w:ind w:left="510" w:hanging="397"/>
      </w:pPr>
      <w:r>
        <w:t>46.</w:t>
      </w:r>
      <w:r>
        <w:tab/>
        <w:t xml:space="preserve">Kuehn R, Fox T, Guyatt G, Lutje V, Gould S. Infection prevention and control measures to reduce the transmission of mpox: A systematic review. PLOS Glob Public Health. 2024;4(1):e0002731. </w:t>
      </w:r>
    </w:p>
    <w:p w14:paraId="04B41B5A" w14:textId="77777777" w:rsidR="00934503" w:rsidRDefault="00934503" w:rsidP="00EF6446">
      <w:pPr>
        <w:pStyle w:val="Bibliography"/>
        <w:ind w:left="510" w:hanging="397"/>
      </w:pPr>
      <w:r>
        <w:t>47.</w:t>
      </w:r>
      <w:r>
        <w:tab/>
        <w:t xml:space="preserve">Leong FY, Ge Z, Loo LH, Fong SW, Goh YS, Xu G, et al. Aerosol transmission risk of mpox relative to COVID-19 and smallpox. Lancet Microbe. 2025 June;6(6):101082. </w:t>
      </w:r>
    </w:p>
    <w:p w14:paraId="0C8A0F36" w14:textId="77777777" w:rsidR="00934503" w:rsidRDefault="00934503" w:rsidP="00EF6446">
      <w:pPr>
        <w:pStyle w:val="Bibliography"/>
        <w:ind w:left="510" w:hanging="397"/>
      </w:pPr>
      <w:r>
        <w:t>48.</w:t>
      </w:r>
      <w:r>
        <w:tab/>
        <w:t xml:space="preserve">Treutiger CJ, Filén F, Rehn M, Aarum J, Jacks A, Gisslén M, et al. First case of mpox with monkeypox virus clade Ib outside Africa in a returning traveller, </w:t>
      </w:r>
      <w:r>
        <w:lastRenderedPageBreak/>
        <w:t xml:space="preserve">Sweden, August 2024: public health measures. Euro Surveill. 2024 Nov;29(48):2400740. </w:t>
      </w:r>
    </w:p>
    <w:p w14:paraId="277630FB" w14:textId="77777777" w:rsidR="00934503" w:rsidRDefault="00934503" w:rsidP="00EF6446">
      <w:pPr>
        <w:pStyle w:val="Bibliography"/>
        <w:ind w:left="510" w:hanging="397"/>
      </w:pPr>
      <w:r>
        <w:t>49.</w:t>
      </w:r>
      <w:r>
        <w:tab/>
        <w:t xml:space="preserve">Alvi MI, Kliner M, Welfare W, Gordon NC, Thomas S, Padfield S, et al. Case series of the first five human infections with monkeypox virus clade Ib and report on the public health response, United Kingdom, October to November 2024. Euro Surveill. 2025 Mar;30(10):2500131. </w:t>
      </w:r>
    </w:p>
    <w:p w14:paraId="7C41E705" w14:textId="77777777" w:rsidR="00934503" w:rsidRDefault="00934503" w:rsidP="00EF6446">
      <w:pPr>
        <w:pStyle w:val="Bibliography"/>
        <w:ind w:left="510" w:hanging="397"/>
      </w:pPr>
      <w:r>
        <w:t>50.</w:t>
      </w:r>
      <w:r>
        <w:tab/>
        <w:t>World Health Organization. Mpox [Internet]. 2024. Available from: https://www.who.int/news-room/fact-sheets/detail/monkeypox</w:t>
      </w:r>
    </w:p>
    <w:p w14:paraId="0748A2DB" w14:textId="77777777" w:rsidR="00934503" w:rsidRDefault="00934503" w:rsidP="00EF6446">
      <w:pPr>
        <w:pStyle w:val="Bibliography"/>
        <w:ind w:left="510" w:hanging="397"/>
      </w:pPr>
      <w:r>
        <w:t>51.</w:t>
      </w:r>
      <w:r>
        <w:tab/>
        <w:t xml:space="preserve">Nolen LD, Osadebe L, Katomba J, Likofata J, Mukadi D, Monroe B, et al. Extended Human-to-Human Transmission during a Monkeypox Outbreak in the Democratic Republic of the Congo. Emerg Infect Dis. 2016 June;22(6):1014–21. </w:t>
      </w:r>
    </w:p>
    <w:p w14:paraId="089C5EBD" w14:textId="77777777" w:rsidR="00934503" w:rsidRDefault="00934503" w:rsidP="00EF6446">
      <w:pPr>
        <w:pStyle w:val="Bibliography"/>
        <w:ind w:left="510" w:hanging="397"/>
      </w:pPr>
      <w:r>
        <w:t>52.</w:t>
      </w:r>
      <w:r>
        <w:tab/>
        <w:t xml:space="preserve">Okoli GN, Van Caeseele P, Askin N, Abou-Setta AM. Comparative evaluation of the clinical presentation and epidemiology of the 2022 and previous Mpox outbreaks: a rapid review and meta-analysis. Infect Dis (Lond). 2023 July;55(7):490–508. </w:t>
      </w:r>
    </w:p>
    <w:p w14:paraId="71EB2E75" w14:textId="77777777" w:rsidR="00934503" w:rsidRDefault="00934503" w:rsidP="00EF6446">
      <w:pPr>
        <w:pStyle w:val="Bibliography"/>
        <w:ind w:left="510" w:hanging="397"/>
      </w:pPr>
      <w:r>
        <w:t>53.</w:t>
      </w:r>
      <w:r>
        <w:tab/>
        <w:t xml:space="preserve">Miura F, van Ewijk CE, Backer JA, Xiridou M, Franz E, Op de Coul E, et al. Estimated incubation period for monkeypox cases confirmed in the Netherlands, May 2022. Euro Surveill. 2022 June;27(24):2200448. </w:t>
      </w:r>
    </w:p>
    <w:p w14:paraId="66622860" w14:textId="77777777" w:rsidR="00934503" w:rsidRDefault="00934503" w:rsidP="00EF6446">
      <w:pPr>
        <w:pStyle w:val="Bibliography"/>
        <w:ind w:left="510" w:hanging="397"/>
      </w:pPr>
      <w:r>
        <w:t>54.</w:t>
      </w:r>
      <w:r>
        <w:tab/>
        <w:t>United Kingdom Health Security Agency. Guidance Principles for monkeypox control in the UK: 4 nations consensus statement [Internet]. Available from: https://www.gov.uk/government/publications/principles-for-monkeypox-control-in-the-uk-4-nations-consensus-statement/principles-for-monkeypox-control-in-the-uk-4-nations-consensus-statement</w:t>
      </w:r>
    </w:p>
    <w:p w14:paraId="5EB3DE0A" w14:textId="77777777" w:rsidR="00934503" w:rsidRDefault="00934503" w:rsidP="00EF6446">
      <w:pPr>
        <w:pStyle w:val="Bibliography"/>
        <w:ind w:left="510" w:hanging="397"/>
      </w:pPr>
      <w:r>
        <w:t>55.</w:t>
      </w:r>
      <w:r>
        <w:tab/>
        <w:t xml:space="preserve">Brown K, Leggat PA. Human Monkeypox: Current State of Knowledge and Implications for the Future. Trop Med Infect Dis. 2016 Dec 20;1(1):8. </w:t>
      </w:r>
    </w:p>
    <w:p w14:paraId="355A0671" w14:textId="77777777" w:rsidR="00934503" w:rsidRDefault="00934503" w:rsidP="00EF6446">
      <w:pPr>
        <w:pStyle w:val="Bibliography"/>
        <w:ind w:left="510" w:hanging="397"/>
      </w:pPr>
      <w:r>
        <w:t>56.</w:t>
      </w:r>
      <w:r>
        <w:tab/>
        <w:t>World Health Organization. Disease Outbreak News: Multi-country monkeypox outbreak in non-endemic countries [Internet]. Available from: https://www.who.int/emergencies/disease-outbreak-news/item/2022-DON393</w:t>
      </w:r>
    </w:p>
    <w:p w14:paraId="59B5EA9A" w14:textId="77777777" w:rsidR="00934503" w:rsidRDefault="00934503" w:rsidP="00EF6446">
      <w:pPr>
        <w:pStyle w:val="Bibliography"/>
        <w:ind w:left="510" w:hanging="397"/>
      </w:pPr>
      <w:r w:rsidRPr="00B21BE5">
        <w:rPr>
          <w:lang w:val="de-DE"/>
        </w:rPr>
        <w:t>57.</w:t>
      </w:r>
      <w:r w:rsidRPr="00B21BE5">
        <w:rPr>
          <w:lang w:val="de-DE"/>
        </w:rPr>
        <w:tab/>
        <w:t xml:space="preserve">Pittman PR, Martin JW, Kingebeni PM, Tamfum JJM, Mwema G, Wan Q, et al. </w:t>
      </w:r>
      <w:r>
        <w:t xml:space="preserve">Clinical characterization and placental pathology of mpox infection in hospitalized patients in the Democratic Republic of the Congo. PLoS Negl Trop Dis. 2023 Apr;17(4):e0010384. </w:t>
      </w:r>
    </w:p>
    <w:p w14:paraId="32F5EFB6" w14:textId="77777777" w:rsidR="00934503" w:rsidRDefault="00934503" w:rsidP="00EF6446">
      <w:pPr>
        <w:pStyle w:val="Bibliography"/>
        <w:ind w:left="510" w:hanging="397"/>
      </w:pPr>
      <w:r>
        <w:t>58.</w:t>
      </w:r>
      <w:r>
        <w:tab/>
        <w:t xml:space="preserve">Ward T, Christie R, Paton RS, Cumming F, Overton CE. Transmission dynamics of monkeypox in the United Kingdom: contact tracing study. BMJ. 2022 Nov 2;e073153. </w:t>
      </w:r>
    </w:p>
    <w:p w14:paraId="1FF9E3D3" w14:textId="77777777" w:rsidR="00934503" w:rsidRDefault="00934503" w:rsidP="00EF6446">
      <w:pPr>
        <w:pStyle w:val="Bibliography"/>
        <w:ind w:left="510" w:hanging="397"/>
      </w:pPr>
      <w:r>
        <w:t>59.</w:t>
      </w:r>
      <w:r>
        <w:tab/>
        <w:t xml:space="preserve">Miura F, Backer JA, van Rijckevorsel G, Bavalia R, Raven S, Petrignani M, et al. Time Scales of Human Mpox Transmission in The Netherlands. J Infect Dis. 2024 Mar 14;229(3):800–4. </w:t>
      </w:r>
    </w:p>
    <w:p w14:paraId="50A5CCCD" w14:textId="77777777" w:rsidR="00934503" w:rsidRDefault="00934503" w:rsidP="00EF6446">
      <w:pPr>
        <w:pStyle w:val="Bibliography"/>
        <w:ind w:left="510" w:hanging="397"/>
      </w:pPr>
      <w:r>
        <w:lastRenderedPageBreak/>
        <w:t>60.</w:t>
      </w:r>
      <w:r>
        <w:tab/>
        <w:t xml:space="preserve">Brosius I, Van Dijck C, Coppens J, Vandenhove L, Bangwen E, Vanroye F, et al. Presymptomatic viral shedding in high-risk mpox contacts: A prospective cohort study. J Med Virol. 2023 May;95(5):e28769. </w:t>
      </w:r>
    </w:p>
    <w:p w14:paraId="03AEA254" w14:textId="77777777" w:rsidR="00934503" w:rsidRDefault="00934503" w:rsidP="00EF6446">
      <w:pPr>
        <w:pStyle w:val="Bibliography"/>
        <w:ind w:left="510" w:hanging="397"/>
      </w:pPr>
      <w:r>
        <w:t>61.</w:t>
      </w:r>
      <w:r>
        <w:tab/>
        <w:t>Public Health England. Monkeypox: information for primary care [Internet]. Available from: https://assets.publishing.service.gov.uk/government/uploads/system/uploads/attachment_data/file/850059/Monkeypox_information_for_primary_care.pdf</w:t>
      </w:r>
    </w:p>
    <w:p w14:paraId="5D96196D" w14:textId="77777777" w:rsidR="00934503" w:rsidRDefault="00934503" w:rsidP="00EF6446">
      <w:pPr>
        <w:pStyle w:val="Bibliography"/>
        <w:ind w:left="510" w:hanging="397"/>
      </w:pPr>
      <w:r w:rsidRPr="00B21BE5">
        <w:rPr>
          <w:lang w:val="de-DE"/>
        </w:rPr>
        <w:t>62.</w:t>
      </w:r>
      <w:r w:rsidRPr="00B21BE5">
        <w:rPr>
          <w:lang w:val="de-DE"/>
        </w:rPr>
        <w:tab/>
        <w:t xml:space="preserve">Di Giulio DB, Eckburg PB. </w:t>
      </w:r>
      <w:r>
        <w:t xml:space="preserve">Human monkeypox: an emerging zoonosis. Lancet Infect Dis. 2004 Jan;4(1):15–25. </w:t>
      </w:r>
    </w:p>
    <w:p w14:paraId="625A4B2E" w14:textId="77777777" w:rsidR="00934503" w:rsidRDefault="00934503" w:rsidP="00EF6446">
      <w:pPr>
        <w:pStyle w:val="Bibliography"/>
        <w:ind w:left="510" w:hanging="397"/>
      </w:pPr>
      <w:r>
        <w:t>63.</w:t>
      </w:r>
      <w:r>
        <w:tab/>
        <w:t xml:space="preserve">Cho W, Park S, Kim HJ, Lee M, Choi YS, Yeo SG, et al. Clinical characteristics and outcomes of patients with mpox during the 2022 mpox outbreak compared with those before the outbreak: A systematic review and meta-analysis. Rev Med Virol. 2024 Jan;34(1):e2508. </w:t>
      </w:r>
    </w:p>
    <w:p w14:paraId="3D0302B8" w14:textId="77777777" w:rsidR="00934503" w:rsidRDefault="00934503" w:rsidP="00EF6446">
      <w:pPr>
        <w:pStyle w:val="Bibliography"/>
        <w:ind w:left="510" w:hanging="397"/>
      </w:pPr>
      <w:r>
        <w:t>64.</w:t>
      </w:r>
      <w:r>
        <w:tab/>
        <w:t xml:space="preserve">Yon H, Shin H, Shin JI, Shin JU, Shin YH, Lee J, et al. Clinical manifestations of human Mpox infection: A systematic review and meta-analysis. Rev Med Virol. 2023 July;33(4):e2446. </w:t>
      </w:r>
    </w:p>
    <w:p w14:paraId="378C32F9" w14:textId="77777777" w:rsidR="00934503" w:rsidRDefault="00934503" w:rsidP="00EF6446">
      <w:pPr>
        <w:pStyle w:val="Bibliography"/>
        <w:ind w:left="510" w:hanging="397"/>
      </w:pPr>
      <w:r>
        <w:t>65.</w:t>
      </w:r>
      <w:r>
        <w:tab/>
        <w:t xml:space="preserve">Ramakrishnan R, Shenoy A, Madhavan R, Meyer D. Mpox gastrointestinal manifestations: a systematic review. BMJ Open Gastroenterol. 2024 Jan 6;11(1):e001266. </w:t>
      </w:r>
    </w:p>
    <w:p w14:paraId="188C440A" w14:textId="77777777" w:rsidR="00934503" w:rsidRDefault="00934503" w:rsidP="00EF6446">
      <w:pPr>
        <w:pStyle w:val="Bibliography"/>
        <w:ind w:left="510" w:hanging="397"/>
      </w:pPr>
      <w:r>
        <w:t>66.</w:t>
      </w:r>
      <w:r>
        <w:tab/>
        <w:t xml:space="preserve">Ardila CM, Arrubla-Escobar DE, Vivares-Builes AM. Oral lesions in patients with human monkeypox: A systematic scoping review. J Oral Pathol Med. 2023 July;52(6):459–67. </w:t>
      </w:r>
    </w:p>
    <w:p w14:paraId="581AF558" w14:textId="77777777" w:rsidR="00934503" w:rsidRDefault="00934503" w:rsidP="00EF6446">
      <w:pPr>
        <w:pStyle w:val="Bibliography"/>
        <w:ind w:left="510" w:hanging="397"/>
      </w:pPr>
      <w:r>
        <w:t>67.</w:t>
      </w:r>
      <w:r>
        <w:tab/>
        <w:t>Climate and Clean Air Coalition. Opportunities for Transition to Clean Household Energy in Democratic Republic of the Congo [Internet]. Available from: https://www.ccacoalition.org/resources/opportunities-transition-clean-household-energy-democratic-republic-congo</w:t>
      </w:r>
    </w:p>
    <w:p w14:paraId="1D431646" w14:textId="77777777" w:rsidR="00934503" w:rsidRDefault="00934503" w:rsidP="00EF6446">
      <w:pPr>
        <w:pStyle w:val="Bibliography"/>
        <w:ind w:left="510" w:hanging="397"/>
      </w:pPr>
      <w:r>
        <w:t>68.</w:t>
      </w:r>
      <w:r>
        <w:tab/>
        <w:t>European Centre for Disease Prevention and Control. Transmission of monkeypox virus clade I: overall risk remains low in the EU/EEA [Internet]. Available from: https://www.ecdc.europa.eu/en/news-events/transmission-monkeypox-virus-clade-i-overall-risk-remains-low-eueea</w:t>
      </w:r>
    </w:p>
    <w:p w14:paraId="31BA4516" w14:textId="77777777" w:rsidR="00934503" w:rsidRDefault="00934503" w:rsidP="00EF6446">
      <w:pPr>
        <w:pStyle w:val="Bibliography"/>
        <w:ind w:left="510" w:hanging="397"/>
      </w:pPr>
      <w:r>
        <w:t>69.</w:t>
      </w:r>
      <w:r>
        <w:tab/>
        <w:t xml:space="preserve">Akingbola A, Abiodun A, Idahor C, Peters F, Ojo O, Jessica OU, et al. Genomic Evolution and Epidemiological Impact of Ongoing Clade Ib MPox Disease: A Narrative Review. Glob Health Epidemiol Genom. 2025;2025:8845911. </w:t>
      </w:r>
    </w:p>
    <w:p w14:paraId="51F925AC" w14:textId="77777777" w:rsidR="00934503" w:rsidRDefault="00934503" w:rsidP="00EF6446">
      <w:pPr>
        <w:pStyle w:val="Bibliography"/>
        <w:ind w:left="510" w:hanging="397"/>
      </w:pPr>
      <w:r>
        <w:t>70.</w:t>
      </w:r>
      <w:r>
        <w:tab/>
        <w:t>European Centre for Disease Prevention and Control. Mpox worldwide overview [Internet]. Available from: https://www.ecdc.europa.eu/en/mpox-worldwide-overview</w:t>
      </w:r>
    </w:p>
    <w:p w14:paraId="5E2718AA" w14:textId="77777777" w:rsidR="00934503" w:rsidRDefault="00934503" w:rsidP="00EF6446">
      <w:pPr>
        <w:pStyle w:val="Bibliography"/>
        <w:ind w:left="510" w:hanging="397"/>
      </w:pPr>
      <w:r>
        <w:t>71.</w:t>
      </w:r>
      <w:r>
        <w:tab/>
        <w:t>UK Health Security Agency. Mpox technical assessment [Internet]. Available from: https://assets.publishing.service.gov.uk/media/68ff9ece394b8c2a6ddf5dc3/mpox-technical-assessment-27-october-2025.pdf</w:t>
      </w:r>
    </w:p>
    <w:p w14:paraId="1CEA2227" w14:textId="77777777" w:rsidR="00934503" w:rsidRDefault="00934503" w:rsidP="00EF6446">
      <w:pPr>
        <w:pStyle w:val="Bibliography"/>
        <w:ind w:left="510" w:hanging="397"/>
      </w:pPr>
      <w:r>
        <w:lastRenderedPageBreak/>
        <w:t>72.</w:t>
      </w:r>
      <w:r>
        <w:tab/>
        <w:t>Mpox Tracker. Breakthrough Infection, Reinfection Rare but Possible After Mpox Infection or Vaccination [Internet]. Available from: https://www.mpoxed.com/news/breakthrough-infection%2C-reinfection-rare-but-possible-after-mpox-infection-or-vaccination</w:t>
      </w:r>
    </w:p>
    <w:p w14:paraId="5D2CF753" w14:textId="77777777" w:rsidR="00934503" w:rsidRDefault="00934503" w:rsidP="00EF6446">
      <w:pPr>
        <w:pStyle w:val="Bibliography"/>
        <w:ind w:left="510" w:hanging="397"/>
      </w:pPr>
      <w:r>
        <w:t>73.</w:t>
      </w:r>
      <w:r>
        <w:tab/>
        <w:t xml:space="preserve">Li T, Li Z, Xia Y, Long J, Qi L. Mpox reinfection: A rapid systematic review of case reports. Infectious Medicine. 2024 Mar;3(1):100096. </w:t>
      </w:r>
    </w:p>
    <w:p w14:paraId="21191E18" w14:textId="77777777" w:rsidR="00934503" w:rsidRDefault="00934503" w:rsidP="00EF6446">
      <w:pPr>
        <w:pStyle w:val="Bibliography"/>
        <w:ind w:left="510" w:hanging="397"/>
      </w:pPr>
      <w:r>
        <w:t>74.</w:t>
      </w:r>
      <w:r>
        <w:tab/>
        <w:t xml:space="preserve">Byrne J, Garcia-Leon A, Murphy A, Saini G, Banik I, Landay A, et al. Antibody Responses are Sustained 2 Years Post-Mpox Infection but not Following Modified Vaccinia Ankara–Bavarian Nordic Vaccination. Open Forum Infectious Diseases. 2025 Aug 29;12(9):ofaf536. </w:t>
      </w:r>
    </w:p>
    <w:p w14:paraId="5BA44A9F" w14:textId="77777777" w:rsidR="00E513BA" w:rsidRDefault="00E513BA" w:rsidP="00EF6446">
      <w:pPr>
        <w:pStyle w:val="Bibliography"/>
        <w:ind w:left="510" w:hanging="397"/>
      </w:pPr>
      <w:r>
        <w:t>75.</w:t>
      </w:r>
      <w:r>
        <w:tab/>
        <w:t xml:space="preserve">Vusirikala A, Charles H, Balasegaram S, Macdonald N, Kumar D, Barker-Burnside C, et al. Epidemiology of Early Monkeypox Virus Transmission in Sexual Networks of Gay and Bisexual Men, England, 2022. Emerg Infect Dis. 2022 Oct;28(10):2082–6. </w:t>
      </w:r>
    </w:p>
    <w:p w14:paraId="48CF8FAD" w14:textId="77777777" w:rsidR="00E513BA" w:rsidRDefault="00E513BA" w:rsidP="00EF6446">
      <w:pPr>
        <w:pStyle w:val="Bibliography"/>
        <w:ind w:left="510" w:hanging="397"/>
      </w:pPr>
      <w:r>
        <w:t>76.</w:t>
      </w:r>
      <w:r>
        <w:tab/>
        <w:t xml:space="preserve">Satapathy P, Mohanty P, Manna S, Shamim MA, Rao PP, Aggarwal AK, et al. Potentially Asymptomatic Infection of Monkeypox Virus: A Systematic Review and Meta-Analysis. Vaccines (Basel). 2022 Dec 6;10(12):2083. </w:t>
      </w:r>
    </w:p>
    <w:p w14:paraId="5DC7B87D" w14:textId="77777777" w:rsidR="00E513BA" w:rsidRDefault="00E513BA" w:rsidP="00EF6446">
      <w:pPr>
        <w:pStyle w:val="Bibliography"/>
        <w:ind w:left="510" w:hanging="397"/>
      </w:pPr>
      <w:r>
        <w:t>77.</w:t>
      </w:r>
      <w:r>
        <w:tab/>
        <w:t xml:space="preserve">Nachega JB, Mohr EL, Dashraath P, Mbala-Kingebeni P, Anderson JR, Myer L, et al. Mpox in Pregnancy - Risks, Vertical Transmission, Prevention, and Treatment. N Engl J Med. 2024 Oct 10;391(14):1267–70. </w:t>
      </w:r>
    </w:p>
    <w:p w14:paraId="51FD68AE" w14:textId="77777777" w:rsidR="00E513BA" w:rsidRDefault="00E513BA" w:rsidP="00EF6446">
      <w:pPr>
        <w:pStyle w:val="Bibliography"/>
        <w:ind w:left="510" w:hanging="397"/>
      </w:pPr>
      <w:r>
        <w:t>78.</w:t>
      </w:r>
      <w:r>
        <w:tab/>
        <w:t>UK Health Security Agency. Mpox: scenarios and technical  elements of preparedness and  response for clade I [Internet]. Available from: https://assets.publishing.service.gov.uk/media/66e83b367f20ecc7ec3aa1db/mpox-technical-briefing-9.pdf</w:t>
      </w:r>
    </w:p>
    <w:p w14:paraId="01A5A9D1" w14:textId="77777777" w:rsidR="00E513BA" w:rsidRDefault="00E513BA" w:rsidP="00EF6446">
      <w:pPr>
        <w:pStyle w:val="Bibliography"/>
        <w:ind w:left="510" w:hanging="397"/>
      </w:pPr>
      <w:r>
        <w:t>79.</w:t>
      </w:r>
      <w:r>
        <w:tab/>
        <w:t>Centers for Disease Control and Prevention. About Mpox [Internet]. Available from: https://www.cdc.gov/mpox/about/?CDC_AAref_Val=https://www.cdc.gov/poxvirus/mpox/about/index.html</w:t>
      </w:r>
    </w:p>
    <w:p w14:paraId="4B7058CB" w14:textId="77777777" w:rsidR="00EC1896" w:rsidRDefault="00E513BA" w:rsidP="00EF6446">
      <w:pPr>
        <w:pStyle w:val="Bibliography"/>
        <w:ind w:left="510" w:hanging="397"/>
      </w:pPr>
      <w:r>
        <w:t>80</w:t>
      </w:r>
      <w:r w:rsidR="00EC1896">
        <w:t>.</w:t>
      </w:r>
      <w:r w:rsidR="00EC1896">
        <w:tab/>
        <w:t xml:space="preserve">Deputy NP, Deckert J, Chard AN, Sandberg N, Moulia DL, Barkley E, et al. Vaccine Effectiveness of JYNNEOS against Mpox Disease in the United States. N Engl J Med. 2023 June 29;388(26):2434–43. </w:t>
      </w:r>
    </w:p>
    <w:p w14:paraId="1D5BE328" w14:textId="69D2EBF7" w:rsidR="002538B9" w:rsidRPr="009F6432" w:rsidRDefault="00336105" w:rsidP="00EF6446">
      <w:pPr>
        <w:pStyle w:val="EndNoteBibliography"/>
        <w:spacing w:after="0"/>
        <w:ind w:left="510" w:hanging="397"/>
        <w:rPr>
          <w:rFonts w:ascii="Arial" w:eastAsiaTheme="majorEastAsia" w:hAnsi="Arial" w:cs="Arial"/>
          <w:sz w:val="22"/>
          <w:szCs w:val="22"/>
          <w:lang w:val="en-AU"/>
        </w:rPr>
      </w:pPr>
      <w:r>
        <w:rPr>
          <w:rFonts w:ascii="Arial" w:hAnsi="Arial" w:cs="Arial"/>
          <w:sz w:val="22"/>
          <w:szCs w:val="22"/>
          <w:lang w:val="en-AU"/>
        </w:rPr>
        <w:fldChar w:fldCharType="end"/>
      </w:r>
    </w:p>
    <w:p w14:paraId="68BBD15F" w14:textId="3B789E40" w:rsidR="006422A9" w:rsidRPr="006422A9" w:rsidRDefault="006422A9" w:rsidP="006422A9">
      <w:pPr>
        <w:pStyle w:val="Heading1"/>
      </w:pPr>
      <w:bookmarkStart w:id="76" w:name="_Toc208503885"/>
      <w:r>
        <w:lastRenderedPageBreak/>
        <w:t>Appendix 1: Information for cases and contacts</w:t>
      </w:r>
      <w:bookmarkEnd w:id="76"/>
    </w:p>
    <w:p w14:paraId="085C0D9F" w14:textId="6ACD0D96" w:rsidR="006422A9" w:rsidRPr="007475A9" w:rsidRDefault="006422A9" w:rsidP="007475A9">
      <w:pPr>
        <w:pStyle w:val="Heading2"/>
      </w:pPr>
      <w:r w:rsidRPr="007475A9">
        <w:t xml:space="preserve">About </w:t>
      </w:r>
      <w:r w:rsidR="5914B1A9" w:rsidRPr="007475A9">
        <w:t>mpox</w:t>
      </w:r>
    </w:p>
    <w:p w14:paraId="01A91B82" w14:textId="4CA3630B" w:rsidR="4A1E9127" w:rsidRDefault="5F665E5D" w:rsidP="4A1E9127">
      <w:pPr>
        <w:rPr>
          <w:color w:val="083E9C" w:themeColor="accent1"/>
        </w:rPr>
      </w:pPr>
      <w:r w:rsidRPr="000E4889">
        <w:t>Mpox (previously known as monkeypox) is a viral illness</w:t>
      </w:r>
      <w:r w:rsidR="004D25BB">
        <w:t xml:space="preserve"> that has been found in Africa for some years. Since 2022,</w:t>
      </w:r>
      <w:r w:rsidR="00E7092B">
        <w:t xml:space="preserve"> it</w:t>
      </w:r>
      <w:r w:rsidRPr="000E4889">
        <w:t xml:space="preserve"> has </w:t>
      </w:r>
      <w:r w:rsidR="00E7092B">
        <w:t>spread</w:t>
      </w:r>
      <w:r w:rsidRPr="000E4889">
        <w:t xml:space="preserve"> </w:t>
      </w:r>
      <w:r w:rsidR="00A26451">
        <w:t>around the world</w:t>
      </w:r>
      <w:r w:rsidRPr="000E4889">
        <w:t>, including in Australia.</w:t>
      </w:r>
    </w:p>
    <w:p w14:paraId="50EA9F0B" w14:textId="489C437F" w:rsidR="5F665E5D" w:rsidRDefault="00AD381D" w:rsidP="18147F2C">
      <w:r>
        <w:t>It</w:t>
      </w:r>
      <w:r w:rsidR="5F665E5D" w:rsidRPr="000E4889">
        <w:t xml:space="preserve"> is usually </w:t>
      </w:r>
      <w:proofErr w:type="gramStart"/>
      <w:r w:rsidR="5F665E5D" w:rsidRPr="000E4889">
        <w:t>mild</w:t>
      </w:r>
      <w:proofErr w:type="gramEnd"/>
      <w:r w:rsidR="000B1EDF">
        <w:t xml:space="preserve"> and</w:t>
      </w:r>
      <w:r w:rsidR="5F665E5D" w:rsidRPr="000E4889">
        <w:t xml:space="preserve"> most people </w:t>
      </w:r>
      <w:r w:rsidR="00B352D2" w:rsidRPr="000E4889">
        <w:t>recover</w:t>
      </w:r>
      <w:r w:rsidR="5F665E5D" w:rsidRPr="000E4889">
        <w:t xml:space="preserve"> fully </w:t>
      </w:r>
      <w:r w:rsidR="006F0D88">
        <w:t>i</w:t>
      </w:r>
      <w:r w:rsidR="5F665E5D" w:rsidRPr="000E4889">
        <w:t xml:space="preserve">n 2-4 weeks, but some people can </w:t>
      </w:r>
      <w:r w:rsidR="004823E2">
        <w:t>get</w:t>
      </w:r>
      <w:r w:rsidR="5F665E5D" w:rsidRPr="000E4889">
        <w:t xml:space="preserve"> very </w:t>
      </w:r>
      <w:r w:rsidR="004823E2">
        <w:t>sick</w:t>
      </w:r>
      <w:r w:rsidR="5F665E5D" w:rsidRPr="000E4889">
        <w:t>.</w:t>
      </w:r>
    </w:p>
    <w:p w14:paraId="7D253FA9" w14:textId="3381A3BC" w:rsidR="003F7716" w:rsidRDefault="003F7716" w:rsidP="18147F2C">
      <w:pPr>
        <w:rPr>
          <w:color w:val="083E9C" w:themeColor="accent1"/>
        </w:rPr>
      </w:pPr>
      <w:r>
        <w:t>Mpox is spread through very close contact with other people</w:t>
      </w:r>
      <w:r w:rsidR="00CF2E7B">
        <w:t>,</w:t>
      </w:r>
      <w:r>
        <w:t xml:space="preserve"> including sex and </w:t>
      </w:r>
      <w:r w:rsidR="00CF2E7B">
        <w:t>close touch.</w:t>
      </w:r>
    </w:p>
    <w:p w14:paraId="2FC264A3" w14:textId="64451B27" w:rsidR="5F665E5D" w:rsidRDefault="4BF7418B" w:rsidP="4A9645F0">
      <w:pPr>
        <w:rPr>
          <w:rFonts w:eastAsia="Arial" w:cs="Arial"/>
        </w:rPr>
      </w:pPr>
      <w:r w:rsidRPr="000E4889">
        <w:t>For more information</w:t>
      </w:r>
      <w:r w:rsidR="0C0AA59D" w:rsidRPr="4A9645F0">
        <w:t xml:space="preserve">, </w:t>
      </w:r>
      <w:r w:rsidR="00724D28">
        <w:t>see:</w:t>
      </w:r>
      <w:r w:rsidRPr="000E4889">
        <w:t xml:space="preserve"> </w:t>
      </w:r>
    </w:p>
    <w:p w14:paraId="32A286C3" w14:textId="77777777" w:rsidR="007838E0" w:rsidRPr="007838E0" w:rsidRDefault="007838E0" w:rsidP="004E1526">
      <w:pPr>
        <w:pStyle w:val="ListParagraph"/>
        <w:numPr>
          <w:ilvl w:val="0"/>
          <w:numId w:val="26"/>
        </w:numPr>
        <w:rPr>
          <w:rFonts w:eastAsia="Arial" w:cs="Arial"/>
        </w:rPr>
      </w:pPr>
      <w:hyperlink r:id="rId39" w:history="1">
        <w:r w:rsidRPr="007838E0">
          <w:rPr>
            <w:rStyle w:val="Hyperlink"/>
          </w:rPr>
          <w:t>Mpox | Australian Centre for Disease Control</w:t>
        </w:r>
      </w:hyperlink>
    </w:p>
    <w:p w14:paraId="2E9CE13C" w14:textId="2FEDED5E" w:rsidR="00C673D1" w:rsidRPr="00C86BB1" w:rsidRDefault="4BF7418B" w:rsidP="004E1526">
      <w:pPr>
        <w:pStyle w:val="ListParagraph"/>
        <w:numPr>
          <w:ilvl w:val="0"/>
          <w:numId w:val="26"/>
        </w:numPr>
        <w:rPr>
          <w:rFonts w:eastAsia="Arial" w:cs="Arial"/>
        </w:rPr>
      </w:pPr>
      <w:hyperlink r:id="rId40">
        <w:r w:rsidRPr="00C86BB1">
          <w:rPr>
            <w:rStyle w:val="Hyperlink"/>
            <w:rFonts w:eastAsia="Arial" w:cs="Arial"/>
          </w:rPr>
          <w:t xml:space="preserve">Mpox (Monkeypox) - symptoms, treatment and prevention | </w:t>
        </w:r>
        <w:proofErr w:type="spellStart"/>
        <w:r w:rsidRPr="00C86BB1">
          <w:rPr>
            <w:rStyle w:val="Hyperlink"/>
            <w:rFonts w:eastAsia="Arial" w:cs="Arial"/>
          </w:rPr>
          <w:t>healthdirect</w:t>
        </w:r>
        <w:proofErr w:type="spellEnd"/>
      </w:hyperlink>
    </w:p>
    <w:p w14:paraId="1A614B90" w14:textId="77777777" w:rsidR="006422A9" w:rsidRDefault="006422A9" w:rsidP="006422A9">
      <w:pPr>
        <w:pStyle w:val="Heading2"/>
      </w:pPr>
      <w:bookmarkStart w:id="77" w:name="_Information_for_cases"/>
      <w:bookmarkEnd w:id="77"/>
      <w:r>
        <w:t>Information for cases</w:t>
      </w:r>
    </w:p>
    <w:p w14:paraId="0D8F1644" w14:textId="5A148900" w:rsidR="006422A9" w:rsidRDefault="3AEAB7BD" w:rsidP="00056B4F">
      <w:pPr>
        <w:pStyle w:val="Heading3"/>
      </w:pPr>
      <w:r w:rsidRPr="4A9645F0">
        <w:t>Symptoms</w:t>
      </w:r>
    </w:p>
    <w:p w14:paraId="35129D6C" w14:textId="6FCB7734" w:rsidR="00A248F6" w:rsidRDefault="00A92277" w:rsidP="4A9645F0">
      <w:r w:rsidRPr="00A92277">
        <w:t>Symptoms may include flu-like symptoms such as fever, swollen lymph nodes, muscle aches and pains, fatigue, headache</w:t>
      </w:r>
      <w:r w:rsidR="00062FBD">
        <w:t>,</w:t>
      </w:r>
      <w:r w:rsidRPr="00A92277">
        <w:t xml:space="preserve"> back pain, and a rash. </w:t>
      </w:r>
    </w:p>
    <w:p w14:paraId="6B280B75" w14:textId="59A8A018" w:rsidR="00A92277" w:rsidRDefault="00A92277" w:rsidP="4A9645F0">
      <w:r w:rsidRPr="00A92277">
        <w:t xml:space="preserve">The rash usually starts 1 to 4 days after the flu-like symptoms, </w:t>
      </w:r>
      <w:r w:rsidR="00743E31">
        <w:t>but</w:t>
      </w:r>
      <w:r w:rsidRPr="00A92277">
        <w:t xml:space="preserve"> some people only get the rash. The rash can be very mild (</w:t>
      </w:r>
      <w:r w:rsidR="00A248F6">
        <w:t>only one or two</w:t>
      </w:r>
      <w:r w:rsidRPr="00A92277">
        <w:t xml:space="preserve"> pimples) through to being widespread (lots of bumps and pimples all over the body).</w:t>
      </w:r>
    </w:p>
    <w:p w14:paraId="0CE7F7F3" w14:textId="35A092ED" w:rsidR="006422A9" w:rsidRDefault="3AEAB7BD" w:rsidP="4A9645F0">
      <w:pPr>
        <w:rPr>
          <w:rStyle w:val="Hyperlink"/>
          <w:rFonts w:eastAsia="Arial" w:cs="Arial"/>
        </w:rPr>
      </w:pPr>
      <w:r>
        <w:t xml:space="preserve">For symptoms of mpox and what to expect, refer to </w:t>
      </w:r>
      <w:hyperlink r:id="rId41" w:history="1">
        <w:r w:rsidR="007838E0" w:rsidRPr="007838E0">
          <w:rPr>
            <w:rStyle w:val="Hyperlink"/>
          </w:rPr>
          <w:t>Mpox | Australian Centre for Disease Control</w:t>
        </w:r>
      </w:hyperlink>
    </w:p>
    <w:p w14:paraId="16507190" w14:textId="3E957D83" w:rsidR="006422A9" w:rsidRPr="00056B4F" w:rsidRDefault="3AEAB7BD" w:rsidP="00056B4F">
      <w:pPr>
        <w:pStyle w:val="Heading3"/>
        <w:rPr>
          <w:rStyle w:val="Hyperlink"/>
          <w:color w:val="033636" w:themeColor="text2"/>
          <w:u w:val="none"/>
        </w:rPr>
      </w:pPr>
      <w:r w:rsidRPr="00056B4F">
        <w:rPr>
          <w:rStyle w:val="Hyperlink"/>
          <w:color w:val="033636" w:themeColor="text2"/>
          <w:u w:val="none"/>
        </w:rPr>
        <w:t>What do I need to do?</w:t>
      </w:r>
    </w:p>
    <w:p w14:paraId="45CBA10E" w14:textId="7C73498A" w:rsidR="006422A9" w:rsidRDefault="00D041F0" w:rsidP="4A9645F0">
      <w:r w:rsidRPr="4A9645F0">
        <w:rPr>
          <w:rFonts w:eastAsia="Arial" w:cs="Arial"/>
        </w:rPr>
        <w:t xml:space="preserve">Public health officers may contact you </w:t>
      </w:r>
      <w:r w:rsidR="001B193C">
        <w:rPr>
          <w:rFonts w:eastAsia="Arial" w:cs="Arial"/>
        </w:rPr>
        <w:t xml:space="preserve">to </w:t>
      </w:r>
      <w:r w:rsidR="006849CD">
        <w:rPr>
          <w:rFonts w:eastAsia="Arial" w:cs="Arial"/>
        </w:rPr>
        <w:t>ask</w:t>
      </w:r>
      <w:r w:rsidR="00645DB8">
        <w:rPr>
          <w:rFonts w:eastAsia="Arial" w:cs="Arial"/>
        </w:rPr>
        <w:t xml:space="preserve"> how you might have become infected and </w:t>
      </w:r>
      <w:r w:rsidR="00CC5395">
        <w:rPr>
          <w:rFonts w:eastAsia="Arial" w:cs="Arial"/>
        </w:rPr>
        <w:t xml:space="preserve">for contact tracing. </w:t>
      </w:r>
      <w:r w:rsidR="00EF0BA8">
        <w:rPr>
          <w:rFonts w:eastAsia="Arial" w:cs="Arial"/>
        </w:rPr>
        <w:t>They</w:t>
      </w:r>
      <w:r w:rsidR="00FF55BC" w:rsidRPr="4A9645F0">
        <w:rPr>
          <w:rFonts w:eastAsia="Arial" w:cs="Arial"/>
        </w:rPr>
        <w:t xml:space="preserve"> </w:t>
      </w:r>
      <w:r w:rsidR="00A5157F">
        <w:rPr>
          <w:rFonts w:eastAsia="Arial" w:cs="Arial"/>
        </w:rPr>
        <w:t>may</w:t>
      </w:r>
      <w:r w:rsidR="00FF55BC" w:rsidRPr="4A9645F0">
        <w:rPr>
          <w:rFonts w:eastAsia="Arial" w:cs="Arial"/>
        </w:rPr>
        <w:t xml:space="preserve"> </w:t>
      </w:r>
      <w:r w:rsidR="00823A36">
        <w:rPr>
          <w:rFonts w:eastAsia="Arial" w:cs="Arial"/>
        </w:rPr>
        <w:t>contact</w:t>
      </w:r>
      <w:r w:rsidR="00A5157F">
        <w:rPr>
          <w:rFonts w:eastAsia="Arial" w:cs="Arial"/>
        </w:rPr>
        <w:t xml:space="preserve"> you </w:t>
      </w:r>
      <w:r w:rsidR="00823A36">
        <w:rPr>
          <w:rFonts w:eastAsia="Arial" w:cs="Arial"/>
        </w:rPr>
        <w:t>by</w:t>
      </w:r>
      <w:r w:rsidR="00A5157F">
        <w:rPr>
          <w:rFonts w:eastAsia="Arial" w:cs="Arial"/>
        </w:rPr>
        <w:t xml:space="preserve"> phone</w:t>
      </w:r>
      <w:r w:rsidR="00823A36">
        <w:rPr>
          <w:rFonts w:eastAsia="Arial" w:cs="Arial"/>
        </w:rPr>
        <w:t>,</w:t>
      </w:r>
      <w:r w:rsidR="00FF55BC" w:rsidRPr="4A9645F0">
        <w:rPr>
          <w:rFonts w:eastAsia="Arial" w:cs="Arial"/>
        </w:rPr>
        <w:t xml:space="preserve"> email or text message. </w:t>
      </w:r>
      <w:r w:rsidR="090DF1CB" w:rsidRPr="4A9645F0">
        <w:t xml:space="preserve">To reduce the risk </w:t>
      </w:r>
      <w:r w:rsidR="1B7444A7" w:rsidRPr="4A9645F0">
        <w:t>of</w:t>
      </w:r>
      <w:r w:rsidR="0EF9DBD9" w:rsidRPr="4A9645F0">
        <w:t xml:space="preserve"> </w:t>
      </w:r>
      <w:r w:rsidR="090DF1CB" w:rsidRPr="4A9645F0">
        <w:t xml:space="preserve">spreading mpox to other people, follow the advice </w:t>
      </w:r>
      <w:r w:rsidR="00151413">
        <w:t xml:space="preserve">below </w:t>
      </w:r>
      <w:r w:rsidR="00CA1131">
        <w:t xml:space="preserve">until </w:t>
      </w:r>
      <w:r w:rsidR="59AB19AB" w:rsidRPr="4A9645F0">
        <w:t xml:space="preserve">your </w:t>
      </w:r>
      <w:r w:rsidR="001D45D1">
        <w:t xml:space="preserve">doctor </w:t>
      </w:r>
      <w:r w:rsidR="00151413">
        <w:t>of</w:t>
      </w:r>
      <w:r w:rsidR="001D45D1">
        <w:t xml:space="preserve"> </w:t>
      </w:r>
      <w:r w:rsidR="59AB19AB" w:rsidRPr="4A9645F0">
        <w:t>local public health unit</w:t>
      </w:r>
      <w:r w:rsidR="00151413">
        <w:t xml:space="preserve"> has cleared you</w:t>
      </w:r>
      <w:r w:rsidR="008A0DA1">
        <w:t xml:space="preserve"> of </w:t>
      </w:r>
      <w:r w:rsidR="00D61867">
        <w:t>the infection.</w:t>
      </w:r>
    </w:p>
    <w:p w14:paraId="3E42DDAC" w14:textId="0C990A58" w:rsidR="006422A9" w:rsidRDefault="59AB19AB" w:rsidP="00134761">
      <w:pPr>
        <w:pStyle w:val="Heading4"/>
      </w:pPr>
      <w:r w:rsidRPr="4A9645F0">
        <w:t>Personal care</w:t>
      </w:r>
    </w:p>
    <w:p w14:paraId="54194D04" w14:textId="07F204D3" w:rsidR="004F4A5F" w:rsidRDefault="004F4A5F" w:rsidP="004E1526">
      <w:pPr>
        <w:pStyle w:val="ListParagraph"/>
        <w:numPr>
          <w:ilvl w:val="0"/>
          <w:numId w:val="10"/>
        </w:numPr>
      </w:pPr>
      <w:r w:rsidRPr="4A9645F0">
        <w:t>Keep lesions covered when around other people</w:t>
      </w:r>
      <w:r>
        <w:t>, if you can</w:t>
      </w:r>
      <w:r w:rsidRPr="4A9645F0">
        <w:t xml:space="preserve"> – use a waterproof dressing or bandage and cover with clothing.</w:t>
      </w:r>
    </w:p>
    <w:p w14:paraId="15EABA04" w14:textId="0B948CB2" w:rsidR="006422A9" w:rsidRDefault="59AB19AB" w:rsidP="004E1526">
      <w:pPr>
        <w:pStyle w:val="ListParagraph"/>
        <w:numPr>
          <w:ilvl w:val="0"/>
          <w:numId w:val="10"/>
        </w:numPr>
      </w:pPr>
      <w:r w:rsidRPr="4A9645F0">
        <w:lastRenderedPageBreak/>
        <w:t xml:space="preserve">Wear a surgical mask when around other people or animals if </w:t>
      </w:r>
      <w:r w:rsidR="006A1CC0">
        <w:t xml:space="preserve">you have </w:t>
      </w:r>
      <w:r w:rsidRPr="4A9645F0">
        <w:t>lesions in the mouth, sore mouth or throat, or respiratory symptoms (such as cough).</w:t>
      </w:r>
    </w:p>
    <w:p w14:paraId="7332F86B" w14:textId="77777777" w:rsidR="00EE2BF2" w:rsidRDefault="59AB19AB" w:rsidP="004E1526">
      <w:pPr>
        <w:pStyle w:val="ListParagraph"/>
        <w:numPr>
          <w:ilvl w:val="0"/>
          <w:numId w:val="10"/>
        </w:numPr>
      </w:pPr>
      <w:r w:rsidRPr="4A9645F0">
        <w:t>Wash your hands regularly with soap and warm water</w:t>
      </w:r>
      <w:r w:rsidR="00EE2BF2">
        <w:t xml:space="preserve">. </w:t>
      </w:r>
    </w:p>
    <w:p w14:paraId="355DB078" w14:textId="298E1774" w:rsidR="006422A9" w:rsidRDefault="00EE2BF2" w:rsidP="004E1526">
      <w:pPr>
        <w:pStyle w:val="ListParagraph"/>
        <w:numPr>
          <w:ilvl w:val="0"/>
          <w:numId w:val="10"/>
        </w:numPr>
      </w:pPr>
      <w:r>
        <w:t>C</w:t>
      </w:r>
      <w:r w:rsidR="59AB19AB" w:rsidRPr="4A9645F0">
        <w:t>over your mouth and nose with a tissue when coughing or sneezing</w:t>
      </w:r>
      <w:r>
        <w:t xml:space="preserve"> – d</w:t>
      </w:r>
      <w:r w:rsidR="59AB19AB" w:rsidRPr="4A9645F0">
        <w:t>ispose of used tissues in the waste yourself.</w:t>
      </w:r>
    </w:p>
    <w:p w14:paraId="1EFD44A5" w14:textId="0C18CF88" w:rsidR="006422A9" w:rsidRDefault="59AB19AB" w:rsidP="004E1526">
      <w:pPr>
        <w:pStyle w:val="ListParagraph"/>
        <w:numPr>
          <w:ilvl w:val="0"/>
          <w:numId w:val="10"/>
        </w:numPr>
      </w:pPr>
      <w:r w:rsidRPr="4A9645F0">
        <w:t xml:space="preserve">Avoid touching your face or rubbing your eyes, especially if </w:t>
      </w:r>
      <w:r w:rsidR="00420A15">
        <w:t>you have</w:t>
      </w:r>
      <w:r w:rsidRPr="4A9645F0">
        <w:t xml:space="preserve"> blisters on or near your eyes or hands.</w:t>
      </w:r>
    </w:p>
    <w:p w14:paraId="41FA0346" w14:textId="5F62B055" w:rsidR="006422A9" w:rsidRDefault="59AB19AB" w:rsidP="00134761">
      <w:pPr>
        <w:pStyle w:val="Heading4"/>
      </w:pPr>
      <w:r w:rsidRPr="4A9645F0">
        <w:t>Around the house</w:t>
      </w:r>
    </w:p>
    <w:p w14:paraId="594FE92D" w14:textId="3090417B" w:rsidR="006422A9" w:rsidRDefault="59AB19AB" w:rsidP="004E1526">
      <w:pPr>
        <w:pStyle w:val="ListParagraph"/>
        <w:numPr>
          <w:ilvl w:val="0"/>
          <w:numId w:val="10"/>
        </w:numPr>
      </w:pPr>
      <w:r w:rsidRPr="4A9645F0">
        <w:t>Limit close contact with household members</w:t>
      </w:r>
      <w:r w:rsidR="003A46E1">
        <w:t>,</w:t>
      </w:r>
      <w:r w:rsidRPr="4A9645F0">
        <w:t xml:space="preserve"> where possible</w:t>
      </w:r>
      <w:r w:rsidR="003A46E1">
        <w:t>. Sleep</w:t>
      </w:r>
      <w:r w:rsidRPr="4A9645F0">
        <w:t xml:space="preserve"> in a </w:t>
      </w:r>
      <w:r w:rsidR="1C1DEC47">
        <w:t>separate</w:t>
      </w:r>
      <w:r w:rsidRPr="4A9645F0">
        <w:t xml:space="preserve"> room and us</w:t>
      </w:r>
      <w:r w:rsidR="00C5307B">
        <w:t>e</w:t>
      </w:r>
      <w:r w:rsidRPr="4A9645F0">
        <w:t xml:space="preserve"> a separate bathroom.</w:t>
      </w:r>
    </w:p>
    <w:p w14:paraId="4332686A" w14:textId="476CE81F" w:rsidR="006422A9" w:rsidRDefault="59AB19AB" w:rsidP="004E1526">
      <w:pPr>
        <w:pStyle w:val="ListParagraph"/>
        <w:numPr>
          <w:ilvl w:val="0"/>
          <w:numId w:val="10"/>
        </w:numPr>
      </w:pPr>
      <w:r w:rsidRPr="4A9645F0">
        <w:t>Do not share clothing, bedding or towels, and do your own laundry.</w:t>
      </w:r>
      <w:r w:rsidR="13318AD7">
        <w:t xml:space="preserve"> When handling these items, carers should wear appropriate protective equipment.</w:t>
      </w:r>
    </w:p>
    <w:p w14:paraId="1EE6E70F" w14:textId="71A450DA" w:rsidR="006422A9" w:rsidRDefault="59AB19AB" w:rsidP="004E1526">
      <w:pPr>
        <w:pStyle w:val="ListParagraph"/>
        <w:numPr>
          <w:ilvl w:val="0"/>
          <w:numId w:val="10"/>
        </w:numPr>
      </w:pPr>
      <w:r w:rsidRPr="4A9645F0">
        <w:t>Do not share unwashed cutlery and crockery.</w:t>
      </w:r>
    </w:p>
    <w:p w14:paraId="066F5455" w14:textId="24A15953" w:rsidR="006422A9" w:rsidRDefault="59AB19AB" w:rsidP="004E1526">
      <w:pPr>
        <w:pStyle w:val="ListParagraph"/>
        <w:numPr>
          <w:ilvl w:val="0"/>
          <w:numId w:val="10"/>
        </w:numPr>
      </w:pPr>
      <w:r w:rsidRPr="4A9645F0">
        <w:t xml:space="preserve">Clean and disinfect </w:t>
      </w:r>
      <w:r w:rsidR="00B1500D">
        <w:t xml:space="preserve">any </w:t>
      </w:r>
      <w:r w:rsidRPr="4A9645F0">
        <w:t>shared spaces (including bathrooms)</w:t>
      </w:r>
      <w:r w:rsidR="000D08DF">
        <w:t xml:space="preserve"> and</w:t>
      </w:r>
      <w:r w:rsidRPr="4A9645F0">
        <w:t xml:space="preserve"> items immediately after use.</w:t>
      </w:r>
    </w:p>
    <w:p w14:paraId="436DF68B" w14:textId="380B19E5" w:rsidR="006422A9" w:rsidRDefault="59AB19AB" w:rsidP="004E1526">
      <w:pPr>
        <w:pStyle w:val="ListParagraph"/>
        <w:numPr>
          <w:ilvl w:val="0"/>
          <w:numId w:val="10"/>
        </w:numPr>
      </w:pPr>
      <w:r w:rsidRPr="4A9645F0">
        <w:t xml:space="preserve">Work from home, if possible. The public health unit will </w:t>
      </w:r>
      <w:r w:rsidR="001B38D6">
        <w:t>let you know</w:t>
      </w:r>
      <w:r w:rsidRPr="4A9645F0">
        <w:t xml:space="preserve"> whether you can </w:t>
      </w:r>
      <w:r w:rsidR="00BE0635">
        <w:t>go to your</w:t>
      </w:r>
      <w:r w:rsidRPr="4A9645F0">
        <w:t xml:space="preserve"> workplace. This will depend on </w:t>
      </w:r>
      <w:r w:rsidR="00172415">
        <w:t>what</w:t>
      </w:r>
      <w:r w:rsidRPr="4A9645F0">
        <w:t xml:space="preserve"> work you do, your symptoms and the risk of passing mpox on to others.</w:t>
      </w:r>
    </w:p>
    <w:p w14:paraId="56DF2AED" w14:textId="5EA995DD" w:rsidR="006422A9" w:rsidRDefault="59AB19AB" w:rsidP="00134761">
      <w:pPr>
        <w:pStyle w:val="Heading4"/>
      </w:pPr>
      <w:r w:rsidRPr="4A9645F0">
        <w:t>Avoid the following while you are infec</w:t>
      </w:r>
      <w:r w:rsidR="49BAEE11" w:rsidRPr="4A9645F0">
        <w:t>ti</w:t>
      </w:r>
      <w:r w:rsidRPr="4A9645F0">
        <w:t>ous</w:t>
      </w:r>
      <w:r w:rsidR="009D4607">
        <w:t xml:space="preserve"> (able to pass on the illness to others)</w:t>
      </w:r>
    </w:p>
    <w:p w14:paraId="6C2F0566" w14:textId="4CBE9E80" w:rsidR="006422A9" w:rsidRDefault="59AB19AB" w:rsidP="004E1526">
      <w:pPr>
        <w:pStyle w:val="ListParagraph"/>
        <w:numPr>
          <w:ilvl w:val="0"/>
          <w:numId w:val="10"/>
        </w:numPr>
      </w:pPr>
      <w:r w:rsidRPr="4A9645F0">
        <w:t>Avoid close or intimate contact with others, including all sexual activity.</w:t>
      </w:r>
    </w:p>
    <w:p w14:paraId="2D40596D" w14:textId="5226875D" w:rsidR="006422A9" w:rsidRDefault="59AB19AB" w:rsidP="004E1526">
      <w:pPr>
        <w:pStyle w:val="ListParagraph"/>
        <w:numPr>
          <w:ilvl w:val="0"/>
          <w:numId w:val="10"/>
        </w:numPr>
      </w:pPr>
      <w:r w:rsidRPr="4A9645F0">
        <w:t xml:space="preserve">Do not enter early childhood education and care services, aged care </w:t>
      </w:r>
      <w:r w:rsidR="00116AE5">
        <w:t>or</w:t>
      </w:r>
      <w:r w:rsidRPr="4A9645F0">
        <w:t xml:space="preserve"> healthcare facilities</w:t>
      </w:r>
      <w:r w:rsidR="00FE285B">
        <w:t xml:space="preserve"> –</w:t>
      </w:r>
      <w:r w:rsidRPr="4A9645F0">
        <w:t xml:space="preserve"> unless seeking medical attention or advised by the public health unit </w:t>
      </w:r>
      <w:r w:rsidR="00AE39A6">
        <w:t xml:space="preserve">that </w:t>
      </w:r>
      <w:r w:rsidRPr="4A9645F0">
        <w:t>you can</w:t>
      </w:r>
      <w:r w:rsidR="00FE285B">
        <w:t xml:space="preserve"> </w:t>
      </w:r>
      <w:r w:rsidR="00B60352">
        <w:t xml:space="preserve">attend </w:t>
      </w:r>
      <w:r w:rsidRPr="4A9645F0">
        <w:t>for work purposes.</w:t>
      </w:r>
    </w:p>
    <w:p w14:paraId="5DEFB886" w14:textId="3F12EE9E" w:rsidR="006422A9" w:rsidRDefault="59AB19AB" w:rsidP="004E1526">
      <w:pPr>
        <w:pStyle w:val="ListParagraph"/>
        <w:numPr>
          <w:ilvl w:val="0"/>
          <w:numId w:val="10"/>
        </w:numPr>
      </w:pPr>
      <w:r w:rsidRPr="4A9645F0">
        <w:t>Avoid places or contact with those at higher risk of severe disease</w:t>
      </w:r>
      <w:r w:rsidR="00D46309">
        <w:t>. These include</w:t>
      </w:r>
      <w:r w:rsidRPr="4A9645F0">
        <w:t xml:space="preserve"> young children, older people, people with poor immunity, and pregnant </w:t>
      </w:r>
      <w:r w:rsidR="00FD3AF1">
        <w:t>people</w:t>
      </w:r>
      <w:r w:rsidRPr="4A9645F0">
        <w:t>.</w:t>
      </w:r>
    </w:p>
    <w:p w14:paraId="3B05B74F" w14:textId="614397AF" w:rsidR="006422A9" w:rsidRDefault="59AB19AB" w:rsidP="004E1526">
      <w:pPr>
        <w:pStyle w:val="ListParagraph"/>
        <w:numPr>
          <w:ilvl w:val="0"/>
          <w:numId w:val="10"/>
        </w:numPr>
      </w:pPr>
      <w:r w:rsidRPr="4A9645F0">
        <w:t>Avoid close contact with animals, particularly dogs and rodents.</w:t>
      </w:r>
    </w:p>
    <w:p w14:paraId="53E2F2A5" w14:textId="65D7C572" w:rsidR="00C72798" w:rsidRPr="00015FD1" w:rsidRDefault="59AB19AB" w:rsidP="19A5C27E">
      <w:pPr>
        <w:pStyle w:val="ListParagraph"/>
        <w:numPr>
          <w:ilvl w:val="0"/>
          <w:numId w:val="10"/>
        </w:numPr>
      </w:pPr>
      <w:r w:rsidRPr="00015FD1">
        <w:t>Do not donate any human tissue, including blood, cells, tissue, breast milk, semen, or organs.</w:t>
      </w:r>
      <w:r w:rsidR="00060154" w:rsidRPr="00015FD1">
        <w:t xml:space="preserve"> Longer periods </w:t>
      </w:r>
      <w:r w:rsidR="00FF3809" w:rsidRPr="00015FD1">
        <w:t>may apply, depending on the biological product</w:t>
      </w:r>
      <w:r w:rsidR="003C19D4" w:rsidRPr="00015FD1">
        <w:t xml:space="preserve"> – </w:t>
      </w:r>
      <w:r w:rsidR="00FF3809" w:rsidRPr="00015FD1">
        <w:t>check with the relevant collection authority.</w:t>
      </w:r>
    </w:p>
    <w:p w14:paraId="4F09C0A0" w14:textId="7329AB9D" w:rsidR="006422A9" w:rsidRDefault="52508758" w:rsidP="00134761">
      <w:pPr>
        <w:pStyle w:val="Heading3"/>
      </w:pPr>
      <w:r>
        <w:t>Do I need to stay at home?</w:t>
      </w:r>
    </w:p>
    <w:p w14:paraId="543DCFBA" w14:textId="73371A4C" w:rsidR="006422A9" w:rsidRDefault="52508758" w:rsidP="4A9645F0">
      <w:r>
        <w:t>Your local public health unit may advise you to stay at home</w:t>
      </w:r>
      <w:r w:rsidR="00141483">
        <w:t>. This will d</w:t>
      </w:r>
      <w:r>
        <w:t xml:space="preserve">epend on how severe your symptoms are, location of rash/lesions and risk of passing mpox on to others. </w:t>
      </w:r>
    </w:p>
    <w:p w14:paraId="1426E77C" w14:textId="20966F59" w:rsidR="006422A9" w:rsidRDefault="3A57381C" w:rsidP="74E4479C">
      <w:pPr>
        <w:spacing w:before="0" w:after="170" w:line="240" w:lineRule="auto"/>
        <w:jc w:val="both"/>
        <w:rPr>
          <w:rFonts w:eastAsia="Arial" w:cs="Arial"/>
        </w:rPr>
      </w:pPr>
      <w:r w:rsidRPr="74E4479C">
        <w:rPr>
          <w:rFonts w:eastAsia="Arial" w:cs="Arial"/>
        </w:rPr>
        <w:t>It is recommended you do the following any time you leave home:</w:t>
      </w:r>
    </w:p>
    <w:p w14:paraId="7CD0C915" w14:textId="2D8793E8" w:rsidR="004B3980" w:rsidRDefault="004B3980" w:rsidP="004E1526">
      <w:pPr>
        <w:pStyle w:val="ListParagraph"/>
        <w:numPr>
          <w:ilvl w:val="0"/>
          <w:numId w:val="25"/>
        </w:numPr>
        <w:spacing w:before="0" w:after="0" w:line="240" w:lineRule="auto"/>
        <w:jc w:val="both"/>
        <w:rPr>
          <w:rFonts w:eastAsia="Arial" w:cs="Arial"/>
        </w:rPr>
      </w:pPr>
      <w:r w:rsidRPr="4A9645F0">
        <w:rPr>
          <w:rFonts w:eastAsia="Arial" w:cs="Arial"/>
        </w:rPr>
        <w:t>cover any rash or lesions (e.g.</w:t>
      </w:r>
      <w:r w:rsidR="001C493D">
        <w:rPr>
          <w:rFonts w:eastAsia="Arial" w:cs="Arial"/>
        </w:rPr>
        <w:t>,</w:t>
      </w:r>
      <w:r w:rsidRPr="4A9645F0">
        <w:rPr>
          <w:rFonts w:eastAsia="Arial" w:cs="Arial"/>
        </w:rPr>
        <w:t xml:space="preserve"> </w:t>
      </w:r>
      <w:r w:rsidR="00B210CF">
        <w:rPr>
          <w:rFonts w:eastAsia="Arial" w:cs="Arial"/>
        </w:rPr>
        <w:t>waterproof dressing or bandage</w:t>
      </w:r>
      <w:r w:rsidRPr="4A9645F0">
        <w:rPr>
          <w:rFonts w:eastAsia="Arial" w:cs="Arial"/>
        </w:rPr>
        <w:t>, long sleeves, long pants)</w:t>
      </w:r>
    </w:p>
    <w:p w14:paraId="70BF1433" w14:textId="77777777" w:rsidR="006422A9" w:rsidRDefault="2C8140E8" w:rsidP="004E1526">
      <w:pPr>
        <w:pStyle w:val="ListParagraph"/>
        <w:numPr>
          <w:ilvl w:val="0"/>
          <w:numId w:val="25"/>
        </w:numPr>
        <w:spacing w:before="0" w:after="0" w:line="240" w:lineRule="auto"/>
        <w:jc w:val="both"/>
        <w:rPr>
          <w:rFonts w:eastAsia="Arial" w:cs="Arial"/>
        </w:rPr>
      </w:pPr>
      <w:r w:rsidRPr="4A9645F0">
        <w:rPr>
          <w:rFonts w:eastAsia="Arial" w:cs="Arial"/>
        </w:rPr>
        <w:lastRenderedPageBreak/>
        <w:t xml:space="preserve">avoid close contact with others, and </w:t>
      </w:r>
    </w:p>
    <w:p w14:paraId="0008F709" w14:textId="3327F545" w:rsidR="006422A9" w:rsidRDefault="2C8140E8" w:rsidP="004E1526">
      <w:pPr>
        <w:pStyle w:val="ListParagraph"/>
        <w:numPr>
          <w:ilvl w:val="0"/>
          <w:numId w:val="25"/>
        </w:numPr>
        <w:spacing w:before="0" w:after="0" w:line="240" w:lineRule="auto"/>
        <w:jc w:val="both"/>
        <w:rPr>
          <w:rFonts w:eastAsia="Arial" w:cs="Arial"/>
        </w:rPr>
      </w:pPr>
      <w:r w:rsidRPr="4A9645F0">
        <w:rPr>
          <w:rFonts w:eastAsia="Arial" w:cs="Arial"/>
        </w:rPr>
        <w:t xml:space="preserve">wear a surgical mask if </w:t>
      </w:r>
      <w:r w:rsidR="00287777">
        <w:rPr>
          <w:rFonts w:eastAsia="Arial" w:cs="Arial"/>
        </w:rPr>
        <w:t xml:space="preserve">you have </w:t>
      </w:r>
      <w:r w:rsidRPr="4A9645F0">
        <w:rPr>
          <w:rFonts w:eastAsia="Arial" w:cs="Arial"/>
        </w:rPr>
        <w:t>respiratory symptoms (cough, sore throat) or lesions in the mouth.</w:t>
      </w:r>
    </w:p>
    <w:p w14:paraId="4E6E0A90" w14:textId="584BC941" w:rsidR="006422A9" w:rsidRDefault="00AC1DF7" w:rsidP="00287777">
      <w:pPr>
        <w:spacing w:after="160" w:line="257" w:lineRule="auto"/>
        <w:jc w:val="both"/>
        <w:rPr>
          <w:rFonts w:eastAsia="Arial" w:cs="Arial"/>
        </w:rPr>
      </w:pPr>
      <w:r>
        <w:rPr>
          <w:rFonts w:eastAsia="Arial" w:cs="Arial"/>
        </w:rPr>
        <w:t>I</w:t>
      </w:r>
      <w:r w:rsidR="21348B3E" w:rsidRPr="4A9645F0">
        <w:rPr>
          <w:rFonts w:eastAsia="Arial" w:cs="Arial"/>
        </w:rPr>
        <w:t xml:space="preserve">f you need to seek urgent medical attention, </w:t>
      </w:r>
      <w:r w:rsidR="00FC6A30">
        <w:rPr>
          <w:rFonts w:eastAsia="Arial" w:cs="Arial"/>
        </w:rPr>
        <w:t>let</w:t>
      </w:r>
      <w:r w:rsidR="21348B3E" w:rsidRPr="4A9645F0">
        <w:rPr>
          <w:rFonts w:eastAsia="Arial" w:cs="Arial"/>
        </w:rPr>
        <w:t xml:space="preserve"> the emergency department or general practice know </w:t>
      </w:r>
      <w:r w:rsidR="00FC6A30">
        <w:rPr>
          <w:rFonts w:eastAsia="Arial" w:cs="Arial"/>
        </w:rPr>
        <w:t>beforehand</w:t>
      </w:r>
      <w:r w:rsidR="21348B3E" w:rsidRPr="4A9645F0">
        <w:rPr>
          <w:rFonts w:eastAsia="Arial" w:cs="Arial"/>
        </w:rPr>
        <w:t xml:space="preserve"> that you have mpox. </w:t>
      </w:r>
    </w:p>
    <w:p w14:paraId="0CC6DCBB" w14:textId="3C85ADED" w:rsidR="006422A9" w:rsidRDefault="21348B3E" w:rsidP="4A9645F0">
      <w:pPr>
        <w:spacing w:before="0" w:line="240" w:lineRule="auto"/>
        <w:jc w:val="both"/>
        <w:rPr>
          <w:rFonts w:eastAsia="Arial" w:cs="Arial"/>
          <w:b/>
          <w:bCs/>
        </w:rPr>
      </w:pPr>
      <w:r w:rsidRPr="4A9645F0">
        <w:rPr>
          <w:rFonts w:eastAsia="Arial" w:cs="Arial"/>
          <w:b/>
          <w:bCs/>
        </w:rPr>
        <w:t>In a medical emergency always seek immediate health care or phone 000.</w:t>
      </w:r>
    </w:p>
    <w:p w14:paraId="15DE6C8B" w14:textId="2D00ED91" w:rsidR="006422A9" w:rsidRDefault="21348B3E" w:rsidP="00134761">
      <w:pPr>
        <w:pStyle w:val="Heading3"/>
      </w:pPr>
      <w:r w:rsidRPr="4A9645F0">
        <w:t>How should I clean my house?</w:t>
      </w:r>
    </w:p>
    <w:tbl>
      <w:tblPr>
        <w:tblStyle w:val="TableGridLight"/>
        <w:tblW w:w="9067" w:type="dxa"/>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ayout w:type="fixed"/>
        <w:tblLook w:val="04A0" w:firstRow="1" w:lastRow="0" w:firstColumn="1" w:lastColumn="0" w:noHBand="0" w:noVBand="1"/>
      </w:tblPr>
      <w:tblGrid>
        <w:gridCol w:w="2689"/>
        <w:gridCol w:w="6378"/>
      </w:tblGrid>
      <w:tr w:rsidR="4A9645F0" w14:paraId="1B88BBC7" w14:textId="77777777" w:rsidTr="007125F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89" w:type="dxa"/>
          </w:tcPr>
          <w:p w14:paraId="7B6CC402" w14:textId="686BEF1D" w:rsidR="4A9645F0" w:rsidRDefault="4A9645F0" w:rsidP="4A9645F0">
            <w:pPr>
              <w:spacing w:before="0"/>
              <w:rPr>
                <w:rFonts w:eastAsia="Arial" w:cs="Arial"/>
                <w:bCs/>
                <w:sz w:val="22"/>
                <w:szCs w:val="22"/>
              </w:rPr>
            </w:pPr>
            <w:r w:rsidRPr="4A9645F0">
              <w:rPr>
                <w:rFonts w:eastAsia="Arial" w:cs="Arial"/>
                <w:bCs/>
                <w:sz w:val="22"/>
                <w:szCs w:val="22"/>
              </w:rPr>
              <w:t>Bathrooms, toilets and surfaces that are frequently touched</w:t>
            </w:r>
          </w:p>
        </w:tc>
        <w:tc>
          <w:tcPr>
            <w:tcW w:w="6378" w:type="dxa"/>
          </w:tcPr>
          <w:p w14:paraId="63C5D691" w14:textId="6454C2F4" w:rsidR="4A9645F0" w:rsidRDefault="4A9645F0" w:rsidP="4A9645F0">
            <w:pPr>
              <w:spacing w:before="0" w:after="0"/>
              <w:jc w:val="both"/>
              <w:cnfStyle w:val="100000000000" w:firstRow="1" w:lastRow="0" w:firstColumn="0" w:lastColumn="0" w:oddVBand="0" w:evenVBand="0" w:oddHBand="0" w:evenHBand="0" w:firstRowFirstColumn="0" w:firstRowLastColumn="0" w:lastRowFirstColumn="0" w:lastRowLastColumn="0"/>
              <w:rPr>
                <w:rFonts w:eastAsia="Arial" w:cs="Arial"/>
                <w:sz w:val="22"/>
                <w:szCs w:val="22"/>
              </w:rPr>
            </w:pPr>
            <w:r w:rsidRPr="4A9645F0">
              <w:rPr>
                <w:rFonts w:eastAsia="Arial" w:cs="Arial"/>
                <w:b w:val="0"/>
                <w:sz w:val="22"/>
                <w:szCs w:val="22"/>
              </w:rPr>
              <w:t xml:space="preserve">Regularly clean </w:t>
            </w:r>
            <w:r w:rsidR="009E4F4C">
              <w:rPr>
                <w:rFonts w:eastAsia="Arial" w:cs="Arial"/>
                <w:b w:val="0"/>
                <w:sz w:val="22"/>
                <w:szCs w:val="22"/>
              </w:rPr>
              <w:t>with</w:t>
            </w:r>
            <w:r w:rsidRPr="4A9645F0">
              <w:rPr>
                <w:rFonts w:eastAsia="Arial" w:cs="Arial"/>
                <w:b w:val="0"/>
                <w:sz w:val="22"/>
                <w:szCs w:val="22"/>
              </w:rPr>
              <w:t xml:space="preserve"> a household detergent and warm water followed by a disinfectant. Alternatively, you can use a 2-in-1 cleaner and disinfectant solution. Use single-use or washable cloths/wipes.  </w:t>
            </w:r>
          </w:p>
        </w:tc>
      </w:tr>
      <w:tr w:rsidR="4A9645F0" w14:paraId="135A124C" w14:textId="77777777" w:rsidTr="007125F7">
        <w:trPr>
          <w:trHeight w:val="300"/>
        </w:trPr>
        <w:tc>
          <w:tcPr>
            <w:cnfStyle w:val="001000000000" w:firstRow="0" w:lastRow="0" w:firstColumn="1" w:lastColumn="0" w:oddVBand="0" w:evenVBand="0" w:oddHBand="0" w:evenHBand="0" w:firstRowFirstColumn="0" w:firstRowLastColumn="0" w:lastRowFirstColumn="0" w:lastRowLastColumn="0"/>
            <w:tcW w:w="2689" w:type="dxa"/>
          </w:tcPr>
          <w:p w14:paraId="7153C37D" w14:textId="3F16CEB7" w:rsidR="4A9645F0" w:rsidRDefault="4A9645F0" w:rsidP="4A9645F0">
            <w:pPr>
              <w:spacing w:before="0"/>
              <w:rPr>
                <w:rFonts w:eastAsia="Arial" w:cs="Arial"/>
                <w:bCs/>
                <w:sz w:val="22"/>
                <w:szCs w:val="22"/>
              </w:rPr>
            </w:pPr>
            <w:r w:rsidRPr="4A9645F0">
              <w:rPr>
                <w:rFonts w:eastAsia="Arial" w:cs="Arial"/>
                <w:bCs/>
                <w:sz w:val="22"/>
                <w:szCs w:val="22"/>
              </w:rPr>
              <w:t xml:space="preserve">Dishes and eating utensils </w:t>
            </w:r>
          </w:p>
        </w:tc>
        <w:tc>
          <w:tcPr>
            <w:tcW w:w="6378" w:type="dxa"/>
          </w:tcPr>
          <w:p w14:paraId="32B81A93" w14:textId="6756EE7C" w:rsidR="4A9645F0" w:rsidRDefault="4A9645F0" w:rsidP="4A9645F0">
            <w:pPr>
              <w:spacing w:before="0" w:after="0"/>
              <w:jc w:val="both"/>
              <w:cnfStyle w:val="000000000000" w:firstRow="0" w:lastRow="0" w:firstColumn="0" w:lastColumn="0" w:oddVBand="0" w:evenVBand="0" w:oddHBand="0" w:evenHBand="0" w:firstRowFirstColumn="0" w:firstRowLastColumn="0" w:lastRowFirstColumn="0" w:lastRowLastColumn="0"/>
              <w:rPr>
                <w:rFonts w:eastAsia="Arial" w:cs="Arial"/>
                <w:sz w:val="22"/>
                <w:szCs w:val="22"/>
              </w:rPr>
            </w:pPr>
            <w:r w:rsidRPr="4A9645F0">
              <w:rPr>
                <w:rFonts w:eastAsia="Arial" w:cs="Arial"/>
                <w:sz w:val="22"/>
                <w:szCs w:val="22"/>
              </w:rPr>
              <w:t>Wash in a dishwasher (preferably set at 60°C or above) or by hand with hot water and detergent.</w:t>
            </w:r>
          </w:p>
        </w:tc>
      </w:tr>
      <w:tr w:rsidR="4A9645F0" w14:paraId="0B165608" w14:textId="77777777" w:rsidTr="007125F7">
        <w:trPr>
          <w:trHeight w:val="300"/>
        </w:trPr>
        <w:tc>
          <w:tcPr>
            <w:cnfStyle w:val="001000000000" w:firstRow="0" w:lastRow="0" w:firstColumn="1" w:lastColumn="0" w:oddVBand="0" w:evenVBand="0" w:oddHBand="0" w:evenHBand="0" w:firstRowFirstColumn="0" w:firstRowLastColumn="0" w:lastRowFirstColumn="0" w:lastRowLastColumn="0"/>
            <w:tcW w:w="2689" w:type="dxa"/>
          </w:tcPr>
          <w:p w14:paraId="5C71026A" w14:textId="5BF30C72" w:rsidR="4A9645F0" w:rsidRDefault="4A9645F0" w:rsidP="4A9645F0">
            <w:pPr>
              <w:spacing w:before="0"/>
              <w:rPr>
                <w:rFonts w:eastAsia="Arial" w:cs="Arial"/>
                <w:bCs/>
                <w:sz w:val="22"/>
                <w:szCs w:val="22"/>
              </w:rPr>
            </w:pPr>
            <w:r w:rsidRPr="4A9645F0">
              <w:rPr>
                <w:rFonts w:eastAsia="Arial" w:cs="Arial"/>
                <w:bCs/>
                <w:sz w:val="22"/>
                <w:szCs w:val="22"/>
              </w:rPr>
              <w:t xml:space="preserve">Linen, towels, and clothing </w:t>
            </w:r>
          </w:p>
          <w:p w14:paraId="679C737B" w14:textId="568E919D" w:rsidR="4A9645F0" w:rsidRDefault="4A9645F0" w:rsidP="4A9645F0">
            <w:pPr>
              <w:spacing w:before="0"/>
              <w:rPr>
                <w:rFonts w:eastAsia="Arial" w:cs="Arial"/>
                <w:bCs/>
                <w:sz w:val="22"/>
                <w:szCs w:val="22"/>
              </w:rPr>
            </w:pPr>
            <w:r w:rsidRPr="4A9645F0">
              <w:rPr>
                <w:rFonts w:eastAsia="Arial" w:cs="Arial"/>
                <w:bCs/>
                <w:sz w:val="22"/>
                <w:szCs w:val="22"/>
              </w:rPr>
              <w:t xml:space="preserve"> </w:t>
            </w:r>
          </w:p>
        </w:tc>
        <w:tc>
          <w:tcPr>
            <w:tcW w:w="6378" w:type="dxa"/>
          </w:tcPr>
          <w:p w14:paraId="77D25B3C" w14:textId="00CC2AF5" w:rsidR="4A9645F0" w:rsidRDefault="4A9645F0" w:rsidP="4A9645F0">
            <w:pPr>
              <w:spacing w:before="0" w:after="80"/>
              <w:jc w:val="both"/>
              <w:cnfStyle w:val="000000000000" w:firstRow="0" w:lastRow="0" w:firstColumn="0" w:lastColumn="0" w:oddVBand="0" w:evenVBand="0" w:oddHBand="0" w:evenHBand="0" w:firstRowFirstColumn="0" w:firstRowLastColumn="0" w:lastRowFirstColumn="0" w:lastRowLastColumn="0"/>
              <w:rPr>
                <w:rFonts w:eastAsia="Arial" w:cs="Arial"/>
                <w:sz w:val="22"/>
                <w:szCs w:val="22"/>
              </w:rPr>
            </w:pPr>
            <w:r w:rsidRPr="4A9645F0">
              <w:rPr>
                <w:rFonts w:eastAsia="Arial" w:cs="Arial"/>
                <w:sz w:val="22"/>
                <w:szCs w:val="22"/>
              </w:rPr>
              <w:t xml:space="preserve">Handle </w:t>
            </w:r>
            <w:r w:rsidR="00207691">
              <w:rPr>
                <w:rFonts w:eastAsia="Arial" w:cs="Arial"/>
                <w:sz w:val="22"/>
                <w:szCs w:val="22"/>
              </w:rPr>
              <w:t xml:space="preserve">items </w:t>
            </w:r>
            <w:r w:rsidRPr="4A9645F0">
              <w:rPr>
                <w:rFonts w:eastAsia="Arial" w:cs="Arial"/>
                <w:sz w:val="22"/>
                <w:szCs w:val="22"/>
              </w:rPr>
              <w:t xml:space="preserve">yourself and keep separate from other people’s items. </w:t>
            </w:r>
          </w:p>
          <w:p w14:paraId="474DC6B5" w14:textId="7B71F54E" w:rsidR="4A9645F0" w:rsidRDefault="4A9645F0" w:rsidP="4A9645F0">
            <w:pPr>
              <w:spacing w:before="0" w:after="80"/>
              <w:jc w:val="both"/>
              <w:cnfStyle w:val="000000000000" w:firstRow="0" w:lastRow="0" w:firstColumn="0" w:lastColumn="0" w:oddVBand="0" w:evenVBand="0" w:oddHBand="0" w:evenHBand="0" w:firstRowFirstColumn="0" w:firstRowLastColumn="0" w:lastRowFirstColumn="0" w:lastRowLastColumn="0"/>
              <w:rPr>
                <w:rFonts w:eastAsia="Arial" w:cs="Arial"/>
                <w:sz w:val="22"/>
                <w:szCs w:val="22"/>
              </w:rPr>
            </w:pPr>
            <w:r w:rsidRPr="4A9645F0">
              <w:rPr>
                <w:rFonts w:eastAsia="Arial" w:cs="Arial"/>
                <w:sz w:val="22"/>
                <w:szCs w:val="22"/>
              </w:rPr>
              <w:t>Wash items with laundry detergent at the highest possible temperature on a regular cycle.  Dry clothes as per normal.</w:t>
            </w:r>
          </w:p>
          <w:p w14:paraId="191E0D0E" w14:textId="7E009336" w:rsidR="4A9645F0" w:rsidRDefault="4A9645F0" w:rsidP="4A9645F0">
            <w:pPr>
              <w:spacing w:before="0" w:after="80"/>
              <w:cnfStyle w:val="000000000000" w:firstRow="0" w:lastRow="0" w:firstColumn="0" w:lastColumn="0" w:oddVBand="0" w:evenVBand="0" w:oddHBand="0" w:evenHBand="0" w:firstRowFirstColumn="0" w:firstRowLastColumn="0" w:lastRowFirstColumn="0" w:lastRowLastColumn="0"/>
              <w:rPr>
                <w:rFonts w:eastAsia="Arial" w:cs="Arial"/>
                <w:sz w:val="22"/>
                <w:szCs w:val="22"/>
              </w:rPr>
            </w:pPr>
            <w:r w:rsidRPr="4A9645F0">
              <w:rPr>
                <w:rFonts w:eastAsia="Arial" w:cs="Arial"/>
                <w:sz w:val="22"/>
                <w:szCs w:val="22"/>
              </w:rPr>
              <w:t>Clean and disinfect surfaces afterwards (e.g. the lid or handle of the washing machine) and wash your hands.</w:t>
            </w:r>
          </w:p>
          <w:p w14:paraId="71064858" w14:textId="0CF4EA33" w:rsidR="4A9645F0" w:rsidRDefault="4A9645F0" w:rsidP="4A9645F0">
            <w:pPr>
              <w:spacing w:before="0" w:after="80"/>
              <w:cnfStyle w:val="000000000000" w:firstRow="0" w:lastRow="0" w:firstColumn="0" w:lastColumn="0" w:oddVBand="0" w:evenVBand="0" w:oddHBand="0" w:evenHBand="0" w:firstRowFirstColumn="0" w:firstRowLastColumn="0" w:lastRowFirstColumn="0" w:lastRowLastColumn="0"/>
              <w:rPr>
                <w:rFonts w:eastAsia="Arial" w:cs="Arial"/>
                <w:sz w:val="22"/>
                <w:szCs w:val="22"/>
              </w:rPr>
            </w:pPr>
            <w:r w:rsidRPr="4A9645F0">
              <w:rPr>
                <w:rFonts w:eastAsia="Arial" w:cs="Arial"/>
                <w:sz w:val="22"/>
                <w:szCs w:val="22"/>
              </w:rPr>
              <w:t>Place coversheets, waterproof mattress covers or blankets over upholstered furniture and other porous materials that cannot be washed.</w:t>
            </w:r>
          </w:p>
          <w:p w14:paraId="78643369" w14:textId="2F1C530A" w:rsidR="4A9645F0" w:rsidRDefault="4A9645F0" w:rsidP="4A9645F0">
            <w:pPr>
              <w:spacing w:before="0" w:after="80"/>
              <w:cnfStyle w:val="000000000000" w:firstRow="0" w:lastRow="0" w:firstColumn="0" w:lastColumn="0" w:oddVBand="0" w:evenVBand="0" w:oddHBand="0" w:evenHBand="0" w:firstRowFirstColumn="0" w:firstRowLastColumn="0" w:lastRowFirstColumn="0" w:lastRowLastColumn="0"/>
              <w:rPr>
                <w:rFonts w:eastAsia="Arial" w:cs="Arial"/>
                <w:sz w:val="22"/>
                <w:szCs w:val="22"/>
              </w:rPr>
            </w:pPr>
            <w:r w:rsidRPr="4A9645F0">
              <w:rPr>
                <w:rFonts w:eastAsia="Arial" w:cs="Arial"/>
                <w:sz w:val="22"/>
                <w:szCs w:val="22"/>
              </w:rPr>
              <w:t>If you need help with linen and laundry, the person helping should wear a surgical mask, gloves and protective eyewear</w:t>
            </w:r>
            <w:r w:rsidR="00770B7F">
              <w:rPr>
                <w:rFonts w:eastAsia="Arial" w:cs="Arial"/>
                <w:sz w:val="22"/>
                <w:szCs w:val="22"/>
              </w:rPr>
              <w:t>. They should also</w:t>
            </w:r>
            <w:r w:rsidRPr="4A9645F0">
              <w:rPr>
                <w:rFonts w:eastAsia="Arial" w:cs="Arial"/>
                <w:sz w:val="22"/>
                <w:szCs w:val="22"/>
              </w:rPr>
              <w:t xml:space="preserve"> avoid direct contact with items. </w:t>
            </w:r>
          </w:p>
        </w:tc>
      </w:tr>
      <w:tr w:rsidR="4A9645F0" w14:paraId="09D2BC24" w14:textId="77777777" w:rsidTr="007125F7">
        <w:trPr>
          <w:trHeight w:val="300"/>
        </w:trPr>
        <w:tc>
          <w:tcPr>
            <w:cnfStyle w:val="001000000000" w:firstRow="0" w:lastRow="0" w:firstColumn="1" w:lastColumn="0" w:oddVBand="0" w:evenVBand="0" w:oddHBand="0" w:evenHBand="0" w:firstRowFirstColumn="0" w:firstRowLastColumn="0" w:lastRowFirstColumn="0" w:lastRowLastColumn="0"/>
            <w:tcW w:w="2689" w:type="dxa"/>
          </w:tcPr>
          <w:p w14:paraId="70D9E210" w14:textId="7748E2EA" w:rsidR="4A9645F0" w:rsidRDefault="4A9645F0" w:rsidP="4A9645F0">
            <w:pPr>
              <w:spacing w:before="0"/>
              <w:jc w:val="both"/>
              <w:rPr>
                <w:rFonts w:eastAsia="Arial" w:cs="Arial"/>
                <w:bCs/>
                <w:sz w:val="22"/>
                <w:szCs w:val="22"/>
              </w:rPr>
            </w:pPr>
            <w:r w:rsidRPr="4A9645F0">
              <w:rPr>
                <w:rFonts w:eastAsia="Arial" w:cs="Arial"/>
                <w:bCs/>
                <w:sz w:val="22"/>
                <w:szCs w:val="22"/>
              </w:rPr>
              <w:t>Waste</w:t>
            </w:r>
          </w:p>
          <w:p w14:paraId="5E30D949" w14:textId="6A6EF865" w:rsidR="4A9645F0" w:rsidRDefault="4A9645F0" w:rsidP="4A9645F0">
            <w:pPr>
              <w:spacing w:before="0"/>
              <w:rPr>
                <w:rFonts w:eastAsia="Arial" w:cs="Arial"/>
                <w:bCs/>
                <w:sz w:val="22"/>
                <w:szCs w:val="22"/>
              </w:rPr>
            </w:pPr>
            <w:r w:rsidRPr="4A9645F0">
              <w:rPr>
                <w:rFonts w:eastAsia="Arial" w:cs="Arial"/>
                <w:bCs/>
                <w:sz w:val="22"/>
                <w:szCs w:val="22"/>
              </w:rPr>
              <w:t xml:space="preserve"> </w:t>
            </w:r>
          </w:p>
        </w:tc>
        <w:tc>
          <w:tcPr>
            <w:tcW w:w="6378" w:type="dxa"/>
          </w:tcPr>
          <w:p w14:paraId="682B7176" w14:textId="4B844831" w:rsidR="4A9645F0" w:rsidRDefault="4A9645F0" w:rsidP="4A9645F0">
            <w:pPr>
              <w:spacing w:before="0" w:after="0"/>
              <w:jc w:val="both"/>
              <w:cnfStyle w:val="000000000000" w:firstRow="0" w:lastRow="0" w:firstColumn="0" w:lastColumn="0" w:oddVBand="0" w:evenVBand="0" w:oddHBand="0" w:evenHBand="0" w:firstRowFirstColumn="0" w:firstRowLastColumn="0" w:lastRowFirstColumn="0" w:lastRowLastColumn="0"/>
              <w:rPr>
                <w:rFonts w:eastAsia="Arial" w:cs="Arial"/>
                <w:sz w:val="22"/>
                <w:szCs w:val="22"/>
              </w:rPr>
            </w:pPr>
            <w:r w:rsidRPr="4A9645F0">
              <w:rPr>
                <w:rFonts w:eastAsia="Arial" w:cs="Arial"/>
                <w:sz w:val="22"/>
                <w:szCs w:val="22"/>
              </w:rPr>
              <w:t xml:space="preserve">Place waste in a plastic bag at the point of use (e.g. in the bathroom). Tie off and place it directly into the general waste bin. Wash hands with soap and hot water afterwards.  </w:t>
            </w:r>
          </w:p>
        </w:tc>
      </w:tr>
    </w:tbl>
    <w:p w14:paraId="108DC7C5" w14:textId="426277B2" w:rsidR="006422A9" w:rsidRDefault="36422DB9" w:rsidP="4A9645F0">
      <w:pPr>
        <w:spacing w:before="0" w:line="240" w:lineRule="auto"/>
        <w:jc w:val="both"/>
        <w:rPr>
          <w:rFonts w:eastAsia="Arial" w:cs="Arial"/>
          <w:b/>
          <w:bCs/>
          <w:color w:val="006600"/>
          <w:sz w:val="28"/>
          <w:szCs w:val="28"/>
        </w:rPr>
      </w:pPr>
      <w:r w:rsidRPr="4A9645F0">
        <w:rPr>
          <w:rFonts w:eastAsia="Arial" w:cs="Arial"/>
          <w:b/>
          <w:bCs/>
          <w:color w:val="006600"/>
          <w:sz w:val="28"/>
          <w:szCs w:val="28"/>
        </w:rPr>
        <w:t xml:space="preserve"> </w:t>
      </w:r>
    </w:p>
    <w:p w14:paraId="461BB083" w14:textId="4BA97844" w:rsidR="006422A9" w:rsidRDefault="36422DB9" w:rsidP="00134761">
      <w:pPr>
        <w:pStyle w:val="Heading3"/>
      </w:pPr>
      <w:r w:rsidRPr="4A9645F0">
        <w:t>Getting back to normal</w:t>
      </w:r>
    </w:p>
    <w:p w14:paraId="0B0AD97B" w14:textId="65C94E79" w:rsidR="006422A9" w:rsidRDefault="36422DB9" w:rsidP="4A9645F0">
      <w:pPr>
        <w:spacing w:before="0" w:after="160" w:line="240" w:lineRule="auto"/>
        <w:jc w:val="both"/>
        <w:rPr>
          <w:rFonts w:eastAsia="Arial" w:cs="Arial"/>
        </w:rPr>
      </w:pPr>
      <w:r w:rsidRPr="4A9645F0">
        <w:rPr>
          <w:rFonts w:eastAsia="Arial" w:cs="Arial"/>
        </w:rPr>
        <w:t>Public health officers</w:t>
      </w:r>
      <w:r w:rsidR="00931A21">
        <w:rPr>
          <w:rFonts w:eastAsia="Arial" w:cs="Arial"/>
        </w:rPr>
        <w:t>, or your doctor,</w:t>
      </w:r>
      <w:r w:rsidR="00E76CAD" w:rsidRPr="4A9645F0">
        <w:rPr>
          <w:rFonts w:eastAsia="Arial" w:cs="Arial"/>
        </w:rPr>
        <w:t xml:space="preserve"> </w:t>
      </w:r>
      <w:r w:rsidRPr="4A9645F0">
        <w:rPr>
          <w:rFonts w:eastAsia="Arial" w:cs="Arial"/>
        </w:rPr>
        <w:t xml:space="preserve">will let you know when you have cleared the mpox infection and are no longer infectious. It is important to thoroughly clean and disinfect your home and wash linen after you </w:t>
      </w:r>
      <w:r w:rsidR="0077379D">
        <w:rPr>
          <w:rFonts w:eastAsia="Arial" w:cs="Arial"/>
        </w:rPr>
        <w:t>are cleared</w:t>
      </w:r>
      <w:r w:rsidRPr="4A9645F0">
        <w:rPr>
          <w:rFonts w:eastAsia="Arial" w:cs="Arial"/>
        </w:rPr>
        <w:t xml:space="preserve">, to resume normal activities. </w:t>
      </w:r>
    </w:p>
    <w:p w14:paraId="0B6E82DD" w14:textId="77777777" w:rsidR="00FC3434" w:rsidRDefault="36422DB9" w:rsidP="4A9645F0">
      <w:pPr>
        <w:spacing w:before="0" w:after="160" w:line="240" w:lineRule="auto"/>
        <w:jc w:val="both"/>
        <w:rPr>
          <w:rFonts w:eastAsia="Arial" w:cs="Arial"/>
        </w:rPr>
      </w:pPr>
      <w:r w:rsidRPr="4A9645F0">
        <w:rPr>
          <w:rFonts w:eastAsia="Arial" w:cs="Arial"/>
        </w:rPr>
        <w:t xml:space="preserve">It is not known how long the mpox virus remains in semen and other genital fluids. </w:t>
      </w:r>
    </w:p>
    <w:p w14:paraId="7A3E4F6D" w14:textId="7C44AAC6" w:rsidR="006422A9" w:rsidRDefault="00FC3434" w:rsidP="4A9645F0">
      <w:pPr>
        <w:spacing w:before="0" w:after="160" w:line="240" w:lineRule="auto"/>
        <w:jc w:val="both"/>
        <w:rPr>
          <w:rFonts w:eastAsia="Arial" w:cs="Arial"/>
        </w:rPr>
      </w:pPr>
      <w:r>
        <w:rPr>
          <w:rFonts w:eastAsia="Arial" w:cs="Arial"/>
        </w:rPr>
        <w:t xml:space="preserve">It is </w:t>
      </w:r>
      <w:r w:rsidR="00BA62CE">
        <w:rPr>
          <w:rFonts w:eastAsia="Arial" w:cs="Arial"/>
        </w:rPr>
        <w:t>recommended that f</w:t>
      </w:r>
      <w:r w:rsidR="36422DB9" w:rsidRPr="00015FD1">
        <w:rPr>
          <w:rFonts w:eastAsia="Arial" w:cs="Arial"/>
        </w:rPr>
        <w:t xml:space="preserve">or </w:t>
      </w:r>
      <w:r w:rsidR="36422DB9" w:rsidRPr="00015FD1">
        <w:rPr>
          <w:rFonts w:eastAsia="Arial" w:cs="Arial"/>
          <w:b/>
          <w:bCs/>
        </w:rPr>
        <w:t>12 weeks</w:t>
      </w:r>
      <w:r w:rsidR="36422DB9" w:rsidRPr="00015FD1">
        <w:rPr>
          <w:rFonts w:eastAsia="Arial" w:cs="Arial"/>
        </w:rPr>
        <w:t xml:space="preserve"> after </w:t>
      </w:r>
      <w:r w:rsidR="00084791">
        <w:rPr>
          <w:rFonts w:eastAsia="Arial" w:cs="Arial"/>
        </w:rPr>
        <w:t>clearance</w:t>
      </w:r>
      <w:r w:rsidR="00BA62CE">
        <w:rPr>
          <w:rFonts w:eastAsia="Arial" w:cs="Arial"/>
        </w:rPr>
        <w:t xml:space="preserve"> you:</w:t>
      </w:r>
    </w:p>
    <w:p w14:paraId="29958F9D" w14:textId="0915EF4A" w:rsidR="006422A9" w:rsidRDefault="36422DB9" w:rsidP="004E1526">
      <w:pPr>
        <w:pStyle w:val="ListParagraph"/>
        <w:numPr>
          <w:ilvl w:val="0"/>
          <w:numId w:val="24"/>
        </w:numPr>
        <w:spacing w:before="0" w:after="0" w:line="240" w:lineRule="auto"/>
        <w:ind w:left="360"/>
        <w:jc w:val="both"/>
        <w:rPr>
          <w:rFonts w:eastAsia="Arial" w:cs="Arial"/>
        </w:rPr>
      </w:pPr>
      <w:r w:rsidRPr="4A9645F0">
        <w:rPr>
          <w:rFonts w:eastAsia="Arial" w:cs="Arial"/>
        </w:rPr>
        <w:t xml:space="preserve">use condoms during sexual activity </w:t>
      </w:r>
      <w:r w:rsidR="00542A4C">
        <w:rPr>
          <w:rFonts w:eastAsia="Arial" w:cs="Arial"/>
        </w:rPr>
        <w:t xml:space="preserve">– </w:t>
      </w:r>
      <w:r w:rsidRPr="4A9645F0">
        <w:rPr>
          <w:rFonts w:eastAsia="Arial" w:cs="Arial"/>
        </w:rPr>
        <w:t>this is to reduce the risk of spreading the infection to sexual partners</w:t>
      </w:r>
    </w:p>
    <w:p w14:paraId="33FD727C" w14:textId="34768AB6" w:rsidR="006422A9" w:rsidRPr="00015FD1" w:rsidRDefault="36422DB9" w:rsidP="004E1526">
      <w:pPr>
        <w:pStyle w:val="ListParagraph"/>
        <w:numPr>
          <w:ilvl w:val="0"/>
          <w:numId w:val="24"/>
        </w:numPr>
        <w:spacing w:before="0" w:line="240" w:lineRule="auto"/>
        <w:ind w:left="360"/>
        <w:jc w:val="both"/>
        <w:rPr>
          <w:rFonts w:eastAsia="Arial" w:cs="Arial"/>
        </w:rPr>
      </w:pPr>
      <w:r w:rsidRPr="00015FD1">
        <w:rPr>
          <w:rFonts w:eastAsia="Arial" w:cs="Arial"/>
        </w:rPr>
        <w:t>do not donate semen.</w:t>
      </w:r>
    </w:p>
    <w:p w14:paraId="4363CE0A" w14:textId="6BFCA0FD" w:rsidR="002E5569" w:rsidRPr="00015FD1" w:rsidRDefault="002E5569" w:rsidP="2148B8F9">
      <w:pPr>
        <w:pStyle w:val="Bullet"/>
        <w:numPr>
          <w:ilvl w:val="0"/>
          <w:numId w:val="0"/>
        </w:numPr>
        <w:spacing w:before="240"/>
        <w:rPr>
          <w:rFonts w:eastAsia="Arial"/>
          <w:sz w:val="24"/>
          <w:szCs w:val="24"/>
        </w:rPr>
      </w:pPr>
      <w:r w:rsidRPr="00015FD1">
        <w:rPr>
          <w:rFonts w:eastAsia="Arial"/>
          <w:sz w:val="24"/>
          <w:szCs w:val="24"/>
        </w:rPr>
        <w:lastRenderedPageBreak/>
        <w:t xml:space="preserve">For information about blood donation following mpox infection, see </w:t>
      </w:r>
      <w:r w:rsidR="00975FF6" w:rsidRPr="00015FD1">
        <w:rPr>
          <w:rFonts w:eastAsia="Arial"/>
          <w:sz w:val="24"/>
          <w:szCs w:val="24"/>
        </w:rPr>
        <w:t xml:space="preserve">the </w:t>
      </w:r>
      <w:hyperlink r:id="rId42">
        <w:r w:rsidRPr="00015FD1">
          <w:rPr>
            <w:rStyle w:val="Hyperlink"/>
            <w:rFonts w:eastAsia="Arial"/>
            <w:sz w:val="24"/>
            <w:szCs w:val="24"/>
          </w:rPr>
          <w:t>Lifeblood</w:t>
        </w:r>
      </w:hyperlink>
      <w:r w:rsidRPr="00015FD1">
        <w:rPr>
          <w:rFonts w:eastAsia="Arial"/>
          <w:sz w:val="24"/>
          <w:szCs w:val="24"/>
        </w:rPr>
        <w:t xml:space="preserve"> </w:t>
      </w:r>
      <w:r w:rsidR="00975FF6" w:rsidRPr="00015FD1">
        <w:rPr>
          <w:rFonts w:eastAsia="Arial"/>
          <w:sz w:val="24"/>
          <w:szCs w:val="24"/>
        </w:rPr>
        <w:t>website</w:t>
      </w:r>
      <w:r w:rsidRPr="00015FD1">
        <w:rPr>
          <w:rFonts w:eastAsia="Arial"/>
          <w:sz w:val="24"/>
          <w:szCs w:val="24"/>
        </w:rPr>
        <w:t>.</w:t>
      </w:r>
    </w:p>
    <w:p w14:paraId="021D58E9" w14:textId="6CFD2E08" w:rsidR="006422A9" w:rsidRDefault="36422DB9" w:rsidP="4A9645F0">
      <w:pPr>
        <w:spacing w:before="0" w:after="160" w:line="257" w:lineRule="auto"/>
        <w:jc w:val="both"/>
        <w:rPr>
          <w:rFonts w:eastAsia="Arial" w:cs="Arial"/>
        </w:rPr>
      </w:pPr>
      <w:r w:rsidRPr="4A9645F0">
        <w:rPr>
          <w:rFonts w:eastAsia="Arial" w:cs="Arial"/>
        </w:rPr>
        <w:t>Re-infection in the future is possible. Speak to your doctor about how to reduce your risk.</w:t>
      </w:r>
    </w:p>
    <w:p w14:paraId="15EC5BEF" w14:textId="14EE6B20" w:rsidR="006422A9" w:rsidRPr="00B258B2" w:rsidRDefault="560412E4" w:rsidP="00D801AE">
      <w:pPr>
        <w:pStyle w:val="Heading2"/>
        <w:spacing w:line="240" w:lineRule="auto"/>
      </w:pPr>
      <w:r>
        <w:t>Information for contacts</w:t>
      </w:r>
    </w:p>
    <w:p w14:paraId="7387BB65" w14:textId="77777777" w:rsidR="008C3742" w:rsidRDefault="008C3742" w:rsidP="008C3742">
      <w:pPr>
        <w:pStyle w:val="Heading3"/>
      </w:pPr>
      <w:r w:rsidRPr="4A9645F0">
        <w:t>Symptoms</w:t>
      </w:r>
    </w:p>
    <w:p w14:paraId="392D19C3" w14:textId="1AEF9356" w:rsidR="008C3742" w:rsidRDefault="008C3742" w:rsidP="008C3742">
      <w:r>
        <w:t>Mpox s</w:t>
      </w:r>
      <w:r w:rsidRPr="00A92277">
        <w:t>ymptoms may include flu-like symptoms such as fever, swollen lymph nodes, muscle aches and pains, fatigue, headache</w:t>
      </w:r>
      <w:r w:rsidR="00CD148C">
        <w:t>,</w:t>
      </w:r>
      <w:r w:rsidRPr="00A92277">
        <w:t xml:space="preserve"> back pain, and a rash. </w:t>
      </w:r>
    </w:p>
    <w:p w14:paraId="1242224A" w14:textId="77777777" w:rsidR="008C3742" w:rsidRDefault="008C3742" w:rsidP="008C3742">
      <w:r w:rsidRPr="00A92277">
        <w:t xml:space="preserve">The rash usually starts 1 to 4 days after the flu-like symptoms, </w:t>
      </w:r>
      <w:r>
        <w:t>but</w:t>
      </w:r>
      <w:r w:rsidRPr="00A92277">
        <w:t xml:space="preserve"> some people only get the rash. The rash can be very mild (</w:t>
      </w:r>
      <w:r>
        <w:t>only one or two</w:t>
      </w:r>
      <w:r w:rsidRPr="00A92277">
        <w:t xml:space="preserve"> pimples) through to being widespread (lots of bumps and pimples all over the body).</w:t>
      </w:r>
    </w:p>
    <w:p w14:paraId="0E2A1933" w14:textId="77777777" w:rsidR="006422A9" w:rsidRDefault="008C3742" w:rsidP="4A9645F0">
      <w:pPr>
        <w:rPr>
          <w:rStyle w:val="Hyperlink"/>
          <w:rFonts w:eastAsia="Arial" w:cs="Arial"/>
        </w:rPr>
      </w:pPr>
      <w:r>
        <w:t xml:space="preserve">For symptoms of mpox and what to expect, refer to </w:t>
      </w:r>
      <w:hyperlink r:id="rId43" w:history="1">
        <w:r w:rsidR="6960DBB3" w:rsidRPr="0007751F">
          <w:rPr>
            <w:rStyle w:val="Hyperlink"/>
          </w:rPr>
          <w:t>M</w:t>
        </w:r>
        <w:r w:rsidR="6960DBB3" w:rsidRPr="007838E0">
          <w:rPr>
            <w:rStyle w:val="Hyperlink"/>
          </w:rPr>
          <w:t>pox | Australian Centre for Disease Control</w:t>
        </w:r>
      </w:hyperlink>
    </w:p>
    <w:p w14:paraId="5C21A43E" w14:textId="6CA6914A" w:rsidR="006422A9" w:rsidRDefault="6960DBB3" w:rsidP="00134761">
      <w:pPr>
        <w:pStyle w:val="Heading3"/>
      </w:pPr>
      <w:r w:rsidRPr="4A9645F0">
        <w:t>Why am I a contact?</w:t>
      </w:r>
    </w:p>
    <w:p w14:paraId="7420822F" w14:textId="3982FFF0" w:rsidR="006422A9" w:rsidRDefault="6960DBB3" w:rsidP="4A9645F0">
      <w:pPr>
        <w:spacing w:before="0" w:line="257" w:lineRule="auto"/>
        <w:jc w:val="both"/>
        <w:rPr>
          <w:rFonts w:eastAsia="Arial" w:cs="Arial"/>
        </w:rPr>
      </w:pPr>
      <w:r w:rsidRPr="4A9645F0">
        <w:rPr>
          <w:rFonts w:eastAsia="Arial" w:cs="Arial"/>
        </w:rPr>
        <w:t xml:space="preserve">You are considered a contact because you have had close interaction with someone who has mpox, and you may be at risk of developing mpox. </w:t>
      </w:r>
    </w:p>
    <w:p w14:paraId="15B1968F" w14:textId="0B270D5C" w:rsidR="006422A9" w:rsidRDefault="6960DBB3" w:rsidP="00134761">
      <w:pPr>
        <w:pStyle w:val="Heading3"/>
      </w:pPr>
      <w:r w:rsidRPr="4A9645F0">
        <w:t>What can I do to prevent mpox?</w:t>
      </w:r>
    </w:p>
    <w:p w14:paraId="07556D7E" w14:textId="2D3583B4" w:rsidR="006422A9" w:rsidRDefault="00FF3B6D" w:rsidP="4A9645F0">
      <w:pPr>
        <w:spacing w:before="0" w:after="160" w:line="257" w:lineRule="auto"/>
        <w:jc w:val="both"/>
        <w:rPr>
          <w:rFonts w:eastAsia="Arial" w:cs="Arial"/>
        </w:rPr>
      </w:pPr>
      <w:r>
        <w:rPr>
          <w:rFonts w:eastAsia="Arial" w:cs="Arial"/>
        </w:rPr>
        <w:t>Vaccination</w:t>
      </w:r>
      <w:r w:rsidR="6960DBB3" w:rsidRPr="4A9645F0">
        <w:rPr>
          <w:rFonts w:eastAsia="Arial" w:cs="Arial"/>
        </w:rPr>
        <w:t xml:space="preserve"> is generally recommended </w:t>
      </w:r>
      <w:r w:rsidR="003E2123">
        <w:rPr>
          <w:rFonts w:eastAsia="Arial" w:cs="Arial"/>
        </w:rPr>
        <w:t>to prevent mpox in</w:t>
      </w:r>
      <w:r w:rsidR="009E7136">
        <w:rPr>
          <w:rFonts w:eastAsia="Arial" w:cs="Arial"/>
        </w:rPr>
        <w:t xml:space="preserve"> </w:t>
      </w:r>
      <w:r w:rsidR="6960DBB3" w:rsidRPr="4A9645F0">
        <w:rPr>
          <w:rFonts w:eastAsia="Arial" w:cs="Arial"/>
        </w:rPr>
        <w:t xml:space="preserve">people at higher risk of </w:t>
      </w:r>
      <w:r w:rsidR="004A5DFA">
        <w:rPr>
          <w:rFonts w:eastAsia="Arial" w:cs="Arial"/>
        </w:rPr>
        <w:t>getting the infection</w:t>
      </w:r>
      <w:r w:rsidR="6960DBB3" w:rsidRPr="4A9645F0">
        <w:rPr>
          <w:rFonts w:eastAsia="Arial" w:cs="Arial"/>
        </w:rPr>
        <w:t xml:space="preserve"> because of lifestyle </w:t>
      </w:r>
      <w:r w:rsidR="003D7FBB">
        <w:rPr>
          <w:rFonts w:eastAsia="Arial" w:cs="Arial"/>
        </w:rPr>
        <w:t>factors</w:t>
      </w:r>
      <w:r w:rsidR="004A5DFA">
        <w:rPr>
          <w:rFonts w:eastAsia="Arial" w:cs="Arial"/>
        </w:rPr>
        <w:t xml:space="preserve"> </w:t>
      </w:r>
      <w:r w:rsidR="6960DBB3" w:rsidRPr="4A9645F0">
        <w:rPr>
          <w:rFonts w:eastAsia="Arial" w:cs="Arial"/>
        </w:rPr>
        <w:t xml:space="preserve">or </w:t>
      </w:r>
      <w:r w:rsidR="004A5DFA">
        <w:rPr>
          <w:rFonts w:eastAsia="Arial" w:cs="Arial"/>
        </w:rPr>
        <w:t>possible exposures at work</w:t>
      </w:r>
      <w:r w:rsidR="6960DBB3" w:rsidRPr="4A9645F0">
        <w:rPr>
          <w:rFonts w:eastAsia="Arial" w:cs="Arial"/>
        </w:rPr>
        <w:t>.</w:t>
      </w:r>
    </w:p>
    <w:p w14:paraId="002EE402" w14:textId="557C5BB7" w:rsidR="006422A9" w:rsidRDefault="6960DBB3" w:rsidP="4A9645F0">
      <w:pPr>
        <w:spacing w:before="0" w:line="257" w:lineRule="auto"/>
        <w:jc w:val="both"/>
        <w:rPr>
          <w:rFonts w:eastAsia="Arial" w:cs="Arial"/>
        </w:rPr>
      </w:pPr>
      <w:r w:rsidRPr="4A9645F0">
        <w:rPr>
          <w:rFonts w:eastAsia="Arial" w:cs="Arial"/>
        </w:rPr>
        <w:t>Vaccination is also recommended after exposure to a person with mpox</w:t>
      </w:r>
      <w:r w:rsidR="00E40C1D">
        <w:rPr>
          <w:rFonts w:eastAsia="Arial" w:cs="Arial"/>
        </w:rPr>
        <w:t>. It</w:t>
      </w:r>
      <w:r w:rsidRPr="4A9645F0">
        <w:rPr>
          <w:rFonts w:eastAsia="Arial" w:cs="Arial"/>
        </w:rPr>
        <w:t xml:space="preserve"> is most effective </w:t>
      </w:r>
      <w:r w:rsidR="00227229">
        <w:rPr>
          <w:rFonts w:eastAsia="Arial" w:cs="Arial"/>
        </w:rPr>
        <w:t xml:space="preserve">at preventing mpox infection </w:t>
      </w:r>
      <w:r w:rsidRPr="4A9645F0">
        <w:rPr>
          <w:rFonts w:eastAsia="Arial" w:cs="Arial"/>
        </w:rPr>
        <w:t xml:space="preserve">if given within 4 days of contact with the infected person. </w:t>
      </w:r>
      <w:r w:rsidR="005D584C">
        <w:rPr>
          <w:rFonts w:eastAsia="Arial" w:cs="Arial"/>
        </w:rPr>
        <w:t>But</w:t>
      </w:r>
      <w:r w:rsidRPr="4A9645F0">
        <w:rPr>
          <w:rFonts w:eastAsia="Arial" w:cs="Arial"/>
        </w:rPr>
        <w:t xml:space="preserve"> it can still reduce the severity of infection if given within 5 to 14 days of contact.</w:t>
      </w:r>
    </w:p>
    <w:p w14:paraId="5263E1F2" w14:textId="7A14E57D" w:rsidR="006422A9" w:rsidRDefault="6960DBB3" w:rsidP="4A9645F0">
      <w:pPr>
        <w:spacing w:before="0" w:line="257" w:lineRule="auto"/>
        <w:jc w:val="both"/>
        <w:rPr>
          <w:rFonts w:eastAsia="Arial" w:cs="Arial"/>
        </w:rPr>
      </w:pPr>
      <w:r w:rsidRPr="4A9645F0">
        <w:rPr>
          <w:rFonts w:eastAsia="Arial" w:cs="Arial"/>
        </w:rPr>
        <w:t>Your public health unit will discuss the risks and benefits of vaccination</w:t>
      </w:r>
      <w:r w:rsidR="00560771">
        <w:rPr>
          <w:rFonts w:eastAsia="Arial" w:cs="Arial"/>
        </w:rPr>
        <w:t>. They</w:t>
      </w:r>
      <w:r w:rsidRPr="4A9645F0">
        <w:rPr>
          <w:rFonts w:eastAsia="Arial" w:cs="Arial"/>
        </w:rPr>
        <w:t xml:space="preserve"> will advise whether you should be vaccinated.</w:t>
      </w:r>
    </w:p>
    <w:p w14:paraId="313CE3CB" w14:textId="16C745A7" w:rsidR="006422A9" w:rsidRDefault="6960DBB3" w:rsidP="00134761">
      <w:pPr>
        <w:pStyle w:val="Heading3"/>
      </w:pPr>
      <w:r w:rsidRPr="4A9645F0">
        <w:t>What do I need to do?</w:t>
      </w:r>
    </w:p>
    <w:p w14:paraId="413DC8E5" w14:textId="0FD04E17" w:rsidR="006422A9" w:rsidRDefault="6960DBB3" w:rsidP="4A9645F0">
      <w:pPr>
        <w:spacing w:before="0" w:line="257" w:lineRule="auto"/>
        <w:jc w:val="both"/>
        <w:rPr>
          <w:rFonts w:eastAsia="Arial" w:cs="Arial"/>
        </w:rPr>
      </w:pPr>
      <w:r w:rsidRPr="4A9645F0">
        <w:rPr>
          <w:rFonts w:eastAsia="Arial" w:cs="Arial"/>
        </w:rPr>
        <w:t xml:space="preserve">It can take up to 21 days for people to develop mpox symptoms after having close contact with someone with mpox. </w:t>
      </w:r>
      <w:r w:rsidR="007A7A53">
        <w:rPr>
          <w:rFonts w:eastAsia="Arial" w:cs="Arial"/>
        </w:rPr>
        <w:t>Your p</w:t>
      </w:r>
      <w:r w:rsidRPr="4A9645F0">
        <w:rPr>
          <w:rFonts w:eastAsia="Arial" w:cs="Arial"/>
        </w:rPr>
        <w:t xml:space="preserve">ublic health </w:t>
      </w:r>
      <w:r w:rsidR="007A7A53">
        <w:rPr>
          <w:rFonts w:eastAsia="Arial" w:cs="Arial"/>
        </w:rPr>
        <w:t xml:space="preserve">unit </w:t>
      </w:r>
      <w:r w:rsidR="009402F4">
        <w:rPr>
          <w:rFonts w:eastAsia="Arial" w:cs="Arial"/>
        </w:rPr>
        <w:t xml:space="preserve">or doctor </w:t>
      </w:r>
      <w:r w:rsidRPr="4A9645F0">
        <w:rPr>
          <w:rFonts w:eastAsia="Arial" w:cs="Arial"/>
        </w:rPr>
        <w:t xml:space="preserve">will advise when your monitoring period is over. </w:t>
      </w:r>
    </w:p>
    <w:p w14:paraId="5A4F1C4E" w14:textId="7DF70A18" w:rsidR="006422A9" w:rsidRDefault="6960DBB3" w:rsidP="0064182C">
      <w:pPr>
        <w:spacing w:line="257" w:lineRule="auto"/>
        <w:jc w:val="both"/>
        <w:rPr>
          <w:rFonts w:eastAsia="Arial" w:cs="Arial"/>
        </w:rPr>
      </w:pPr>
      <w:r w:rsidRPr="4A9645F0">
        <w:rPr>
          <w:rFonts w:eastAsia="Arial" w:cs="Arial"/>
          <w:b/>
          <w:bCs/>
        </w:rPr>
        <w:t>For 21 days</w:t>
      </w:r>
      <w:r w:rsidRPr="4A9645F0">
        <w:rPr>
          <w:rFonts w:eastAsia="Arial" w:cs="Arial"/>
        </w:rPr>
        <w:t xml:space="preserve"> from your last contact with a person who has mpox or until advised by </w:t>
      </w:r>
      <w:r w:rsidR="00C15B2F">
        <w:rPr>
          <w:rFonts w:eastAsia="Arial" w:cs="Arial"/>
        </w:rPr>
        <w:t xml:space="preserve">your </w:t>
      </w:r>
      <w:r w:rsidR="00015795">
        <w:rPr>
          <w:rFonts w:eastAsia="Arial" w:cs="Arial"/>
        </w:rPr>
        <w:t xml:space="preserve">doctor or the </w:t>
      </w:r>
      <w:r w:rsidRPr="4A9645F0">
        <w:rPr>
          <w:rFonts w:eastAsia="Arial" w:cs="Arial"/>
        </w:rPr>
        <w:t>public health</w:t>
      </w:r>
      <w:r w:rsidR="00C15B2F">
        <w:rPr>
          <w:rFonts w:eastAsia="Arial" w:cs="Arial"/>
        </w:rPr>
        <w:t xml:space="preserve"> unit</w:t>
      </w:r>
      <w:r w:rsidRPr="4A9645F0">
        <w:rPr>
          <w:rFonts w:eastAsia="Arial" w:cs="Arial"/>
        </w:rPr>
        <w:t xml:space="preserve">: </w:t>
      </w:r>
    </w:p>
    <w:p w14:paraId="2A3540D5" w14:textId="02F72189" w:rsidR="006422A9" w:rsidRDefault="6960DBB3" w:rsidP="004E1526">
      <w:pPr>
        <w:pStyle w:val="ListParagraph"/>
        <w:numPr>
          <w:ilvl w:val="0"/>
          <w:numId w:val="23"/>
        </w:numPr>
        <w:spacing w:before="0" w:after="0" w:line="257" w:lineRule="auto"/>
        <w:ind w:left="360"/>
        <w:jc w:val="both"/>
        <w:rPr>
          <w:rFonts w:eastAsia="Arial" w:cs="Arial"/>
        </w:rPr>
      </w:pPr>
      <w:r w:rsidRPr="4A9645F0">
        <w:rPr>
          <w:rFonts w:eastAsia="Arial" w:cs="Arial"/>
        </w:rPr>
        <w:t>Monitor for symptoms of mpox</w:t>
      </w:r>
      <w:r w:rsidR="38E5F86B" w:rsidRPr="4A9645F0">
        <w:rPr>
          <w:rFonts w:eastAsia="Arial" w:cs="Arial"/>
        </w:rPr>
        <w:t>.</w:t>
      </w:r>
    </w:p>
    <w:p w14:paraId="64373510" w14:textId="31660A8A" w:rsidR="006422A9" w:rsidRDefault="6960DBB3" w:rsidP="004E1526">
      <w:pPr>
        <w:pStyle w:val="ListParagraph"/>
        <w:numPr>
          <w:ilvl w:val="0"/>
          <w:numId w:val="23"/>
        </w:numPr>
        <w:spacing w:before="0" w:after="0" w:line="257" w:lineRule="auto"/>
        <w:ind w:left="360"/>
        <w:jc w:val="both"/>
        <w:rPr>
          <w:rFonts w:eastAsia="Arial" w:cs="Arial"/>
        </w:rPr>
      </w:pPr>
      <w:r w:rsidRPr="4A9645F0">
        <w:rPr>
          <w:rFonts w:eastAsia="Arial" w:cs="Arial"/>
        </w:rPr>
        <w:t>If you develop symptoms of mpox, including a temperature of 38°C or above, stay at home</w:t>
      </w:r>
      <w:r w:rsidR="00577F9F">
        <w:rPr>
          <w:rFonts w:eastAsia="Arial" w:cs="Arial"/>
        </w:rPr>
        <w:t xml:space="preserve"> and</w:t>
      </w:r>
      <w:r w:rsidRPr="4A9645F0">
        <w:rPr>
          <w:rFonts w:eastAsia="Arial" w:cs="Arial"/>
        </w:rPr>
        <w:t xml:space="preserve"> avoid others</w:t>
      </w:r>
      <w:r w:rsidR="00577F9F">
        <w:rPr>
          <w:rFonts w:eastAsia="Arial" w:cs="Arial"/>
        </w:rPr>
        <w:t>. C</w:t>
      </w:r>
      <w:r w:rsidR="002C084D">
        <w:rPr>
          <w:rFonts w:eastAsia="Arial" w:cs="Arial"/>
        </w:rPr>
        <w:t>all</w:t>
      </w:r>
      <w:r w:rsidRPr="4A9645F0">
        <w:rPr>
          <w:rFonts w:eastAsia="Arial" w:cs="Arial"/>
        </w:rPr>
        <w:t xml:space="preserve"> your public health unit for advice about </w:t>
      </w:r>
      <w:r w:rsidR="00BF6778">
        <w:rPr>
          <w:rFonts w:eastAsia="Arial" w:cs="Arial"/>
        </w:rPr>
        <w:t>getting tested</w:t>
      </w:r>
      <w:r w:rsidRPr="4A9645F0">
        <w:rPr>
          <w:rFonts w:eastAsia="Arial" w:cs="Arial"/>
        </w:rPr>
        <w:t xml:space="preserve"> for mpox.</w:t>
      </w:r>
    </w:p>
    <w:p w14:paraId="7593DAD8" w14:textId="7AB03261" w:rsidR="006422A9" w:rsidRDefault="6960DBB3" w:rsidP="004E1526">
      <w:pPr>
        <w:pStyle w:val="ListParagraph"/>
        <w:numPr>
          <w:ilvl w:val="0"/>
          <w:numId w:val="22"/>
        </w:numPr>
        <w:spacing w:before="0" w:after="0" w:line="257" w:lineRule="auto"/>
        <w:ind w:left="360"/>
        <w:jc w:val="both"/>
        <w:rPr>
          <w:rFonts w:eastAsia="Arial" w:cs="Arial"/>
        </w:rPr>
      </w:pPr>
      <w:r w:rsidRPr="4A9645F0">
        <w:rPr>
          <w:rFonts w:eastAsia="Arial" w:cs="Arial"/>
        </w:rPr>
        <w:lastRenderedPageBreak/>
        <w:t xml:space="preserve">If you need urgent medical attention, </w:t>
      </w:r>
      <w:r w:rsidR="00067C9D">
        <w:rPr>
          <w:rFonts w:eastAsia="Arial" w:cs="Arial"/>
        </w:rPr>
        <w:t>phone ahead and</w:t>
      </w:r>
      <w:r w:rsidRPr="4A9645F0">
        <w:rPr>
          <w:rFonts w:eastAsia="Arial" w:cs="Arial"/>
        </w:rPr>
        <w:t xml:space="preserve"> </w:t>
      </w:r>
      <w:r w:rsidR="00965656">
        <w:rPr>
          <w:rFonts w:eastAsia="Arial" w:cs="Arial"/>
        </w:rPr>
        <w:t>let</w:t>
      </w:r>
      <w:r w:rsidRPr="4A9645F0">
        <w:rPr>
          <w:rFonts w:eastAsia="Arial" w:cs="Arial"/>
        </w:rPr>
        <w:t xml:space="preserve"> the emergency department or general practice </w:t>
      </w:r>
      <w:r w:rsidR="00965656">
        <w:rPr>
          <w:rFonts w:eastAsia="Arial" w:cs="Arial"/>
        </w:rPr>
        <w:t xml:space="preserve">know </w:t>
      </w:r>
      <w:r w:rsidRPr="4A9645F0">
        <w:rPr>
          <w:rFonts w:eastAsia="Arial" w:cs="Arial"/>
        </w:rPr>
        <w:t>you are coming. Wear a surgical mask</w:t>
      </w:r>
      <w:r w:rsidR="0FD2F99F" w:rsidRPr="4A9645F0">
        <w:rPr>
          <w:rFonts w:eastAsia="Arial" w:cs="Arial"/>
        </w:rPr>
        <w:t xml:space="preserve"> if you have any respiratory symptoms (</w:t>
      </w:r>
      <w:r w:rsidR="00B43FDE">
        <w:rPr>
          <w:rFonts w:eastAsia="Arial" w:cs="Arial"/>
        </w:rPr>
        <w:t xml:space="preserve">like </w:t>
      </w:r>
      <w:r w:rsidR="0FD2F99F" w:rsidRPr="4A9645F0">
        <w:rPr>
          <w:rFonts w:eastAsia="Arial" w:cs="Arial"/>
        </w:rPr>
        <w:t>cough</w:t>
      </w:r>
      <w:r w:rsidR="00994FD8">
        <w:rPr>
          <w:rFonts w:eastAsia="Arial" w:cs="Arial"/>
        </w:rPr>
        <w:t xml:space="preserve"> or</w:t>
      </w:r>
      <w:r w:rsidR="0FD2F99F" w:rsidRPr="4A9645F0">
        <w:rPr>
          <w:rFonts w:eastAsia="Arial" w:cs="Arial"/>
        </w:rPr>
        <w:t xml:space="preserve"> sore throat) or lesions in the mouth</w:t>
      </w:r>
      <w:r w:rsidR="00D210D7">
        <w:rPr>
          <w:rFonts w:eastAsia="Arial" w:cs="Arial"/>
        </w:rPr>
        <w:t>. Co</w:t>
      </w:r>
      <w:r w:rsidRPr="4A9645F0">
        <w:rPr>
          <w:rFonts w:eastAsia="Arial" w:cs="Arial"/>
        </w:rPr>
        <w:t>ver any rash and lesions and take this fact</w:t>
      </w:r>
      <w:r w:rsidR="00D210D7">
        <w:rPr>
          <w:rFonts w:eastAsia="Arial" w:cs="Arial"/>
        </w:rPr>
        <w:t xml:space="preserve"> </w:t>
      </w:r>
      <w:r w:rsidRPr="4A9645F0">
        <w:rPr>
          <w:rFonts w:eastAsia="Arial" w:cs="Arial"/>
        </w:rPr>
        <w:t>sheet with you.</w:t>
      </w:r>
    </w:p>
    <w:p w14:paraId="1558BBD7" w14:textId="332B742E" w:rsidR="006422A9" w:rsidRDefault="6960DBB3" w:rsidP="00134761">
      <w:pPr>
        <w:spacing w:before="240" w:after="240" w:line="257" w:lineRule="auto"/>
        <w:jc w:val="both"/>
        <w:rPr>
          <w:rFonts w:eastAsia="Arial" w:cs="Arial"/>
          <w:b/>
          <w:bCs/>
        </w:rPr>
      </w:pPr>
      <w:r w:rsidRPr="4A9645F0">
        <w:rPr>
          <w:rFonts w:eastAsia="Arial" w:cs="Arial"/>
          <w:b/>
          <w:bCs/>
        </w:rPr>
        <w:t>In a medical emergency always seek immediate health care or phone 000.</w:t>
      </w:r>
    </w:p>
    <w:p w14:paraId="51BC8527" w14:textId="23363EE1" w:rsidR="001A180E" w:rsidRPr="004B632C" w:rsidRDefault="001A180E" w:rsidP="001A180E">
      <w:pPr>
        <w:spacing w:before="0" w:after="160" w:line="257" w:lineRule="auto"/>
        <w:jc w:val="both"/>
        <w:rPr>
          <w:rFonts w:eastAsia="Arial" w:cs="Arial"/>
        </w:rPr>
      </w:pPr>
      <w:r w:rsidRPr="004B632C">
        <w:rPr>
          <w:rFonts w:eastAsia="Arial" w:cs="Arial"/>
        </w:rPr>
        <w:t>Sometimes people</w:t>
      </w:r>
      <w:r>
        <w:rPr>
          <w:rFonts w:eastAsia="Arial" w:cs="Arial"/>
        </w:rPr>
        <w:t xml:space="preserve"> who are contacts of a person with mpox</w:t>
      </w:r>
      <w:r w:rsidRPr="004B632C">
        <w:rPr>
          <w:rFonts w:eastAsia="Arial" w:cs="Arial"/>
        </w:rPr>
        <w:t xml:space="preserve"> develop very mild symptoms or have no symptoms and </w:t>
      </w:r>
      <w:r>
        <w:rPr>
          <w:rFonts w:eastAsia="Arial" w:cs="Arial"/>
        </w:rPr>
        <w:t>do</w:t>
      </w:r>
      <w:r w:rsidR="00476907">
        <w:rPr>
          <w:rFonts w:eastAsia="Arial" w:cs="Arial"/>
        </w:rPr>
        <w:t>n’t</w:t>
      </w:r>
      <w:r w:rsidRPr="004B632C">
        <w:rPr>
          <w:rFonts w:eastAsia="Arial" w:cs="Arial"/>
        </w:rPr>
        <w:t xml:space="preserve"> realise they have mpox </w:t>
      </w:r>
      <w:r>
        <w:rPr>
          <w:rFonts w:eastAsia="Arial" w:cs="Arial"/>
        </w:rPr>
        <w:t xml:space="preserve">infection </w:t>
      </w:r>
      <w:r w:rsidRPr="004B632C">
        <w:rPr>
          <w:rFonts w:eastAsia="Arial" w:cs="Arial"/>
        </w:rPr>
        <w:t>until later</w:t>
      </w:r>
      <w:r>
        <w:rPr>
          <w:rFonts w:eastAsia="Arial" w:cs="Arial"/>
        </w:rPr>
        <w:t xml:space="preserve"> in their illness</w:t>
      </w:r>
      <w:r w:rsidRPr="004B632C">
        <w:rPr>
          <w:rFonts w:eastAsia="Arial" w:cs="Arial"/>
        </w:rPr>
        <w:t xml:space="preserve">. </w:t>
      </w:r>
    </w:p>
    <w:p w14:paraId="70C5CD78" w14:textId="0CFD9E66" w:rsidR="006422A9" w:rsidRDefault="6960DBB3" w:rsidP="4A9645F0">
      <w:pPr>
        <w:spacing w:before="0" w:after="160" w:line="257" w:lineRule="auto"/>
        <w:jc w:val="both"/>
        <w:rPr>
          <w:rFonts w:eastAsia="Arial" w:cs="Arial"/>
        </w:rPr>
      </w:pPr>
      <w:r w:rsidRPr="4A9645F0">
        <w:rPr>
          <w:rFonts w:eastAsia="Arial" w:cs="Arial"/>
          <w:b/>
          <w:bCs/>
        </w:rPr>
        <w:t>To reduce the risk of giving mpox to other people, for</w:t>
      </w:r>
      <w:r w:rsidRPr="4A9645F0">
        <w:rPr>
          <w:rFonts w:eastAsia="Arial" w:cs="Arial"/>
        </w:rPr>
        <w:t xml:space="preserve"> </w:t>
      </w:r>
      <w:r w:rsidRPr="4A9645F0">
        <w:rPr>
          <w:rFonts w:eastAsia="Arial" w:cs="Arial"/>
          <w:b/>
          <w:bCs/>
        </w:rPr>
        <w:t>21 days</w:t>
      </w:r>
      <w:r w:rsidRPr="4A9645F0">
        <w:rPr>
          <w:rFonts w:eastAsia="Arial" w:cs="Arial"/>
        </w:rPr>
        <w:t xml:space="preserve"> from your last contact with a person who has mpox, or until advised by </w:t>
      </w:r>
      <w:r w:rsidR="00F07EF5">
        <w:rPr>
          <w:rFonts w:eastAsia="Arial" w:cs="Arial"/>
        </w:rPr>
        <w:t xml:space="preserve">your </w:t>
      </w:r>
      <w:r w:rsidR="00855915">
        <w:rPr>
          <w:rFonts w:eastAsia="Arial" w:cs="Arial"/>
        </w:rPr>
        <w:t xml:space="preserve">doctor or </w:t>
      </w:r>
      <w:r w:rsidRPr="4A9645F0">
        <w:rPr>
          <w:rFonts w:eastAsia="Arial" w:cs="Arial"/>
        </w:rPr>
        <w:t>public health</w:t>
      </w:r>
      <w:r w:rsidR="00F07EF5">
        <w:rPr>
          <w:rFonts w:eastAsia="Arial" w:cs="Arial"/>
        </w:rPr>
        <w:t xml:space="preserve"> unit</w:t>
      </w:r>
      <w:r w:rsidRPr="4A9645F0">
        <w:rPr>
          <w:rFonts w:eastAsia="Arial" w:cs="Arial"/>
        </w:rPr>
        <w:t xml:space="preserve">: </w:t>
      </w:r>
    </w:p>
    <w:p w14:paraId="7393046D" w14:textId="490E9883" w:rsidR="006422A9" w:rsidRDefault="6960DBB3" w:rsidP="004E1526">
      <w:pPr>
        <w:pStyle w:val="ListParagraph"/>
        <w:numPr>
          <w:ilvl w:val="0"/>
          <w:numId w:val="22"/>
        </w:numPr>
        <w:spacing w:before="0" w:after="0" w:line="240" w:lineRule="auto"/>
        <w:ind w:left="360"/>
        <w:jc w:val="both"/>
        <w:rPr>
          <w:rFonts w:eastAsia="Arial" w:cs="Arial"/>
        </w:rPr>
      </w:pPr>
      <w:r w:rsidRPr="4A9645F0">
        <w:rPr>
          <w:rFonts w:eastAsia="Arial" w:cs="Arial"/>
        </w:rPr>
        <w:t>Wash your hands frequently using soap and warm water or an alcohol-based hand rub.</w:t>
      </w:r>
    </w:p>
    <w:p w14:paraId="064354F8" w14:textId="0CD60798" w:rsidR="006422A9" w:rsidRDefault="6960DBB3" w:rsidP="004E1526">
      <w:pPr>
        <w:pStyle w:val="ListParagraph"/>
        <w:numPr>
          <w:ilvl w:val="0"/>
          <w:numId w:val="22"/>
        </w:numPr>
        <w:spacing w:before="0" w:after="0" w:line="257" w:lineRule="auto"/>
        <w:ind w:left="360"/>
        <w:jc w:val="both"/>
        <w:rPr>
          <w:rFonts w:eastAsia="Arial" w:cs="Arial"/>
        </w:rPr>
      </w:pPr>
      <w:r w:rsidRPr="4A9645F0">
        <w:rPr>
          <w:rFonts w:eastAsia="Arial" w:cs="Arial"/>
        </w:rPr>
        <w:t>Cover your mouth and nose when sneezing and coughing with paper tissues. Put used tissues into a rubbish bag and wash hands.</w:t>
      </w:r>
    </w:p>
    <w:p w14:paraId="4C740312" w14:textId="477B7D08" w:rsidR="006422A9" w:rsidRDefault="57C825D7" w:rsidP="004E1526">
      <w:pPr>
        <w:pStyle w:val="ListParagraph"/>
        <w:numPr>
          <w:ilvl w:val="0"/>
          <w:numId w:val="22"/>
        </w:numPr>
        <w:spacing w:before="0" w:after="0" w:line="257" w:lineRule="auto"/>
        <w:ind w:left="360"/>
        <w:jc w:val="both"/>
        <w:rPr>
          <w:rFonts w:eastAsia="Arial" w:cs="Arial"/>
        </w:rPr>
      </w:pPr>
      <w:r w:rsidRPr="4A9645F0">
        <w:rPr>
          <w:rFonts w:eastAsia="Arial" w:cs="Arial"/>
        </w:rPr>
        <w:t xml:space="preserve">Your public health unit will </w:t>
      </w:r>
      <w:r w:rsidR="00667493">
        <w:rPr>
          <w:rFonts w:eastAsia="Arial" w:cs="Arial"/>
        </w:rPr>
        <w:t>advise</w:t>
      </w:r>
      <w:r w:rsidRPr="4A9645F0">
        <w:rPr>
          <w:rFonts w:eastAsia="Arial" w:cs="Arial"/>
        </w:rPr>
        <w:t xml:space="preserve"> about whether you can go to work</w:t>
      </w:r>
      <w:r w:rsidR="005E123A">
        <w:rPr>
          <w:rFonts w:eastAsia="Arial" w:cs="Arial"/>
        </w:rPr>
        <w:t>, or in the case of children</w:t>
      </w:r>
      <w:r w:rsidR="00E872C5">
        <w:rPr>
          <w:rFonts w:eastAsia="Arial" w:cs="Arial"/>
        </w:rPr>
        <w:t>,</w:t>
      </w:r>
      <w:r w:rsidR="005E123A">
        <w:rPr>
          <w:rFonts w:eastAsia="Arial" w:cs="Arial"/>
        </w:rPr>
        <w:t xml:space="preserve"> attend school or childcare</w:t>
      </w:r>
      <w:r w:rsidR="00D4340C">
        <w:rPr>
          <w:rFonts w:eastAsia="Arial" w:cs="Arial"/>
        </w:rPr>
        <w:t>. This will</w:t>
      </w:r>
      <w:r w:rsidRPr="4A9645F0">
        <w:rPr>
          <w:rFonts w:eastAsia="Arial" w:cs="Arial"/>
        </w:rPr>
        <w:t xml:space="preserve"> on where you work, your risk, and </w:t>
      </w:r>
      <w:r w:rsidR="00F3701E">
        <w:rPr>
          <w:rFonts w:eastAsia="Arial" w:cs="Arial"/>
        </w:rPr>
        <w:t>what</w:t>
      </w:r>
      <w:r w:rsidRPr="4A9645F0">
        <w:rPr>
          <w:rFonts w:eastAsia="Arial" w:cs="Arial"/>
        </w:rPr>
        <w:t xml:space="preserve"> your job</w:t>
      </w:r>
      <w:r w:rsidR="00F3701E">
        <w:rPr>
          <w:rFonts w:eastAsia="Arial" w:cs="Arial"/>
        </w:rPr>
        <w:t xml:space="preserve"> is</w:t>
      </w:r>
      <w:r w:rsidRPr="4A9645F0">
        <w:rPr>
          <w:rFonts w:eastAsia="Arial" w:cs="Arial"/>
        </w:rPr>
        <w:t xml:space="preserve">. Do not </w:t>
      </w:r>
      <w:r w:rsidR="002C1216">
        <w:rPr>
          <w:rFonts w:eastAsia="Arial" w:cs="Arial"/>
        </w:rPr>
        <w:t>go to</w:t>
      </w:r>
      <w:r w:rsidRPr="4A9645F0">
        <w:rPr>
          <w:rFonts w:eastAsia="Arial" w:cs="Arial"/>
        </w:rPr>
        <w:t xml:space="preserve"> work if you develop any symptoms </w:t>
      </w:r>
      <w:r w:rsidR="7F2D7ED7" w:rsidRPr="4A9645F0">
        <w:rPr>
          <w:rFonts w:eastAsia="Arial" w:cs="Arial"/>
        </w:rPr>
        <w:t xml:space="preserve">until you have spoken with your </w:t>
      </w:r>
      <w:r w:rsidR="00B52432">
        <w:rPr>
          <w:rFonts w:eastAsia="Arial" w:cs="Arial"/>
        </w:rPr>
        <w:t xml:space="preserve">doctor or </w:t>
      </w:r>
      <w:r w:rsidR="7F2D7ED7" w:rsidRPr="4A9645F0">
        <w:rPr>
          <w:rFonts w:eastAsia="Arial" w:cs="Arial"/>
        </w:rPr>
        <w:t>public health unit.</w:t>
      </w:r>
    </w:p>
    <w:p w14:paraId="4912A04C" w14:textId="47C24145" w:rsidR="006422A9" w:rsidRDefault="6960DBB3" w:rsidP="004E1526">
      <w:pPr>
        <w:pStyle w:val="ListParagraph"/>
        <w:numPr>
          <w:ilvl w:val="0"/>
          <w:numId w:val="22"/>
        </w:numPr>
        <w:spacing w:before="0" w:after="0" w:line="257" w:lineRule="auto"/>
        <w:ind w:left="360"/>
        <w:jc w:val="both"/>
        <w:rPr>
          <w:rFonts w:eastAsia="Arial" w:cs="Arial"/>
        </w:rPr>
      </w:pPr>
      <w:r w:rsidRPr="4A9645F0">
        <w:rPr>
          <w:rFonts w:eastAsia="Arial" w:cs="Arial"/>
        </w:rPr>
        <w:t>Do not have sex (including genital touching, vaginal, anal, and oral sex).</w:t>
      </w:r>
    </w:p>
    <w:p w14:paraId="52070E76" w14:textId="4D383E4C" w:rsidR="00B5620B" w:rsidRDefault="00B5620B" w:rsidP="004E1526">
      <w:pPr>
        <w:pStyle w:val="ListParagraph"/>
        <w:numPr>
          <w:ilvl w:val="0"/>
          <w:numId w:val="22"/>
        </w:numPr>
        <w:spacing w:before="0" w:after="0" w:line="257" w:lineRule="auto"/>
        <w:ind w:left="360"/>
        <w:jc w:val="both"/>
        <w:rPr>
          <w:rFonts w:eastAsia="Arial" w:cs="Arial"/>
        </w:rPr>
      </w:pPr>
      <w:r w:rsidRPr="4A9645F0">
        <w:rPr>
          <w:rFonts w:eastAsia="Arial" w:cs="Arial"/>
        </w:rPr>
        <w:t>Avoid childcare and aged care facilities (unless you work there</w:t>
      </w:r>
      <w:r>
        <w:rPr>
          <w:rFonts w:eastAsia="Arial" w:cs="Arial"/>
        </w:rPr>
        <w:t xml:space="preserve"> and have been advised by your public health unit you can return to work</w:t>
      </w:r>
      <w:r w:rsidRPr="00E80BE3">
        <w:rPr>
          <w:rFonts w:eastAsia="Arial" w:cs="Arial"/>
        </w:rPr>
        <w:t>)</w:t>
      </w:r>
      <w:r w:rsidR="00627CE6" w:rsidRPr="00E80BE3">
        <w:rPr>
          <w:rFonts w:eastAsia="Arial" w:cs="Arial"/>
        </w:rPr>
        <w:t>. A</w:t>
      </w:r>
      <w:r w:rsidRPr="00E80BE3">
        <w:rPr>
          <w:rFonts w:eastAsia="Arial" w:cs="Arial"/>
        </w:rPr>
        <w:t>void</w:t>
      </w:r>
      <w:r w:rsidRPr="4A9645F0">
        <w:rPr>
          <w:rFonts w:eastAsia="Arial" w:cs="Arial"/>
        </w:rPr>
        <w:t xml:space="preserve"> healthcare facilities unless seeking medical attention.</w:t>
      </w:r>
    </w:p>
    <w:p w14:paraId="355BB0B0" w14:textId="6A2BA55E" w:rsidR="006422A9" w:rsidRDefault="04971803" w:rsidP="004E1526">
      <w:pPr>
        <w:pStyle w:val="ListParagraph"/>
        <w:numPr>
          <w:ilvl w:val="0"/>
          <w:numId w:val="22"/>
        </w:numPr>
        <w:spacing w:before="0" w:after="0" w:line="257" w:lineRule="auto"/>
        <w:ind w:left="360"/>
        <w:jc w:val="both"/>
        <w:rPr>
          <w:rFonts w:eastAsia="Arial" w:cs="Arial"/>
        </w:rPr>
      </w:pPr>
      <w:r w:rsidRPr="4A9645F0">
        <w:rPr>
          <w:rFonts w:eastAsia="Arial" w:cs="Arial"/>
        </w:rPr>
        <w:t>Outside of work, a</w:t>
      </w:r>
      <w:r w:rsidR="6960DBB3" w:rsidRPr="4A9645F0">
        <w:rPr>
          <w:rFonts w:eastAsia="Arial" w:cs="Arial"/>
        </w:rPr>
        <w:t>void contact with young children, older people, people</w:t>
      </w:r>
      <w:r w:rsidR="00440DE6">
        <w:rPr>
          <w:rFonts w:eastAsia="Arial" w:cs="Arial"/>
        </w:rPr>
        <w:t xml:space="preserve"> with poor immunity</w:t>
      </w:r>
      <w:r w:rsidR="6960DBB3" w:rsidRPr="4A9645F0">
        <w:rPr>
          <w:rFonts w:eastAsia="Arial" w:cs="Arial"/>
        </w:rPr>
        <w:t xml:space="preserve"> and pregnant people.</w:t>
      </w:r>
    </w:p>
    <w:p w14:paraId="66C0B7E8" w14:textId="5BD6B7DE" w:rsidR="00D96BC2" w:rsidRPr="00E80BE3" w:rsidRDefault="00D96BC2" w:rsidP="00D96BC2">
      <w:pPr>
        <w:pStyle w:val="ListParagraph"/>
        <w:numPr>
          <w:ilvl w:val="0"/>
          <w:numId w:val="22"/>
        </w:numPr>
        <w:spacing w:before="0" w:after="0" w:line="257" w:lineRule="auto"/>
        <w:ind w:left="360"/>
        <w:jc w:val="both"/>
        <w:rPr>
          <w:rFonts w:eastAsia="Arial" w:cs="Arial"/>
        </w:rPr>
      </w:pPr>
      <w:r w:rsidRPr="00E80BE3">
        <w:rPr>
          <w:rFonts w:eastAsia="Calibri"/>
        </w:rPr>
        <w:t xml:space="preserve">Do not donate </w:t>
      </w:r>
      <w:r w:rsidR="007069FA">
        <w:rPr>
          <w:rFonts w:eastAsia="Calibri"/>
        </w:rPr>
        <w:t xml:space="preserve">breast milk, </w:t>
      </w:r>
      <w:r w:rsidRPr="00E80BE3">
        <w:rPr>
          <w:rFonts w:eastAsia="Calibri"/>
        </w:rPr>
        <w:t xml:space="preserve">organs, tissues, cells or semen. Longer periods may apply </w:t>
      </w:r>
      <w:r w:rsidR="003C19D4" w:rsidRPr="00E80BE3">
        <w:rPr>
          <w:rFonts w:eastAsia="Calibri"/>
        </w:rPr>
        <w:t>– check with the relevant</w:t>
      </w:r>
      <w:r w:rsidRPr="00E80BE3">
        <w:rPr>
          <w:rFonts w:eastAsia="Calibri"/>
        </w:rPr>
        <w:t xml:space="preserve"> collection authority.</w:t>
      </w:r>
    </w:p>
    <w:p w14:paraId="47431E69" w14:textId="77777777" w:rsidR="00987BF5" w:rsidRPr="00E80BE3" w:rsidRDefault="00987BF5" w:rsidP="00987BF5">
      <w:pPr>
        <w:spacing w:before="0" w:after="0" w:line="257" w:lineRule="auto"/>
        <w:jc w:val="both"/>
        <w:rPr>
          <w:rFonts w:eastAsia="Arial" w:cs="Arial"/>
        </w:rPr>
      </w:pPr>
    </w:p>
    <w:p w14:paraId="0D349AC0" w14:textId="55B8F98D" w:rsidR="00E80BE3" w:rsidRDefault="00987BF5" w:rsidP="00E80BE3">
      <w:pPr>
        <w:spacing w:before="0" w:after="0" w:line="257" w:lineRule="auto"/>
        <w:jc w:val="both"/>
        <w:rPr>
          <w:rFonts w:eastAsia="Arial" w:cs="Arial"/>
        </w:rPr>
      </w:pPr>
      <w:r w:rsidRPr="00E80BE3">
        <w:rPr>
          <w:rFonts w:eastAsia="Arial" w:cs="Arial"/>
          <w:b/>
          <w:bCs/>
        </w:rPr>
        <w:t>For</w:t>
      </w:r>
      <w:r w:rsidRPr="00E80BE3">
        <w:rPr>
          <w:rFonts w:eastAsia="Arial" w:cs="Arial"/>
        </w:rPr>
        <w:t xml:space="preserve"> </w:t>
      </w:r>
      <w:r w:rsidRPr="00E80BE3">
        <w:rPr>
          <w:rFonts w:eastAsia="Arial" w:cs="Arial"/>
          <w:b/>
          <w:bCs/>
        </w:rPr>
        <w:t>28 days</w:t>
      </w:r>
      <w:r w:rsidRPr="00E80BE3">
        <w:rPr>
          <w:rFonts w:eastAsia="Arial" w:cs="Arial"/>
        </w:rPr>
        <w:t xml:space="preserve"> from your last contact with a person who has mpox</w:t>
      </w:r>
      <w:r w:rsidR="00E80BE3">
        <w:rPr>
          <w:rFonts w:eastAsia="Arial" w:cs="Arial"/>
        </w:rPr>
        <w:t>, d</w:t>
      </w:r>
      <w:r w:rsidRPr="00E80BE3">
        <w:rPr>
          <w:rFonts w:eastAsia="Arial" w:cs="Arial"/>
        </w:rPr>
        <w:t xml:space="preserve">o not donate blood. </w:t>
      </w:r>
      <w:r w:rsidRPr="00E80BE3">
        <w:rPr>
          <w:rFonts w:eastAsia="Calibri"/>
        </w:rPr>
        <w:t xml:space="preserve">For more information, see the </w:t>
      </w:r>
      <w:hyperlink r:id="rId44">
        <w:r w:rsidRPr="00E80BE3">
          <w:rPr>
            <w:rStyle w:val="Hyperlink"/>
          </w:rPr>
          <w:t>Lifeblood</w:t>
        </w:r>
      </w:hyperlink>
      <w:r w:rsidRPr="00E80BE3">
        <w:rPr>
          <w:rFonts w:eastAsia="Calibri"/>
        </w:rPr>
        <w:t xml:space="preserve"> website.</w:t>
      </w:r>
    </w:p>
    <w:p w14:paraId="42BD7987" w14:textId="6760F219" w:rsidR="006422A9" w:rsidRDefault="6960DBB3" w:rsidP="00E80BE3">
      <w:pPr>
        <w:spacing w:before="240" w:after="0" w:line="257" w:lineRule="auto"/>
        <w:jc w:val="both"/>
        <w:rPr>
          <w:rFonts w:eastAsia="Arial" w:cs="Arial"/>
        </w:rPr>
      </w:pPr>
      <w:r w:rsidRPr="4A9645F0">
        <w:rPr>
          <w:rFonts w:eastAsia="Arial" w:cs="Arial"/>
        </w:rPr>
        <w:t xml:space="preserve">Your public health unit may provide additional advice on avoiding physical contact with others, working from home or wearing a surgical mask. </w:t>
      </w:r>
    </w:p>
    <w:p w14:paraId="7F0B346B" w14:textId="6CD733CB" w:rsidR="006422A9" w:rsidRDefault="60D24EED" w:rsidP="00134761">
      <w:pPr>
        <w:pStyle w:val="Heading3"/>
      </w:pPr>
      <w:r w:rsidRPr="4A9645F0">
        <w:t xml:space="preserve">How will I be contacted by </w:t>
      </w:r>
      <w:r w:rsidR="00E21FCD">
        <w:t xml:space="preserve">the </w:t>
      </w:r>
      <w:r w:rsidRPr="4A9645F0">
        <w:t>public health</w:t>
      </w:r>
      <w:r w:rsidR="00E21FCD">
        <w:t xml:space="preserve"> unit</w:t>
      </w:r>
      <w:r w:rsidRPr="4A9645F0">
        <w:t>?</w:t>
      </w:r>
    </w:p>
    <w:p w14:paraId="7DB5A3E5" w14:textId="6C46EC5A" w:rsidR="006422A9" w:rsidRDefault="60D24EED" w:rsidP="4A9645F0">
      <w:pPr>
        <w:spacing w:before="0" w:after="160" w:line="257" w:lineRule="auto"/>
        <w:jc w:val="both"/>
        <w:rPr>
          <w:rFonts w:eastAsia="Arial" w:cs="Arial"/>
        </w:rPr>
      </w:pPr>
      <w:r w:rsidRPr="4A9645F0">
        <w:rPr>
          <w:rFonts w:eastAsia="Arial" w:cs="Arial"/>
        </w:rPr>
        <w:t xml:space="preserve">You may be contacted regularly by public health staff to check on your temperature and any new symptoms. This may be by phone, email, or text message. </w:t>
      </w:r>
    </w:p>
    <w:p w14:paraId="5FB8312E" w14:textId="078F54C1" w:rsidR="006422A9" w:rsidRDefault="60D24EED" w:rsidP="00134761">
      <w:pPr>
        <w:pStyle w:val="Heading3"/>
      </w:pPr>
      <w:r w:rsidRPr="4A9645F0">
        <w:t>Who do I contact if I have symptoms or questions?</w:t>
      </w:r>
    </w:p>
    <w:p w14:paraId="6639638A" w14:textId="1E8332FD" w:rsidR="006422A9" w:rsidRDefault="60D24EED" w:rsidP="4A9645F0">
      <w:pPr>
        <w:spacing w:before="0" w:after="0" w:line="257" w:lineRule="auto"/>
        <w:jc w:val="both"/>
        <w:rPr>
          <w:rFonts w:eastAsia="Arial" w:cs="Arial"/>
        </w:rPr>
      </w:pPr>
      <w:r w:rsidRPr="4A9645F0">
        <w:rPr>
          <w:rFonts w:eastAsia="Arial" w:cs="Arial"/>
        </w:rPr>
        <w:t>You should contact your local public health unit.</w:t>
      </w:r>
    </w:p>
    <w:p w14:paraId="5C736694" w14:textId="3219289F" w:rsidR="00AD6EC8" w:rsidRDefault="00AD6EC8">
      <w:pPr>
        <w:spacing w:before="0" w:after="0" w:line="240" w:lineRule="auto"/>
      </w:pPr>
      <w:r>
        <w:br w:type="page"/>
      </w:r>
    </w:p>
    <w:p w14:paraId="634799A5" w14:textId="3CAF3551" w:rsidR="00655699" w:rsidRPr="00655699" w:rsidRDefault="00655699" w:rsidP="00655699">
      <w:pPr>
        <w:pStyle w:val="Heading1"/>
      </w:pPr>
      <w:bookmarkStart w:id="78" w:name="_Toc208503886"/>
      <w:r>
        <w:lastRenderedPageBreak/>
        <w:t xml:space="preserve">Appendix </w:t>
      </w:r>
      <w:r w:rsidR="00245B51">
        <w:t>2</w:t>
      </w:r>
      <w:r>
        <w:t>: Sample case investigation form</w:t>
      </w:r>
      <w:bookmarkEnd w:id="78"/>
    </w:p>
    <w:tbl>
      <w:tblPr>
        <w:tblStyle w:val="TableGrid1"/>
        <w:tblW w:w="5501" w:type="pct"/>
        <w:tblInd w:w="-426" w:type="dxa"/>
        <w:tblLayout w:type="fixed"/>
        <w:tblLook w:val="00A0" w:firstRow="1" w:lastRow="0" w:firstColumn="1" w:lastColumn="0" w:noHBand="0" w:noVBand="0"/>
      </w:tblPr>
      <w:tblGrid>
        <w:gridCol w:w="2037"/>
        <w:gridCol w:w="1344"/>
        <w:gridCol w:w="139"/>
        <w:gridCol w:w="2892"/>
        <w:gridCol w:w="62"/>
        <w:gridCol w:w="1364"/>
        <w:gridCol w:w="2086"/>
      </w:tblGrid>
      <w:tr w:rsidR="007F76E8" w:rsidRPr="00B4765E" w14:paraId="4CE9036B" w14:textId="77777777" w:rsidTr="006B7F12">
        <w:trPr>
          <w:cnfStyle w:val="100000000000" w:firstRow="1" w:lastRow="0" w:firstColumn="0" w:lastColumn="0" w:oddVBand="0" w:evenVBand="0" w:oddHBand="0" w:evenHBand="0" w:firstRowFirstColumn="0" w:firstRowLastColumn="0" w:lastRowFirstColumn="0" w:lastRowLastColumn="0"/>
          <w:trHeight w:val="528"/>
        </w:trPr>
        <w:tc>
          <w:tcPr>
            <w:tcW w:w="5000" w:type="pct"/>
            <w:gridSpan w:val="7"/>
          </w:tcPr>
          <w:bookmarkEnd w:id="73"/>
          <w:p w14:paraId="693FBAAA" w14:textId="7866E0DD" w:rsidR="00AA70EF" w:rsidRPr="00C6464F" w:rsidRDefault="00245F75" w:rsidP="00DC2ABB">
            <w:pPr>
              <w:jc w:val="center"/>
              <w:rPr>
                <w:b/>
              </w:rPr>
            </w:pPr>
            <w:r w:rsidRPr="00173B9B">
              <w:rPr>
                <w:b/>
              </w:rPr>
              <w:t>MPOX</w:t>
            </w:r>
            <w:r w:rsidR="00DC2ABB" w:rsidRPr="00173B9B">
              <w:rPr>
                <w:b/>
              </w:rPr>
              <w:t xml:space="preserve"> CASE INVESTIGATION FORM</w:t>
            </w:r>
          </w:p>
        </w:tc>
      </w:tr>
      <w:tr w:rsidR="002C729F" w:rsidRPr="00B4765E" w14:paraId="0F8EE46A" w14:textId="77777777" w:rsidTr="006B7F12">
        <w:trPr>
          <w:cnfStyle w:val="000000100000" w:firstRow="0" w:lastRow="0" w:firstColumn="0" w:lastColumn="0" w:oddVBand="0" w:evenVBand="0" w:oddHBand="1" w:evenHBand="0" w:firstRowFirstColumn="0" w:firstRowLastColumn="0" w:lastRowFirstColumn="0" w:lastRowLastColumn="0"/>
          <w:trHeight w:val="255"/>
        </w:trPr>
        <w:tc>
          <w:tcPr>
            <w:tcW w:w="1027" w:type="pct"/>
          </w:tcPr>
          <w:p w14:paraId="2234FCC9" w14:textId="7A6AF216" w:rsidR="00AA70EF" w:rsidRPr="00C6464F" w:rsidRDefault="00AA70EF" w:rsidP="002D0944">
            <w:pPr>
              <w:rPr>
                <w:rStyle w:val="Strong"/>
                <w:sz w:val="16"/>
                <w:szCs w:val="16"/>
              </w:rPr>
            </w:pPr>
            <w:r w:rsidRPr="00C6464F">
              <w:rPr>
                <w:rStyle w:val="Strong"/>
                <w:sz w:val="16"/>
                <w:szCs w:val="16"/>
              </w:rPr>
              <w:t>PHU</w:t>
            </w:r>
          </w:p>
        </w:tc>
        <w:tc>
          <w:tcPr>
            <w:tcW w:w="747" w:type="pct"/>
            <w:gridSpan w:val="2"/>
          </w:tcPr>
          <w:p w14:paraId="65D2677C" w14:textId="77777777" w:rsidR="00AA70EF" w:rsidRPr="00C6464F" w:rsidRDefault="00AA70EF" w:rsidP="002D0944">
            <w:pPr>
              <w:rPr>
                <w:rFonts w:cs="Arial"/>
                <w:b/>
                <w:sz w:val="14"/>
                <w:szCs w:val="14"/>
              </w:rPr>
            </w:pPr>
          </w:p>
        </w:tc>
        <w:tc>
          <w:tcPr>
            <w:tcW w:w="1488" w:type="pct"/>
            <w:gridSpan w:val="2"/>
          </w:tcPr>
          <w:p w14:paraId="53D8F04A" w14:textId="347A3FD9" w:rsidR="00AA70EF" w:rsidRPr="00C6464F" w:rsidRDefault="006E00D5" w:rsidP="002D0944">
            <w:pPr>
              <w:rPr>
                <w:rStyle w:val="Strong"/>
                <w:sz w:val="16"/>
                <w:szCs w:val="16"/>
              </w:rPr>
            </w:pPr>
            <w:r>
              <w:rPr>
                <w:rStyle w:val="Strong"/>
                <w:sz w:val="16"/>
                <w:szCs w:val="16"/>
              </w:rPr>
              <w:t>Completed by</w:t>
            </w:r>
          </w:p>
        </w:tc>
        <w:tc>
          <w:tcPr>
            <w:tcW w:w="1738" w:type="pct"/>
            <w:gridSpan w:val="2"/>
          </w:tcPr>
          <w:p w14:paraId="44872478" w14:textId="7467AE95" w:rsidR="00AA70EF" w:rsidRPr="002B09E8" w:rsidRDefault="00BD566C" w:rsidP="002D0944">
            <w:pPr>
              <w:rPr>
                <w:rFonts w:cs="Arial"/>
                <w:bCs/>
                <w:sz w:val="14"/>
                <w:szCs w:val="14"/>
              </w:rPr>
            </w:pPr>
            <w:r w:rsidRPr="002B09E8">
              <w:rPr>
                <w:rStyle w:val="Strong"/>
                <w:bCs w:val="0"/>
                <w:sz w:val="16"/>
                <w:szCs w:val="16"/>
              </w:rPr>
              <w:t>Date completed</w:t>
            </w:r>
          </w:p>
        </w:tc>
      </w:tr>
      <w:tr w:rsidR="00AA70EF" w:rsidRPr="00B4765E" w14:paraId="215A0167" w14:textId="77777777" w:rsidTr="006B7F12">
        <w:trPr>
          <w:trHeight w:val="366"/>
        </w:trPr>
        <w:tc>
          <w:tcPr>
            <w:tcW w:w="5000" w:type="pct"/>
            <w:gridSpan w:val="7"/>
            <w:shd w:val="clear" w:color="auto" w:fill="C5FFEF" w:themeFill="background2" w:themeFillTint="33"/>
          </w:tcPr>
          <w:p w14:paraId="59475A24" w14:textId="30131176" w:rsidR="00AA70EF" w:rsidRPr="00C6464F" w:rsidRDefault="00AA70EF" w:rsidP="002D0944">
            <w:pPr>
              <w:rPr>
                <w:rStyle w:val="Strong"/>
                <w:sz w:val="16"/>
                <w:szCs w:val="16"/>
              </w:rPr>
            </w:pPr>
            <w:r w:rsidRPr="00C6464F">
              <w:rPr>
                <w:rStyle w:val="Strong"/>
                <w:sz w:val="16"/>
                <w:szCs w:val="16"/>
              </w:rPr>
              <w:t>NOTIFICATION</w:t>
            </w:r>
          </w:p>
        </w:tc>
      </w:tr>
      <w:tr w:rsidR="002C729F" w:rsidRPr="00B4765E" w14:paraId="6D2811FA" w14:textId="77777777" w:rsidTr="006B7F12">
        <w:trPr>
          <w:cnfStyle w:val="000000100000" w:firstRow="0" w:lastRow="0" w:firstColumn="0" w:lastColumn="0" w:oddVBand="0" w:evenVBand="0" w:oddHBand="1" w:evenHBand="0" w:firstRowFirstColumn="0" w:firstRowLastColumn="0" w:lastRowFirstColumn="0" w:lastRowLastColumn="0"/>
          <w:trHeight w:val="320"/>
        </w:trPr>
        <w:tc>
          <w:tcPr>
            <w:tcW w:w="1027" w:type="pct"/>
          </w:tcPr>
          <w:p w14:paraId="14F49C98" w14:textId="4F065F24" w:rsidR="00AA70EF" w:rsidRPr="00C6464F" w:rsidRDefault="00AA70EF" w:rsidP="002D0944">
            <w:pPr>
              <w:rPr>
                <w:rStyle w:val="Strong"/>
                <w:sz w:val="16"/>
                <w:szCs w:val="16"/>
              </w:rPr>
            </w:pPr>
            <w:r w:rsidRPr="00C6464F">
              <w:rPr>
                <w:rStyle w:val="Strong"/>
                <w:sz w:val="16"/>
                <w:szCs w:val="16"/>
              </w:rPr>
              <w:t>Date of notification</w:t>
            </w:r>
          </w:p>
        </w:tc>
        <w:tc>
          <w:tcPr>
            <w:tcW w:w="747" w:type="pct"/>
            <w:gridSpan w:val="2"/>
          </w:tcPr>
          <w:p w14:paraId="07283456" w14:textId="77777777" w:rsidR="00AA70EF" w:rsidRPr="00C6464F" w:rsidRDefault="00AA70EF" w:rsidP="002D0944">
            <w:pPr>
              <w:rPr>
                <w:sz w:val="16"/>
                <w:szCs w:val="16"/>
              </w:rPr>
            </w:pPr>
            <w:r w:rsidRPr="00C6464F">
              <w:rPr>
                <w:sz w:val="16"/>
                <w:szCs w:val="16"/>
              </w:rPr>
              <w:t>___ /___/_____</w:t>
            </w:r>
          </w:p>
        </w:tc>
        <w:tc>
          <w:tcPr>
            <w:tcW w:w="1488" w:type="pct"/>
            <w:gridSpan w:val="2"/>
          </w:tcPr>
          <w:p w14:paraId="2C6C74CD" w14:textId="5ADA5B9A" w:rsidR="00AA70EF" w:rsidRPr="00C6464F" w:rsidRDefault="00AA70EF" w:rsidP="002D0944">
            <w:pPr>
              <w:rPr>
                <w:rStyle w:val="Strong"/>
                <w:sz w:val="16"/>
                <w:szCs w:val="16"/>
              </w:rPr>
            </w:pPr>
            <w:r w:rsidRPr="00C6464F">
              <w:rPr>
                <w:rStyle w:val="Strong"/>
                <w:sz w:val="16"/>
                <w:szCs w:val="16"/>
              </w:rPr>
              <w:t>Date of ini</w:t>
            </w:r>
            <w:r w:rsidR="008F35CA" w:rsidRPr="00C6464F">
              <w:rPr>
                <w:rStyle w:val="Strong"/>
                <w:sz w:val="16"/>
                <w:szCs w:val="16"/>
              </w:rPr>
              <w:t xml:space="preserve">tiation of </w:t>
            </w:r>
            <w:r w:rsidRPr="00C6464F">
              <w:rPr>
                <w:rStyle w:val="Strong"/>
                <w:sz w:val="16"/>
                <w:szCs w:val="16"/>
              </w:rPr>
              <w:t>response</w:t>
            </w:r>
          </w:p>
        </w:tc>
        <w:tc>
          <w:tcPr>
            <w:tcW w:w="1738" w:type="pct"/>
            <w:gridSpan w:val="2"/>
          </w:tcPr>
          <w:p w14:paraId="57C9A0BB" w14:textId="77777777" w:rsidR="00AA70EF" w:rsidRPr="00C6464F" w:rsidRDefault="00AA70EF" w:rsidP="002D0944">
            <w:pPr>
              <w:rPr>
                <w:sz w:val="16"/>
                <w:szCs w:val="16"/>
              </w:rPr>
            </w:pPr>
            <w:r w:rsidRPr="00C6464F">
              <w:rPr>
                <w:sz w:val="16"/>
                <w:szCs w:val="16"/>
              </w:rPr>
              <w:t>___ /___/_____</w:t>
            </w:r>
          </w:p>
        </w:tc>
      </w:tr>
      <w:tr w:rsidR="00F656FF" w:rsidRPr="00B4765E" w14:paraId="35B6F3A2" w14:textId="77777777" w:rsidTr="006B7F12">
        <w:trPr>
          <w:trHeight w:val="320"/>
        </w:trPr>
        <w:tc>
          <w:tcPr>
            <w:tcW w:w="1027" w:type="pct"/>
          </w:tcPr>
          <w:p w14:paraId="3546A12D" w14:textId="2446503C" w:rsidR="00F656FF" w:rsidRPr="00C6464F" w:rsidRDefault="00F656FF" w:rsidP="002D0944">
            <w:pPr>
              <w:rPr>
                <w:rStyle w:val="Strong"/>
                <w:sz w:val="16"/>
                <w:szCs w:val="16"/>
              </w:rPr>
            </w:pPr>
            <w:r w:rsidRPr="00C6464F">
              <w:rPr>
                <w:rStyle w:val="Strong"/>
                <w:sz w:val="16"/>
                <w:szCs w:val="16"/>
              </w:rPr>
              <w:t>First Notifier</w:t>
            </w:r>
          </w:p>
        </w:tc>
        <w:tc>
          <w:tcPr>
            <w:tcW w:w="677" w:type="pct"/>
          </w:tcPr>
          <w:p w14:paraId="71A210D7" w14:textId="77777777" w:rsidR="00F656FF" w:rsidRPr="00C6464F" w:rsidRDefault="00F656FF" w:rsidP="002D0944">
            <w:pPr>
              <w:spacing w:line="240" w:lineRule="auto"/>
              <w:rPr>
                <w:sz w:val="14"/>
                <w:szCs w:val="14"/>
              </w:rPr>
            </w:pPr>
          </w:p>
        </w:tc>
        <w:tc>
          <w:tcPr>
            <w:tcW w:w="1558" w:type="pct"/>
            <w:gridSpan w:val="3"/>
          </w:tcPr>
          <w:p w14:paraId="7A97A1E6" w14:textId="5DB51E1D" w:rsidR="00F656FF" w:rsidRPr="00C6464F" w:rsidRDefault="00F656FF" w:rsidP="002D0944">
            <w:pPr>
              <w:spacing w:line="240" w:lineRule="auto"/>
              <w:rPr>
                <w:b/>
                <w:sz w:val="14"/>
                <w:szCs w:val="14"/>
              </w:rPr>
            </w:pPr>
            <w:r>
              <w:rPr>
                <w:rStyle w:val="Strong"/>
                <w:sz w:val="16"/>
                <w:szCs w:val="16"/>
              </w:rPr>
              <w:t xml:space="preserve">   Telephone</w:t>
            </w:r>
          </w:p>
        </w:tc>
        <w:tc>
          <w:tcPr>
            <w:tcW w:w="687" w:type="pct"/>
          </w:tcPr>
          <w:p w14:paraId="262AF9DB" w14:textId="3C797785" w:rsidR="00F656FF" w:rsidRPr="00C6464F" w:rsidRDefault="00F656FF" w:rsidP="002D0944">
            <w:pPr>
              <w:rPr>
                <w:rStyle w:val="Strong"/>
                <w:sz w:val="16"/>
                <w:szCs w:val="16"/>
              </w:rPr>
            </w:pPr>
            <w:r w:rsidRPr="00C6464F">
              <w:rPr>
                <w:rStyle w:val="Strong"/>
                <w:sz w:val="16"/>
                <w:szCs w:val="16"/>
              </w:rPr>
              <w:t>Fax</w:t>
            </w:r>
          </w:p>
        </w:tc>
        <w:tc>
          <w:tcPr>
            <w:tcW w:w="1051" w:type="pct"/>
          </w:tcPr>
          <w:p w14:paraId="59BFFF6E" w14:textId="77777777" w:rsidR="00F656FF" w:rsidRPr="00C6464F" w:rsidRDefault="00F656FF" w:rsidP="002D0944">
            <w:pPr>
              <w:spacing w:line="240" w:lineRule="auto"/>
              <w:rPr>
                <w:sz w:val="14"/>
                <w:szCs w:val="14"/>
              </w:rPr>
            </w:pPr>
          </w:p>
        </w:tc>
      </w:tr>
      <w:tr w:rsidR="00666445" w:rsidRPr="00B4765E" w14:paraId="227707DB" w14:textId="77777777" w:rsidTr="006B7F12">
        <w:trPr>
          <w:cnfStyle w:val="000000100000" w:firstRow="0" w:lastRow="0" w:firstColumn="0" w:lastColumn="0" w:oddVBand="0" w:evenVBand="0" w:oddHBand="1" w:evenHBand="0" w:firstRowFirstColumn="0" w:firstRowLastColumn="0" w:lastRowFirstColumn="0" w:lastRowLastColumn="0"/>
          <w:trHeight w:val="320"/>
        </w:trPr>
        <w:tc>
          <w:tcPr>
            <w:tcW w:w="1027" w:type="pct"/>
          </w:tcPr>
          <w:p w14:paraId="0125B461" w14:textId="4435ABF0" w:rsidR="00666445" w:rsidRPr="00C6464F" w:rsidRDefault="00666445" w:rsidP="002D0944">
            <w:pPr>
              <w:rPr>
                <w:b/>
                <w:sz w:val="16"/>
                <w:szCs w:val="16"/>
              </w:rPr>
            </w:pPr>
            <w:r w:rsidRPr="00C6464F">
              <w:rPr>
                <w:rStyle w:val="Strong"/>
                <w:sz w:val="16"/>
                <w:szCs w:val="16"/>
              </w:rPr>
              <w:t>Notifier type</w:t>
            </w:r>
          </w:p>
        </w:tc>
        <w:tc>
          <w:tcPr>
            <w:tcW w:w="3973" w:type="pct"/>
            <w:gridSpan w:val="6"/>
          </w:tcPr>
          <w:p w14:paraId="300A9EB3" w14:textId="3F663488" w:rsidR="00666445" w:rsidRPr="00C6464F" w:rsidRDefault="00666445" w:rsidP="0063425A">
            <w:pPr>
              <w:rPr>
                <w:sz w:val="16"/>
                <w:szCs w:val="16"/>
              </w:rPr>
            </w:pPr>
            <w:r w:rsidRPr="00C6464F">
              <w:rPr>
                <w:sz w:val="16"/>
                <w:szCs w:val="16"/>
              </w:rPr>
              <w:fldChar w:fldCharType="begin">
                <w:ffData>
                  <w:name w:val="Check1"/>
                  <w:enabled/>
                  <w:calcOnExit w:val="0"/>
                  <w:checkBox>
                    <w:sizeAuto/>
                    <w:default w:val="0"/>
                  </w:checkBox>
                </w:ffData>
              </w:fldChar>
            </w:r>
            <w:r w:rsidRPr="00C6464F">
              <w:rPr>
                <w:sz w:val="16"/>
                <w:szCs w:val="16"/>
              </w:rPr>
              <w:instrText xml:space="preserve"> FORMCHECKBOX </w:instrText>
            </w:r>
            <w:r w:rsidRPr="00C6464F">
              <w:rPr>
                <w:sz w:val="16"/>
                <w:szCs w:val="16"/>
              </w:rPr>
            </w:r>
            <w:r w:rsidRPr="00C6464F">
              <w:rPr>
                <w:sz w:val="16"/>
                <w:szCs w:val="16"/>
              </w:rPr>
              <w:fldChar w:fldCharType="separate"/>
            </w:r>
            <w:r w:rsidRPr="00C6464F">
              <w:rPr>
                <w:sz w:val="16"/>
                <w:szCs w:val="16"/>
              </w:rPr>
              <w:fldChar w:fldCharType="end"/>
            </w:r>
            <w:r w:rsidRPr="00C6464F">
              <w:rPr>
                <w:sz w:val="16"/>
                <w:szCs w:val="16"/>
              </w:rPr>
              <w:t xml:space="preserve">  Laboratory</w:t>
            </w:r>
            <w:r w:rsidR="00877A96">
              <w:rPr>
                <w:sz w:val="16"/>
                <w:szCs w:val="16"/>
              </w:rPr>
              <w:t xml:space="preserve"> </w:t>
            </w:r>
            <w:r w:rsidR="00877A96">
              <w:t xml:space="preserve">   </w:t>
            </w:r>
            <w:r w:rsidR="00F019B1">
              <w:t xml:space="preserve">  </w:t>
            </w:r>
            <w:r w:rsidR="00877A96">
              <w:t xml:space="preserve"> </w:t>
            </w:r>
            <w:r w:rsidRPr="00C6464F">
              <w:rPr>
                <w:sz w:val="16"/>
                <w:szCs w:val="16"/>
              </w:rPr>
              <w:fldChar w:fldCharType="begin">
                <w:ffData>
                  <w:name w:val="Check1"/>
                  <w:enabled/>
                  <w:calcOnExit w:val="0"/>
                  <w:checkBox>
                    <w:sizeAuto/>
                    <w:default w:val="0"/>
                  </w:checkBox>
                </w:ffData>
              </w:fldChar>
            </w:r>
            <w:r w:rsidRPr="00C6464F">
              <w:rPr>
                <w:sz w:val="16"/>
                <w:szCs w:val="16"/>
              </w:rPr>
              <w:instrText xml:space="preserve"> FORMCHECKBOX </w:instrText>
            </w:r>
            <w:r w:rsidRPr="00C6464F">
              <w:rPr>
                <w:sz w:val="16"/>
                <w:szCs w:val="16"/>
              </w:rPr>
            </w:r>
            <w:r w:rsidRPr="00C6464F">
              <w:rPr>
                <w:sz w:val="16"/>
                <w:szCs w:val="16"/>
              </w:rPr>
              <w:fldChar w:fldCharType="separate"/>
            </w:r>
            <w:r w:rsidRPr="00C6464F">
              <w:rPr>
                <w:sz w:val="16"/>
                <w:szCs w:val="16"/>
              </w:rPr>
              <w:fldChar w:fldCharType="end"/>
            </w:r>
            <w:r w:rsidRPr="00C6464F">
              <w:rPr>
                <w:sz w:val="16"/>
                <w:szCs w:val="16"/>
              </w:rPr>
              <w:t xml:space="preserve">  Doctor</w:t>
            </w:r>
            <w:r w:rsidR="00F019B1">
              <w:rPr>
                <w:sz w:val="16"/>
                <w:szCs w:val="16"/>
              </w:rPr>
              <w:t xml:space="preserve"> </w:t>
            </w:r>
            <w:r w:rsidR="00F019B1">
              <w:t xml:space="preserve">     </w:t>
            </w:r>
            <w:r w:rsidRPr="00C6464F">
              <w:rPr>
                <w:sz w:val="16"/>
                <w:szCs w:val="16"/>
              </w:rPr>
              <w:fldChar w:fldCharType="begin">
                <w:ffData>
                  <w:name w:val="Check1"/>
                  <w:enabled/>
                  <w:calcOnExit w:val="0"/>
                  <w:checkBox>
                    <w:sizeAuto/>
                    <w:default w:val="0"/>
                  </w:checkBox>
                </w:ffData>
              </w:fldChar>
            </w:r>
            <w:r w:rsidRPr="00C6464F">
              <w:rPr>
                <w:sz w:val="16"/>
                <w:szCs w:val="16"/>
              </w:rPr>
              <w:instrText xml:space="preserve"> FORMCHECKBOX </w:instrText>
            </w:r>
            <w:r w:rsidRPr="00C6464F">
              <w:rPr>
                <w:sz w:val="16"/>
                <w:szCs w:val="16"/>
              </w:rPr>
            </w:r>
            <w:r w:rsidRPr="00C6464F">
              <w:rPr>
                <w:sz w:val="16"/>
                <w:szCs w:val="16"/>
              </w:rPr>
              <w:fldChar w:fldCharType="separate"/>
            </w:r>
            <w:r w:rsidRPr="00C6464F">
              <w:rPr>
                <w:sz w:val="16"/>
                <w:szCs w:val="16"/>
              </w:rPr>
              <w:fldChar w:fldCharType="end"/>
            </w:r>
            <w:r w:rsidRPr="00C6464F">
              <w:rPr>
                <w:sz w:val="16"/>
                <w:szCs w:val="16"/>
              </w:rPr>
              <w:t xml:space="preserve">  Hospital (not </w:t>
            </w:r>
            <w:proofErr w:type="gramStart"/>
            <w:r w:rsidRPr="00C6464F">
              <w:rPr>
                <w:sz w:val="16"/>
                <w:szCs w:val="16"/>
              </w:rPr>
              <w:t>laboratory)</w:t>
            </w:r>
            <w:r w:rsidR="0063425A">
              <w:rPr>
                <w:sz w:val="16"/>
                <w:szCs w:val="16"/>
              </w:rPr>
              <w:t xml:space="preserve"> </w:t>
            </w:r>
            <w:r w:rsidR="0063425A">
              <w:t xml:space="preserve">  </w:t>
            </w:r>
            <w:proofErr w:type="gramEnd"/>
            <w:r w:rsidR="0063425A">
              <w:t xml:space="preserve">     </w:t>
            </w:r>
            <w:r w:rsidRPr="00C6464F">
              <w:rPr>
                <w:sz w:val="16"/>
                <w:szCs w:val="16"/>
              </w:rPr>
              <w:fldChar w:fldCharType="begin">
                <w:ffData>
                  <w:name w:val="Check1"/>
                  <w:enabled/>
                  <w:calcOnExit w:val="0"/>
                  <w:checkBox>
                    <w:sizeAuto/>
                    <w:default w:val="0"/>
                  </w:checkBox>
                </w:ffData>
              </w:fldChar>
            </w:r>
            <w:r w:rsidRPr="00C6464F">
              <w:rPr>
                <w:sz w:val="16"/>
                <w:szCs w:val="16"/>
              </w:rPr>
              <w:instrText xml:space="preserve"> FORMCHECKBOX </w:instrText>
            </w:r>
            <w:r w:rsidRPr="00C6464F">
              <w:rPr>
                <w:sz w:val="16"/>
                <w:szCs w:val="16"/>
              </w:rPr>
            </w:r>
            <w:r w:rsidRPr="00C6464F">
              <w:rPr>
                <w:sz w:val="16"/>
                <w:szCs w:val="16"/>
              </w:rPr>
              <w:fldChar w:fldCharType="separate"/>
            </w:r>
            <w:r w:rsidRPr="00C6464F">
              <w:rPr>
                <w:sz w:val="16"/>
                <w:szCs w:val="16"/>
              </w:rPr>
              <w:fldChar w:fldCharType="end"/>
            </w:r>
            <w:r w:rsidRPr="00C6464F">
              <w:rPr>
                <w:sz w:val="16"/>
                <w:szCs w:val="16"/>
              </w:rPr>
              <w:t xml:space="preserve">  Other – specify_____________</w:t>
            </w:r>
          </w:p>
        </w:tc>
      </w:tr>
      <w:tr w:rsidR="00C254BE" w:rsidRPr="00B4765E" w14:paraId="78865CB2" w14:textId="77777777" w:rsidTr="006B7F12">
        <w:trPr>
          <w:trHeight w:val="320"/>
        </w:trPr>
        <w:tc>
          <w:tcPr>
            <w:tcW w:w="1027" w:type="pct"/>
            <w:vMerge w:val="restart"/>
          </w:tcPr>
          <w:p w14:paraId="4B751355" w14:textId="7A2A1F12" w:rsidR="00C254BE" w:rsidRPr="00C6464F" w:rsidRDefault="00C254BE" w:rsidP="002D0944">
            <w:pPr>
              <w:rPr>
                <w:b/>
                <w:sz w:val="16"/>
                <w:szCs w:val="16"/>
              </w:rPr>
            </w:pPr>
            <w:r w:rsidRPr="00C6464F">
              <w:rPr>
                <w:b/>
                <w:sz w:val="16"/>
                <w:szCs w:val="16"/>
              </w:rPr>
              <w:t>Treating doctor</w:t>
            </w:r>
          </w:p>
        </w:tc>
        <w:tc>
          <w:tcPr>
            <w:tcW w:w="677" w:type="pct"/>
          </w:tcPr>
          <w:p w14:paraId="65737540" w14:textId="1FBC9D3D" w:rsidR="00C254BE" w:rsidRPr="00C6464F" w:rsidRDefault="00C254BE" w:rsidP="002D0944">
            <w:pPr>
              <w:rPr>
                <w:rStyle w:val="Strong"/>
                <w:sz w:val="16"/>
                <w:szCs w:val="16"/>
              </w:rPr>
            </w:pPr>
            <w:r w:rsidRPr="00C6464F">
              <w:rPr>
                <w:rStyle w:val="Strong"/>
                <w:sz w:val="16"/>
                <w:szCs w:val="16"/>
              </w:rPr>
              <w:t>Name</w:t>
            </w:r>
          </w:p>
        </w:tc>
        <w:tc>
          <w:tcPr>
            <w:tcW w:w="1527" w:type="pct"/>
            <w:gridSpan w:val="2"/>
          </w:tcPr>
          <w:p w14:paraId="51658BD4" w14:textId="2424F7DF" w:rsidR="00C254BE" w:rsidRPr="00C6464F" w:rsidRDefault="00C254BE" w:rsidP="002D0944">
            <w:pPr>
              <w:rPr>
                <w:sz w:val="16"/>
                <w:szCs w:val="16"/>
              </w:rPr>
            </w:pPr>
            <w:r>
              <w:rPr>
                <w:sz w:val="16"/>
                <w:szCs w:val="16"/>
              </w:rPr>
              <w:t xml:space="preserve"> </w:t>
            </w:r>
            <w:r>
              <w:t xml:space="preserve">                            </w:t>
            </w:r>
          </w:p>
        </w:tc>
        <w:tc>
          <w:tcPr>
            <w:tcW w:w="1769" w:type="pct"/>
            <w:gridSpan w:val="3"/>
          </w:tcPr>
          <w:p w14:paraId="1965FC22" w14:textId="3945E361" w:rsidR="00C254BE" w:rsidRPr="00C6464F" w:rsidRDefault="00C254BE" w:rsidP="002D0944">
            <w:pPr>
              <w:rPr>
                <w:sz w:val="16"/>
                <w:szCs w:val="16"/>
              </w:rPr>
            </w:pPr>
            <w:r w:rsidRPr="00C6464F">
              <w:rPr>
                <w:rStyle w:val="Strong"/>
                <w:sz w:val="16"/>
                <w:szCs w:val="16"/>
              </w:rPr>
              <w:t>Address</w:t>
            </w:r>
          </w:p>
        </w:tc>
      </w:tr>
      <w:tr w:rsidR="00C254BE" w:rsidRPr="00B4765E" w14:paraId="74F567A6" w14:textId="77777777" w:rsidTr="006B7F12">
        <w:trPr>
          <w:cnfStyle w:val="000000100000" w:firstRow="0" w:lastRow="0" w:firstColumn="0" w:lastColumn="0" w:oddVBand="0" w:evenVBand="0" w:oddHBand="1" w:evenHBand="0" w:firstRowFirstColumn="0" w:firstRowLastColumn="0" w:lastRowFirstColumn="0" w:lastRowLastColumn="0"/>
          <w:trHeight w:val="320"/>
        </w:trPr>
        <w:tc>
          <w:tcPr>
            <w:tcW w:w="1027" w:type="pct"/>
            <w:vMerge/>
          </w:tcPr>
          <w:p w14:paraId="559F0948" w14:textId="69FAAB1F" w:rsidR="00C254BE" w:rsidRPr="00C6464F" w:rsidRDefault="00C254BE" w:rsidP="002D0944">
            <w:pPr>
              <w:rPr>
                <w:sz w:val="16"/>
                <w:szCs w:val="16"/>
              </w:rPr>
            </w:pPr>
          </w:p>
        </w:tc>
        <w:tc>
          <w:tcPr>
            <w:tcW w:w="677" w:type="pct"/>
          </w:tcPr>
          <w:p w14:paraId="5133E94B" w14:textId="4A3B3B34" w:rsidR="00C254BE" w:rsidRPr="00C6464F" w:rsidRDefault="00C254BE" w:rsidP="002D0944">
            <w:pPr>
              <w:rPr>
                <w:rStyle w:val="Strong"/>
                <w:sz w:val="16"/>
                <w:szCs w:val="16"/>
              </w:rPr>
            </w:pPr>
            <w:r w:rsidRPr="00C6464F">
              <w:rPr>
                <w:rStyle w:val="Strong"/>
                <w:sz w:val="16"/>
                <w:szCs w:val="16"/>
              </w:rPr>
              <w:t>Practice name</w:t>
            </w:r>
          </w:p>
        </w:tc>
        <w:tc>
          <w:tcPr>
            <w:tcW w:w="1527" w:type="pct"/>
            <w:gridSpan w:val="2"/>
          </w:tcPr>
          <w:p w14:paraId="6980B25F" w14:textId="77777777" w:rsidR="00C254BE" w:rsidRPr="00C6464F" w:rsidRDefault="00C254BE" w:rsidP="002D0944">
            <w:pPr>
              <w:rPr>
                <w:sz w:val="16"/>
                <w:szCs w:val="16"/>
              </w:rPr>
            </w:pPr>
          </w:p>
        </w:tc>
        <w:tc>
          <w:tcPr>
            <w:tcW w:w="1769" w:type="pct"/>
            <w:gridSpan w:val="3"/>
          </w:tcPr>
          <w:p w14:paraId="4F89CFCA" w14:textId="59B726E1" w:rsidR="00C254BE" w:rsidRPr="00C6464F" w:rsidRDefault="00C254BE" w:rsidP="002D0944">
            <w:pPr>
              <w:rPr>
                <w:sz w:val="16"/>
                <w:szCs w:val="16"/>
              </w:rPr>
            </w:pPr>
            <w:r w:rsidRPr="00C6464F">
              <w:rPr>
                <w:rStyle w:val="Strong"/>
                <w:sz w:val="16"/>
                <w:szCs w:val="16"/>
              </w:rPr>
              <w:t>Fax</w:t>
            </w:r>
          </w:p>
        </w:tc>
      </w:tr>
      <w:tr w:rsidR="00C254BE" w:rsidRPr="00B4765E" w14:paraId="7401F9EA" w14:textId="77777777" w:rsidTr="006B7F12">
        <w:trPr>
          <w:trHeight w:val="320"/>
        </w:trPr>
        <w:tc>
          <w:tcPr>
            <w:tcW w:w="1027" w:type="pct"/>
            <w:vMerge/>
          </w:tcPr>
          <w:p w14:paraId="05964165" w14:textId="3ECE70C3" w:rsidR="00C254BE" w:rsidRPr="00C6464F" w:rsidRDefault="00C254BE" w:rsidP="00737458">
            <w:pPr>
              <w:rPr>
                <w:sz w:val="16"/>
                <w:szCs w:val="16"/>
              </w:rPr>
            </w:pPr>
          </w:p>
        </w:tc>
        <w:tc>
          <w:tcPr>
            <w:tcW w:w="677" w:type="pct"/>
          </w:tcPr>
          <w:p w14:paraId="70577D5B" w14:textId="3A7009C5" w:rsidR="00C254BE" w:rsidRPr="00C6464F" w:rsidRDefault="00C254BE" w:rsidP="00737458">
            <w:pPr>
              <w:rPr>
                <w:rStyle w:val="Strong"/>
                <w:sz w:val="16"/>
                <w:szCs w:val="16"/>
              </w:rPr>
            </w:pPr>
            <w:r w:rsidRPr="00C6464F">
              <w:rPr>
                <w:rStyle w:val="Strong"/>
                <w:sz w:val="16"/>
                <w:szCs w:val="16"/>
              </w:rPr>
              <w:t>Telephone</w:t>
            </w:r>
            <w:r>
              <w:rPr>
                <w:rStyle w:val="Strong"/>
                <w:sz w:val="16"/>
                <w:szCs w:val="16"/>
              </w:rPr>
              <w:t xml:space="preserve">                             </w:t>
            </w:r>
          </w:p>
        </w:tc>
        <w:tc>
          <w:tcPr>
            <w:tcW w:w="1527" w:type="pct"/>
            <w:gridSpan w:val="2"/>
          </w:tcPr>
          <w:p w14:paraId="532E34A0" w14:textId="77777777" w:rsidR="00C254BE" w:rsidRPr="00C6464F" w:rsidRDefault="00C254BE" w:rsidP="00737458">
            <w:pPr>
              <w:rPr>
                <w:sz w:val="16"/>
                <w:szCs w:val="16"/>
              </w:rPr>
            </w:pPr>
          </w:p>
        </w:tc>
        <w:tc>
          <w:tcPr>
            <w:tcW w:w="1769" w:type="pct"/>
            <w:gridSpan w:val="3"/>
          </w:tcPr>
          <w:p w14:paraId="6770F8B4" w14:textId="1DD31334" w:rsidR="00C254BE" w:rsidRPr="00C6464F" w:rsidRDefault="00C254BE" w:rsidP="00737458">
            <w:pPr>
              <w:rPr>
                <w:sz w:val="16"/>
                <w:szCs w:val="16"/>
              </w:rPr>
            </w:pPr>
            <w:r w:rsidRPr="00C6464F">
              <w:rPr>
                <w:rStyle w:val="Strong"/>
                <w:sz w:val="16"/>
                <w:szCs w:val="16"/>
              </w:rPr>
              <w:t>Email</w:t>
            </w:r>
          </w:p>
        </w:tc>
      </w:tr>
    </w:tbl>
    <w:p w14:paraId="623D257A" w14:textId="77777777" w:rsidR="008C50AF" w:rsidRPr="00C6464F" w:rsidRDefault="008C50AF" w:rsidP="00AB3782">
      <w:pPr>
        <w:spacing w:before="0" w:after="0"/>
        <w:rPr>
          <w:rStyle w:val="Strong"/>
          <w:sz w:val="20"/>
          <w:szCs w:val="20"/>
        </w:rPr>
        <w:sectPr w:rsidR="008C50AF" w:rsidRPr="00C6464F" w:rsidSect="00A151E0">
          <w:headerReference w:type="even" r:id="rId45"/>
          <w:headerReference w:type="default" r:id="rId46"/>
          <w:footerReference w:type="even" r:id="rId47"/>
          <w:footerReference w:type="default" r:id="rId48"/>
          <w:headerReference w:type="first" r:id="rId49"/>
          <w:footerReference w:type="first" r:id="rId50"/>
          <w:type w:val="continuous"/>
          <w:pgSz w:w="11900" w:h="16840"/>
          <w:pgMar w:top="1440" w:right="1440" w:bottom="1440" w:left="1440" w:header="709" w:footer="527" w:gutter="0"/>
          <w:pgNumType w:start="0"/>
          <w:cols w:space="708"/>
          <w:titlePg/>
          <w:docGrid w:linePitch="360"/>
        </w:sectPr>
      </w:pPr>
    </w:p>
    <w:tbl>
      <w:tblPr>
        <w:tblStyle w:val="TableGrid1"/>
        <w:tblW w:w="4919" w:type="pct"/>
        <w:tblInd w:w="142" w:type="dxa"/>
        <w:tblLayout w:type="fixed"/>
        <w:tblLook w:val="00A0" w:firstRow="1" w:lastRow="0" w:firstColumn="1" w:lastColumn="0" w:noHBand="0" w:noVBand="0"/>
      </w:tblPr>
      <w:tblGrid>
        <w:gridCol w:w="1381"/>
        <w:gridCol w:w="157"/>
        <w:gridCol w:w="129"/>
        <w:gridCol w:w="716"/>
        <w:gridCol w:w="800"/>
        <w:gridCol w:w="36"/>
        <w:gridCol w:w="1473"/>
        <w:gridCol w:w="216"/>
        <w:gridCol w:w="762"/>
        <w:gridCol w:w="965"/>
        <w:gridCol w:w="310"/>
        <w:gridCol w:w="486"/>
        <w:gridCol w:w="728"/>
        <w:gridCol w:w="107"/>
        <w:gridCol w:w="1657"/>
      </w:tblGrid>
      <w:tr w:rsidR="00B04EA2" w:rsidRPr="00B4765E" w14:paraId="547FD499" w14:textId="77777777" w:rsidTr="006B7F12">
        <w:trPr>
          <w:cnfStyle w:val="100000000000" w:firstRow="1" w:lastRow="0" w:firstColumn="0" w:lastColumn="0" w:oddVBand="0" w:evenVBand="0" w:oddHBand="0" w:evenHBand="0" w:firstRowFirstColumn="0" w:firstRowLastColumn="0" w:lastRowFirstColumn="0" w:lastRowLastColumn="0"/>
          <w:trHeight w:val="320"/>
        </w:trPr>
        <w:tc>
          <w:tcPr>
            <w:tcW w:w="5000" w:type="pct"/>
            <w:gridSpan w:val="15"/>
            <w:tcBorders>
              <w:bottom w:val="single" w:sz="6" w:space="0" w:color="00DCA1" w:themeColor="background2"/>
            </w:tcBorders>
            <w:shd w:val="clear" w:color="auto" w:fill="C5FFEF" w:themeFill="background2" w:themeFillTint="33"/>
          </w:tcPr>
          <w:p w14:paraId="5EFABF0A" w14:textId="5C6851BE" w:rsidR="00B04EA2" w:rsidRPr="00C6464F" w:rsidRDefault="00B04EA2" w:rsidP="00B04EA2">
            <w:pPr>
              <w:rPr>
                <w:rStyle w:val="Strong"/>
                <w:sz w:val="16"/>
                <w:szCs w:val="16"/>
              </w:rPr>
            </w:pPr>
            <w:r w:rsidRPr="00C6464F">
              <w:rPr>
                <w:rStyle w:val="Strong"/>
                <w:sz w:val="16"/>
                <w:szCs w:val="16"/>
              </w:rPr>
              <w:t>CASE FOUND BY</w:t>
            </w:r>
          </w:p>
        </w:tc>
      </w:tr>
      <w:tr w:rsidR="00855F13" w:rsidRPr="00B4765E" w14:paraId="5D95F9D9" w14:textId="77777777" w:rsidTr="006B7F12">
        <w:trPr>
          <w:cnfStyle w:val="000000100000" w:firstRow="0" w:lastRow="0" w:firstColumn="0" w:lastColumn="0" w:oddVBand="0" w:evenVBand="0" w:oddHBand="1" w:evenHBand="0" w:firstRowFirstColumn="0" w:firstRowLastColumn="0" w:lastRowFirstColumn="0" w:lastRowLastColumn="0"/>
          <w:trHeight w:val="320"/>
        </w:trPr>
        <w:tc>
          <w:tcPr>
            <w:tcW w:w="840" w:type="pct"/>
            <w:gridSpan w:val="3"/>
          </w:tcPr>
          <w:p w14:paraId="5177BB6D" w14:textId="06621A34" w:rsidR="00855F13" w:rsidRPr="00C6464F" w:rsidRDefault="00BF1C26" w:rsidP="00B04EA2">
            <w:pPr>
              <w:rPr>
                <w:rStyle w:val="Strong"/>
                <w:sz w:val="16"/>
                <w:szCs w:val="16"/>
              </w:rPr>
            </w:pPr>
            <w:r w:rsidRPr="00C6464F">
              <w:rPr>
                <w:rStyle w:val="Strong"/>
                <w:sz w:val="16"/>
                <w:szCs w:val="16"/>
              </w:rPr>
              <w:t>How case was identified</w:t>
            </w:r>
          </w:p>
        </w:tc>
        <w:tc>
          <w:tcPr>
            <w:tcW w:w="4160" w:type="pct"/>
            <w:gridSpan w:val="12"/>
          </w:tcPr>
          <w:p w14:paraId="17561CA7" w14:textId="6BA8DC83" w:rsidR="00863A02" w:rsidRPr="00C6464F" w:rsidRDefault="00BF1C26" w:rsidP="00F72BAA">
            <w:pPr>
              <w:rPr>
                <w:rStyle w:val="Strong"/>
                <w:sz w:val="16"/>
                <w:szCs w:val="16"/>
              </w:rPr>
            </w:pP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w:t>
            </w:r>
            <w:r w:rsidR="00863A02" w:rsidRPr="00C6464F">
              <w:rPr>
                <w:sz w:val="16"/>
                <w:szCs w:val="16"/>
              </w:rPr>
              <w:t>Clinical presentation</w:t>
            </w:r>
            <w:r w:rsidRPr="00C6464F">
              <w:rPr>
                <w:sz w:val="16"/>
                <w:szCs w:val="16"/>
              </w:rPr>
              <w:t xml:space="preserve">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w:t>
            </w:r>
            <w:r w:rsidR="00863A02" w:rsidRPr="00C6464F">
              <w:rPr>
                <w:sz w:val="16"/>
                <w:szCs w:val="16"/>
              </w:rPr>
              <w:t>Contact tracing / epidemiological investigation</w:t>
            </w:r>
            <w:r w:rsidR="007C7713">
              <w:rPr>
                <w:sz w:val="16"/>
                <w:szCs w:val="16"/>
              </w:rPr>
              <w:t xml:space="preserve">   </w:t>
            </w:r>
            <w:r w:rsidR="00F72BAA" w:rsidRPr="00C6464F">
              <w:rPr>
                <w:sz w:val="14"/>
                <w:szCs w:val="14"/>
              </w:rPr>
              <w:fldChar w:fldCharType="begin">
                <w:ffData>
                  <w:name w:val="Check1"/>
                  <w:enabled/>
                  <w:calcOnExit w:val="0"/>
                  <w:checkBox>
                    <w:sizeAuto/>
                    <w:default w:val="0"/>
                  </w:checkBox>
                </w:ffData>
              </w:fldChar>
            </w:r>
            <w:r w:rsidR="00F72BAA" w:rsidRPr="00C6464F">
              <w:rPr>
                <w:sz w:val="14"/>
                <w:szCs w:val="14"/>
              </w:rPr>
              <w:instrText xml:space="preserve"> FORMCHECKBOX </w:instrText>
            </w:r>
            <w:r w:rsidR="00F72BAA" w:rsidRPr="00C6464F">
              <w:rPr>
                <w:sz w:val="14"/>
                <w:szCs w:val="14"/>
              </w:rPr>
            </w:r>
            <w:r w:rsidR="00F72BAA" w:rsidRPr="00C6464F">
              <w:rPr>
                <w:sz w:val="14"/>
                <w:szCs w:val="14"/>
              </w:rPr>
              <w:fldChar w:fldCharType="separate"/>
            </w:r>
            <w:r w:rsidR="00F72BAA" w:rsidRPr="00C6464F">
              <w:rPr>
                <w:sz w:val="14"/>
                <w:szCs w:val="14"/>
              </w:rPr>
              <w:fldChar w:fldCharType="end"/>
            </w:r>
            <w:r w:rsidR="00F72BAA" w:rsidRPr="00C6464F">
              <w:rPr>
                <w:sz w:val="14"/>
                <w:szCs w:val="14"/>
              </w:rPr>
              <w:t xml:space="preserve"> </w:t>
            </w:r>
            <w:r w:rsidR="00F72BAA" w:rsidRPr="00C6464F">
              <w:rPr>
                <w:sz w:val="16"/>
                <w:szCs w:val="16"/>
              </w:rPr>
              <w:t>Clinical and epidemiology</w:t>
            </w:r>
            <w:r w:rsidR="007C7713">
              <w:rPr>
                <w:sz w:val="16"/>
                <w:szCs w:val="16"/>
              </w:rPr>
              <w:t xml:space="preserve"> </w:t>
            </w:r>
            <w:r w:rsidR="00F72BAA" w:rsidRPr="00C6464F">
              <w:rPr>
                <w:sz w:val="14"/>
                <w:szCs w:val="14"/>
              </w:rPr>
              <w:fldChar w:fldCharType="begin">
                <w:ffData>
                  <w:name w:val="Check1"/>
                  <w:enabled/>
                  <w:calcOnExit w:val="0"/>
                  <w:checkBox>
                    <w:sizeAuto/>
                    <w:default w:val="0"/>
                  </w:checkBox>
                </w:ffData>
              </w:fldChar>
            </w:r>
            <w:r w:rsidR="00F72BAA" w:rsidRPr="00C6464F">
              <w:rPr>
                <w:sz w:val="14"/>
                <w:szCs w:val="14"/>
              </w:rPr>
              <w:instrText xml:space="preserve"> FORMCHECKBOX </w:instrText>
            </w:r>
            <w:r w:rsidR="00F72BAA" w:rsidRPr="00C6464F">
              <w:rPr>
                <w:sz w:val="14"/>
                <w:szCs w:val="14"/>
              </w:rPr>
            </w:r>
            <w:r w:rsidR="00F72BAA" w:rsidRPr="00C6464F">
              <w:rPr>
                <w:sz w:val="14"/>
                <w:szCs w:val="14"/>
              </w:rPr>
              <w:fldChar w:fldCharType="separate"/>
            </w:r>
            <w:r w:rsidR="00F72BAA" w:rsidRPr="00C6464F">
              <w:rPr>
                <w:sz w:val="14"/>
                <w:szCs w:val="14"/>
              </w:rPr>
              <w:fldChar w:fldCharType="end"/>
            </w:r>
            <w:r w:rsidR="00F72BAA" w:rsidRPr="00C6464F">
              <w:rPr>
                <w:sz w:val="16"/>
                <w:szCs w:val="16"/>
              </w:rPr>
              <w:t xml:space="preserve"> Antenatal screening </w:t>
            </w:r>
            <w:r w:rsidR="00F72BAA">
              <w:rPr>
                <w:sz w:val="16"/>
                <w:szCs w:val="16"/>
              </w:rPr>
              <w:t xml:space="preserve">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w:t>
            </w:r>
            <w:proofErr w:type="spellStart"/>
            <w:r w:rsidR="00863A02" w:rsidRPr="00C6464F">
              <w:rPr>
                <w:sz w:val="16"/>
                <w:szCs w:val="16"/>
              </w:rPr>
              <w:t>Screening</w:t>
            </w:r>
            <w:proofErr w:type="spellEnd"/>
            <w:r w:rsidR="00863A02" w:rsidRPr="00C6464F">
              <w:rPr>
                <w:sz w:val="16"/>
                <w:szCs w:val="16"/>
              </w:rPr>
              <w:t xml:space="preserve"> (excluding antenatal)  </w:t>
            </w:r>
            <w:r w:rsidR="00F72BAA">
              <w:rPr>
                <w:sz w:val="16"/>
                <w:szCs w:val="16"/>
              </w:rPr>
              <w:t xml:space="preserve"> </w:t>
            </w:r>
            <w:r w:rsidR="00F72BAA" w:rsidRPr="00C6464F">
              <w:rPr>
                <w:sz w:val="14"/>
                <w:szCs w:val="14"/>
              </w:rPr>
              <w:fldChar w:fldCharType="begin">
                <w:ffData>
                  <w:name w:val="Check1"/>
                  <w:enabled/>
                  <w:calcOnExit w:val="0"/>
                  <w:checkBox>
                    <w:sizeAuto/>
                    <w:default w:val="0"/>
                  </w:checkBox>
                </w:ffData>
              </w:fldChar>
            </w:r>
            <w:r w:rsidR="00F72BAA" w:rsidRPr="00C6464F">
              <w:rPr>
                <w:sz w:val="14"/>
                <w:szCs w:val="14"/>
              </w:rPr>
              <w:instrText xml:space="preserve"> FORMCHECKBOX </w:instrText>
            </w:r>
            <w:r w:rsidR="00F72BAA" w:rsidRPr="00C6464F">
              <w:rPr>
                <w:sz w:val="14"/>
                <w:szCs w:val="14"/>
              </w:rPr>
            </w:r>
            <w:r w:rsidR="00F72BAA" w:rsidRPr="00C6464F">
              <w:rPr>
                <w:sz w:val="14"/>
                <w:szCs w:val="14"/>
              </w:rPr>
              <w:fldChar w:fldCharType="separate"/>
            </w:r>
            <w:r w:rsidR="00F72BAA" w:rsidRPr="00C6464F">
              <w:rPr>
                <w:sz w:val="14"/>
                <w:szCs w:val="14"/>
              </w:rPr>
              <w:fldChar w:fldCharType="end"/>
            </w:r>
            <w:r w:rsidR="00F72BAA" w:rsidRPr="00C6464F">
              <w:rPr>
                <w:sz w:val="16"/>
                <w:szCs w:val="16"/>
              </w:rPr>
              <w:t xml:space="preserve"> Unknown</w:t>
            </w:r>
          </w:p>
        </w:tc>
      </w:tr>
      <w:tr w:rsidR="00184765" w:rsidRPr="00B4765E" w14:paraId="37F42437" w14:textId="77777777" w:rsidTr="006B7F12">
        <w:trPr>
          <w:trHeight w:val="320"/>
        </w:trPr>
        <w:tc>
          <w:tcPr>
            <w:tcW w:w="5000" w:type="pct"/>
            <w:gridSpan w:val="15"/>
            <w:shd w:val="clear" w:color="auto" w:fill="C5FFEF" w:themeFill="background2" w:themeFillTint="33"/>
          </w:tcPr>
          <w:p w14:paraId="28B80DBF" w14:textId="158B09D1" w:rsidR="00184765" w:rsidRPr="00C6464F" w:rsidRDefault="0BC45AEC">
            <w:pPr>
              <w:rPr>
                <w:rStyle w:val="Strong"/>
                <w:sz w:val="16"/>
                <w:szCs w:val="16"/>
              </w:rPr>
            </w:pPr>
            <w:r w:rsidRPr="75A79D33">
              <w:rPr>
                <w:rStyle w:val="Strong"/>
                <w:sz w:val="16"/>
                <w:szCs w:val="16"/>
              </w:rPr>
              <w:t>CASE DEMOGRA</w:t>
            </w:r>
            <w:r w:rsidR="39E06990" w:rsidRPr="75A79D33">
              <w:rPr>
                <w:rStyle w:val="Strong"/>
                <w:sz w:val="16"/>
                <w:szCs w:val="16"/>
              </w:rPr>
              <w:t>P</w:t>
            </w:r>
            <w:r w:rsidRPr="75A79D33">
              <w:rPr>
                <w:rStyle w:val="Strong"/>
                <w:sz w:val="16"/>
                <w:szCs w:val="16"/>
              </w:rPr>
              <w:t>HICS</w:t>
            </w:r>
          </w:p>
        </w:tc>
      </w:tr>
      <w:tr w:rsidR="00757C6F" w:rsidRPr="00B4765E" w14:paraId="35217870" w14:textId="77777777" w:rsidTr="006B7F12">
        <w:trPr>
          <w:cnfStyle w:val="000000100000" w:firstRow="0" w:lastRow="0" w:firstColumn="0" w:lastColumn="0" w:oddVBand="0" w:evenVBand="0" w:oddHBand="1" w:evenHBand="0" w:firstRowFirstColumn="0" w:firstRowLastColumn="0" w:lastRowFirstColumn="0" w:lastRowLastColumn="0"/>
          <w:trHeight w:val="320"/>
        </w:trPr>
        <w:tc>
          <w:tcPr>
            <w:tcW w:w="1201" w:type="pct"/>
            <w:gridSpan w:val="4"/>
          </w:tcPr>
          <w:p w14:paraId="114A8B27" w14:textId="5C29F3AE" w:rsidR="00757C6F" w:rsidRPr="00C6464F" w:rsidRDefault="00757C6F">
            <w:pPr>
              <w:rPr>
                <w:rStyle w:val="Strong"/>
                <w:sz w:val="16"/>
                <w:szCs w:val="16"/>
              </w:rPr>
            </w:pPr>
            <w:r w:rsidRPr="00C6464F">
              <w:rPr>
                <w:rStyle w:val="Strong"/>
                <w:sz w:val="16"/>
                <w:szCs w:val="16"/>
              </w:rPr>
              <w:t>Surname</w:t>
            </w:r>
            <w:r w:rsidR="00207833" w:rsidRPr="00C6464F">
              <w:rPr>
                <w:rStyle w:val="Strong"/>
                <w:sz w:val="16"/>
                <w:szCs w:val="16"/>
              </w:rPr>
              <w:t xml:space="preserve"> </w:t>
            </w:r>
          </w:p>
        </w:tc>
        <w:tc>
          <w:tcPr>
            <w:tcW w:w="1272" w:type="pct"/>
            <w:gridSpan w:val="4"/>
          </w:tcPr>
          <w:p w14:paraId="559504BA" w14:textId="08932DA3" w:rsidR="00757C6F" w:rsidRPr="00C6464F" w:rsidRDefault="00757C6F">
            <w:pPr>
              <w:rPr>
                <w:rStyle w:val="Strong"/>
                <w:sz w:val="16"/>
                <w:szCs w:val="16"/>
              </w:rPr>
            </w:pPr>
            <w:r w:rsidRPr="00C6464F">
              <w:rPr>
                <w:rStyle w:val="Strong"/>
                <w:sz w:val="16"/>
                <w:szCs w:val="16"/>
              </w:rPr>
              <w:t>Given name</w:t>
            </w:r>
          </w:p>
        </w:tc>
        <w:tc>
          <w:tcPr>
            <w:tcW w:w="1271" w:type="pct"/>
            <w:gridSpan w:val="4"/>
          </w:tcPr>
          <w:p w14:paraId="0748EBB9" w14:textId="0E330009" w:rsidR="00757C6F" w:rsidRPr="00C6464F" w:rsidRDefault="00757C6F">
            <w:pPr>
              <w:rPr>
                <w:sz w:val="14"/>
                <w:szCs w:val="14"/>
              </w:rPr>
            </w:pPr>
            <w:r w:rsidRPr="00C6464F">
              <w:rPr>
                <w:b/>
                <w:sz w:val="16"/>
                <w:szCs w:val="16"/>
              </w:rPr>
              <w:t>DOB</w:t>
            </w:r>
            <w:r w:rsidRPr="00C6464F">
              <w:rPr>
                <w:sz w:val="16"/>
                <w:szCs w:val="16"/>
              </w:rPr>
              <w:t xml:space="preserve"> ___ /___/_____</w:t>
            </w:r>
          </w:p>
        </w:tc>
        <w:tc>
          <w:tcPr>
            <w:tcW w:w="1256" w:type="pct"/>
            <w:gridSpan w:val="3"/>
          </w:tcPr>
          <w:p w14:paraId="7D0EA01D" w14:textId="7D5608C4" w:rsidR="00757C6F" w:rsidRPr="00C6464F" w:rsidRDefault="00757C6F">
            <w:pPr>
              <w:rPr>
                <w:sz w:val="14"/>
                <w:szCs w:val="14"/>
              </w:rPr>
            </w:pPr>
            <w:r w:rsidRPr="00C6464F">
              <w:rPr>
                <w:b/>
                <w:sz w:val="16"/>
                <w:szCs w:val="16"/>
              </w:rPr>
              <w:t>Age at onset</w:t>
            </w:r>
            <w:r w:rsidRPr="00C6464F">
              <w:rPr>
                <w:sz w:val="16"/>
                <w:szCs w:val="16"/>
              </w:rPr>
              <w:t xml:space="preserve"> __ y</w:t>
            </w:r>
            <w:r>
              <w:rPr>
                <w:sz w:val="16"/>
                <w:szCs w:val="16"/>
              </w:rPr>
              <w:t>rs</w:t>
            </w:r>
            <w:r w:rsidRPr="00C6464F">
              <w:rPr>
                <w:sz w:val="16"/>
                <w:szCs w:val="16"/>
              </w:rPr>
              <w:t>__ m</w:t>
            </w:r>
            <w:r>
              <w:rPr>
                <w:sz w:val="16"/>
                <w:szCs w:val="16"/>
              </w:rPr>
              <w:t>on</w:t>
            </w:r>
            <w:r w:rsidR="000545F7">
              <w:rPr>
                <w:sz w:val="16"/>
                <w:szCs w:val="16"/>
              </w:rPr>
              <w:t>s</w:t>
            </w:r>
          </w:p>
        </w:tc>
      </w:tr>
      <w:tr w:rsidR="00207833" w:rsidRPr="00B4765E" w14:paraId="40C7C3CE" w14:textId="77777777" w:rsidTr="006B7F12">
        <w:trPr>
          <w:trHeight w:val="320"/>
        </w:trPr>
        <w:tc>
          <w:tcPr>
            <w:tcW w:w="5000" w:type="pct"/>
            <w:gridSpan w:val="15"/>
          </w:tcPr>
          <w:p w14:paraId="11929E18" w14:textId="207CF062" w:rsidR="00207833" w:rsidRPr="00C6464F" w:rsidRDefault="00207833" w:rsidP="00745291">
            <w:pPr>
              <w:rPr>
                <w:b/>
                <w:sz w:val="16"/>
                <w:szCs w:val="16"/>
              </w:rPr>
            </w:pPr>
            <w:r w:rsidRPr="00C6464F">
              <w:rPr>
                <w:rStyle w:val="Strong"/>
                <w:sz w:val="16"/>
                <w:szCs w:val="16"/>
              </w:rPr>
              <w:t>Sex at birth</w:t>
            </w:r>
            <w:r w:rsidR="00CC5BFB">
              <w:rPr>
                <w:rStyle w:val="Strong"/>
                <w:sz w:val="16"/>
                <w:szCs w:val="16"/>
              </w:rPr>
              <w:t xml:space="preserve"> </w:t>
            </w:r>
            <w:r w:rsidR="00CC5BFB">
              <w:rPr>
                <w:rStyle w:val="Strong"/>
              </w:rPr>
              <w:t xml:space="preserve">         </w:t>
            </w:r>
            <w:r w:rsidR="00654F87">
              <w:rPr>
                <w:rStyle w:val="Strong"/>
              </w:rPr>
              <w:t xml:space="preserve">      </w:t>
            </w:r>
            <w:r w:rsidR="00CC5BFB">
              <w:rPr>
                <w:rStyle w:val="Strong"/>
              </w:rPr>
              <w:t xml:space="preserve"> </w:t>
            </w:r>
            <w:r w:rsidR="00CC5BFB" w:rsidRPr="00C6464F">
              <w:rPr>
                <w:sz w:val="16"/>
                <w:szCs w:val="16"/>
              </w:rPr>
              <w:fldChar w:fldCharType="begin">
                <w:ffData>
                  <w:name w:val="Check1"/>
                  <w:enabled/>
                  <w:calcOnExit w:val="0"/>
                  <w:checkBox>
                    <w:sizeAuto/>
                    <w:default w:val="0"/>
                  </w:checkBox>
                </w:ffData>
              </w:fldChar>
            </w:r>
            <w:r w:rsidR="00CC5BFB" w:rsidRPr="00C6464F">
              <w:rPr>
                <w:sz w:val="16"/>
                <w:szCs w:val="16"/>
              </w:rPr>
              <w:instrText xml:space="preserve"> FORMCHECKBOX </w:instrText>
            </w:r>
            <w:r w:rsidR="00CC5BFB" w:rsidRPr="00C6464F">
              <w:rPr>
                <w:sz w:val="16"/>
                <w:szCs w:val="16"/>
              </w:rPr>
            </w:r>
            <w:r w:rsidR="00CC5BFB" w:rsidRPr="00C6464F">
              <w:rPr>
                <w:sz w:val="16"/>
                <w:szCs w:val="16"/>
              </w:rPr>
              <w:fldChar w:fldCharType="separate"/>
            </w:r>
            <w:r w:rsidR="00CC5BFB" w:rsidRPr="00C6464F">
              <w:rPr>
                <w:sz w:val="16"/>
                <w:szCs w:val="16"/>
              </w:rPr>
              <w:fldChar w:fldCharType="end"/>
            </w:r>
            <w:r w:rsidR="00CC5BFB" w:rsidRPr="00C6464F">
              <w:rPr>
                <w:sz w:val="16"/>
                <w:szCs w:val="16"/>
              </w:rPr>
              <w:t xml:space="preserve">  Male</w:t>
            </w:r>
            <w:r w:rsidR="00CC5BFB">
              <w:rPr>
                <w:sz w:val="16"/>
                <w:szCs w:val="16"/>
              </w:rPr>
              <w:t xml:space="preserve">       </w:t>
            </w:r>
            <w:r w:rsidR="00CC5BFB" w:rsidRPr="00C6464F">
              <w:rPr>
                <w:sz w:val="16"/>
                <w:szCs w:val="16"/>
              </w:rPr>
              <w:fldChar w:fldCharType="begin">
                <w:ffData>
                  <w:name w:val="Check1"/>
                  <w:enabled/>
                  <w:calcOnExit w:val="0"/>
                  <w:checkBox>
                    <w:sizeAuto/>
                    <w:default w:val="0"/>
                  </w:checkBox>
                </w:ffData>
              </w:fldChar>
            </w:r>
            <w:r w:rsidR="00CC5BFB" w:rsidRPr="00C6464F">
              <w:rPr>
                <w:sz w:val="16"/>
                <w:szCs w:val="16"/>
              </w:rPr>
              <w:instrText xml:space="preserve"> FORMCHECKBOX </w:instrText>
            </w:r>
            <w:r w:rsidR="00CC5BFB" w:rsidRPr="00C6464F">
              <w:rPr>
                <w:sz w:val="16"/>
                <w:szCs w:val="16"/>
              </w:rPr>
            </w:r>
            <w:r w:rsidR="00CC5BFB" w:rsidRPr="00C6464F">
              <w:rPr>
                <w:sz w:val="16"/>
                <w:szCs w:val="16"/>
              </w:rPr>
              <w:fldChar w:fldCharType="separate"/>
            </w:r>
            <w:r w:rsidR="00CC5BFB" w:rsidRPr="00C6464F">
              <w:rPr>
                <w:sz w:val="16"/>
                <w:szCs w:val="16"/>
              </w:rPr>
              <w:fldChar w:fldCharType="end"/>
            </w:r>
            <w:r w:rsidR="00CC5BFB" w:rsidRPr="00C6464F">
              <w:rPr>
                <w:sz w:val="16"/>
                <w:szCs w:val="16"/>
              </w:rPr>
              <w:t xml:space="preserve">  Female</w:t>
            </w:r>
            <w:r w:rsidR="00CC5BFB">
              <w:rPr>
                <w:sz w:val="16"/>
                <w:szCs w:val="16"/>
              </w:rPr>
              <w:t xml:space="preserve">         </w:t>
            </w:r>
            <w:r w:rsidR="00CC5BFB" w:rsidRPr="00C6464F">
              <w:rPr>
                <w:sz w:val="16"/>
                <w:szCs w:val="16"/>
              </w:rPr>
              <w:fldChar w:fldCharType="begin">
                <w:ffData>
                  <w:name w:val="Check1"/>
                  <w:enabled/>
                  <w:calcOnExit w:val="0"/>
                  <w:checkBox>
                    <w:sizeAuto/>
                    <w:default w:val="0"/>
                  </w:checkBox>
                </w:ffData>
              </w:fldChar>
            </w:r>
            <w:r w:rsidR="00CC5BFB" w:rsidRPr="00C6464F">
              <w:rPr>
                <w:sz w:val="16"/>
                <w:szCs w:val="16"/>
              </w:rPr>
              <w:instrText xml:space="preserve"> FORMCHECKBOX </w:instrText>
            </w:r>
            <w:r w:rsidR="00CC5BFB" w:rsidRPr="00C6464F">
              <w:rPr>
                <w:sz w:val="16"/>
                <w:szCs w:val="16"/>
              </w:rPr>
            </w:r>
            <w:r w:rsidR="00CC5BFB" w:rsidRPr="00C6464F">
              <w:rPr>
                <w:sz w:val="16"/>
                <w:szCs w:val="16"/>
              </w:rPr>
              <w:fldChar w:fldCharType="separate"/>
            </w:r>
            <w:r w:rsidR="00CC5BFB" w:rsidRPr="00C6464F">
              <w:rPr>
                <w:sz w:val="16"/>
                <w:szCs w:val="16"/>
              </w:rPr>
              <w:fldChar w:fldCharType="end"/>
            </w:r>
            <w:r w:rsidR="00CC5BFB" w:rsidRPr="00C6464F">
              <w:rPr>
                <w:sz w:val="16"/>
                <w:szCs w:val="16"/>
              </w:rPr>
              <w:t xml:space="preserve">  X (another term) </w:t>
            </w:r>
            <w:r w:rsidR="00CC5BFB">
              <w:rPr>
                <w:sz w:val="16"/>
                <w:szCs w:val="16"/>
              </w:rPr>
              <w:t>–</w:t>
            </w:r>
            <w:r w:rsidR="00CC5BFB" w:rsidRPr="00C6464F">
              <w:rPr>
                <w:sz w:val="16"/>
                <w:szCs w:val="16"/>
              </w:rPr>
              <w:t xml:space="preserve"> specify</w:t>
            </w:r>
            <w:r w:rsidR="00745291">
              <w:rPr>
                <w:sz w:val="16"/>
                <w:szCs w:val="16"/>
              </w:rPr>
              <w:t xml:space="preserve">_____________      </w:t>
            </w:r>
            <w:r w:rsidR="00745291" w:rsidRPr="00C6464F">
              <w:rPr>
                <w:sz w:val="16"/>
                <w:szCs w:val="16"/>
              </w:rPr>
              <w:fldChar w:fldCharType="begin">
                <w:ffData>
                  <w:name w:val="Check1"/>
                  <w:enabled/>
                  <w:calcOnExit w:val="0"/>
                  <w:checkBox>
                    <w:sizeAuto/>
                    <w:default w:val="0"/>
                  </w:checkBox>
                </w:ffData>
              </w:fldChar>
            </w:r>
            <w:r w:rsidR="00745291" w:rsidRPr="00C6464F">
              <w:rPr>
                <w:sz w:val="16"/>
                <w:szCs w:val="16"/>
              </w:rPr>
              <w:instrText xml:space="preserve"> FORMCHECKBOX </w:instrText>
            </w:r>
            <w:r w:rsidR="00745291" w:rsidRPr="00C6464F">
              <w:rPr>
                <w:sz w:val="16"/>
                <w:szCs w:val="16"/>
              </w:rPr>
            </w:r>
            <w:r w:rsidR="00745291" w:rsidRPr="00C6464F">
              <w:rPr>
                <w:sz w:val="16"/>
                <w:szCs w:val="16"/>
              </w:rPr>
              <w:fldChar w:fldCharType="separate"/>
            </w:r>
            <w:r w:rsidR="00745291" w:rsidRPr="00C6464F">
              <w:rPr>
                <w:sz w:val="16"/>
                <w:szCs w:val="16"/>
              </w:rPr>
              <w:fldChar w:fldCharType="end"/>
            </w:r>
            <w:r w:rsidR="00745291" w:rsidRPr="00C6464F">
              <w:rPr>
                <w:sz w:val="16"/>
                <w:szCs w:val="16"/>
              </w:rPr>
              <w:t xml:space="preserve">  Not stated</w:t>
            </w:r>
          </w:p>
        </w:tc>
      </w:tr>
      <w:tr w:rsidR="00A418F7" w:rsidRPr="00B4765E" w14:paraId="79F2BAD7" w14:textId="77777777" w:rsidTr="006B7F12">
        <w:trPr>
          <w:cnfStyle w:val="000000100000" w:firstRow="0" w:lastRow="0" w:firstColumn="0" w:lastColumn="0" w:oddVBand="0" w:evenVBand="0" w:oddHBand="1" w:evenHBand="0" w:firstRowFirstColumn="0" w:firstRowLastColumn="0" w:lastRowFirstColumn="0" w:lastRowLastColumn="0"/>
          <w:trHeight w:val="320"/>
        </w:trPr>
        <w:tc>
          <w:tcPr>
            <w:tcW w:w="5000" w:type="pct"/>
            <w:gridSpan w:val="15"/>
          </w:tcPr>
          <w:p w14:paraId="5FE89D98" w14:textId="6B75A144" w:rsidR="00A418F7" w:rsidRPr="00C6464F" w:rsidRDefault="00654F87" w:rsidP="00654F87">
            <w:pPr>
              <w:rPr>
                <w:rStyle w:val="Strong"/>
                <w:sz w:val="16"/>
                <w:szCs w:val="16"/>
              </w:rPr>
            </w:pPr>
            <w:r w:rsidRPr="00C6464F">
              <w:rPr>
                <w:rStyle w:val="Strong"/>
                <w:sz w:val="16"/>
                <w:szCs w:val="16"/>
              </w:rPr>
              <w:t>Gender at diagnosis</w:t>
            </w:r>
            <w:r>
              <w:rPr>
                <w:rStyle w:val="Strong"/>
                <w:sz w:val="16"/>
                <w:szCs w:val="16"/>
              </w:rPr>
              <w:t xml:space="preserve"> </w:t>
            </w:r>
            <w:r>
              <w:rPr>
                <w:rStyle w:val="Strong"/>
              </w:rPr>
              <w:t xml:space="preserve">    </w:t>
            </w:r>
            <w:r w:rsidRPr="00C6464F">
              <w:rPr>
                <w:sz w:val="16"/>
                <w:szCs w:val="16"/>
              </w:rPr>
              <w:fldChar w:fldCharType="begin">
                <w:ffData>
                  <w:name w:val="Check1"/>
                  <w:enabled/>
                  <w:calcOnExit w:val="0"/>
                  <w:checkBox>
                    <w:sizeAuto/>
                    <w:default w:val="0"/>
                  </w:checkBox>
                </w:ffData>
              </w:fldChar>
            </w:r>
            <w:r w:rsidRPr="00C6464F">
              <w:rPr>
                <w:sz w:val="16"/>
                <w:szCs w:val="16"/>
              </w:rPr>
              <w:instrText xml:space="preserve"> FORMCHECKBOX </w:instrText>
            </w:r>
            <w:r w:rsidRPr="00C6464F">
              <w:rPr>
                <w:sz w:val="16"/>
                <w:szCs w:val="16"/>
              </w:rPr>
            </w:r>
            <w:r w:rsidRPr="00C6464F">
              <w:rPr>
                <w:sz w:val="16"/>
                <w:szCs w:val="16"/>
              </w:rPr>
              <w:fldChar w:fldCharType="separate"/>
            </w:r>
            <w:r w:rsidRPr="00C6464F">
              <w:rPr>
                <w:sz w:val="16"/>
                <w:szCs w:val="16"/>
              </w:rPr>
              <w:fldChar w:fldCharType="end"/>
            </w:r>
            <w:r w:rsidRPr="00C6464F">
              <w:rPr>
                <w:sz w:val="16"/>
                <w:szCs w:val="16"/>
              </w:rPr>
              <w:t xml:space="preserve">  Man or male </w:t>
            </w:r>
            <w:r>
              <w:rPr>
                <w:sz w:val="16"/>
                <w:szCs w:val="16"/>
              </w:rPr>
              <w:t xml:space="preserve">  </w:t>
            </w:r>
            <w:r w:rsidRPr="00C6464F">
              <w:rPr>
                <w:sz w:val="16"/>
                <w:szCs w:val="16"/>
              </w:rPr>
              <w:t xml:space="preserve"> </w:t>
            </w:r>
            <w:r w:rsidRPr="00C6464F">
              <w:rPr>
                <w:sz w:val="16"/>
                <w:szCs w:val="16"/>
              </w:rPr>
              <w:fldChar w:fldCharType="begin">
                <w:ffData>
                  <w:name w:val="Check1"/>
                  <w:enabled/>
                  <w:calcOnExit w:val="0"/>
                  <w:checkBox>
                    <w:sizeAuto/>
                    <w:default w:val="0"/>
                  </w:checkBox>
                </w:ffData>
              </w:fldChar>
            </w:r>
            <w:r w:rsidRPr="00C6464F">
              <w:rPr>
                <w:sz w:val="16"/>
                <w:szCs w:val="16"/>
              </w:rPr>
              <w:instrText xml:space="preserve"> FORMCHECKBOX </w:instrText>
            </w:r>
            <w:r w:rsidRPr="00C6464F">
              <w:rPr>
                <w:sz w:val="16"/>
                <w:szCs w:val="16"/>
              </w:rPr>
            </w:r>
            <w:r w:rsidRPr="00C6464F">
              <w:rPr>
                <w:sz w:val="16"/>
                <w:szCs w:val="16"/>
              </w:rPr>
              <w:fldChar w:fldCharType="separate"/>
            </w:r>
            <w:r w:rsidRPr="00C6464F">
              <w:rPr>
                <w:sz w:val="16"/>
                <w:szCs w:val="16"/>
              </w:rPr>
              <w:fldChar w:fldCharType="end"/>
            </w:r>
            <w:r w:rsidRPr="00C6464F">
              <w:rPr>
                <w:sz w:val="16"/>
                <w:szCs w:val="16"/>
              </w:rPr>
              <w:t xml:space="preserve">  Woman or female</w:t>
            </w:r>
            <w:r>
              <w:rPr>
                <w:sz w:val="16"/>
                <w:szCs w:val="16"/>
              </w:rPr>
              <w:t xml:space="preserve">       </w:t>
            </w:r>
            <w:r w:rsidRPr="00C6464F">
              <w:rPr>
                <w:sz w:val="16"/>
                <w:szCs w:val="16"/>
              </w:rPr>
              <w:fldChar w:fldCharType="begin">
                <w:ffData>
                  <w:name w:val="Check1"/>
                  <w:enabled/>
                  <w:calcOnExit w:val="0"/>
                  <w:checkBox>
                    <w:sizeAuto/>
                    <w:default w:val="0"/>
                  </w:checkBox>
                </w:ffData>
              </w:fldChar>
            </w:r>
            <w:r w:rsidRPr="00C6464F">
              <w:rPr>
                <w:sz w:val="16"/>
                <w:szCs w:val="16"/>
              </w:rPr>
              <w:instrText xml:space="preserve"> FORMCHECKBOX </w:instrText>
            </w:r>
            <w:r w:rsidRPr="00C6464F">
              <w:rPr>
                <w:sz w:val="16"/>
                <w:szCs w:val="16"/>
              </w:rPr>
            </w:r>
            <w:r w:rsidRPr="00C6464F">
              <w:rPr>
                <w:sz w:val="16"/>
                <w:szCs w:val="16"/>
              </w:rPr>
              <w:fldChar w:fldCharType="separate"/>
            </w:r>
            <w:r w:rsidRPr="00C6464F">
              <w:rPr>
                <w:sz w:val="16"/>
                <w:szCs w:val="16"/>
              </w:rPr>
              <w:fldChar w:fldCharType="end"/>
            </w:r>
            <w:r w:rsidRPr="00C6464F">
              <w:rPr>
                <w:sz w:val="16"/>
                <w:szCs w:val="16"/>
              </w:rPr>
              <w:t xml:space="preserve">  Non-binary</w:t>
            </w:r>
            <w:r>
              <w:rPr>
                <w:sz w:val="16"/>
                <w:szCs w:val="16"/>
              </w:rPr>
              <w:t xml:space="preserve">    </w:t>
            </w:r>
            <w:r w:rsidRPr="00C6464F">
              <w:rPr>
                <w:sz w:val="16"/>
                <w:szCs w:val="16"/>
              </w:rPr>
              <w:fldChar w:fldCharType="begin">
                <w:ffData>
                  <w:name w:val="Check1"/>
                  <w:enabled/>
                  <w:calcOnExit w:val="0"/>
                  <w:checkBox>
                    <w:sizeAuto/>
                    <w:default w:val="0"/>
                  </w:checkBox>
                </w:ffData>
              </w:fldChar>
            </w:r>
            <w:r w:rsidRPr="00C6464F">
              <w:rPr>
                <w:sz w:val="16"/>
                <w:szCs w:val="16"/>
              </w:rPr>
              <w:instrText xml:space="preserve"> FORMCHECKBOX </w:instrText>
            </w:r>
            <w:r w:rsidRPr="00C6464F">
              <w:rPr>
                <w:sz w:val="16"/>
                <w:szCs w:val="16"/>
              </w:rPr>
            </w:r>
            <w:r w:rsidRPr="00C6464F">
              <w:rPr>
                <w:sz w:val="16"/>
                <w:szCs w:val="16"/>
              </w:rPr>
              <w:fldChar w:fldCharType="separate"/>
            </w:r>
            <w:r w:rsidRPr="00C6464F">
              <w:rPr>
                <w:sz w:val="16"/>
                <w:szCs w:val="16"/>
              </w:rPr>
              <w:fldChar w:fldCharType="end"/>
            </w:r>
            <w:r w:rsidRPr="00C6464F">
              <w:rPr>
                <w:sz w:val="16"/>
                <w:szCs w:val="16"/>
              </w:rPr>
              <w:t xml:space="preserve">  Other </w:t>
            </w:r>
            <w:r>
              <w:rPr>
                <w:sz w:val="16"/>
                <w:szCs w:val="16"/>
              </w:rPr>
              <w:t>–</w:t>
            </w:r>
            <w:r w:rsidRPr="00C6464F">
              <w:rPr>
                <w:sz w:val="16"/>
                <w:szCs w:val="16"/>
              </w:rPr>
              <w:t xml:space="preserve"> specify</w:t>
            </w:r>
            <w:r>
              <w:rPr>
                <w:sz w:val="16"/>
                <w:szCs w:val="16"/>
              </w:rPr>
              <w:t xml:space="preserve">_______ </w:t>
            </w:r>
            <w:r w:rsidRPr="00C6464F">
              <w:rPr>
                <w:sz w:val="16"/>
                <w:szCs w:val="16"/>
              </w:rPr>
              <w:fldChar w:fldCharType="begin">
                <w:ffData>
                  <w:name w:val="Check1"/>
                  <w:enabled/>
                  <w:calcOnExit w:val="0"/>
                  <w:checkBox>
                    <w:sizeAuto/>
                    <w:default w:val="0"/>
                  </w:checkBox>
                </w:ffData>
              </w:fldChar>
            </w:r>
            <w:r w:rsidRPr="00C6464F">
              <w:rPr>
                <w:sz w:val="16"/>
                <w:szCs w:val="16"/>
              </w:rPr>
              <w:instrText xml:space="preserve"> FORMCHECKBOX </w:instrText>
            </w:r>
            <w:r w:rsidRPr="00C6464F">
              <w:rPr>
                <w:sz w:val="16"/>
                <w:szCs w:val="16"/>
              </w:rPr>
            </w:r>
            <w:r w:rsidRPr="00C6464F">
              <w:rPr>
                <w:sz w:val="16"/>
                <w:szCs w:val="16"/>
              </w:rPr>
              <w:fldChar w:fldCharType="separate"/>
            </w:r>
            <w:r w:rsidRPr="00C6464F">
              <w:rPr>
                <w:sz w:val="16"/>
                <w:szCs w:val="16"/>
              </w:rPr>
              <w:fldChar w:fldCharType="end"/>
            </w:r>
            <w:r w:rsidRPr="00C6464F">
              <w:rPr>
                <w:sz w:val="16"/>
                <w:szCs w:val="16"/>
              </w:rPr>
              <w:t xml:space="preserve">  Not stated</w:t>
            </w:r>
          </w:p>
        </w:tc>
      </w:tr>
      <w:tr w:rsidR="00762146" w:rsidRPr="00B4765E" w14:paraId="66D058EE" w14:textId="77777777" w:rsidTr="006B7F12">
        <w:trPr>
          <w:trHeight w:val="320"/>
        </w:trPr>
        <w:tc>
          <w:tcPr>
            <w:tcW w:w="775" w:type="pct"/>
            <w:gridSpan w:val="2"/>
          </w:tcPr>
          <w:p w14:paraId="6FA5DF23" w14:textId="2B687FDE" w:rsidR="00762146" w:rsidRPr="00C6464F" w:rsidRDefault="00762146">
            <w:pPr>
              <w:rPr>
                <w:sz w:val="14"/>
                <w:szCs w:val="14"/>
              </w:rPr>
            </w:pPr>
            <w:r w:rsidRPr="00C6464F">
              <w:rPr>
                <w:rStyle w:val="Strong"/>
                <w:sz w:val="16"/>
                <w:szCs w:val="16"/>
              </w:rPr>
              <w:t>Address</w:t>
            </w:r>
            <w:r>
              <w:rPr>
                <w:rStyle w:val="Strong"/>
              </w:rPr>
              <w:t xml:space="preserve"> </w:t>
            </w:r>
          </w:p>
        </w:tc>
        <w:tc>
          <w:tcPr>
            <w:tcW w:w="847" w:type="pct"/>
            <w:gridSpan w:val="4"/>
          </w:tcPr>
          <w:p w14:paraId="496E2DB0" w14:textId="77777777" w:rsidR="00762146" w:rsidRPr="00C6464F" w:rsidRDefault="00762146">
            <w:pPr>
              <w:rPr>
                <w:sz w:val="14"/>
                <w:szCs w:val="14"/>
              </w:rPr>
            </w:pPr>
          </w:p>
        </w:tc>
        <w:tc>
          <w:tcPr>
            <w:tcW w:w="851" w:type="pct"/>
            <w:gridSpan w:val="2"/>
          </w:tcPr>
          <w:p w14:paraId="22DB890A" w14:textId="5C5827F0" w:rsidR="00762146" w:rsidRPr="00C6464F" w:rsidRDefault="00762146">
            <w:pPr>
              <w:rPr>
                <w:sz w:val="14"/>
                <w:szCs w:val="14"/>
              </w:rPr>
            </w:pPr>
            <w:r w:rsidRPr="00C6464F">
              <w:rPr>
                <w:rStyle w:val="Strong"/>
                <w:sz w:val="16"/>
                <w:szCs w:val="16"/>
              </w:rPr>
              <w:t>Suburb</w:t>
            </w:r>
          </w:p>
        </w:tc>
        <w:tc>
          <w:tcPr>
            <w:tcW w:w="1026" w:type="pct"/>
            <w:gridSpan w:val="3"/>
          </w:tcPr>
          <w:p w14:paraId="5B24FEC7" w14:textId="290524A6" w:rsidR="00762146" w:rsidRPr="00C6464F" w:rsidRDefault="00762146">
            <w:pPr>
              <w:rPr>
                <w:sz w:val="14"/>
                <w:szCs w:val="14"/>
              </w:rPr>
            </w:pPr>
            <w:r>
              <w:rPr>
                <w:b/>
                <w:sz w:val="16"/>
                <w:szCs w:val="16"/>
              </w:rPr>
              <w:t xml:space="preserve">          </w:t>
            </w:r>
            <w:r w:rsidRPr="00C6464F">
              <w:rPr>
                <w:b/>
                <w:sz w:val="16"/>
                <w:szCs w:val="16"/>
              </w:rPr>
              <w:t>State/Territory</w:t>
            </w:r>
          </w:p>
        </w:tc>
        <w:tc>
          <w:tcPr>
            <w:tcW w:w="666" w:type="pct"/>
            <w:gridSpan w:val="3"/>
          </w:tcPr>
          <w:p w14:paraId="354EF056" w14:textId="77777777" w:rsidR="00762146" w:rsidRPr="00C6464F" w:rsidRDefault="00762146">
            <w:pPr>
              <w:rPr>
                <w:sz w:val="14"/>
                <w:szCs w:val="14"/>
              </w:rPr>
            </w:pPr>
          </w:p>
        </w:tc>
        <w:tc>
          <w:tcPr>
            <w:tcW w:w="835" w:type="pct"/>
          </w:tcPr>
          <w:p w14:paraId="10494B09" w14:textId="7CFED220" w:rsidR="00762146" w:rsidRPr="00C6464F" w:rsidRDefault="00762146">
            <w:pPr>
              <w:rPr>
                <w:sz w:val="14"/>
                <w:szCs w:val="14"/>
              </w:rPr>
            </w:pPr>
            <w:r w:rsidRPr="00C6464F">
              <w:rPr>
                <w:b/>
                <w:sz w:val="16"/>
                <w:szCs w:val="16"/>
              </w:rPr>
              <w:t>Postcode</w:t>
            </w:r>
          </w:p>
        </w:tc>
      </w:tr>
      <w:tr w:rsidR="002D11A1" w:rsidRPr="00B4765E" w14:paraId="21AD378B" w14:textId="77777777" w:rsidTr="006B7F12">
        <w:trPr>
          <w:cnfStyle w:val="000000100000" w:firstRow="0" w:lastRow="0" w:firstColumn="0" w:lastColumn="0" w:oddVBand="0" w:evenVBand="0" w:oddHBand="1" w:evenHBand="0" w:firstRowFirstColumn="0" w:firstRowLastColumn="0" w:lastRowFirstColumn="0" w:lastRowLastColumn="0"/>
          <w:trHeight w:val="320"/>
        </w:trPr>
        <w:tc>
          <w:tcPr>
            <w:tcW w:w="696" w:type="pct"/>
          </w:tcPr>
          <w:p w14:paraId="61F0994C" w14:textId="3CDDB1FE" w:rsidR="00184765" w:rsidRPr="00C6464F" w:rsidRDefault="00762146">
            <w:pPr>
              <w:rPr>
                <w:rStyle w:val="Strong"/>
                <w:sz w:val="16"/>
                <w:szCs w:val="16"/>
              </w:rPr>
            </w:pPr>
            <w:r w:rsidRPr="00C6464F">
              <w:rPr>
                <w:rStyle w:val="Strong"/>
                <w:sz w:val="16"/>
                <w:szCs w:val="16"/>
              </w:rPr>
              <w:t>Telephone</w:t>
            </w:r>
          </w:p>
        </w:tc>
        <w:tc>
          <w:tcPr>
            <w:tcW w:w="908" w:type="pct"/>
            <w:gridSpan w:val="4"/>
          </w:tcPr>
          <w:p w14:paraId="6635D598" w14:textId="77777777" w:rsidR="00184765" w:rsidRPr="00C6464F" w:rsidRDefault="00184765">
            <w:pPr>
              <w:rPr>
                <w:sz w:val="16"/>
                <w:szCs w:val="16"/>
              </w:rPr>
            </w:pPr>
          </w:p>
        </w:tc>
        <w:tc>
          <w:tcPr>
            <w:tcW w:w="760" w:type="pct"/>
            <w:gridSpan w:val="2"/>
          </w:tcPr>
          <w:p w14:paraId="3A501205" w14:textId="57B02701" w:rsidR="00184765" w:rsidRPr="00C6464F" w:rsidRDefault="00762146">
            <w:pPr>
              <w:rPr>
                <w:b/>
                <w:sz w:val="16"/>
                <w:szCs w:val="16"/>
              </w:rPr>
            </w:pPr>
            <w:r w:rsidRPr="00C6464F">
              <w:rPr>
                <w:b/>
                <w:sz w:val="16"/>
                <w:szCs w:val="16"/>
              </w:rPr>
              <w:t>Mobile</w:t>
            </w:r>
          </w:p>
        </w:tc>
        <w:tc>
          <w:tcPr>
            <w:tcW w:w="979" w:type="pct"/>
            <w:gridSpan w:val="3"/>
          </w:tcPr>
          <w:p w14:paraId="2CD00F93" w14:textId="2A9998F2" w:rsidR="00184765" w:rsidRPr="00C6464F" w:rsidRDefault="00762146">
            <w:pPr>
              <w:rPr>
                <w:sz w:val="14"/>
                <w:szCs w:val="14"/>
              </w:rPr>
            </w:pPr>
            <w:r>
              <w:rPr>
                <w:b/>
                <w:sz w:val="16"/>
                <w:szCs w:val="16"/>
              </w:rPr>
              <w:t xml:space="preserve">               </w:t>
            </w:r>
            <w:r w:rsidRPr="00C6464F">
              <w:rPr>
                <w:b/>
                <w:sz w:val="16"/>
                <w:szCs w:val="16"/>
              </w:rPr>
              <w:t>Email</w:t>
            </w:r>
          </w:p>
        </w:tc>
        <w:tc>
          <w:tcPr>
            <w:tcW w:w="768" w:type="pct"/>
            <w:gridSpan w:val="3"/>
          </w:tcPr>
          <w:p w14:paraId="44F2585D" w14:textId="7894BC0A" w:rsidR="00184765" w:rsidRPr="00C6464F" w:rsidRDefault="00184765">
            <w:pPr>
              <w:rPr>
                <w:b/>
                <w:sz w:val="16"/>
                <w:szCs w:val="16"/>
              </w:rPr>
            </w:pPr>
          </w:p>
        </w:tc>
        <w:tc>
          <w:tcPr>
            <w:tcW w:w="889" w:type="pct"/>
            <w:gridSpan w:val="2"/>
          </w:tcPr>
          <w:p w14:paraId="2034B916" w14:textId="77777777" w:rsidR="00184765" w:rsidRPr="00C6464F" w:rsidRDefault="00184765">
            <w:pPr>
              <w:rPr>
                <w:sz w:val="16"/>
                <w:szCs w:val="16"/>
              </w:rPr>
            </w:pPr>
          </w:p>
        </w:tc>
      </w:tr>
      <w:tr w:rsidR="002D11A1" w:rsidRPr="00B4765E" w14:paraId="09D93540" w14:textId="77777777" w:rsidTr="006B7F12">
        <w:trPr>
          <w:trHeight w:val="320"/>
        </w:trPr>
        <w:tc>
          <w:tcPr>
            <w:tcW w:w="696" w:type="pct"/>
          </w:tcPr>
          <w:p w14:paraId="0D388BF7" w14:textId="262EB489" w:rsidR="00184765" w:rsidRPr="00C6464F" w:rsidRDefault="0057661F">
            <w:pPr>
              <w:rPr>
                <w:rStyle w:val="Strong"/>
                <w:sz w:val="16"/>
                <w:szCs w:val="16"/>
              </w:rPr>
            </w:pPr>
            <w:r w:rsidRPr="00C6464F">
              <w:rPr>
                <w:rStyle w:val="Strong"/>
                <w:sz w:val="16"/>
                <w:szCs w:val="16"/>
              </w:rPr>
              <w:t>Other</w:t>
            </w:r>
            <w:r w:rsidRPr="00C6464F">
              <w:rPr>
                <w:sz w:val="16"/>
                <w:szCs w:val="16"/>
              </w:rPr>
              <w:t xml:space="preserve"> </w:t>
            </w:r>
            <w:r w:rsidRPr="00C6464F">
              <w:rPr>
                <w:rStyle w:val="Strong"/>
                <w:sz w:val="16"/>
                <w:szCs w:val="16"/>
              </w:rPr>
              <w:t>contact</w:t>
            </w:r>
          </w:p>
        </w:tc>
        <w:tc>
          <w:tcPr>
            <w:tcW w:w="908" w:type="pct"/>
            <w:gridSpan w:val="4"/>
          </w:tcPr>
          <w:p w14:paraId="4D5E4C9C" w14:textId="77777777" w:rsidR="00184765" w:rsidRPr="00C6464F" w:rsidRDefault="00184765">
            <w:pPr>
              <w:rPr>
                <w:sz w:val="16"/>
                <w:szCs w:val="16"/>
              </w:rPr>
            </w:pPr>
          </w:p>
        </w:tc>
        <w:tc>
          <w:tcPr>
            <w:tcW w:w="760" w:type="pct"/>
            <w:gridSpan w:val="2"/>
          </w:tcPr>
          <w:p w14:paraId="35ADDA42" w14:textId="50FEF004" w:rsidR="00184765" w:rsidRPr="00C6464F" w:rsidRDefault="0057661F">
            <w:pPr>
              <w:rPr>
                <w:b/>
                <w:sz w:val="16"/>
                <w:szCs w:val="16"/>
              </w:rPr>
            </w:pPr>
            <w:r w:rsidRPr="00C6464F">
              <w:rPr>
                <w:b/>
                <w:sz w:val="16"/>
                <w:szCs w:val="16"/>
              </w:rPr>
              <w:t>Telephone</w:t>
            </w:r>
          </w:p>
        </w:tc>
        <w:tc>
          <w:tcPr>
            <w:tcW w:w="979" w:type="pct"/>
            <w:gridSpan w:val="3"/>
          </w:tcPr>
          <w:p w14:paraId="699AEACB" w14:textId="77777777" w:rsidR="00184765" w:rsidRPr="00C6464F" w:rsidRDefault="00184765">
            <w:pPr>
              <w:rPr>
                <w:sz w:val="14"/>
                <w:szCs w:val="14"/>
              </w:rPr>
            </w:pPr>
          </w:p>
        </w:tc>
        <w:tc>
          <w:tcPr>
            <w:tcW w:w="768" w:type="pct"/>
            <w:gridSpan w:val="3"/>
          </w:tcPr>
          <w:p w14:paraId="772E5F42" w14:textId="5CB715AE" w:rsidR="00184765" w:rsidRPr="00C6464F" w:rsidRDefault="00184765">
            <w:pPr>
              <w:rPr>
                <w:b/>
                <w:sz w:val="16"/>
                <w:szCs w:val="16"/>
              </w:rPr>
            </w:pPr>
          </w:p>
        </w:tc>
        <w:tc>
          <w:tcPr>
            <w:tcW w:w="889" w:type="pct"/>
            <w:gridSpan w:val="2"/>
          </w:tcPr>
          <w:p w14:paraId="49096E4C" w14:textId="77777777" w:rsidR="00184765" w:rsidRPr="00C6464F" w:rsidRDefault="00184765">
            <w:pPr>
              <w:rPr>
                <w:sz w:val="16"/>
                <w:szCs w:val="16"/>
              </w:rPr>
            </w:pPr>
          </w:p>
        </w:tc>
      </w:tr>
      <w:tr w:rsidR="00A357A0" w:rsidRPr="00B4765E" w14:paraId="620BD58F" w14:textId="77777777" w:rsidTr="006B7F12">
        <w:trPr>
          <w:cnfStyle w:val="000000100000" w:firstRow="0" w:lastRow="0" w:firstColumn="0" w:lastColumn="0" w:oddVBand="0" w:evenVBand="0" w:oddHBand="1" w:evenHBand="0" w:firstRowFirstColumn="0" w:firstRowLastColumn="0" w:lastRowFirstColumn="0" w:lastRowLastColumn="0"/>
          <w:trHeight w:val="320"/>
        </w:trPr>
        <w:tc>
          <w:tcPr>
            <w:tcW w:w="5000" w:type="pct"/>
            <w:gridSpan w:val="15"/>
          </w:tcPr>
          <w:p w14:paraId="1A7A5497" w14:textId="00554089" w:rsidR="00A357A0" w:rsidRPr="00C6464F" w:rsidRDefault="00A357A0" w:rsidP="00AD6EC8">
            <w:pPr>
              <w:rPr>
                <w:sz w:val="16"/>
                <w:szCs w:val="16"/>
              </w:rPr>
            </w:pPr>
            <w:r w:rsidRPr="00C6464F">
              <w:rPr>
                <w:rStyle w:val="Strong"/>
                <w:sz w:val="16"/>
                <w:szCs w:val="16"/>
              </w:rPr>
              <w:t>Indigenous status</w:t>
            </w:r>
            <w:r>
              <w:rPr>
                <w:rStyle w:val="Strong"/>
                <w:sz w:val="16"/>
                <w:szCs w:val="16"/>
              </w:rPr>
              <w:t xml:space="preserve"> </w:t>
            </w:r>
            <w:r w:rsidRPr="00C6464F">
              <w:rPr>
                <w:sz w:val="16"/>
                <w:szCs w:val="16"/>
              </w:rPr>
              <w:fldChar w:fldCharType="begin">
                <w:ffData>
                  <w:name w:val="Check1"/>
                  <w:enabled/>
                  <w:calcOnExit w:val="0"/>
                  <w:checkBox>
                    <w:sizeAuto/>
                    <w:default w:val="0"/>
                  </w:checkBox>
                </w:ffData>
              </w:fldChar>
            </w:r>
            <w:r w:rsidRPr="00C6464F">
              <w:rPr>
                <w:sz w:val="16"/>
                <w:szCs w:val="16"/>
              </w:rPr>
              <w:instrText xml:space="preserve"> FORMCHECKBOX </w:instrText>
            </w:r>
            <w:r w:rsidRPr="00C6464F">
              <w:rPr>
                <w:sz w:val="16"/>
                <w:szCs w:val="16"/>
              </w:rPr>
            </w:r>
            <w:r w:rsidRPr="00C6464F">
              <w:rPr>
                <w:sz w:val="16"/>
                <w:szCs w:val="16"/>
              </w:rPr>
              <w:fldChar w:fldCharType="separate"/>
            </w:r>
            <w:r w:rsidRPr="00C6464F">
              <w:rPr>
                <w:sz w:val="16"/>
                <w:szCs w:val="16"/>
              </w:rPr>
              <w:fldChar w:fldCharType="end"/>
            </w:r>
            <w:r w:rsidRPr="00C6464F">
              <w:rPr>
                <w:sz w:val="16"/>
                <w:szCs w:val="16"/>
              </w:rPr>
              <w:t xml:space="preserve"> Aboriginal</w:t>
            </w:r>
            <w:r>
              <w:rPr>
                <w:sz w:val="16"/>
                <w:szCs w:val="16"/>
              </w:rPr>
              <w:t xml:space="preserve">  </w:t>
            </w:r>
            <w:r w:rsidRPr="00C6464F">
              <w:rPr>
                <w:sz w:val="16"/>
                <w:szCs w:val="16"/>
              </w:rPr>
              <w:fldChar w:fldCharType="begin">
                <w:ffData>
                  <w:name w:val="Check1"/>
                  <w:enabled/>
                  <w:calcOnExit w:val="0"/>
                  <w:checkBox>
                    <w:sizeAuto/>
                    <w:default w:val="0"/>
                  </w:checkBox>
                </w:ffData>
              </w:fldChar>
            </w:r>
            <w:r w:rsidRPr="00C6464F">
              <w:rPr>
                <w:sz w:val="16"/>
                <w:szCs w:val="16"/>
              </w:rPr>
              <w:instrText xml:space="preserve"> FORMCHECKBOX </w:instrText>
            </w:r>
            <w:r w:rsidRPr="00C6464F">
              <w:rPr>
                <w:sz w:val="16"/>
                <w:szCs w:val="16"/>
              </w:rPr>
            </w:r>
            <w:r w:rsidRPr="00C6464F">
              <w:rPr>
                <w:sz w:val="16"/>
                <w:szCs w:val="16"/>
              </w:rPr>
              <w:fldChar w:fldCharType="separate"/>
            </w:r>
            <w:r w:rsidRPr="00C6464F">
              <w:rPr>
                <w:sz w:val="16"/>
                <w:szCs w:val="16"/>
              </w:rPr>
              <w:fldChar w:fldCharType="end"/>
            </w:r>
            <w:r w:rsidRPr="00C6464F">
              <w:rPr>
                <w:sz w:val="16"/>
                <w:szCs w:val="16"/>
              </w:rPr>
              <w:t xml:space="preserve"> Torres Strait Islander</w:t>
            </w:r>
            <w:r>
              <w:rPr>
                <w:sz w:val="16"/>
                <w:szCs w:val="16"/>
              </w:rPr>
              <w:t xml:space="preserve">  </w:t>
            </w:r>
            <w:r w:rsidRPr="00C6464F">
              <w:rPr>
                <w:sz w:val="16"/>
                <w:szCs w:val="16"/>
              </w:rPr>
              <w:fldChar w:fldCharType="begin">
                <w:ffData>
                  <w:name w:val="Check1"/>
                  <w:enabled/>
                  <w:calcOnExit w:val="0"/>
                  <w:checkBox>
                    <w:sizeAuto/>
                    <w:default w:val="0"/>
                  </w:checkBox>
                </w:ffData>
              </w:fldChar>
            </w:r>
            <w:r w:rsidRPr="00C6464F">
              <w:rPr>
                <w:sz w:val="16"/>
                <w:szCs w:val="16"/>
              </w:rPr>
              <w:instrText xml:space="preserve"> FORMCHECKBOX </w:instrText>
            </w:r>
            <w:r w:rsidRPr="00C6464F">
              <w:rPr>
                <w:sz w:val="16"/>
                <w:szCs w:val="16"/>
              </w:rPr>
            </w:r>
            <w:r w:rsidRPr="00C6464F">
              <w:rPr>
                <w:sz w:val="16"/>
                <w:szCs w:val="16"/>
              </w:rPr>
              <w:fldChar w:fldCharType="separate"/>
            </w:r>
            <w:r w:rsidRPr="00C6464F">
              <w:rPr>
                <w:sz w:val="16"/>
                <w:szCs w:val="16"/>
              </w:rPr>
              <w:fldChar w:fldCharType="end"/>
            </w:r>
            <w:r w:rsidRPr="00C6464F">
              <w:rPr>
                <w:sz w:val="16"/>
                <w:szCs w:val="16"/>
              </w:rPr>
              <w:t xml:space="preserve"> Both Aboriginal</w:t>
            </w:r>
            <w:r w:rsidR="002E5D59">
              <w:rPr>
                <w:sz w:val="16"/>
                <w:szCs w:val="16"/>
              </w:rPr>
              <w:t>/</w:t>
            </w:r>
            <w:r w:rsidRPr="00C6464F">
              <w:rPr>
                <w:sz w:val="16"/>
                <w:szCs w:val="16"/>
              </w:rPr>
              <w:t>Torres Strait Islander</w:t>
            </w:r>
            <w:r w:rsidR="00C72B03">
              <w:rPr>
                <w:sz w:val="16"/>
                <w:szCs w:val="16"/>
              </w:rPr>
              <w:t xml:space="preserve">  </w:t>
            </w:r>
            <w:r w:rsidR="00C72B03" w:rsidRPr="00C6464F">
              <w:rPr>
                <w:sz w:val="16"/>
                <w:szCs w:val="16"/>
              </w:rPr>
              <w:fldChar w:fldCharType="begin">
                <w:ffData>
                  <w:name w:val=""/>
                  <w:enabled/>
                  <w:calcOnExit w:val="0"/>
                  <w:checkBox>
                    <w:sizeAuto/>
                    <w:default w:val="0"/>
                  </w:checkBox>
                </w:ffData>
              </w:fldChar>
            </w:r>
            <w:r w:rsidR="00C72B03" w:rsidRPr="00C6464F">
              <w:rPr>
                <w:sz w:val="16"/>
                <w:szCs w:val="16"/>
              </w:rPr>
              <w:instrText xml:space="preserve"> FORMCHECKBOX </w:instrText>
            </w:r>
            <w:r w:rsidR="00C72B03" w:rsidRPr="00C6464F">
              <w:rPr>
                <w:sz w:val="16"/>
                <w:szCs w:val="16"/>
              </w:rPr>
            </w:r>
            <w:r w:rsidR="00C72B03" w:rsidRPr="00C6464F">
              <w:rPr>
                <w:sz w:val="16"/>
                <w:szCs w:val="16"/>
              </w:rPr>
              <w:fldChar w:fldCharType="separate"/>
            </w:r>
            <w:r w:rsidR="00C72B03" w:rsidRPr="00C6464F">
              <w:rPr>
                <w:sz w:val="16"/>
                <w:szCs w:val="16"/>
              </w:rPr>
              <w:fldChar w:fldCharType="end"/>
            </w:r>
            <w:r w:rsidR="00C72B03" w:rsidRPr="00C6464F">
              <w:rPr>
                <w:sz w:val="16"/>
                <w:szCs w:val="16"/>
              </w:rPr>
              <w:t xml:space="preserve"> Not Indigenous</w:t>
            </w:r>
            <w:r w:rsidR="00535584">
              <w:rPr>
                <w:sz w:val="16"/>
                <w:szCs w:val="16"/>
              </w:rPr>
              <w:t xml:space="preserve"> </w:t>
            </w:r>
            <w:r w:rsidR="00535584" w:rsidRPr="00C6464F">
              <w:rPr>
                <w:sz w:val="16"/>
                <w:szCs w:val="16"/>
              </w:rPr>
              <w:fldChar w:fldCharType="begin">
                <w:ffData>
                  <w:name w:val="Check1"/>
                  <w:enabled/>
                  <w:calcOnExit w:val="0"/>
                  <w:checkBox>
                    <w:sizeAuto/>
                    <w:default w:val="0"/>
                  </w:checkBox>
                </w:ffData>
              </w:fldChar>
            </w:r>
            <w:r w:rsidR="00535584" w:rsidRPr="00C6464F">
              <w:rPr>
                <w:sz w:val="16"/>
                <w:szCs w:val="16"/>
              </w:rPr>
              <w:instrText xml:space="preserve"> FORMCHECKBOX </w:instrText>
            </w:r>
            <w:r w:rsidR="00535584" w:rsidRPr="00C6464F">
              <w:rPr>
                <w:sz w:val="16"/>
                <w:szCs w:val="16"/>
              </w:rPr>
            </w:r>
            <w:r w:rsidR="00535584" w:rsidRPr="00C6464F">
              <w:rPr>
                <w:sz w:val="16"/>
                <w:szCs w:val="16"/>
              </w:rPr>
              <w:fldChar w:fldCharType="separate"/>
            </w:r>
            <w:r w:rsidR="00535584" w:rsidRPr="00C6464F">
              <w:rPr>
                <w:sz w:val="16"/>
                <w:szCs w:val="16"/>
              </w:rPr>
              <w:fldChar w:fldCharType="end"/>
            </w:r>
            <w:r w:rsidR="00535584" w:rsidRPr="00C6464F">
              <w:rPr>
                <w:sz w:val="16"/>
                <w:szCs w:val="16"/>
              </w:rPr>
              <w:t xml:space="preserve">  </w:t>
            </w:r>
            <w:r w:rsidR="00693B3A" w:rsidRPr="002911C5">
              <w:rPr>
                <w:sz w:val="16"/>
                <w:szCs w:val="16"/>
              </w:rPr>
              <w:t>Not Stated</w:t>
            </w:r>
          </w:p>
        </w:tc>
      </w:tr>
      <w:tr w:rsidR="00AD6EC8" w:rsidRPr="00B4765E" w14:paraId="297BA3E2" w14:textId="77777777" w:rsidTr="006B7F12">
        <w:trPr>
          <w:trHeight w:val="320"/>
        </w:trPr>
        <w:tc>
          <w:tcPr>
            <w:tcW w:w="5000" w:type="pct"/>
            <w:gridSpan w:val="15"/>
          </w:tcPr>
          <w:p w14:paraId="5864AE32" w14:textId="2FAB010B" w:rsidR="00AD6EC8" w:rsidRPr="00C6464F" w:rsidRDefault="00AD6EC8" w:rsidP="00B51D92">
            <w:pPr>
              <w:rPr>
                <w:rStyle w:val="Strong"/>
                <w:sz w:val="16"/>
                <w:szCs w:val="16"/>
              </w:rPr>
            </w:pPr>
            <w:r w:rsidRPr="00C6464F">
              <w:rPr>
                <w:b/>
                <w:sz w:val="16"/>
                <w:szCs w:val="16"/>
              </w:rPr>
              <w:t>Country of birth</w:t>
            </w:r>
            <w:r>
              <w:rPr>
                <w:b/>
                <w:sz w:val="16"/>
                <w:szCs w:val="16"/>
              </w:rPr>
              <w:t xml:space="preserve">  </w:t>
            </w:r>
            <w:r w:rsidRPr="00C6464F">
              <w:rPr>
                <w:sz w:val="16"/>
                <w:szCs w:val="16"/>
              </w:rPr>
              <w:fldChar w:fldCharType="begin">
                <w:ffData>
                  <w:name w:val="Check1"/>
                  <w:enabled/>
                  <w:calcOnExit w:val="0"/>
                  <w:checkBox>
                    <w:sizeAuto/>
                    <w:default w:val="0"/>
                  </w:checkBox>
                </w:ffData>
              </w:fldChar>
            </w:r>
            <w:r w:rsidRPr="00C6464F">
              <w:rPr>
                <w:sz w:val="16"/>
                <w:szCs w:val="16"/>
              </w:rPr>
              <w:instrText xml:space="preserve"> FORMCHECKBOX </w:instrText>
            </w:r>
            <w:r w:rsidRPr="00C6464F">
              <w:rPr>
                <w:sz w:val="16"/>
                <w:szCs w:val="16"/>
              </w:rPr>
            </w:r>
            <w:r w:rsidRPr="00C6464F">
              <w:rPr>
                <w:sz w:val="16"/>
                <w:szCs w:val="16"/>
              </w:rPr>
              <w:fldChar w:fldCharType="separate"/>
            </w:r>
            <w:r w:rsidRPr="00C6464F">
              <w:rPr>
                <w:sz w:val="16"/>
                <w:szCs w:val="16"/>
              </w:rPr>
              <w:fldChar w:fldCharType="end"/>
            </w:r>
            <w:r w:rsidRPr="00C6464F">
              <w:rPr>
                <w:sz w:val="16"/>
                <w:szCs w:val="16"/>
              </w:rPr>
              <w:t xml:space="preserve">   Australia</w:t>
            </w:r>
            <w:r>
              <w:rPr>
                <w:sz w:val="16"/>
                <w:szCs w:val="16"/>
              </w:rPr>
              <w:t xml:space="preserve">    </w:t>
            </w:r>
            <w:r w:rsidRPr="00C6464F">
              <w:rPr>
                <w:sz w:val="16"/>
                <w:szCs w:val="16"/>
              </w:rPr>
              <w:fldChar w:fldCharType="begin">
                <w:ffData>
                  <w:name w:val="Check1"/>
                  <w:enabled/>
                  <w:calcOnExit w:val="0"/>
                  <w:checkBox>
                    <w:sizeAuto/>
                    <w:default w:val="0"/>
                  </w:checkBox>
                </w:ffData>
              </w:fldChar>
            </w:r>
            <w:r w:rsidRPr="00C6464F">
              <w:rPr>
                <w:sz w:val="16"/>
                <w:szCs w:val="16"/>
              </w:rPr>
              <w:instrText xml:space="preserve"> FORMCHECKBOX </w:instrText>
            </w:r>
            <w:r w:rsidRPr="00C6464F">
              <w:rPr>
                <w:sz w:val="16"/>
                <w:szCs w:val="16"/>
              </w:rPr>
            </w:r>
            <w:r w:rsidRPr="00C6464F">
              <w:rPr>
                <w:sz w:val="16"/>
                <w:szCs w:val="16"/>
              </w:rPr>
              <w:fldChar w:fldCharType="separate"/>
            </w:r>
            <w:r w:rsidRPr="00C6464F">
              <w:rPr>
                <w:sz w:val="16"/>
                <w:szCs w:val="16"/>
              </w:rPr>
              <w:fldChar w:fldCharType="end"/>
            </w:r>
            <w:r w:rsidRPr="00C6464F">
              <w:rPr>
                <w:sz w:val="16"/>
                <w:szCs w:val="16"/>
              </w:rPr>
              <w:t xml:space="preserve">   Other: specify</w:t>
            </w:r>
            <w:r>
              <w:rPr>
                <w:sz w:val="16"/>
                <w:szCs w:val="16"/>
              </w:rPr>
              <w:t xml:space="preserve"> </w:t>
            </w:r>
            <w:r w:rsidRPr="00C6464F">
              <w:rPr>
                <w:sz w:val="16"/>
                <w:szCs w:val="16"/>
              </w:rPr>
              <w:t>______________</w:t>
            </w:r>
            <w:r w:rsidR="00BE0319">
              <w:rPr>
                <w:sz w:val="16"/>
                <w:szCs w:val="16"/>
              </w:rPr>
              <w:t xml:space="preserve">             </w:t>
            </w:r>
            <w:r w:rsidR="00BE0319" w:rsidRPr="00C6464F">
              <w:rPr>
                <w:b/>
                <w:sz w:val="16"/>
                <w:szCs w:val="16"/>
              </w:rPr>
              <w:t>Primary language</w:t>
            </w:r>
            <w:r w:rsidR="00BE0319">
              <w:rPr>
                <w:b/>
                <w:sz w:val="16"/>
                <w:szCs w:val="16"/>
              </w:rPr>
              <w:t xml:space="preserve">   </w:t>
            </w:r>
            <w:r w:rsidR="00BE0319" w:rsidRPr="00C6464F">
              <w:rPr>
                <w:sz w:val="16"/>
                <w:szCs w:val="16"/>
              </w:rPr>
              <w:fldChar w:fldCharType="begin">
                <w:ffData>
                  <w:name w:val="Check1"/>
                  <w:enabled/>
                  <w:calcOnExit w:val="0"/>
                  <w:checkBox>
                    <w:sizeAuto/>
                    <w:default w:val="0"/>
                  </w:checkBox>
                </w:ffData>
              </w:fldChar>
            </w:r>
            <w:r w:rsidR="00BE0319" w:rsidRPr="00C6464F">
              <w:rPr>
                <w:sz w:val="16"/>
                <w:szCs w:val="16"/>
              </w:rPr>
              <w:instrText xml:space="preserve"> FORMCHECKBOX </w:instrText>
            </w:r>
            <w:r w:rsidR="00BE0319" w:rsidRPr="00C6464F">
              <w:rPr>
                <w:sz w:val="16"/>
                <w:szCs w:val="16"/>
              </w:rPr>
            </w:r>
            <w:r w:rsidR="00BE0319" w:rsidRPr="00C6464F">
              <w:rPr>
                <w:sz w:val="16"/>
                <w:szCs w:val="16"/>
              </w:rPr>
              <w:fldChar w:fldCharType="separate"/>
            </w:r>
            <w:r w:rsidR="00BE0319" w:rsidRPr="00C6464F">
              <w:rPr>
                <w:sz w:val="16"/>
                <w:szCs w:val="16"/>
              </w:rPr>
              <w:fldChar w:fldCharType="end"/>
            </w:r>
            <w:r w:rsidR="00BE0319" w:rsidRPr="00C6464F">
              <w:rPr>
                <w:sz w:val="16"/>
                <w:szCs w:val="16"/>
              </w:rPr>
              <w:t xml:space="preserve">  English</w:t>
            </w:r>
            <w:r w:rsidR="00BE0319">
              <w:rPr>
                <w:sz w:val="16"/>
                <w:szCs w:val="16"/>
              </w:rPr>
              <w:t xml:space="preserve">  </w:t>
            </w:r>
            <w:r w:rsidR="00BE0319" w:rsidRPr="00C6464F">
              <w:rPr>
                <w:sz w:val="16"/>
                <w:szCs w:val="16"/>
              </w:rPr>
              <w:fldChar w:fldCharType="begin">
                <w:ffData>
                  <w:name w:val="Check1"/>
                  <w:enabled/>
                  <w:calcOnExit w:val="0"/>
                  <w:checkBox>
                    <w:sizeAuto/>
                    <w:default w:val="0"/>
                  </w:checkBox>
                </w:ffData>
              </w:fldChar>
            </w:r>
            <w:r w:rsidR="00BE0319" w:rsidRPr="00C6464F">
              <w:rPr>
                <w:sz w:val="16"/>
                <w:szCs w:val="16"/>
              </w:rPr>
              <w:instrText xml:space="preserve"> FORMCHECKBOX </w:instrText>
            </w:r>
            <w:r w:rsidR="00BE0319" w:rsidRPr="00C6464F">
              <w:rPr>
                <w:sz w:val="16"/>
                <w:szCs w:val="16"/>
              </w:rPr>
            </w:r>
            <w:r w:rsidR="00BE0319" w:rsidRPr="00C6464F">
              <w:rPr>
                <w:sz w:val="16"/>
                <w:szCs w:val="16"/>
              </w:rPr>
              <w:fldChar w:fldCharType="separate"/>
            </w:r>
            <w:r w:rsidR="00BE0319" w:rsidRPr="00C6464F">
              <w:rPr>
                <w:sz w:val="16"/>
                <w:szCs w:val="16"/>
              </w:rPr>
              <w:fldChar w:fldCharType="end"/>
            </w:r>
            <w:r w:rsidR="00BE0319" w:rsidRPr="00C6464F">
              <w:rPr>
                <w:sz w:val="16"/>
                <w:szCs w:val="16"/>
              </w:rPr>
              <w:t xml:space="preserve">  Other: specify</w:t>
            </w:r>
            <w:r w:rsidR="00B51D92">
              <w:rPr>
                <w:sz w:val="16"/>
                <w:szCs w:val="16"/>
              </w:rPr>
              <w:t>_______</w:t>
            </w:r>
          </w:p>
        </w:tc>
      </w:tr>
      <w:tr w:rsidR="00D371BD" w:rsidRPr="00B4765E" w14:paraId="48457F9B" w14:textId="77777777" w:rsidTr="006B7F12">
        <w:trPr>
          <w:cnfStyle w:val="000000100000" w:firstRow="0" w:lastRow="0" w:firstColumn="0" w:lastColumn="0" w:oddVBand="0" w:evenVBand="0" w:oddHBand="1" w:evenHBand="0" w:firstRowFirstColumn="0" w:firstRowLastColumn="0" w:lastRowFirstColumn="0" w:lastRowLastColumn="0"/>
          <w:trHeight w:val="320"/>
        </w:trPr>
        <w:tc>
          <w:tcPr>
            <w:tcW w:w="5000" w:type="pct"/>
            <w:gridSpan w:val="15"/>
          </w:tcPr>
          <w:p w14:paraId="57C8AA98" w14:textId="3498FFEE" w:rsidR="00D371BD" w:rsidRPr="00C6464F" w:rsidRDefault="00D371BD" w:rsidP="00D371BD">
            <w:pPr>
              <w:rPr>
                <w:b/>
                <w:sz w:val="16"/>
                <w:szCs w:val="16"/>
              </w:rPr>
            </w:pPr>
            <w:r w:rsidRPr="00C6464F">
              <w:rPr>
                <w:b/>
                <w:sz w:val="16"/>
                <w:szCs w:val="16"/>
              </w:rPr>
              <w:t>Interpreter required</w:t>
            </w:r>
            <w:r>
              <w:rPr>
                <w:b/>
                <w:sz w:val="16"/>
                <w:szCs w:val="16"/>
              </w:rPr>
              <w:t xml:space="preserve"> </w:t>
            </w:r>
            <w:r>
              <w:rPr>
                <w:sz w:val="16"/>
                <w:szCs w:val="16"/>
              </w:rPr>
              <w:t xml:space="preserve">     </w:t>
            </w:r>
            <w:r w:rsidRPr="00C6464F">
              <w:rPr>
                <w:sz w:val="16"/>
                <w:szCs w:val="16"/>
              </w:rPr>
              <w:fldChar w:fldCharType="begin">
                <w:ffData>
                  <w:name w:val="Check1"/>
                  <w:enabled/>
                  <w:calcOnExit w:val="0"/>
                  <w:checkBox>
                    <w:sizeAuto/>
                    <w:default w:val="0"/>
                  </w:checkBox>
                </w:ffData>
              </w:fldChar>
            </w:r>
            <w:r w:rsidRPr="00C6464F">
              <w:rPr>
                <w:sz w:val="16"/>
                <w:szCs w:val="16"/>
              </w:rPr>
              <w:instrText xml:space="preserve"> FORMCHECKBOX </w:instrText>
            </w:r>
            <w:r w:rsidRPr="00C6464F">
              <w:rPr>
                <w:sz w:val="16"/>
                <w:szCs w:val="16"/>
              </w:rPr>
            </w:r>
            <w:r w:rsidRPr="00C6464F">
              <w:rPr>
                <w:sz w:val="16"/>
                <w:szCs w:val="16"/>
              </w:rPr>
              <w:fldChar w:fldCharType="separate"/>
            </w:r>
            <w:r w:rsidRPr="00C6464F">
              <w:rPr>
                <w:sz w:val="16"/>
                <w:szCs w:val="16"/>
              </w:rPr>
              <w:fldChar w:fldCharType="end"/>
            </w:r>
            <w:r w:rsidRPr="00C6464F">
              <w:rPr>
                <w:sz w:val="16"/>
                <w:szCs w:val="16"/>
              </w:rPr>
              <w:t xml:space="preserve">   No</w:t>
            </w:r>
            <w:r>
              <w:rPr>
                <w:sz w:val="16"/>
                <w:szCs w:val="16"/>
              </w:rPr>
              <w:t xml:space="preserve">       </w:t>
            </w:r>
            <w:r w:rsidRPr="00C6464F">
              <w:rPr>
                <w:sz w:val="16"/>
                <w:szCs w:val="16"/>
              </w:rPr>
              <w:fldChar w:fldCharType="begin">
                <w:ffData>
                  <w:name w:val="Check1"/>
                  <w:enabled/>
                  <w:calcOnExit w:val="0"/>
                  <w:checkBox>
                    <w:sizeAuto/>
                    <w:default w:val="0"/>
                  </w:checkBox>
                </w:ffData>
              </w:fldChar>
            </w:r>
            <w:r w:rsidRPr="00C6464F">
              <w:rPr>
                <w:sz w:val="16"/>
                <w:szCs w:val="16"/>
              </w:rPr>
              <w:instrText xml:space="preserve"> FORMCHECKBOX </w:instrText>
            </w:r>
            <w:r w:rsidRPr="00C6464F">
              <w:rPr>
                <w:sz w:val="16"/>
                <w:szCs w:val="16"/>
              </w:rPr>
            </w:r>
            <w:r w:rsidRPr="00C6464F">
              <w:rPr>
                <w:sz w:val="16"/>
                <w:szCs w:val="16"/>
              </w:rPr>
              <w:fldChar w:fldCharType="separate"/>
            </w:r>
            <w:r w:rsidRPr="00C6464F">
              <w:rPr>
                <w:sz w:val="16"/>
                <w:szCs w:val="16"/>
              </w:rPr>
              <w:fldChar w:fldCharType="end"/>
            </w:r>
            <w:r w:rsidRPr="00C6464F">
              <w:rPr>
                <w:sz w:val="16"/>
                <w:szCs w:val="16"/>
              </w:rPr>
              <w:t xml:space="preserve">   Yes: </w:t>
            </w:r>
            <w:proofErr w:type="gramStart"/>
            <w:r w:rsidRPr="00C6464F">
              <w:rPr>
                <w:sz w:val="16"/>
                <w:szCs w:val="16"/>
              </w:rPr>
              <w:t>specify</w:t>
            </w:r>
            <w:r>
              <w:rPr>
                <w:sz w:val="16"/>
                <w:szCs w:val="16"/>
              </w:rPr>
              <w:t xml:space="preserve">  _</w:t>
            </w:r>
            <w:proofErr w:type="gramEnd"/>
            <w:r>
              <w:rPr>
                <w:sz w:val="16"/>
                <w:szCs w:val="16"/>
              </w:rPr>
              <w:t>______________________</w:t>
            </w:r>
          </w:p>
        </w:tc>
      </w:tr>
      <w:tr w:rsidR="00D16317" w:rsidRPr="00B4765E" w14:paraId="5A60F2D4" w14:textId="77777777" w:rsidTr="006B7F12">
        <w:trPr>
          <w:trHeight w:val="320"/>
        </w:trPr>
        <w:tc>
          <w:tcPr>
            <w:tcW w:w="5000" w:type="pct"/>
            <w:gridSpan w:val="15"/>
          </w:tcPr>
          <w:p w14:paraId="416BA9E1" w14:textId="45FFD54F" w:rsidR="00D16317" w:rsidRPr="00C6464F" w:rsidRDefault="00D16317" w:rsidP="00D371BD">
            <w:pPr>
              <w:rPr>
                <w:b/>
                <w:sz w:val="16"/>
                <w:szCs w:val="16"/>
              </w:rPr>
            </w:pPr>
            <w:r w:rsidRPr="00C6464F">
              <w:rPr>
                <w:b/>
                <w:sz w:val="16"/>
                <w:szCs w:val="16"/>
              </w:rPr>
              <w:t>Occupation</w:t>
            </w:r>
            <w:r>
              <w:rPr>
                <w:b/>
                <w:sz w:val="16"/>
                <w:szCs w:val="16"/>
              </w:rPr>
              <w:t xml:space="preserve"> </w:t>
            </w:r>
            <w:r w:rsidRPr="00B461F2">
              <w:rPr>
                <w:b/>
                <w:sz w:val="16"/>
                <w:szCs w:val="16"/>
              </w:rPr>
              <w:t xml:space="preserve">                                                         </w:t>
            </w:r>
            <w:proofErr w:type="spellStart"/>
            <w:r w:rsidR="00A27F65">
              <w:rPr>
                <w:b/>
                <w:sz w:val="16"/>
                <w:szCs w:val="16"/>
              </w:rPr>
              <w:t>O</w:t>
            </w:r>
            <w:r w:rsidR="00B461F2" w:rsidRPr="00B461F2">
              <w:rPr>
                <w:b/>
                <w:sz w:val="16"/>
                <w:szCs w:val="16"/>
              </w:rPr>
              <w:t>ccupatio</w:t>
            </w:r>
            <w:r w:rsidR="00A27F65">
              <w:rPr>
                <w:b/>
                <w:sz w:val="16"/>
                <w:szCs w:val="16"/>
              </w:rPr>
              <w:t>n</w:t>
            </w:r>
            <w:proofErr w:type="spellEnd"/>
            <w:r w:rsidR="00A27F65">
              <w:rPr>
                <w:b/>
                <w:sz w:val="16"/>
                <w:szCs w:val="16"/>
              </w:rPr>
              <w:t xml:space="preserve"> location</w:t>
            </w:r>
          </w:p>
        </w:tc>
      </w:tr>
      <w:tr w:rsidR="00FF3E47" w:rsidRPr="00B4765E" w14:paraId="68C11AEF" w14:textId="77777777" w:rsidTr="006B7F12">
        <w:trPr>
          <w:cnfStyle w:val="000000100000" w:firstRow="0" w:lastRow="0" w:firstColumn="0" w:lastColumn="0" w:oddVBand="0" w:evenVBand="0" w:oddHBand="1" w:evenHBand="0" w:firstRowFirstColumn="0" w:firstRowLastColumn="0" w:lastRowFirstColumn="0" w:lastRowLastColumn="0"/>
          <w:trHeight w:val="464"/>
        </w:trPr>
        <w:tc>
          <w:tcPr>
            <w:tcW w:w="696" w:type="pct"/>
            <w:vMerge w:val="restart"/>
          </w:tcPr>
          <w:p w14:paraId="1A5E4AEC" w14:textId="77777777" w:rsidR="00FF3E47" w:rsidRPr="00C6464F" w:rsidRDefault="00FF3E47">
            <w:pPr>
              <w:rPr>
                <w:rStyle w:val="Strong"/>
                <w:sz w:val="16"/>
                <w:szCs w:val="16"/>
              </w:rPr>
            </w:pPr>
            <w:r w:rsidRPr="00C6464F">
              <w:rPr>
                <w:rStyle w:val="Strong"/>
                <w:sz w:val="16"/>
                <w:szCs w:val="16"/>
              </w:rPr>
              <w:t>General Practitioner</w:t>
            </w:r>
          </w:p>
        </w:tc>
        <w:tc>
          <w:tcPr>
            <w:tcW w:w="2161" w:type="pct"/>
            <w:gridSpan w:val="8"/>
          </w:tcPr>
          <w:p w14:paraId="676AEBC8" w14:textId="3F49728C" w:rsidR="00FF3E47" w:rsidRPr="00C6464F" w:rsidRDefault="00FF3E47" w:rsidP="002D11A1">
            <w:pPr>
              <w:rPr>
                <w:rStyle w:val="Strong"/>
                <w:sz w:val="16"/>
                <w:szCs w:val="16"/>
              </w:rPr>
            </w:pPr>
            <w:r w:rsidRPr="00C6464F">
              <w:rPr>
                <w:rStyle w:val="Strong"/>
                <w:sz w:val="16"/>
                <w:szCs w:val="16"/>
              </w:rPr>
              <w:t>Name</w:t>
            </w:r>
          </w:p>
        </w:tc>
        <w:tc>
          <w:tcPr>
            <w:tcW w:w="2143" w:type="pct"/>
            <w:gridSpan w:val="6"/>
          </w:tcPr>
          <w:p w14:paraId="2948CBD9" w14:textId="14C92683" w:rsidR="00FF3E47" w:rsidRPr="00C6464F" w:rsidRDefault="00875B37" w:rsidP="002D11A1">
            <w:pPr>
              <w:rPr>
                <w:sz w:val="14"/>
                <w:szCs w:val="14"/>
              </w:rPr>
            </w:pPr>
            <w:r>
              <w:rPr>
                <w:rStyle w:val="Strong"/>
                <w:sz w:val="16"/>
                <w:szCs w:val="16"/>
              </w:rPr>
              <w:t>A</w:t>
            </w:r>
            <w:r w:rsidRPr="001914FB">
              <w:rPr>
                <w:rStyle w:val="Strong"/>
                <w:sz w:val="16"/>
                <w:szCs w:val="16"/>
              </w:rPr>
              <w:t>ddress</w:t>
            </w:r>
          </w:p>
        </w:tc>
      </w:tr>
      <w:tr w:rsidR="00342FED" w:rsidRPr="00B4765E" w14:paraId="3AD688D9" w14:textId="77777777" w:rsidTr="006B7F12">
        <w:trPr>
          <w:trHeight w:val="462"/>
        </w:trPr>
        <w:tc>
          <w:tcPr>
            <w:tcW w:w="696" w:type="pct"/>
            <w:vMerge/>
          </w:tcPr>
          <w:p w14:paraId="165813A3" w14:textId="77777777" w:rsidR="00342FED" w:rsidRPr="00C6464F" w:rsidRDefault="00342FED" w:rsidP="00342FED">
            <w:pPr>
              <w:rPr>
                <w:rStyle w:val="Strong"/>
                <w:sz w:val="16"/>
                <w:szCs w:val="16"/>
              </w:rPr>
            </w:pPr>
          </w:p>
        </w:tc>
        <w:tc>
          <w:tcPr>
            <w:tcW w:w="2161" w:type="pct"/>
            <w:gridSpan w:val="8"/>
          </w:tcPr>
          <w:p w14:paraId="50306221" w14:textId="356DB3A5" w:rsidR="00342FED" w:rsidRPr="00C6464F" w:rsidRDefault="00342FED" w:rsidP="00342FED">
            <w:pPr>
              <w:rPr>
                <w:rStyle w:val="Strong"/>
                <w:sz w:val="16"/>
                <w:szCs w:val="16"/>
              </w:rPr>
            </w:pPr>
            <w:r w:rsidRPr="00C6464F">
              <w:rPr>
                <w:rStyle w:val="Strong"/>
                <w:sz w:val="16"/>
                <w:szCs w:val="16"/>
              </w:rPr>
              <w:t>Practice name</w:t>
            </w:r>
          </w:p>
        </w:tc>
        <w:tc>
          <w:tcPr>
            <w:tcW w:w="2143" w:type="pct"/>
            <w:gridSpan w:val="6"/>
          </w:tcPr>
          <w:p w14:paraId="4BF616D3" w14:textId="73EDD523" w:rsidR="00342FED" w:rsidRPr="00C6464F" w:rsidRDefault="00342FED" w:rsidP="00342FED">
            <w:pPr>
              <w:rPr>
                <w:rStyle w:val="Strong"/>
                <w:sz w:val="16"/>
                <w:szCs w:val="16"/>
              </w:rPr>
            </w:pPr>
            <w:r>
              <w:rPr>
                <w:rStyle w:val="Strong"/>
                <w:sz w:val="16"/>
                <w:szCs w:val="16"/>
              </w:rPr>
              <w:t>Fax</w:t>
            </w:r>
          </w:p>
        </w:tc>
      </w:tr>
      <w:tr w:rsidR="00342FED" w:rsidRPr="00B4765E" w14:paraId="0FB568F3" w14:textId="77777777" w:rsidTr="006B7F12">
        <w:trPr>
          <w:cnfStyle w:val="000000100000" w:firstRow="0" w:lastRow="0" w:firstColumn="0" w:lastColumn="0" w:oddVBand="0" w:evenVBand="0" w:oddHBand="1" w:evenHBand="0" w:firstRowFirstColumn="0" w:firstRowLastColumn="0" w:lastRowFirstColumn="0" w:lastRowLastColumn="0"/>
          <w:trHeight w:val="462"/>
        </w:trPr>
        <w:tc>
          <w:tcPr>
            <w:tcW w:w="696" w:type="pct"/>
            <w:vMerge/>
          </w:tcPr>
          <w:p w14:paraId="272850E5" w14:textId="77777777" w:rsidR="00342FED" w:rsidRPr="00C6464F" w:rsidRDefault="00342FED" w:rsidP="00342FED">
            <w:pPr>
              <w:rPr>
                <w:rStyle w:val="Strong"/>
                <w:sz w:val="16"/>
                <w:szCs w:val="16"/>
              </w:rPr>
            </w:pPr>
          </w:p>
        </w:tc>
        <w:tc>
          <w:tcPr>
            <w:tcW w:w="2161" w:type="pct"/>
            <w:gridSpan w:val="8"/>
          </w:tcPr>
          <w:p w14:paraId="24B0415A" w14:textId="4C9194C9" w:rsidR="00342FED" w:rsidRPr="00C6464F" w:rsidRDefault="00342FED" w:rsidP="00342FED">
            <w:pPr>
              <w:rPr>
                <w:b/>
                <w:sz w:val="16"/>
                <w:szCs w:val="16"/>
              </w:rPr>
            </w:pPr>
            <w:r w:rsidRPr="00C6464F">
              <w:rPr>
                <w:rStyle w:val="Strong"/>
                <w:sz w:val="16"/>
                <w:szCs w:val="16"/>
              </w:rPr>
              <w:t>Telephone</w:t>
            </w:r>
            <w:r>
              <w:rPr>
                <w:rStyle w:val="Strong"/>
                <w:sz w:val="16"/>
                <w:szCs w:val="16"/>
              </w:rPr>
              <w:t xml:space="preserve">                             </w:t>
            </w:r>
          </w:p>
        </w:tc>
        <w:tc>
          <w:tcPr>
            <w:tcW w:w="2143" w:type="pct"/>
            <w:gridSpan w:val="6"/>
          </w:tcPr>
          <w:p w14:paraId="2BF922B6" w14:textId="7FAD6EE9" w:rsidR="00342FED" w:rsidRPr="00C6464F" w:rsidRDefault="00342FED" w:rsidP="00342FED">
            <w:pPr>
              <w:rPr>
                <w:b/>
                <w:sz w:val="16"/>
                <w:szCs w:val="16"/>
              </w:rPr>
            </w:pPr>
            <w:r>
              <w:rPr>
                <w:b/>
                <w:sz w:val="16"/>
                <w:szCs w:val="16"/>
              </w:rPr>
              <w:t>Email</w:t>
            </w:r>
          </w:p>
        </w:tc>
      </w:tr>
      <w:tr w:rsidR="00342FED" w:rsidRPr="00B4765E" w14:paraId="42D2BDBD" w14:textId="77777777" w:rsidTr="006B7F12">
        <w:trPr>
          <w:trHeight w:val="462"/>
        </w:trPr>
        <w:tc>
          <w:tcPr>
            <w:tcW w:w="696" w:type="pct"/>
            <w:vMerge/>
          </w:tcPr>
          <w:p w14:paraId="534CD1C2" w14:textId="77777777" w:rsidR="00342FED" w:rsidRPr="00C6464F" w:rsidRDefault="00342FED">
            <w:pPr>
              <w:rPr>
                <w:rStyle w:val="Strong"/>
                <w:sz w:val="16"/>
                <w:szCs w:val="16"/>
              </w:rPr>
            </w:pPr>
          </w:p>
        </w:tc>
        <w:tc>
          <w:tcPr>
            <w:tcW w:w="2161" w:type="pct"/>
            <w:gridSpan w:val="8"/>
          </w:tcPr>
          <w:p w14:paraId="0A17428E" w14:textId="77777777" w:rsidR="00342FED" w:rsidRPr="00C6464F" w:rsidRDefault="00342FED">
            <w:pPr>
              <w:rPr>
                <w:rStyle w:val="Strong"/>
                <w:sz w:val="16"/>
                <w:szCs w:val="16"/>
              </w:rPr>
            </w:pPr>
          </w:p>
        </w:tc>
        <w:tc>
          <w:tcPr>
            <w:tcW w:w="2143" w:type="pct"/>
            <w:gridSpan w:val="6"/>
          </w:tcPr>
          <w:p w14:paraId="4517F304" w14:textId="65B5CA1A" w:rsidR="00342FED" w:rsidRPr="00C6464F" w:rsidRDefault="00342FED">
            <w:pPr>
              <w:rPr>
                <w:rStyle w:val="Strong"/>
                <w:sz w:val="16"/>
                <w:szCs w:val="16"/>
              </w:rPr>
            </w:pPr>
          </w:p>
        </w:tc>
      </w:tr>
    </w:tbl>
    <w:tbl>
      <w:tblPr>
        <w:tblStyle w:val="TableGrid1"/>
        <w:tblpPr w:leftFromText="180" w:rightFromText="180" w:vertAnchor="text" w:horzAnchor="margin" w:tblpX="142" w:tblpY="398"/>
        <w:tblW w:w="4919" w:type="pct"/>
        <w:tblInd w:w="0" w:type="dxa"/>
        <w:tblLayout w:type="fixed"/>
        <w:tblLook w:val="00A0" w:firstRow="1" w:lastRow="0" w:firstColumn="1" w:lastColumn="0" w:noHBand="0" w:noVBand="0"/>
      </w:tblPr>
      <w:tblGrid>
        <w:gridCol w:w="3030"/>
        <w:gridCol w:w="1727"/>
        <w:gridCol w:w="5166"/>
      </w:tblGrid>
      <w:tr w:rsidR="006B7F12" w:rsidRPr="00B4765E" w14:paraId="5A60BBC8" w14:textId="77777777" w:rsidTr="006B7F12">
        <w:trPr>
          <w:cnfStyle w:val="100000000000" w:firstRow="1" w:lastRow="0" w:firstColumn="0" w:lastColumn="0" w:oddVBand="0" w:evenVBand="0" w:oddHBand="0" w:evenHBand="0" w:firstRowFirstColumn="0" w:firstRowLastColumn="0" w:lastRowFirstColumn="0" w:lastRowLastColumn="0"/>
          <w:trHeight w:val="320"/>
        </w:trPr>
        <w:tc>
          <w:tcPr>
            <w:tcW w:w="5000" w:type="pct"/>
            <w:gridSpan w:val="3"/>
            <w:shd w:val="clear" w:color="auto" w:fill="C5FFEF" w:themeFill="background2" w:themeFillTint="33"/>
          </w:tcPr>
          <w:p w14:paraId="5FF1CD60" w14:textId="77777777" w:rsidR="006B7F12" w:rsidRPr="00C6464F" w:rsidRDefault="006B7F12" w:rsidP="006B7F12">
            <w:pPr>
              <w:rPr>
                <w:rStyle w:val="Strong"/>
                <w:sz w:val="16"/>
                <w:szCs w:val="16"/>
              </w:rPr>
            </w:pPr>
            <w:r w:rsidRPr="00C6464F">
              <w:rPr>
                <w:rStyle w:val="Strong"/>
                <w:sz w:val="16"/>
                <w:szCs w:val="16"/>
              </w:rPr>
              <w:t>CLINICAL DETAILS</w:t>
            </w:r>
          </w:p>
        </w:tc>
      </w:tr>
      <w:tr w:rsidR="006B7F12" w:rsidRPr="00B4765E" w14:paraId="7013BED7" w14:textId="77777777" w:rsidTr="006B7F12">
        <w:trPr>
          <w:cnfStyle w:val="000000100000" w:firstRow="0" w:lastRow="0" w:firstColumn="0" w:lastColumn="0" w:oddVBand="0" w:evenVBand="0" w:oddHBand="1" w:evenHBand="0" w:firstRowFirstColumn="0" w:firstRowLastColumn="0" w:lastRowFirstColumn="0" w:lastRowLastColumn="0"/>
          <w:trHeight w:val="320"/>
        </w:trPr>
        <w:tc>
          <w:tcPr>
            <w:tcW w:w="1527" w:type="pct"/>
          </w:tcPr>
          <w:p w14:paraId="4C10D4AD" w14:textId="77777777" w:rsidR="006B7F12" w:rsidRPr="00C6464F" w:rsidRDefault="006B7F12" w:rsidP="006B7F12">
            <w:pPr>
              <w:rPr>
                <w:rStyle w:val="Strong"/>
                <w:sz w:val="16"/>
                <w:szCs w:val="16"/>
              </w:rPr>
            </w:pPr>
            <w:r w:rsidRPr="00C6464F">
              <w:rPr>
                <w:rStyle w:val="Strong"/>
                <w:sz w:val="16"/>
                <w:szCs w:val="16"/>
              </w:rPr>
              <w:t>Symptoms present</w:t>
            </w:r>
          </w:p>
          <w:p w14:paraId="3CBBD5B4" w14:textId="77777777" w:rsidR="006B7F12" w:rsidRPr="00C6464F" w:rsidRDefault="006B7F12" w:rsidP="006B7F12">
            <w:pPr>
              <w:rPr>
                <w:sz w:val="14"/>
                <w:szCs w:val="14"/>
              </w:rPr>
            </w:pPr>
            <w:r w:rsidRPr="00C6464F">
              <w:rPr>
                <w:rStyle w:val="Strong"/>
                <w:sz w:val="16"/>
                <w:szCs w:val="16"/>
              </w:rPr>
              <w:t>Onset of first symptoms</w:t>
            </w:r>
          </w:p>
        </w:tc>
        <w:tc>
          <w:tcPr>
            <w:tcW w:w="3473" w:type="pct"/>
            <w:gridSpan w:val="2"/>
          </w:tcPr>
          <w:p w14:paraId="0D02209A" w14:textId="77777777" w:rsidR="006B7F12" w:rsidRPr="00C6464F" w:rsidRDefault="006B7F12" w:rsidP="006B7F12">
            <w:pPr>
              <w:rPr>
                <w:sz w:val="16"/>
                <w:szCs w:val="16"/>
              </w:rPr>
            </w:pPr>
            <w:r w:rsidRPr="00C6464F">
              <w:rPr>
                <w:sz w:val="14"/>
                <w:szCs w:val="14"/>
              </w:rPr>
              <w:fldChar w:fldCharType="begin"/>
            </w:r>
            <w:r w:rsidRPr="00C6464F">
              <w:rPr>
                <w:sz w:val="14"/>
                <w:szCs w:val="14"/>
              </w:rPr>
              <w:instrText xml:space="preserve"> FORMCHECKBOX </w:instrText>
            </w:r>
            <w:r w:rsidRPr="00C6464F">
              <w:rPr>
                <w:sz w:val="14"/>
                <w:szCs w:val="14"/>
              </w:rPr>
              <w:fldChar w:fldCharType="separate"/>
            </w:r>
            <w:r w:rsidRPr="00C6464F">
              <w:rPr>
                <w:sz w:val="14"/>
                <w:szCs w:val="14"/>
              </w:rPr>
              <w:fldChar w:fldCharType="end"/>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Yes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No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Unknown</w:t>
            </w:r>
          </w:p>
          <w:p w14:paraId="25A96EFE" w14:textId="77777777" w:rsidR="006B7F12" w:rsidRPr="00C6464F" w:rsidRDefault="006B7F12" w:rsidP="006B7F12">
            <w:pPr>
              <w:rPr>
                <w:sz w:val="14"/>
                <w:szCs w:val="14"/>
              </w:rPr>
            </w:pPr>
            <w:r w:rsidRPr="00C6464F">
              <w:rPr>
                <w:sz w:val="16"/>
                <w:szCs w:val="16"/>
              </w:rPr>
              <w:t>Date _</w:t>
            </w:r>
            <w:r w:rsidRPr="00C6464F">
              <w:rPr>
                <w:sz w:val="16"/>
                <w:szCs w:val="16"/>
              </w:rPr>
              <w:softHyphen/>
              <w:t xml:space="preserve">__ /___/____                               Time: ________ AM / PM </w:t>
            </w:r>
          </w:p>
        </w:tc>
      </w:tr>
      <w:tr w:rsidR="006B7F12" w:rsidRPr="00B4765E" w14:paraId="6938E9E1" w14:textId="77777777" w:rsidTr="006B7F12">
        <w:trPr>
          <w:trHeight w:val="320"/>
        </w:trPr>
        <w:tc>
          <w:tcPr>
            <w:tcW w:w="1527" w:type="pct"/>
          </w:tcPr>
          <w:p w14:paraId="408D43A1" w14:textId="77777777" w:rsidR="006B7F12" w:rsidRPr="00C6464F" w:rsidRDefault="006B7F12" w:rsidP="006B7F12">
            <w:pPr>
              <w:rPr>
                <w:rStyle w:val="Strong"/>
                <w:sz w:val="16"/>
                <w:szCs w:val="16"/>
              </w:rPr>
            </w:pPr>
            <w:r>
              <w:rPr>
                <w:rStyle w:val="Strong"/>
                <w:sz w:val="16"/>
                <w:szCs w:val="16"/>
              </w:rPr>
              <w:t>S</w:t>
            </w:r>
            <w:r w:rsidRPr="00E66C78">
              <w:rPr>
                <w:rStyle w:val="Strong"/>
                <w:sz w:val="16"/>
                <w:szCs w:val="16"/>
              </w:rPr>
              <w:t>igns and symptoms</w:t>
            </w:r>
          </w:p>
        </w:tc>
        <w:tc>
          <w:tcPr>
            <w:tcW w:w="3473" w:type="pct"/>
            <w:gridSpan w:val="2"/>
          </w:tcPr>
          <w:p w14:paraId="06684558" w14:textId="77777777" w:rsidR="006B7F12" w:rsidRPr="00C6464F" w:rsidRDefault="006B7F12" w:rsidP="006B7F12">
            <w:pPr>
              <w:rPr>
                <w:sz w:val="14"/>
                <w:szCs w:val="14"/>
              </w:rPr>
            </w:pPr>
          </w:p>
        </w:tc>
      </w:tr>
      <w:tr w:rsidR="006B7F12" w:rsidRPr="00B4765E" w14:paraId="5E4A51CC" w14:textId="77777777" w:rsidTr="006B7F12">
        <w:trPr>
          <w:cnfStyle w:val="000000100000" w:firstRow="0" w:lastRow="0" w:firstColumn="0" w:lastColumn="0" w:oddVBand="0" w:evenVBand="0" w:oddHBand="1" w:evenHBand="0" w:firstRowFirstColumn="0" w:firstRowLastColumn="0" w:lastRowFirstColumn="0" w:lastRowLastColumn="0"/>
          <w:trHeight w:val="320"/>
        </w:trPr>
        <w:tc>
          <w:tcPr>
            <w:tcW w:w="5000" w:type="pct"/>
            <w:gridSpan w:val="3"/>
          </w:tcPr>
          <w:p w14:paraId="47713D52" w14:textId="77777777" w:rsidR="006B7F12" w:rsidRPr="00C6464F" w:rsidRDefault="006B7F12" w:rsidP="006B7F12">
            <w:pPr>
              <w:rPr>
                <w:sz w:val="14"/>
                <w:szCs w:val="14"/>
              </w:rPr>
            </w:pPr>
            <w:r w:rsidRPr="00647C7F">
              <w:rPr>
                <w:b/>
                <w:bCs/>
                <w:sz w:val="16"/>
                <w:szCs w:val="16"/>
              </w:rPr>
              <w:t>Rash/Lesions</w:t>
            </w:r>
            <w:r>
              <w:rPr>
                <w:b/>
                <w:bCs/>
                <w:sz w:val="16"/>
                <w:szCs w:val="16"/>
              </w:rPr>
              <w:t xml:space="preserve"> </w:t>
            </w:r>
            <w:r>
              <w:rPr>
                <w:sz w:val="16"/>
                <w:szCs w:val="16"/>
              </w:rPr>
              <w:t xml:space="preserve">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Yes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No</w:t>
            </w:r>
            <w:r>
              <w:rPr>
                <w:sz w:val="16"/>
                <w:szCs w:val="16"/>
              </w:rPr>
              <w:t xml:space="preserve">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w:t>
            </w:r>
            <w:r>
              <w:rPr>
                <w:sz w:val="16"/>
                <w:szCs w:val="16"/>
              </w:rPr>
              <w:t>Un</w:t>
            </w:r>
            <w:r w:rsidRPr="00C6464F">
              <w:rPr>
                <w:sz w:val="16"/>
                <w:szCs w:val="16"/>
              </w:rPr>
              <w:t>known</w:t>
            </w:r>
            <w:r w:rsidRPr="00C6464F">
              <w:rPr>
                <w:rStyle w:val="Strong"/>
                <w:sz w:val="16"/>
                <w:szCs w:val="16"/>
              </w:rPr>
              <w:t xml:space="preserve"> </w:t>
            </w:r>
            <w:r>
              <w:rPr>
                <w:rStyle w:val="Strong"/>
                <w:sz w:val="16"/>
                <w:szCs w:val="16"/>
              </w:rPr>
              <w:t xml:space="preserve">                            </w:t>
            </w:r>
            <w:r w:rsidRPr="00C6464F">
              <w:rPr>
                <w:rStyle w:val="Strong"/>
                <w:sz w:val="16"/>
                <w:szCs w:val="16"/>
              </w:rPr>
              <w:t xml:space="preserve">Fever </w:t>
            </w:r>
            <w:r w:rsidRPr="00C6464F">
              <w:rPr>
                <w:rStyle w:val="Strong"/>
                <w:rFonts w:cs="Arial"/>
                <w:sz w:val="16"/>
                <w:szCs w:val="16"/>
              </w:rPr>
              <w:t>≥</w:t>
            </w:r>
            <w:r w:rsidRPr="00C6464F">
              <w:rPr>
                <w:rStyle w:val="Strong"/>
                <w:sz w:val="16"/>
                <w:szCs w:val="16"/>
              </w:rPr>
              <w:t xml:space="preserve"> 38</w:t>
            </w:r>
            <w:r w:rsidRPr="00C6464F">
              <w:rPr>
                <w:sz w:val="16"/>
                <w:szCs w:val="16"/>
              </w:rPr>
              <w:t>°</w:t>
            </w:r>
            <w:r w:rsidRPr="00C6464F">
              <w:rPr>
                <w:rStyle w:val="Strong"/>
                <w:sz w:val="16"/>
                <w:szCs w:val="16"/>
              </w:rPr>
              <w:t>C</w:t>
            </w:r>
            <w:r>
              <w:rPr>
                <w:rStyle w:val="Strong"/>
                <w:sz w:val="16"/>
                <w:szCs w:val="16"/>
              </w:rPr>
              <w:t xml:space="preserve">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Yes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No</w:t>
            </w:r>
            <w:r>
              <w:rPr>
                <w:sz w:val="16"/>
                <w:szCs w:val="16"/>
              </w:rPr>
              <w:t xml:space="preserve">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w:t>
            </w:r>
            <w:r>
              <w:rPr>
                <w:sz w:val="16"/>
                <w:szCs w:val="16"/>
              </w:rPr>
              <w:t>Un</w:t>
            </w:r>
            <w:r w:rsidRPr="00C6464F">
              <w:rPr>
                <w:sz w:val="16"/>
                <w:szCs w:val="16"/>
              </w:rPr>
              <w:t>known</w:t>
            </w:r>
          </w:p>
        </w:tc>
      </w:tr>
      <w:tr w:rsidR="006B7F12" w:rsidRPr="00B4765E" w14:paraId="42D71EBD" w14:textId="77777777" w:rsidTr="006B7F12">
        <w:trPr>
          <w:trHeight w:val="320"/>
        </w:trPr>
        <w:tc>
          <w:tcPr>
            <w:tcW w:w="5000" w:type="pct"/>
            <w:gridSpan w:val="3"/>
          </w:tcPr>
          <w:p w14:paraId="6430E53C" w14:textId="77777777" w:rsidR="006B7F12" w:rsidRPr="00FD00AC" w:rsidRDefault="006B7F12" w:rsidP="006B7F12">
            <w:pPr>
              <w:rPr>
                <w:b/>
                <w:iCs/>
                <w:sz w:val="14"/>
                <w:szCs w:val="14"/>
              </w:rPr>
            </w:pPr>
            <w:r w:rsidRPr="00885208">
              <w:rPr>
                <w:b/>
                <w:bCs/>
                <w:sz w:val="16"/>
                <w:szCs w:val="16"/>
              </w:rPr>
              <w:t>Description of rash/lesion</w:t>
            </w:r>
            <w:r>
              <w:rPr>
                <w:b/>
                <w:bCs/>
                <w:sz w:val="16"/>
                <w:szCs w:val="16"/>
              </w:rPr>
              <w:t xml:space="preserve">     </w:t>
            </w:r>
            <w:r w:rsidRPr="00C002D9">
              <w:rPr>
                <w:sz w:val="14"/>
                <w:szCs w:val="14"/>
              </w:rPr>
              <w:fldChar w:fldCharType="begin">
                <w:ffData>
                  <w:name w:val="Check1"/>
                  <w:enabled/>
                  <w:calcOnExit w:val="0"/>
                  <w:checkBox>
                    <w:sizeAuto/>
                    <w:default w:val="0"/>
                  </w:checkBox>
                </w:ffData>
              </w:fldChar>
            </w:r>
            <w:r w:rsidRPr="00C002D9">
              <w:rPr>
                <w:sz w:val="14"/>
                <w:szCs w:val="14"/>
              </w:rPr>
              <w:instrText xml:space="preserve"> FORMCHECKBOX </w:instrText>
            </w:r>
            <w:r w:rsidRPr="00C002D9">
              <w:rPr>
                <w:sz w:val="14"/>
                <w:szCs w:val="14"/>
              </w:rPr>
            </w:r>
            <w:r w:rsidRPr="00C002D9">
              <w:rPr>
                <w:sz w:val="14"/>
                <w:szCs w:val="14"/>
              </w:rPr>
              <w:fldChar w:fldCharType="separate"/>
            </w:r>
            <w:r w:rsidRPr="00C002D9">
              <w:rPr>
                <w:sz w:val="14"/>
                <w:szCs w:val="14"/>
              </w:rPr>
              <w:fldChar w:fldCharType="end"/>
            </w:r>
            <w:r w:rsidRPr="00C002D9">
              <w:rPr>
                <w:sz w:val="16"/>
                <w:szCs w:val="16"/>
              </w:rPr>
              <w:t xml:space="preserve">  macules     </w:t>
            </w:r>
            <w:r w:rsidRPr="00C002D9">
              <w:rPr>
                <w:sz w:val="14"/>
                <w:szCs w:val="14"/>
              </w:rPr>
              <w:fldChar w:fldCharType="begin">
                <w:ffData>
                  <w:name w:val="Check1"/>
                  <w:enabled/>
                  <w:calcOnExit w:val="0"/>
                  <w:checkBox>
                    <w:sizeAuto/>
                    <w:default w:val="0"/>
                  </w:checkBox>
                </w:ffData>
              </w:fldChar>
            </w:r>
            <w:r w:rsidRPr="00C002D9">
              <w:rPr>
                <w:sz w:val="14"/>
                <w:szCs w:val="14"/>
              </w:rPr>
              <w:instrText xml:space="preserve"> FORMCHECKBOX </w:instrText>
            </w:r>
            <w:r w:rsidRPr="00C002D9">
              <w:rPr>
                <w:sz w:val="14"/>
                <w:szCs w:val="14"/>
              </w:rPr>
            </w:r>
            <w:r w:rsidRPr="00C002D9">
              <w:rPr>
                <w:sz w:val="14"/>
                <w:szCs w:val="14"/>
              </w:rPr>
              <w:fldChar w:fldCharType="separate"/>
            </w:r>
            <w:r w:rsidRPr="00C002D9">
              <w:rPr>
                <w:sz w:val="14"/>
                <w:szCs w:val="14"/>
              </w:rPr>
              <w:fldChar w:fldCharType="end"/>
            </w:r>
            <w:r w:rsidRPr="00C002D9">
              <w:rPr>
                <w:sz w:val="16"/>
                <w:szCs w:val="16"/>
              </w:rPr>
              <w:t xml:space="preserve">  vesicles    </w:t>
            </w:r>
            <w:r w:rsidRPr="00C002D9">
              <w:rPr>
                <w:sz w:val="14"/>
                <w:szCs w:val="14"/>
              </w:rPr>
              <w:fldChar w:fldCharType="begin">
                <w:ffData>
                  <w:name w:val="Check1"/>
                  <w:enabled/>
                  <w:calcOnExit w:val="0"/>
                  <w:checkBox>
                    <w:sizeAuto/>
                    <w:default w:val="0"/>
                  </w:checkBox>
                </w:ffData>
              </w:fldChar>
            </w:r>
            <w:r w:rsidRPr="00C002D9">
              <w:rPr>
                <w:sz w:val="14"/>
                <w:szCs w:val="14"/>
              </w:rPr>
              <w:instrText xml:space="preserve"> FORMCHECKBOX </w:instrText>
            </w:r>
            <w:r w:rsidRPr="00C002D9">
              <w:rPr>
                <w:sz w:val="14"/>
                <w:szCs w:val="14"/>
              </w:rPr>
            </w:r>
            <w:r w:rsidRPr="00C002D9">
              <w:rPr>
                <w:sz w:val="14"/>
                <w:szCs w:val="14"/>
              </w:rPr>
              <w:fldChar w:fldCharType="separate"/>
            </w:r>
            <w:r w:rsidRPr="00C002D9">
              <w:rPr>
                <w:sz w:val="14"/>
                <w:szCs w:val="14"/>
              </w:rPr>
              <w:fldChar w:fldCharType="end"/>
            </w:r>
            <w:r w:rsidRPr="00C002D9">
              <w:rPr>
                <w:sz w:val="16"/>
                <w:szCs w:val="16"/>
              </w:rPr>
              <w:t xml:space="preserve">  pustules   </w:t>
            </w:r>
            <w:r w:rsidRPr="00C002D9">
              <w:rPr>
                <w:sz w:val="14"/>
                <w:szCs w:val="14"/>
              </w:rPr>
              <w:fldChar w:fldCharType="begin">
                <w:ffData>
                  <w:name w:val="Check1"/>
                  <w:enabled/>
                  <w:calcOnExit w:val="0"/>
                  <w:checkBox>
                    <w:sizeAuto/>
                    <w:default w:val="0"/>
                  </w:checkBox>
                </w:ffData>
              </w:fldChar>
            </w:r>
            <w:r w:rsidRPr="00C002D9">
              <w:rPr>
                <w:sz w:val="14"/>
                <w:szCs w:val="14"/>
              </w:rPr>
              <w:instrText xml:space="preserve"> FORMCHECKBOX </w:instrText>
            </w:r>
            <w:r w:rsidRPr="00C002D9">
              <w:rPr>
                <w:sz w:val="14"/>
                <w:szCs w:val="14"/>
              </w:rPr>
            </w:r>
            <w:r w:rsidRPr="00C002D9">
              <w:rPr>
                <w:sz w:val="14"/>
                <w:szCs w:val="14"/>
              </w:rPr>
              <w:fldChar w:fldCharType="separate"/>
            </w:r>
            <w:r w:rsidRPr="00C002D9">
              <w:rPr>
                <w:sz w:val="14"/>
                <w:szCs w:val="14"/>
              </w:rPr>
              <w:fldChar w:fldCharType="end"/>
            </w:r>
            <w:r w:rsidRPr="00C002D9">
              <w:rPr>
                <w:sz w:val="16"/>
                <w:szCs w:val="16"/>
              </w:rPr>
              <w:t xml:space="preserve">  scabs    </w:t>
            </w:r>
            <w:r w:rsidRPr="00C002D9">
              <w:rPr>
                <w:sz w:val="14"/>
                <w:szCs w:val="14"/>
              </w:rPr>
              <w:fldChar w:fldCharType="begin">
                <w:ffData>
                  <w:name w:val="Check1"/>
                  <w:enabled/>
                  <w:calcOnExit w:val="0"/>
                  <w:checkBox>
                    <w:sizeAuto/>
                    <w:default w:val="0"/>
                  </w:checkBox>
                </w:ffData>
              </w:fldChar>
            </w:r>
            <w:r w:rsidRPr="00C002D9">
              <w:rPr>
                <w:sz w:val="14"/>
                <w:szCs w:val="14"/>
              </w:rPr>
              <w:instrText xml:space="preserve"> FORMCHECKBOX </w:instrText>
            </w:r>
            <w:r w:rsidRPr="00C002D9">
              <w:rPr>
                <w:sz w:val="14"/>
                <w:szCs w:val="14"/>
              </w:rPr>
            </w:r>
            <w:r w:rsidRPr="00C002D9">
              <w:rPr>
                <w:sz w:val="14"/>
                <w:szCs w:val="14"/>
              </w:rPr>
              <w:fldChar w:fldCharType="separate"/>
            </w:r>
            <w:r w:rsidRPr="00C002D9">
              <w:rPr>
                <w:sz w:val="14"/>
                <w:szCs w:val="14"/>
              </w:rPr>
              <w:fldChar w:fldCharType="end"/>
            </w:r>
            <w:r w:rsidRPr="00C002D9">
              <w:rPr>
                <w:sz w:val="16"/>
                <w:szCs w:val="16"/>
              </w:rPr>
              <w:t xml:space="preserve">  healed</w:t>
            </w:r>
          </w:p>
        </w:tc>
      </w:tr>
      <w:tr w:rsidR="006B7F12" w:rsidRPr="00B4765E" w14:paraId="32692A9A" w14:textId="77777777" w:rsidTr="006B7F12">
        <w:trPr>
          <w:cnfStyle w:val="000000100000" w:firstRow="0" w:lastRow="0" w:firstColumn="0" w:lastColumn="0" w:oddVBand="0" w:evenVBand="0" w:oddHBand="1" w:evenHBand="0" w:firstRowFirstColumn="0" w:firstRowLastColumn="0" w:lastRowFirstColumn="0" w:lastRowLastColumn="0"/>
          <w:trHeight w:val="320"/>
        </w:trPr>
        <w:tc>
          <w:tcPr>
            <w:tcW w:w="5000" w:type="pct"/>
            <w:gridSpan w:val="3"/>
          </w:tcPr>
          <w:p w14:paraId="51C320BC" w14:textId="77777777" w:rsidR="006B7F12" w:rsidRPr="008F6CB9" w:rsidRDefault="006B7F12" w:rsidP="006B7F12">
            <w:pPr>
              <w:rPr>
                <w:b/>
                <w:bCs/>
                <w:sz w:val="16"/>
                <w:szCs w:val="16"/>
              </w:rPr>
            </w:pPr>
            <w:r w:rsidRPr="008F6CB9">
              <w:rPr>
                <w:b/>
                <w:bCs/>
                <w:sz w:val="16"/>
                <w:szCs w:val="16"/>
              </w:rPr>
              <w:t>Rash/lesion location</w:t>
            </w:r>
          </w:p>
          <w:p w14:paraId="45CBB19A" w14:textId="77777777" w:rsidR="006B7F12" w:rsidRPr="00373D13" w:rsidRDefault="006B7F12" w:rsidP="006B7F12">
            <w:pPr>
              <w:rPr>
                <w:sz w:val="16"/>
                <w:szCs w:val="16"/>
              </w:rPr>
            </w:pP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Pr>
                <w:rFonts w:eastAsiaTheme="minorHAnsi"/>
                <w:sz w:val="14"/>
                <w:szCs w:val="14"/>
              </w:rPr>
              <w:t xml:space="preserve">  </w:t>
            </w:r>
            <w:r w:rsidRPr="00373D13">
              <w:rPr>
                <w:sz w:val="16"/>
                <w:szCs w:val="16"/>
              </w:rPr>
              <w:t xml:space="preserve">Face </w:t>
            </w:r>
            <w:r>
              <w:rPr>
                <w:sz w:val="16"/>
                <w:szCs w:val="16"/>
              </w:rPr>
              <w:t xml:space="preserve">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373D13">
              <w:rPr>
                <w:sz w:val="16"/>
                <w:szCs w:val="16"/>
              </w:rPr>
              <w:t xml:space="preserve"> Mouth </w:t>
            </w:r>
            <w:r>
              <w:rPr>
                <w:sz w:val="16"/>
                <w:szCs w:val="16"/>
              </w:rPr>
              <w:t xml:space="preserve">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373D13">
              <w:rPr>
                <w:sz w:val="16"/>
                <w:szCs w:val="16"/>
              </w:rPr>
              <w:t xml:space="preserve"> Arms </w:t>
            </w:r>
            <w:r>
              <w:rPr>
                <w:sz w:val="16"/>
                <w:szCs w:val="16"/>
              </w:rPr>
              <w:t xml:space="preserve">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373D13">
              <w:rPr>
                <w:sz w:val="16"/>
                <w:szCs w:val="16"/>
              </w:rPr>
              <w:t xml:space="preserve"> Hands </w:t>
            </w:r>
            <w:r>
              <w:rPr>
                <w:sz w:val="16"/>
                <w:szCs w:val="16"/>
              </w:rPr>
              <w:t xml:space="preserve">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373D13">
              <w:rPr>
                <w:sz w:val="16"/>
                <w:szCs w:val="16"/>
              </w:rPr>
              <w:t xml:space="preserve"> Feet </w:t>
            </w:r>
            <w:r>
              <w:rPr>
                <w:sz w:val="16"/>
                <w:szCs w:val="16"/>
              </w:rPr>
              <w:t xml:space="preserve">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373D13">
              <w:rPr>
                <w:sz w:val="16"/>
                <w:szCs w:val="16"/>
              </w:rPr>
              <w:t xml:space="preserve"> Legs </w:t>
            </w:r>
            <w:r>
              <w:rPr>
                <w:sz w:val="16"/>
                <w:szCs w:val="16"/>
              </w:rPr>
              <w:t xml:space="preserve">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373D13">
              <w:rPr>
                <w:sz w:val="16"/>
                <w:szCs w:val="16"/>
              </w:rPr>
              <w:t xml:space="preserve"> Thorax </w:t>
            </w:r>
            <w:r>
              <w:rPr>
                <w:sz w:val="16"/>
                <w:szCs w:val="16"/>
              </w:rPr>
              <w:t xml:space="preserve">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373D13">
              <w:rPr>
                <w:sz w:val="16"/>
                <w:szCs w:val="16"/>
              </w:rPr>
              <w:t xml:space="preserve"> Genital/perianal </w:t>
            </w:r>
            <w:r>
              <w:rPr>
                <w:sz w:val="16"/>
                <w:szCs w:val="16"/>
              </w:rPr>
              <w:t xml:space="preserve">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373D13">
              <w:rPr>
                <w:sz w:val="16"/>
                <w:szCs w:val="16"/>
              </w:rPr>
              <w:t xml:space="preserve"> All over body</w:t>
            </w:r>
          </w:p>
        </w:tc>
      </w:tr>
      <w:tr w:rsidR="006B7F12" w:rsidRPr="00B4765E" w14:paraId="1F6FBDBB" w14:textId="77777777" w:rsidTr="006B7F12">
        <w:trPr>
          <w:trHeight w:val="465"/>
        </w:trPr>
        <w:tc>
          <w:tcPr>
            <w:tcW w:w="2397" w:type="pct"/>
            <w:gridSpan w:val="2"/>
          </w:tcPr>
          <w:p w14:paraId="07941EA1" w14:textId="77777777" w:rsidR="006B7F12" w:rsidRPr="008F6CB9" w:rsidRDefault="006B7F12" w:rsidP="006B7F12">
            <w:pPr>
              <w:rPr>
                <w:b/>
                <w:bCs/>
                <w:sz w:val="16"/>
                <w:szCs w:val="16"/>
              </w:rPr>
            </w:pPr>
            <w:r w:rsidRPr="005704ED">
              <w:rPr>
                <w:b/>
                <w:bCs/>
                <w:sz w:val="16"/>
                <w:szCs w:val="16"/>
              </w:rPr>
              <w:t>Headache</w:t>
            </w:r>
            <w:r>
              <w:rPr>
                <w:b/>
                <w:bCs/>
                <w:sz w:val="16"/>
                <w:szCs w:val="16"/>
              </w:rPr>
              <w:t xml:space="preserve">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Yes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No</w:t>
            </w:r>
            <w:r>
              <w:rPr>
                <w:sz w:val="16"/>
                <w:szCs w:val="16"/>
              </w:rPr>
              <w:t xml:space="preserve">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w:t>
            </w:r>
            <w:r>
              <w:rPr>
                <w:sz w:val="16"/>
                <w:szCs w:val="16"/>
              </w:rPr>
              <w:t>Un</w:t>
            </w:r>
            <w:r w:rsidRPr="00C6464F">
              <w:rPr>
                <w:sz w:val="16"/>
                <w:szCs w:val="16"/>
              </w:rPr>
              <w:t>known</w:t>
            </w:r>
            <w:r w:rsidRPr="00C6464F">
              <w:rPr>
                <w:rStyle w:val="Strong"/>
                <w:sz w:val="16"/>
                <w:szCs w:val="16"/>
              </w:rPr>
              <w:t xml:space="preserve"> </w:t>
            </w:r>
            <w:r>
              <w:rPr>
                <w:rStyle w:val="Strong"/>
                <w:sz w:val="16"/>
                <w:szCs w:val="16"/>
              </w:rPr>
              <w:t xml:space="preserve">  </w:t>
            </w:r>
          </w:p>
        </w:tc>
        <w:tc>
          <w:tcPr>
            <w:tcW w:w="2603" w:type="pct"/>
          </w:tcPr>
          <w:p w14:paraId="5867C14E" w14:textId="77777777" w:rsidR="006B7F12" w:rsidRPr="008F6CB9" w:rsidRDefault="006B7F12" w:rsidP="006B7F12">
            <w:pPr>
              <w:rPr>
                <w:b/>
                <w:bCs/>
                <w:sz w:val="16"/>
                <w:szCs w:val="16"/>
              </w:rPr>
            </w:pPr>
            <w:r w:rsidRPr="00AD64B1">
              <w:rPr>
                <w:b/>
                <w:bCs/>
                <w:sz w:val="16"/>
                <w:szCs w:val="16"/>
              </w:rPr>
              <w:t>Cough</w:t>
            </w:r>
            <w:r>
              <w:rPr>
                <w:b/>
                <w:bCs/>
                <w:sz w:val="16"/>
                <w:szCs w:val="16"/>
              </w:rPr>
              <w:t xml:space="preserve">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Yes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No</w:t>
            </w:r>
            <w:r>
              <w:rPr>
                <w:sz w:val="16"/>
                <w:szCs w:val="16"/>
              </w:rPr>
              <w:t xml:space="preserve">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w:t>
            </w:r>
            <w:r>
              <w:rPr>
                <w:sz w:val="16"/>
                <w:szCs w:val="16"/>
              </w:rPr>
              <w:t>Un</w:t>
            </w:r>
            <w:r w:rsidRPr="00C6464F">
              <w:rPr>
                <w:sz w:val="16"/>
                <w:szCs w:val="16"/>
              </w:rPr>
              <w:t>known</w:t>
            </w:r>
            <w:r w:rsidRPr="00C6464F">
              <w:rPr>
                <w:rStyle w:val="Strong"/>
                <w:sz w:val="16"/>
                <w:szCs w:val="16"/>
              </w:rPr>
              <w:t xml:space="preserve"> </w:t>
            </w:r>
            <w:r>
              <w:rPr>
                <w:rStyle w:val="Strong"/>
                <w:sz w:val="16"/>
                <w:szCs w:val="16"/>
              </w:rPr>
              <w:t xml:space="preserve">  </w:t>
            </w:r>
          </w:p>
        </w:tc>
      </w:tr>
      <w:tr w:rsidR="006B7F12" w:rsidRPr="00B4765E" w14:paraId="74C7F482" w14:textId="77777777" w:rsidTr="006B7F12">
        <w:trPr>
          <w:cnfStyle w:val="000000100000" w:firstRow="0" w:lastRow="0" w:firstColumn="0" w:lastColumn="0" w:oddVBand="0" w:evenVBand="0" w:oddHBand="1" w:evenHBand="0" w:firstRowFirstColumn="0" w:firstRowLastColumn="0" w:lastRowFirstColumn="0" w:lastRowLastColumn="0"/>
          <w:trHeight w:val="463"/>
        </w:trPr>
        <w:tc>
          <w:tcPr>
            <w:tcW w:w="2397" w:type="pct"/>
            <w:gridSpan w:val="2"/>
          </w:tcPr>
          <w:p w14:paraId="1CCE7418" w14:textId="77777777" w:rsidR="006B7F12" w:rsidRPr="008F6CB9" w:rsidRDefault="006B7F12" w:rsidP="006B7F12">
            <w:pPr>
              <w:rPr>
                <w:b/>
                <w:bCs/>
                <w:sz w:val="16"/>
                <w:szCs w:val="16"/>
              </w:rPr>
            </w:pPr>
            <w:r w:rsidRPr="0020496D">
              <w:rPr>
                <w:b/>
                <w:bCs/>
                <w:sz w:val="16"/>
                <w:szCs w:val="16"/>
              </w:rPr>
              <w:t>Lymphadenopathy</w:t>
            </w:r>
            <w:r>
              <w:rPr>
                <w:b/>
                <w:bCs/>
                <w:sz w:val="16"/>
                <w:szCs w:val="16"/>
              </w:rPr>
              <w:t xml:space="preserve">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Yes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No</w:t>
            </w:r>
            <w:r>
              <w:rPr>
                <w:sz w:val="16"/>
                <w:szCs w:val="16"/>
              </w:rPr>
              <w:t xml:space="preserve">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w:t>
            </w:r>
            <w:r>
              <w:rPr>
                <w:sz w:val="16"/>
                <w:szCs w:val="16"/>
              </w:rPr>
              <w:t>Un</w:t>
            </w:r>
            <w:r w:rsidRPr="00C6464F">
              <w:rPr>
                <w:sz w:val="16"/>
                <w:szCs w:val="16"/>
              </w:rPr>
              <w:t>known</w:t>
            </w:r>
            <w:r w:rsidRPr="00C6464F">
              <w:rPr>
                <w:rStyle w:val="Strong"/>
                <w:sz w:val="16"/>
                <w:szCs w:val="16"/>
              </w:rPr>
              <w:t xml:space="preserve"> </w:t>
            </w:r>
            <w:r>
              <w:rPr>
                <w:rStyle w:val="Strong"/>
                <w:sz w:val="16"/>
                <w:szCs w:val="16"/>
              </w:rPr>
              <w:t xml:space="preserve">  </w:t>
            </w:r>
          </w:p>
        </w:tc>
        <w:tc>
          <w:tcPr>
            <w:tcW w:w="2603" w:type="pct"/>
          </w:tcPr>
          <w:p w14:paraId="3748894C" w14:textId="77777777" w:rsidR="006B7F12" w:rsidRPr="008F6CB9" w:rsidRDefault="006B7F12" w:rsidP="006B7F12">
            <w:pPr>
              <w:rPr>
                <w:b/>
                <w:bCs/>
                <w:sz w:val="16"/>
                <w:szCs w:val="16"/>
              </w:rPr>
            </w:pPr>
            <w:r w:rsidRPr="00E611BE">
              <w:rPr>
                <w:b/>
                <w:bCs/>
                <w:sz w:val="16"/>
                <w:szCs w:val="16"/>
              </w:rPr>
              <w:t>Lymphadenopathy</w:t>
            </w:r>
            <w:r>
              <w:rPr>
                <w:b/>
                <w:bCs/>
                <w:sz w:val="16"/>
                <w:szCs w:val="16"/>
              </w:rPr>
              <w:t xml:space="preserve"> - location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w:t>
            </w:r>
            <w:r w:rsidRPr="00494459">
              <w:rPr>
                <w:b/>
                <w:bCs/>
                <w:sz w:val="16"/>
                <w:szCs w:val="16"/>
              </w:rPr>
              <w:t xml:space="preserve">Inguinal </w:t>
            </w:r>
            <w:r>
              <w:rPr>
                <w:b/>
                <w:bCs/>
                <w:sz w:val="16"/>
                <w:szCs w:val="16"/>
              </w:rPr>
              <w:t xml:space="preserve">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w:t>
            </w:r>
            <w:r w:rsidRPr="00494459">
              <w:rPr>
                <w:b/>
                <w:bCs/>
                <w:sz w:val="16"/>
                <w:szCs w:val="16"/>
              </w:rPr>
              <w:t xml:space="preserve">Axillary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Pr>
                <w:rFonts w:eastAsiaTheme="minorHAnsi"/>
                <w:sz w:val="14"/>
                <w:szCs w:val="14"/>
              </w:rPr>
              <w:t xml:space="preserve"> </w:t>
            </w:r>
            <w:r w:rsidRPr="00494459">
              <w:rPr>
                <w:b/>
                <w:bCs/>
                <w:sz w:val="16"/>
                <w:szCs w:val="16"/>
              </w:rPr>
              <w:t>Cervical</w:t>
            </w:r>
          </w:p>
        </w:tc>
      </w:tr>
      <w:tr w:rsidR="006B7F12" w:rsidRPr="00B4765E" w14:paraId="6355DA21" w14:textId="77777777" w:rsidTr="006B7F12">
        <w:trPr>
          <w:trHeight w:val="463"/>
        </w:trPr>
        <w:tc>
          <w:tcPr>
            <w:tcW w:w="2397" w:type="pct"/>
            <w:gridSpan w:val="2"/>
          </w:tcPr>
          <w:p w14:paraId="35FC1F81" w14:textId="77777777" w:rsidR="006B7F12" w:rsidRPr="008F6CB9" w:rsidRDefault="006B7F12" w:rsidP="006B7F12">
            <w:pPr>
              <w:rPr>
                <w:b/>
                <w:bCs/>
                <w:sz w:val="16"/>
                <w:szCs w:val="16"/>
              </w:rPr>
            </w:pPr>
            <w:r w:rsidRPr="0036106F">
              <w:rPr>
                <w:b/>
                <w:bCs/>
                <w:sz w:val="16"/>
                <w:szCs w:val="16"/>
              </w:rPr>
              <w:t>Chills or sweats</w:t>
            </w:r>
            <w:r>
              <w:rPr>
                <w:b/>
                <w:bCs/>
                <w:sz w:val="16"/>
                <w:szCs w:val="16"/>
              </w:rPr>
              <w:t xml:space="preserve">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Yes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No</w:t>
            </w:r>
            <w:r>
              <w:rPr>
                <w:sz w:val="16"/>
                <w:szCs w:val="16"/>
              </w:rPr>
              <w:t xml:space="preserve">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w:t>
            </w:r>
            <w:r>
              <w:rPr>
                <w:sz w:val="16"/>
                <w:szCs w:val="16"/>
              </w:rPr>
              <w:t>Un</w:t>
            </w:r>
            <w:r w:rsidRPr="00C6464F">
              <w:rPr>
                <w:sz w:val="16"/>
                <w:szCs w:val="16"/>
              </w:rPr>
              <w:t>known</w:t>
            </w:r>
            <w:r w:rsidRPr="00C6464F">
              <w:rPr>
                <w:rStyle w:val="Strong"/>
                <w:sz w:val="16"/>
                <w:szCs w:val="16"/>
              </w:rPr>
              <w:t xml:space="preserve"> </w:t>
            </w:r>
            <w:r>
              <w:rPr>
                <w:rStyle w:val="Strong"/>
                <w:sz w:val="16"/>
                <w:szCs w:val="16"/>
              </w:rPr>
              <w:t xml:space="preserve">  </w:t>
            </w:r>
          </w:p>
        </w:tc>
        <w:tc>
          <w:tcPr>
            <w:tcW w:w="2603" w:type="pct"/>
          </w:tcPr>
          <w:p w14:paraId="24517081" w14:textId="77777777" w:rsidR="006B7F12" w:rsidRPr="008F6CB9" w:rsidRDefault="006B7F12" w:rsidP="006B7F12">
            <w:pPr>
              <w:rPr>
                <w:b/>
                <w:bCs/>
                <w:sz w:val="16"/>
                <w:szCs w:val="16"/>
              </w:rPr>
            </w:pPr>
            <w:r w:rsidRPr="002B663C">
              <w:rPr>
                <w:b/>
                <w:bCs/>
                <w:sz w:val="16"/>
                <w:szCs w:val="16"/>
              </w:rPr>
              <w:t>Itch</w:t>
            </w:r>
            <w:r>
              <w:rPr>
                <w:b/>
                <w:bCs/>
                <w:sz w:val="16"/>
                <w:szCs w:val="16"/>
              </w:rPr>
              <w:t xml:space="preserve">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Yes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No</w:t>
            </w:r>
            <w:r>
              <w:rPr>
                <w:sz w:val="16"/>
                <w:szCs w:val="16"/>
              </w:rPr>
              <w:t xml:space="preserve">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w:t>
            </w:r>
            <w:r>
              <w:rPr>
                <w:sz w:val="16"/>
                <w:szCs w:val="16"/>
              </w:rPr>
              <w:t>Un</w:t>
            </w:r>
            <w:r w:rsidRPr="00C6464F">
              <w:rPr>
                <w:sz w:val="16"/>
                <w:szCs w:val="16"/>
              </w:rPr>
              <w:t>known</w:t>
            </w:r>
            <w:r w:rsidRPr="00C6464F">
              <w:rPr>
                <w:rStyle w:val="Strong"/>
                <w:sz w:val="16"/>
                <w:szCs w:val="16"/>
              </w:rPr>
              <w:t xml:space="preserve"> </w:t>
            </w:r>
            <w:r>
              <w:rPr>
                <w:rStyle w:val="Strong"/>
                <w:sz w:val="16"/>
                <w:szCs w:val="16"/>
              </w:rPr>
              <w:t xml:space="preserve">  </w:t>
            </w:r>
          </w:p>
        </w:tc>
      </w:tr>
      <w:tr w:rsidR="006B7F12" w:rsidRPr="00B4765E" w14:paraId="120418C0" w14:textId="77777777" w:rsidTr="006B7F12">
        <w:trPr>
          <w:cnfStyle w:val="000000100000" w:firstRow="0" w:lastRow="0" w:firstColumn="0" w:lastColumn="0" w:oddVBand="0" w:evenVBand="0" w:oddHBand="1" w:evenHBand="0" w:firstRowFirstColumn="0" w:firstRowLastColumn="0" w:lastRowFirstColumn="0" w:lastRowLastColumn="0"/>
          <w:trHeight w:val="463"/>
        </w:trPr>
        <w:tc>
          <w:tcPr>
            <w:tcW w:w="2397" w:type="pct"/>
            <w:gridSpan w:val="2"/>
          </w:tcPr>
          <w:p w14:paraId="6F9E18F3" w14:textId="77777777" w:rsidR="006B7F12" w:rsidRPr="008F6CB9" w:rsidRDefault="006B7F12" w:rsidP="006B7F12">
            <w:pPr>
              <w:rPr>
                <w:b/>
                <w:bCs/>
                <w:sz w:val="16"/>
                <w:szCs w:val="16"/>
              </w:rPr>
            </w:pPr>
            <w:r w:rsidRPr="00CF0296">
              <w:rPr>
                <w:b/>
                <w:bCs/>
                <w:sz w:val="16"/>
                <w:szCs w:val="16"/>
              </w:rPr>
              <w:t>Vomiting/nausea</w:t>
            </w:r>
            <w:r>
              <w:rPr>
                <w:b/>
                <w:bCs/>
                <w:sz w:val="16"/>
                <w:szCs w:val="16"/>
              </w:rPr>
              <w:t xml:space="preserve">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Yes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No</w:t>
            </w:r>
            <w:r>
              <w:rPr>
                <w:sz w:val="16"/>
                <w:szCs w:val="16"/>
              </w:rPr>
              <w:t xml:space="preserve">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w:t>
            </w:r>
            <w:r>
              <w:rPr>
                <w:sz w:val="16"/>
                <w:szCs w:val="16"/>
              </w:rPr>
              <w:t>Un</w:t>
            </w:r>
            <w:r w:rsidRPr="00C6464F">
              <w:rPr>
                <w:sz w:val="16"/>
                <w:szCs w:val="16"/>
              </w:rPr>
              <w:t>known</w:t>
            </w:r>
            <w:r w:rsidRPr="00C6464F">
              <w:rPr>
                <w:rStyle w:val="Strong"/>
                <w:sz w:val="16"/>
                <w:szCs w:val="16"/>
              </w:rPr>
              <w:t xml:space="preserve"> </w:t>
            </w:r>
            <w:r>
              <w:rPr>
                <w:rStyle w:val="Strong"/>
                <w:sz w:val="16"/>
                <w:szCs w:val="16"/>
              </w:rPr>
              <w:t xml:space="preserve">  </w:t>
            </w:r>
          </w:p>
        </w:tc>
        <w:tc>
          <w:tcPr>
            <w:tcW w:w="2603" w:type="pct"/>
          </w:tcPr>
          <w:p w14:paraId="1F3010E0" w14:textId="77777777" w:rsidR="006B7F12" w:rsidRPr="008F6CB9" w:rsidRDefault="006B7F12" w:rsidP="006B7F12">
            <w:pPr>
              <w:rPr>
                <w:b/>
                <w:bCs/>
                <w:sz w:val="16"/>
                <w:szCs w:val="16"/>
              </w:rPr>
            </w:pPr>
            <w:r w:rsidRPr="002B663C">
              <w:rPr>
                <w:b/>
                <w:bCs/>
                <w:sz w:val="16"/>
                <w:szCs w:val="16"/>
              </w:rPr>
              <w:t>Oral ulcers</w:t>
            </w:r>
            <w:r>
              <w:rPr>
                <w:b/>
                <w:bCs/>
                <w:sz w:val="16"/>
                <w:szCs w:val="16"/>
              </w:rPr>
              <w:t xml:space="preserve">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Yes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No</w:t>
            </w:r>
            <w:r>
              <w:rPr>
                <w:sz w:val="16"/>
                <w:szCs w:val="16"/>
              </w:rPr>
              <w:t xml:space="preserve">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w:t>
            </w:r>
            <w:r>
              <w:rPr>
                <w:sz w:val="16"/>
                <w:szCs w:val="16"/>
              </w:rPr>
              <w:t>Un</w:t>
            </w:r>
            <w:r w:rsidRPr="00C6464F">
              <w:rPr>
                <w:sz w:val="16"/>
                <w:szCs w:val="16"/>
              </w:rPr>
              <w:t>known</w:t>
            </w:r>
            <w:r w:rsidRPr="00C6464F">
              <w:rPr>
                <w:rStyle w:val="Strong"/>
                <w:sz w:val="16"/>
                <w:szCs w:val="16"/>
              </w:rPr>
              <w:t xml:space="preserve"> </w:t>
            </w:r>
            <w:r>
              <w:rPr>
                <w:rStyle w:val="Strong"/>
                <w:sz w:val="16"/>
                <w:szCs w:val="16"/>
              </w:rPr>
              <w:t xml:space="preserve">  </w:t>
            </w:r>
          </w:p>
        </w:tc>
      </w:tr>
      <w:tr w:rsidR="006B7F12" w:rsidRPr="00B4765E" w14:paraId="73BA3E66" w14:textId="77777777" w:rsidTr="006B7F12">
        <w:trPr>
          <w:trHeight w:val="463"/>
        </w:trPr>
        <w:tc>
          <w:tcPr>
            <w:tcW w:w="2397" w:type="pct"/>
            <w:gridSpan w:val="2"/>
          </w:tcPr>
          <w:p w14:paraId="42363A24" w14:textId="77777777" w:rsidR="006B7F12" w:rsidRPr="008F6CB9" w:rsidRDefault="006B7F12" w:rsidP="006B7F12">
            <w:pPr>
              <w:rPr>
                <w:b/>
                <w:bCs/>
                <w:sz w:val="16"/>
                <w:szCs w:val="16"/>
              </w:rPr>
            </w:pPr>
            <w:r w:rsidRPr="00CF0296">
              <w:rPr>
                <w:b/>
                <w:bCs/>
                <w:sz w:val="16"/>
                <w:szCs w:val="16"/>
              </w:rPr>
              <w:t>Fatigue</w:t>
            </w:r>
            <w:r>
              <w:rPr>
                <w:b/>
                <w:bCs/>
                <w:sz w:val="16"/>
                <w:szCs w:val="16"/>
              </w:rPr>
              <w:t xml:space="preserve">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Yes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No</w:t>
            </w:r>
            <w:r>
              <w:rPr>
                <w:sz w:val="16"/>
                <w:szCs w:val="16"/>
              </w:rPr>
              <w:t xml:space="preserve">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w:t>
            </w:r>
            <w:r>
              <w:rPr>
                <w:sz w:val="16"/>
                <w:szCs w:val="16"/>
              </w:rPr>
              <w:t>Un</w:t>
            </w:r>
            <w:r w:rsidRPr="00C6464F">
              <w:rPr>
                <w:sz w:val="16"/>
                <w:szCs w:val="16"/>
              </w:rPr>
              <w:t>known</w:t>
            </w:r>
            <w:r w:rsidRPr="00C6464F">
              <w:rPr>
                <w:rStyle w:val="Strong"/>
                <w:sz w:val="16"/>
                <w:szCs w:val="16"/>
              </w:rPr>
              <w:t xml:space="preserve"> </w:t>
            </w:r>
            <w:r>
              <w:rPr>
                <w:rStyle w:val="Strong"/>
                <w:sz w:val="16"/>
                <w:szCs w:val="16"/>
              </w:rPr>
              <w:t xml:space="preserve">  </w:t>
            </w:r>
          </w:p>
        </w:tc>
        <w:tc>
          <w:tcPr>
            <w:tcW w:w="2603" w:type="pct"/>
          </w:tcPr>
          <w:p w14:paraId="3561605A" w14:textId="77777777" w:rsidR="006B7F12" w:rsidRPr="008F6CB9" w:rsidRDefault="006B7F12" w:rsidP="006B7F12">
            <w:pPr>
              <w:rPr>
                <w:b/>
                <w:bCs/>
                <w:sz w:val="16"/>
                <w:szCs w:val="16"/>
              </w:rPr>
            </w:pPr>
            <w:r w:rsidRPr="008E4B4B">
              <w:rPr>
                <w:b/>
                <w:bCs/>
                <w:sz w:val="16"/>
                <w:szCs w:val="16"/>
              </w:rPr>
              <w:t>Conjunctivitis</w:t>
            </w:r>
            <w:r>
              <w:rPr>
                <w:b/>
                <w:bCs/>
                <w:sz w:val="16"/>
                <w:szCs w:val="16"/>
              </w:rPr>
              <w:t xml:space="preserve">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Yes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No</w:t>
            </w:r>
            <w:r>
              <w:rPr>
                <w:sz w:val="16"/>
                <w:szCs w:val="16"/>
              </w:rPr>
              <w:t xml:space="preserve">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w:t>
            </w:r>
            <w:r>
              <w:rPr>
                <w:sz w:val="16"/>
                <w:szCs w:val="16"/>
              </w:rPr>
              <w:t>Un</w:t>
            </w:r>
            <w:r w:rsidRPr="00C6464F">
              <w:rPr>
                <w:sz w:val="16"/>
                <w:szCs w:val="16"/>
              </w:rPr>
              <w:t>known</w:t>
            </w:r>
            <w:r w:rsidRPr="00C6464F">
              <w:rPr>
                <w:rStyle w:val="Strong"/>
                <w:sz w:val="16"/>
                <w:szCs w:val="16"/>
              </w:rPr>
              <w:t xml:space="preserve"> </w:t>
            </w:r>
            <w:r>
              <w:rPr>
                <w:rStyle w:val="Strong"/>
                <w:sz w:val="16"/>
                <w:szCs w:val="16"/>
              </w:rPr>
              <w:t xml:space="preserve">  </w:t>
            </w:r>
          </w:p>
        </w:tc>
      </w:tr>
      <w:tr w:rsidR="006B7F12" w:rsidRPr="00B4765E" w14:paraId="4CA61970" w14:textId="77777777" w:rsidTr="006B7F12">
        <w:trPr>
          <w:cnfStyle w:val="000000100000" w:firstRow="0" w:lastRow="0" w:firstColumn="0" w:lastColumn="0" w:oddVBand="0" w:evenVBand="0" w:oddHBand="1" w:evenHBand="0" w:firstRowFirstColumn="0" w:firstRowLastColumn="0" w:lastRowFirstColumn="0" w:lastRowLastColumn="0"/>
          <w:trHeight w:val="463"/>
        </w:trPr>
        <w:tc>
          <w:tcPr>
            <w:tcW w:w="2397" w:type="pct"/>
            <w:gridSpan w:val="2"/>
          </w:tcPr>
          <w:p w14:paraId="4AF8C9DD" w14:textId="77777777" w:rsidR="006B7F12" w:rsidRPr="008F6CB9" w:rsidRDefault="006B7F12" w:rsidP="006B7F12">
            <w:pPr>
              <w:rPr>
                <w:b/>
                <w:bCs/>
                <w:sz w:val="16"/>
                <w:szCs w:val="16"/>
              </w:rPr>
            </w:pPr>
            <w:r w:rsidRPr="00AD64B1">
              <w:rPr>
                <w:b/>
                <w:bCs/>
                <w:sz w:val="16"/>
                <w:szCs w:val="16"/>
              </w:rPr>
              <w:t>Myalgia</w:t>
            </w:r>
            <w:r>
              <w:rPr>
                <w:b/>
                <w:bCs/>
                <w:sz w:val="16"/>
                <w:szCs w:val="16"/>
              </w:rPr>
              <w:t xml:space="preserve">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Yes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No</w:t>
            </w:r>
            <w:r>
              <w:rPr>
                <w:sz w:val="16"/>
                <w:szCs w:val="16"/>
              </w:rPr>
              <w:t xml:space="preserve">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w:t>
            </w:r>
            <w:r>
              <w:rPr>
                <w:sz w:val="16"/>
                <w:szCs w:val="16"/>
              </w:rPr>
              <w:t>Un</w:t>
            </w:r>
            <w:r w:rsidRPr="00C6464F">
              <w:rPr>
                <w:sz w:val="16"/>
                <w:szCs w:val="16"/>
              </w:rPr>
              <w:t>known</w:t>
            </w:r>
            <w:r w:rsidRPr="00C6464F">
              <w:rPr>
                <w:rStyle w:val="Strong"/>
                <w:sz w:val="16"/>
                <w:szCs w:val="16"/>
              </w:rPr>
              <w:t xml:space="preserve"> </w:t>
            </w:r>
            <w:r>
              <w:rPr>
                <w:rStyle w:val="Strong"/>
                <w:sz w:val="16"/>
                <w:szCs w:val="16"/>
              </w:rPr>
              <w:t xml:space="preserve">  </w:t>
            </w:r>
          </w:p>
        </w:tc>
        <w:tc>
          <w:tcPr>
            <w:tcW w:w="2603" w:type="pct"/>
          </w:tcPr>
          <w:p w14:paraId="4564F209" w14:textId="77777777" w:rsidR="006B7F12" w:rsidRPr="008F6CB9" w:rsidRDefault="006B7F12" w:rsidP="006B7F12">
            <w:pPr>
              <w:rPr>
                <w:b/>
                <w:bCs/>
                <w:sz w:val="16"/>
                <w:szCs w:val="16"/>
              </w:rPr>
            </w:pPr>
            <w:r w:rsidRPr="008E4B4B">
              <w:rPr>
                <w:b/>
                <w:bCs/>
                <w:sz w:val="16"/>
                <w:szCs w:val="16"/>
              </w:rPr>
              <w:t>Sore throat:</w:t>
            </w:r>
            <w:r>
              <w:rPr>
                <w:b/>
                <w:bCs/>
                <w:sz w:val="16"/>
                <w:szCs w:val="16"/>
              </w:rPr>
              <w:t xml:space="preserve">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Yes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No</w:t>
            </w:r>
            <w:r>
              <w:rPr>
                <w:sz w:val="16"/>
                <w:szCs w:val="16"/>
              </w:rPr>
              <w:t xml:space="preserve">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w:t>
            </w:r>
            <w:r>
              <w:rPr>
                <w:sz w:val="16"/>
                <w:szCs w:val="16"/>
              </w:rPr>
              <w:t>Un</w:t>
            </w:r>
            <w:r w:rsidRPr="00C6464F">
              <w:rPr>
                <w:sz w:val="16"/>
                <w:szCs w:val="16"/>
              </w:rPr>
              <w:t>known</w:t>
            </w:r>
            <w:r w:rsidRPr="00C6464F">
              <w:rPr>
                <w:rStyle w:val="Strong"/>
                <w:sz w:val="16"/>
                <w:szCs w:val="16"/>
              </w:rPr>
              <w:t xml:space="preserve"> </w:t>
            </w:r>
            <w:r>
              <w:rPr>
                <w:rStyle w:val="Strong"/>
                <w:sz w:val="16"/>
                <w:szCs w:val="16"/>
              </w:rPr>
              <w:t xml:space="preserve">  </w:t>
            </w:r>
          </w:p>
        </w:tc>
      </w:tr>
      <w:tr w:rsidR="006B7F12" w:rsidRPr="00B4765E" w14:paraId="5028CF37" w14:textId="77777777" w:rsidTr="006B7F12">
        <w:trPr>
          <w:trHeight w:val="320"/>
        </w:trPr>
        <w:tc>
          <w:tcPr>
            <w:tcW w:w="5000" w:type="pct"/>
            <w:gridSpan w:val="3"/>
          </w:tcPr>
          <w:p w14:paraId="1B2AB32F" w14:textId="77777777" w:rsidR="006B7F12" w:rsidRPr="00C6464F" w:rsidRDefault="006B7F12" w:rsidP="006B7F12">
            <w:pPr>
              <w:rPr>
                <w:sz w:val="14"/>
                <w:szCs w:val="14"/>
              </w:rPr>
            </w:pPr>
            <w:r w:rsidRPr="00DB4E01">
              <w:rPr>
                <w:b/>
                <w:bCs/>
                <w:sz w:val="16"/>
                <w:szCs w:val="16"/>
              </w:rPr>
              <w:t xml:space="preserve">Other (specify) </w:t>
            </w:r>
            <w:r w:rsidRPr="00DB4E01">
              <w:rPr>
                <w:b/>
                <w:bCs/>
                <w:sz w:val="16"/>
                <w:szCs w:val="16"/>
              </w:rPr>
              <w:softHyphen/>
            </w:r>
            <w:r w:rsidRPr="00DB4E01">
              <w:rPr>
                <w:b/>
                <w:bCs/>
                <w:sz w:val="16"/>
                <w:szCs w:val="16"/>
              </w:rPr>
              <w:softHyphen/>
            </w:r>
            <w:r w:rsidRPr="00DB4E01">
              <w:rPr>
                <w:b/>
                <w:bCs/>
                <w:sz w:val="16"/>
                <w:szCs w:val="16"/>
              </w:rPr>
              <w:softHyphen/>
            </w:r>
            <w:r w:rsidRPr="00DB4E01">
              <w:rPr>
                <w:b/>
                <w:bCs/>
                <w:sz w:val="16"/>
                <w:szCs w:val="16"/>
              </w:rPr>
              <w:softHyphen/>
            </w:r>
            <w:r w:rsidRPr="00DB4E01">
              <w:rPr>
                <w:b/>
                <w:bCs/>
                <w:sz w:val="16"/>
                <w:szCs w:val="16"/>
              </w:rPr>
              <w:softHyphen/>
            </w:r>
            <w:r w:rsidRPr="00DB4E01">
              <w:rPr>
                <w:b/>
                <w:bCs/>
                <w:sz w:val="16"/>
                <w:szCs w:val="16"/>
              </w:rPr>
              <w:softHyphen/>
            </w:r>
            <w:r w:rsidRPr="00DB4E01">
              <w:rPr>
                <w:b/>
                <w:bCs/>
                <w:sz w:val="16"/>
                <w:szCs w:val="16"/>
              </w:rPr>
              <w:softHyphen/>
            </w:r>
            <w:r w:rsidRPr="00DB4E01">
              <w:rPr>
                <w:b/>
                <w:bCs/>
                <w:sz w:val="16"/>
                <w:szCs w:val="16"/>
              </w:rPr>
              <w:softHyphen/>
            </w:r>
            <w:r w:rsidRPr="00DB4E01">
              <w:rPr>
                <w:b/>
                <w:bCs/>
                <w:sz w:val="16"/>
                <w:szCs w:val="16"/>
              </w:rPr>
              <w:softHyphen/>
            </w:r>
            <w:r w:rsidRPr="00DB4E01">
              <w:rPr>
                <w:b/>
                <w:bCs/>
                <w:sz w:val="16"/>
                <w:szCs w:val="16"/>
              </w:rPr>
              <w:softHyphen/>
            </w:r>
            <w:r w:rsidRPr="00DB4E01">
              <w:rPr>
                <w:b/>
                <w:bCs/>
                <w:sz w:val="16"/>
                <w:szCs w:val="16"/>
              </w:rPr>
              <w:softHyphen/>
            </w:r>
            <w:r w:rsidRPr="00DB4E01">
              <w:rPr>
                <w:b/>
                <w:bCs/>
                <w:sz w:val="16"/>
                <w:szCs w:val="16"/>
              </w:rPr>
              <w:softHyphen/>
            </w:r>
            <w:r w:rsidRPr="00DB4E01">
              <w:rPr>
                <w:b/>
                <w:bCs/>
                <w:sz w:val="16"/>
                <w:szCs w:val="16"/>
              </w:rPr>
              <w:softHyphen/>
            </w:r>
            <w:r w:rsidRPr="00DB4E01">
              <w:rPr>
                <w:b/>
                <w:bCs/>
                <w:sz w:val="16"/>
                <w:szCs w:val="16"/>
              </w:rPr>
              <w:softHyphen/>
            </w:r>
            <w:r w:rsidRPr="00DB4E01">
              <w:rPr>
                <w:b/>
                <w:bCs/>
                <w:sz w:val="16"/>
                <w:szCs w:val="16"/>
              </w:rPr>
              <w:softHyphen/>
            </w:r>
            <w:r w:rsidRPr="00DB4E01">
              <w:rPr>
                <w:b/>
                <w:bCs/>
                <w:sz w:val="16"/>
                <w:szCs w:val="16"/>
              </w:rPr>
              <w:softHyphen/>
            </w:r>
            <w:r w:rsidRPr="00DB4E01">
              <w:rPr>
                <w:b/>
                <w:bCs/>
                <w:sz w:val="16"/>
                <w:szCs w:val="16"/>
              </w:rPr>
              <w:softHyphen/>
            </w:r>
            <w:r w:rsidRPr="00DB4E01">
              <w:rPr>
                <w:b/>
                <w:bCs/>
                <w:sz w:val="16"/>
                <w:szCs w:val="16"/>
              </w:rPr>
              <w:softHyphen/>
            </w:r>
            <w:r w:rsidRPr="00DB4E01">
              <w:rPr>
                <w:b/>
                <w:bCs/>
                <w:sz w:val="16"/>
                <w:szCs w:val="16"/>
              </w:rPr>
              <w:softHyphen/>
            </w:r>
            <w:r w:rsidRPr="00DB4E01">
              <w:rPr>
                <w:b/>
                <w:bCs/>
                <w:sz w:val="16"/>
                <w:szCs w:val="16"/>
              </w:rPr>
              <w:softHyphen/>
              <w:t>:</w:t>
            </w:r>
            <w:r w:rsidRPr="00DB4E01">
              <w:rPr>
                <w:b/>
                <w:bCs/>
                <w:sz w:val="16"/>
                <w:szCs w:val="16"/>
              </w:rPr>
              <w:softHyphen/>
            </w:r>
            <w:r w:rsidRPr="00DB4E01">
              <w:rPr>
                <w:b/>
                <w:bCs/>
                <w:sz w:val="16"/>
                <w:szCs w:val="16"/>
              </w:rPr>
              <w:softHyphen/>
            </w:r>
            <w:r w:rsidRPr="00DB4E01">
              <w:rPr>
                <w:b/>
                <w:bCs/>
                <w:sz w:val="16"/>
                <w:szCs w:val="16"/>
              </w:rPr>
              <w:softHyphen/>
            </w:r>
            <w:proofErr w:type="gramStart"/>
            <w:r w:rsidRPr="00DB4E01">
              <w:rPr>
                <w:b/>
                <w:bCs/>
                <w:sz w:val="16"/>
                <w:szCs w:val="16"/>
              </w:rPr>
              <w:softHyphen/>
            </w:r>
            <w:r>
              <w:rPr>
                <w:rFonts w:eastAsiaTheme="minorHAnsi"/>
                <w:sz w:val="14"/>
                <w:szCs w:val="14"/>
              </w:rPr>
              <w:t xml:space="preserve">  </w:t>
            </w:r>
            <w:r>
              <w:rPr>
                <w:rFonts w:eastAsiaTheme="minorHAnsi"/>
                <w:sz w:val="14"/>
                <w:szCs w:val="14"/>
              </w:rPr>
              <w:softHyphen/>
            </w:r>
            <w:proofErr w:type="gramEnd"/>
            <w:r>
              <w:rPr>
                <w:rFonts w:eastAsiaTheme="minorHAnsi"/>
                <w:sz w:val="14"/>
                <w:szCs w:val="14"/>
              </w:rPr>
              <w:softHyphen/>
            </w:r>
            <w:r>
              <w:rPr>
                <w:rFonts w:eastAsiaTheme="minorHAnsi"/>
                <w:sz w:val="14"/>
                <w:szCs w:val="14"/>
              </w:rPr>
              <w:softHyphen/>
            </w:r>
            <w:r>
              <w:rPr>
                <w:rFonts w:eastAsiaTheme="minorHAnsi"/>
                <w:sz w:val="14"/>
                <w:szCs w:val="14"/>
              </w:rPr>
              <w:softHyphen/>
            </w:r>
            <w:r>
              <w:rPr>
                <w:rFonts w:eastAsiaTheme="minorHAnsi"/>
                <w:sz w:val="14"/>
                <w:szCs w:val="14"/>
              </w:rPr>
              <w:softHyphen/>
            </w:r>
            <w:r>
              <w:rPr>
                <w:rFonts w:eastAsiaTheme="minorHAnsi"/>
                <w:sz w:val="14"/>
                <w:szCs w:val="14"/>
              </w:rPr>
              <w:softHyphen/>
            </w:r>
            <w:r>
              <w:rPr>
                <w:rFonts w:eastAsiaTheme="minorHAnsi"/>
                <w:sz w:val="14"/>
                <w:szCs w:val="14"/>
              </w:rPr>
              <w:softHyphen/>
            </w:r>
            <w:r>
              <w:rPr>
                <w:rFonts w:eastAsiaTheme="minorHAnsi"/>
                <w:sz w:val="14"/>
                <w:szCs w:val="14"/>
              </w:rPr>
              <w:softHyphen/>
            </w:r>
            <w:r>
              <w:rPr>
                <w:rFonts w:eastAsiaTheme="minorHAnsi"/>
                <w:sz w:val="14"/>
                <w:szCs w:val="14"/>
              </w:rPr>
              <w:softHyphen/>
            </w:r>
            <w:r>
              <w:rPr>
                <w:rFonts w:eastAsiaTheme="minorHAnsi"/>
                <w:sz w:val="14"/>
                <w:szCs w:val="14"/>
              </w:rPr>
              <w:softHyphen/>
            </w:r>
            <w:r>
              <w:rPr>
                <w:rFonts w:eastAsiaTheme="minorHAnsi"/>
                <w:sz w:val="14"/>
                <w:szCs w:val="14"/>
              </w:rPr>
              <w:softHyphen/>
            </w:r>
            <w:r>
              <w:rPr>
                <w:rFonts w:eastAsiaTheme="minorHAnsi"/>
                <w:sz w:val="14"/>
                <w:szCs w:val="14"/>
              </w:rPr>
              <w:softHyphen/>
            </w:r>
            <w:r>
              <w:rPr>
                <w:rFonts w:eastAsiaTheme="minorHAnsi"/>
                <w:sz w:val="14"/>
                <w:szCs w:val="14"/>
              </w:rPr>
              <w:softHyphen/>
            </w:r>
            <w:r>
              <w:rPr>
                <w:rFonts w:eastAsiaTheme="minorHAnsi"/>
                <w:sz w:val="14"/>
                <w:szCs w:val="14"/>
              </w:rPr>
              <w:softHyphen/>
            </w:r>
            <w:r>
              <w:rPr>
                <w:rFonts w:eastAsiaTheme="minorHAnsi"/>
                <w:sz w:val="14"/>
                <w:szCs w:val="14"/>
              </w:rPr>
              <w:softHyphen/>
            </w:r>
            <w:r>
              <w:rPr>
                <w:rFonts w:eastAsiaTheme="minorHAnsi"/>
                <w:sz w:val="14"/>
                <w:szCs w:val="14"/>
              </w:rPr>
              <w:softHyphen/>
            </w:r>
            <w:r>
              <w:rPr>
                <w:rFonts w:eastAsiaTheme="minorHAnsi"/>
                <w:sz w:val="14"/>
                <w:szCs w:val="14"/>
              </w:rPr>
              <w:softHyphen/>
              <w:t>_____________________________</w:t>
            </w:r>
          </w:p>
        </w:tc>
      </w:tr>
      <w:tr w:rsidR="006B7F12" w:rsidRPr="00B4765E" w14:paraId="59FAA982" w14:textId="77777777" w:rsidTr="006B7F12">
        <w:trPr>
          <w:cnfStyle w:val="000000100000" w:firstRow="0" w:lastRow="0" w:firstColumn="0" w:lastColumn="0" w:oddVBand="0" w:evenVBand="0" w:oddHBand="1" w:evenHBand="0" w:firstRowFirstColumn="0" w:firstRowLastColumn="0" w:lastRowFirstColumn="0" w:lastRowLastColumn="0"/>
          <w:trHeight w:val="320"/>
        </w:trPr>
        <w:tc>
          <w:tcPr>
            <w:tcW w:w="1527" w:type="pct"/>
          </w:tcPr>
          <w:p w14:paraId="48A25336" w14:textId="77777777" w:rsidR="006B7F12" w:rsidRPr="00C6464F" w:rsidRDefault="006B7F12" w:rsidP="006B7F12">
            <w:pPr>
              <w:rPr>
                <w:rStyle w:val="Strong"/>
                <w:sz w:val="16"/>
                <w:szCs w:val="16"/>
              </w:rPr>
            </w:pPr>
            <w:r w:rsidRPr="00C6464F">
              <w:rPr>
                <w:rStyle w:val="Strong"/>
                <w:sz w:val="16"/>
                <w:szCs w:val="16"/>
              </w:rPr>
              <w:t>Existing medical conditions</w:t>
            </w:r>
          </w:p>
        </w:tc>
        <w:tc>
          <w:tcPr>
            <w:tcW w:w="3473" w:type="pct"/>
            <w:gridSpan w:val="2"/>
          </w:tcPr>
          <w:p w14:paraId="165F1D7B" w14:textId="77777777" w:rsidR="006B7F12" w:rsidRPr="00C6464F" w:rsidRDefault="006B7F12" w:rsidP="006B7F12">
            <w:pPr>
              <w:rPr>
                <w:sz w:val="14"/>
                <w:szCs w:val="14"/>
              </w:rPr>
            </w:pP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Yes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No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w:t>
            </w:r>
            <w:proofErr w:type="gramStart"/>
            <w:r w:rsidRPr="00C6464F">
              <w:rPr>
                <w:sz w:val="16"/>
                <w:szCs w:val="16"/>
              </w:rPr>
              <w:t xml:space="preserve">Unknown  </w:t>
            </w:r>
            <w:r w:rsidRPr="00C6464F">
              <w:rPr>
                <w:rStyle w:val="Strong"/>
                <w:b w:val="0"/>
                <w:sz w:val="16"/>
                <w:szCs w:val="16"/>
              </w:rPr>
              <w:t>If</w:t>
            </w:r>
            <w:proofErr w:type="gramEnd"/>
            <w:r w:rsidRPr="00C6464F">
              <w:rPr>
                <w:rStyle w:val="Strong"/>
                <w:b w:val="0"/>
                <w:sz w:val="16"/>
                <w:szCs w:val="16"/>
              </w:rPr>
              <w:t xml:space="preserve"> Yes, provide details</w:t>
            </w:r>
            <w:r>
              <w:rPr>
                <w:rStyle w:val="Strong"/>
                <w:b w:val="0"/>
                <w:sz w:val="16"/>
                <w:szCs w:val="16"/>
              </w:rPr>
              <w:t>_</w:t>
            </w:r>
            <w:r w:rsidRPr="001F7921">
              <w:rPr>
                <w:rStyle w:val="Strong"/>
                <w:b w:val="0"/>
                <w:bCs w:val="0"/>
                <w:sz w:val="16"/>
                <w:szCs w:val="16"/>
              </w:rPr>
              <w:t>_______________________________</w:t>
            </w:r>
          </w:p>
        </w:tc>
      </w:tr>
      <w:tr w:rsidR="006B7F12" w:rsidRPr="00B4765E" w14:paraId="2406B6F2" w14:textId="77777777" w:rsidTr="006B7F12">
        <w:trPr>
          <w:trHeight w:val="320"/>
        </w:trPr>
        <w:tc>
          <w:tcPr>
            <w:tcW w:w="1527" w:type="pct"/>
          </w:tcPr>
          <w:p w14:paraId="0045D86A" w14:textId="77777777" w:rsidR="006B7F12" w:rsidRPr="00C6464F" w:rsidRDefault="006B7F12" w:rsidP="006B7F12">
            <w:pPr>
              <w:rPr>
                <w:rStyle w:val="Strong"/>
                <w:sz w:val="16"/>
                <w:szCs w:val="16"/>
              </w:rPr>
            </w:pPr>
            <w:r w:rsidRPr="00C6464F">
              <w:rPr>
                <w:rStyle w:val="Strong"/>
                <w:sz w:val="16"/>
                <w:szCs w:val="16"/>
              </w:rPr>
              <w:t>Pregnancy status</w:t>
            </w:r>
          </w:p>
        </w:tc>
        <w:tc>
          <w:tcPr>
            <w:tcW w:w="3473" w:type="pct"/>
            <w:gridSpan w:val="2"/>
          </w:tcPr>
          <w:p w14:paraId="128C1B79" w14:textId="77777777" w:rsidR="006B7F12" w:rsidRPr="00C6464F" w:rsidRDefault="006B7F12" w:rsidP="006B7F12">
            <w:pPr>
              <w:rPr>
                <w:sz w:val="14"/>
                <w:szCs w:val="14"/>
              </w:rPr>
            </w:pP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w:t>
            </w:r>
            <w:proofErr w:type="gramStart"/>
            <w:r w:rsidRPr="00C6464F">
              <w:rPr>
                <w:sz w:val="16"/>
                <w:szCs w:val="16"/>
              </w:rPr>
              <w:t>Yes</w:t>
            </w:r>
            <w:r>
              <w:rPr>
                <w:sz w:val="16"/>
                <w:szCs w:val="16"/>
              </w:rPr>
              <w:t xml:space="preserve"> </w:t>
            </w:r>
            <w:r w:rsidRPr="00C6464F">
              <w:rPr>
                <w:sz w:val="16"/>
                <w:szCs w:val="16"/>
              </w:rPr>
              <w:t xml:space="preserve"> </w:t>
            </w:r>
            <w:r>
              <w:rPr>
                <w:sz w:val="16"/>
                <w:szCs w:val="16"/>
              </w:rPr>
              <w:t>(</w:t>
            </w:r>
            <w:proofErr w:type="gramEnd"/>
            <w:r w:rsidRPr="00C6464F">
              <w:rPr>
                <w:rStyle w:val="Strong"/>
                <w:b w:val="0"/>
                <w:sz w:val="16"/>
                <w:szCs w:val="16"/>
              </w:rPr>
              <w:t>number of weeks gestation</w:t>
            </w:r>
            <w:r w:rsidRPr="00C6464F">
              <w:rPr>
                <w:sz w:val="16"/>
                <w:szCs w:val="16"/>
              </w:rPr>
              <w:t xml:space="preserve"> </w:t>
            </w:r>
            <w:r w:rsidRPr="007A4000">
              <w:t>__</w:t>
            </w:r>
            <w:r>
              <w:t xml:space="preserve">) </w:t>
            </w:r>
            <w:r w:rsidRPr="00C6464F">
              <w:rPr>
                <w:sz w:val="16"/>
                <w:szCs w:val="16"/>
              </w:rPr>
              <w:t xml:space="preserve">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No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w:t>
            </w:r>
            <w:proofErr w:type="gramStart"/>
            <w:r w:rsidRPr="00C6464F">
              <w:rPr>
                <w:sz w:val="16"/>
                <w:szCs w:val="16"/>
              </w:rPr>
              <w:t>Post-birth</w:t>
            </w:r>
            <w:proofErr w:type="gramEnd"/>
            <w:r w:rsidRPr="00C6464F">
              <w:rPr>
                <w:sz w:val="16"/>
                <w:szCs w:val="16"/>
              </w:rPr>
              <w:t xml:space="preserve"> (infection detected at or after </w:t>
            </w:r>
            <w:proofErr w:type="gramStart"/>
            <w:r w:rsidRPr="00C6464F">
              <w:rPr>
                <w:sz w:val="16"/>
                <w:szCs w:val="16"/>
              </w:rPr>
              <w:t xml:space="preserve">delivery)   </w:t>
            </w:r>
            <w:proofErr w:type="gramEnd"/>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Unknown </w:t>
            </w:r>
          </w:p>
        </w:tc>
      </w:tr>
    </w:tbl>
    <w:p w14:paraId="5ED393D5" w14:textId="77777777" w:rsidR="008C50AF" w:rsidRPr="00C6464F" w:rsidRDefault="008C50AF" w:rsidP="00B04EA2">
      <w:pPr>
        <w:rPr>
          <w:rStyle w:val="Strong"/>
          <w:sz w:val="20"/>
          <w:szCs w:val="20"/>
        </w:rPr>
        <w:sectPr w:rsidR="008C50AF" w:rsidRPr="00C6464F" w:rsidSect="00AD6EC8">
          <w:type w:val="continuous"/>
          <w:pgSz w:w="11900" w:h="16840"/>
          <w:pgMar w:top="1474" w:right="907" w:bottom="1474" w:left="907" w:header="709" w:footer="527" w:gutter="0"/>
          <w:cols w:space="708"/>
          <w:titlePg/>
          <w:docGrid w:linePitch="360"/>
        </w:sectPr>
      </w:pPr>
    </w:p>
    <w:p w14:paraId="75DB3C66" w14:textId="77777777" w:rsidR="008C50AF" w:rsidRPr="00C6464F" w:rsidRDefault="008C50AF" w:rsidP="00AB3782">
      <w:pPr>
        <w:spacing w:before="0" w:after="0"/>
        <w:rPr>
          <w:rStyle w:val="Strong"/>
          <w:sz w:val="20"/>
          <w:szCs w:val="20"/>
        </w:rPr>
        <w:sectPr w:rsidR="008C50AF" w:rsidRPr="00C6464F" w:rsidSect="00AD6EC8">
          <w:type w:val="continuous"/>
          <w:pgSz w:w="11900" w:h="16840"/>
          <w:pgMar w:top="1474" w:right="907" w:bottom="1474" w:left="907" w:header="709" w:footer="527" w:gutter="0"/>
          <w:pgNumType w:start="24"/>
          <w:cols w:space="708"/>
          <w:titlePg/>
          <w:docGrid w:linePitch="360"/>
        </w:sectPr>
      </w:pPr>
    </w:p>
    <w:p w14:paraId="6321B4FE" w14:textId="77777777" w:rsidR="002D041E" w:rsidRPr="00C6464F" w:rsidRDefault="002D041E" w:rsidP="00AB3782">
      <w:pPr>
        <w:spacing w:before="0" w:after="0"/>
        <w:rPr>
          <w:rStyle w:val="Strong"/>
          <w:sz w:val="20"/>
          <w:szCs w:val="20"/>
        </w:rPr>
        <w:sectPr w:rsidR="002D041E" w:rsidRPr="00C6464F" w:rsidSect="00AD6EC8">
          <w:type w:val="continuous"/>
          <w:pgSz w:w="11900" w:h="16840"/>
          <w:pgMar w:top="1474" w:right="907" w:bottom="1474" w:left="907" w:header="709" w:footer="527" w:gutter="0"/>
          <w:cols w:space="708"/>
          <w:titlePg/>
          <w:docGrid w:linePitch="360"/>
        </w:sectPr>
      </w:pPr>
    </w:p>
    <w:tbl>
      <w:tblPr>
        <w:tblStyle w:val="TableGrid1"/>
        <w:tblpPr w:leftFromText="180" w:rightFromText="180" w:vertAnchor="text" w:horzAnchor="margin" w:tblpX="142" w:tblpY="356"/>
        <w:tblW w:w="4919" w:type="pct"/>
        <w:tblInd w:w="0" w:type="dxa"/>
        <w:tblLayout w:type="fixed"/>
        <w:tblLook w:val="00A0" w:firstRow="1" w:lastRow="0" w:firstColumn="1" w:lastColumn="0" w:noHBand="0" w:noVBand="0"/>
      </w:tblPr>
      <w:tblGrid>
        <w:gridCol w:w="1514"/>
        <w:gridCol w:w="8409"/>
      </w:tblGrid>
      <w:tr w:rsidR="00071593" w:rsidRPr="00B4765E" w14:paraId="47FF31AF" w14:textId="77777777" w:rsidTr="006B7F12">
        <w:trPr>
          <w:cnfStyle w:val="100000000000" w:firstRow="1" w:lastRow="0" w:firstColumn="0" w:lastColumn="0" w:oddVBand="0" w:evenVBand="0" w:oddHBand="0" w:evenHBand="0" w:firstRowFirstColumn="0" w:firstRowLastColumn="0" w:lastRowFirstColumn="0" w:lastRowLastColumn="0"/>
          <w:trHeight w:val="320"/>
        </w:trPr>
        <w:tc>
          <w:tcPr>
            <w:tcW w:w="5000" w:type="pct"/>
            <w:gridSpan w:val="2"/>
            <w:shd w:val="clear" w:color="auto" w:fill="C5FFEF" w:themeFill="background2" w:themeFillTint="33"/>
          </w:tcPr>
          <w:p w14:paraId="724479BD" w14:textId="77777777" w:rsidR="00071593" w:rsidRPr="00C6464F" w:rsidRDefault="00071593" w:rsidP="006238FD">
            <w:pPr>
              <w:rPr>
                <w:rStyle w:val="Strong"/>
                <w:sz w:val="16"/>
                <w:szCs w:val="16"/>
              </w:rPr>
            </w:pPr>
            <w:r w:rsidRPr="00C6464F">
              <w:rPr>
                <w:rStyle w:val="Strong"/>
                <w:sz w:val="16"/>
                <w:szCs w:val="16"/>
              </w:rPr>
              <w:t>HOSPITAL ADMISSION</w:t>
            </w:r>
          </w:p>
        </w:tc>
      </w:tr>
      <w:tr w:rsidR="00071593" w:rsidRPr="00B4765E" w14:paraId="431143AA" w14:textId="77777777" w:rsidTr="006B7F12">
        <w:trPr>
          <w:cnfStyle w:val="000000100000" w:firstRow="0" w:lastRow="0" w:firstColumn="0" w:lastColumn="0" w:oddVBand="0" w:evenVBand="0" w:oddHBand="1" w:evenHBand="0" w:firstRowFirstColumn="0" w:firstRowLastColumn="0" w:lastRowFirstColumn="0" w:lastRowLastColumn="0"/>
          <w:trHeight w:val="320"/>
        </w:trPr>
        <w:tc>
          <w:tcPr>
            <w:tcW w:w="763" w:type="pct"/>
          </w:tcPr>
          <w:p w14:paraId="2421E150" w14:textId="77777777" w:rsidR="00071593" w:rsidRPr="00C6464F" w:rsidRDefault="00071593" w:rsidP="006238FD">
            <w:pPr>
              <w:rPr>
                <w:rStyle w:val="Strong"/>
                <w:sz w:val="16"/>
                <w:szCs w:val="16"/>
              </w:rPr>
            </w:pPr>
            <w:r w:rsidRPr="00C6464F">
              <w:rPr>
                <w:rStyle w:val="Strong"/>
                <w:sz w:val="16"/>
                <w:szCs w:val="16"/>
              </w:rPr>
              <w:t>Hospitalised</w:t>
            </w:r>
          </w:p>
        </w:tc>
        <w:tc>
          <w:tcPr>
            <w:tcW w:w="4237" w:type="pct"/>
          </w:tcPr>
          <w:p w14:paraId="637EF8C9" w14:textId="1DD41738" w:rsidR="00071593" w:rsidRPr="00C6464F" w:rsidRDefault="00071593" w:rsidP="006238FD">
            <w:pPr>
              <w:rPr>
                <w:b/>
                <w:sz w:val="16"/>
                <w:szCs w:val="16"/>
              </w:rPr>
            </w:pP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Yes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No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Unknown</w:t>
            </w:r>
            <w:r w:rsidR="00E55273">
              <w:rPr>
                <w:sz w:val="16"/>
                <w:szCs w:val="16"/>
              </w:rPr>
              <w:t xml:space="preserve">     </w:t>
            </w:r>
            <w:r w:rsidRPr="00C6464F">
              <w:rPr>
                <w:rStyle w:val="Strong"/>
                <w:b w:val="0"/>
                <w:sz w:val="16"/>
                <w:szCs w:val="16"/>
              </w:rPr>
              <w:t>If Yes, hospital name</w:t>
            </w:r>
            <w:r w:rsidRPr="00C6464F">
              <w:rPr>
                <w:b/>
                <w:sz w:val="16"/>
                <w:szCs w:val="16"/>
              </w:rPr>
              <w:t xml:space="preserve"> </w:t>
            </w:r>
            <w:r w:rsidRPr="00C6464F">
              <w:rPr>
                <w:sz w:val="16"/>
                <w:szCs w:val="16"/>
              </w:rPr>
              <w:t>__________________________________________</w:t>
            </w:r>
          </w:p>
          <w:p w14:paraId="191B301B" w14:textId="77777777" w:rsidR="00071593" w:rsidRPr="00C6464F" w:rsidRDefault="00071593" w:rsidP="006238FD">
            <w:pPr>
              <w:rPr>
                <w:sz w:val="14"/>
                <w:szCs w:val="14"/>
              </w:rPr>
            </w:pPr>
            <w:r w:rsidRPr="00C6464F">
              <w:rPr>
                <w:rStyle w:val="Strong"/>
                <w:sz w:val="16"/>
                <w:szCs w:val="16"/>
              </w:rPr>
              <w:t xml:space="preserve">Date admitted </w:t>
            </w:r>
            <w:r w:rsidRPr="00C6464F">
              <w:rPr>
                <w:sz w:val="16"/>
                <w:szCs w:val="16"/>
              </w:rPr>
              <w:t>__</w:t>
            </w:r>
            <w:r w:rsidRPr="00C6464F">
              <w:rPr>
                <w:sz w:val="16"/>
                <w:szCs w:val="16"/>
              </w:rPr>
              <w:softHyphen/>
              <w:t xml:space="preserve">_ /___/____                  </w:t>
            </w:r>
            <w:r w:rsidRPr="00C6464F">
              <w:rPr>
                <w:rStyle w:val="Strong"/>
                <w:sz w:val="16"/>
                <w:szCs w:val="16"/>
              </w:rPr>
              <w:t xml:space="preserve">Date discharged </w:t>
            </w:r>
            <w:r w:rsidRPr="00C6464F">
              <w:rPr>
                <w:sz w:val="16"/>
                <w:szCs w:val="16"/>
              </w:rPr>
              <w:t>__</w:t>
            </w:r>
            <w:r w:rsidRPr="00C6464F">
              <w:rPr>
                <w:sz w:val="16"/>
                <w:szCs w:val="16"/>
              </w:rPr>
              <w:softHyphen/>
              <w:t>_ /___/____</w:t>
            </w:r>
          </w:p>
        </w:tc>
      </w:tr>
      <w:tr w:rsidR="00071593" w:rsidRPr="00B4765E" w14:paraId="3BE71CAA" w14:textId="77777777" w:rsidTr="006B7F12">
        <w:trPr>
          <w:trHeight w:val="320"/>
        </w:trPr>
        <w:tc>
          <w:tcPr>
            <w:tcW w:w="763" w:type="pct"/>
          </w:tcPr>
          <w:p w14:paraId="085DB205" w14:textId="77777777" w:rsidR="00071593" w:rsidRPr="00C6464F" w:rsidRDefault="00071593" w:rsidP="006238FD">
            <w:pPr>
              <w:rPr>
                <w:rStyle w:val="Strong"/>
                <w:sz w:val="16"/>
                <w:szCs w:val="16"/>
              </w:rPr>
            </w:pPr>
            <w:r w:rsidRPr="00C6464F">
              <w:rPr>
                <w:rStyle w:val="Strong"/>
                <w:sz w:val="16"/>
                <w:szCs w:val="16"/>
              </w:rPr>
              <w:t>Treating doctor</w:t>
            </w:r>
          </w:p>
        </w:tc>
        <w:tc>
          <w:tcPr>
            <w:tcW w:w="4237" w:type="pct"/>
          </w:tcPr>
          <w:p w14:paraId="78B4672D" w14:textId="21D50482" w:rsidR="00071593" w:rsidRPr="00C6464F" w:rsidRDefault="00071593" w:rsidP="006238FD">
            <w:pPr>
              <w:rPr>
                <w:sz w:val="14"/>
                <w:szCs w:val="14"/>
              </w:rPr>
            </w:pPr>
            <w:r w:rsidRPr="00C6464F">
              <w:rPr>
                <w:rStyle w:val="Strong"/>
                <w:sz w:val="16"/>
                <w:szCs w:val="16"/>
              </w:rPr>
              <w:t>Name</w:t>
            </w:r>
            <w:r w:rsidRPr="00C6464F">
              <w:rPr>
                <w:sz w:val="16"/>
                <w:szCs w:val="16"/>
              </w:rPr>
              <w:t xml:space="preserve"> ____________________         </w:t>
            </w:r>
            <w:r w:rsidRPr="00C6464F">
              <w:rPr>
                <w:rStyle w:val="Strong"/>
                <w:sz w:val="16"/>
                <w:szCs w:val="16"/>
              </w:rPr>
              <w:t>Position</w:t>
            </w:r>
            <w:r w:rsidRPr="00C6464F">
              <w:rPr>
                <w:sz w:val="16"/>
                <w:szCs w:val="16"/>
              </w:rPr>
              <w:t xml:space="preserve"> _____________________</w:t>
            </w:r>
            <w:r w:rsidR="00B374EF">
              <w:rPr>
                <w:sz w:val="16"/>
                <w:szCs w:val="16"/>
              </w:rPr>
              <w:t xml:space="preserve"> </w:t>
            </w:r>
            <w:r w:rsidRPr="00C6464F">
              <w:rPr>
                <w:rStyle w:val="Strong"/>
                <w:sz w:val="16"/>
                <w:szCs w:val="16"/>
              </w:rPr>
              <w:t xml:space="preserve">Telephone </w:t>
            </w:r>
            <w:r w:rsidRPr="00C6464F">
              <w:rPr>
                <w:sz w:val="16"/>
                <w:szCs w:val="16"/>
              </w:rPr>
              <w:t>__________________</w:t>
            </w:r>
          </w:p>
        </w:tc>
      </w:tr>
      <w:tr w:rsidR="00071593" w:rsidRPr="00B4765E" w14:paraId="4920928C" w14:textId="77777777" w:rsidTr="006B7F12">
        <w:trPr>
          <w:cnfStyle w:val="000000100000" w:firstRow="0" w:lastRow="0" w:firstColumn="0" w:lastColumn="0" w:oddVBand="0" w:evenVBand="0" w:oddHBand="1" w:evenHBand="0" w:firstRowFirstColumn="0" w:firstRowLastColumn="0" w:lastRowFirstColumn="0" w:lastRowLastColumn="0"/>
          <w:trHeight w:val="320"/>
        </w:trPr>
        <w:tc>
          <w:tcPr>
            <w:tcW w:w="763" w:type="pct"/>
          </w:tcPr>
          <w:p w14:paraId="2C436E37" w14:textId="77777777" w:rsidR="00071593" w:rsidRPr="00C6464F" w:rsidRDefault="00071593" w:rsidP="006238FD">
            <w:pPr>
              <w:rPr>
                <w:rStyle w:val="Strong"/>
                <w:sz w:val="16"/>
                <w:szCs w:val="16"/>
              </w:rPr>
            </w:pPr>
            <w:r w:rsidRPr="00C6464F">
              <w:rPr>
                <w:rStyle w:val="Strong"/>
                <w:sz w:val="16"/>
                <w:szCs w:val="16"/>
              </w:rPr>
              <w:t>ICU admission</w:t>
            </w:r>
          </w:p>
        </w:tc>
        <w:tc>
          <w:tcPr>
            <w:tcW w:w="4237" w:type="pct"/>
          </w:tcPr>
          <w:p w14:paraId="2C5EBA5F" w14:textId="2CF35787" w:rsidR="00071593" w:rsidRPr="00C6464F" w:rsidRDefault="00071593" w:rsidP="006238FD">
            <w:pPr>
              <w:rPr>
                <w:sz w:val="14"/>
                <w:szCs w:val="14"/>
              </w:rPr>
            </w:pP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Yes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No   </w:t>
            </w:r>
            <w:r w:rsidRPr="00C6464F">
              <w:rPr>
                <w:sz w:val="14"/>
                <w:szCs w:val="14"/>
              </w:rPr>
              <w:fldChar w:fldCharType="begin">
                <w:ffData>
                  <w:name w:val="Check1"/>
                  <w:enabled/>
                  <w:calcOnExit w:val="0"/>
                  <w:checkBox>
                    <w:sizeAuto/>
                    <w:default w:val="0"/>
                  </w:checkBox>
                </w:ffData>
              </w:fldChar>
            </w:r>
            <w:r w:rsidRPr="00C6464F">
              <w:rPr>
                <w:sz w:val="14"/>
                <w:szCs w:val="14"/>
              </w:rPr>
              <w:instrText xml:space="preserve"> FORMCHECKBOX </w:instrText>
            </w:r>
            <w:r w:rsidRPr="00C6464F">
              <w:rPr>
                <w:sz w:val="14"/>
                <w:szCs w:val="14"/>
              </w:rPr>
            </w:r>
            <w:r w:rsidRPr="00C6464F">
              <w:rPr>
                <w:sz w:val="14"/>
                <w:szCs w:val="14"/>
              </w:rPr>
              <w:fldChar w:fldCharType="separate"/>
            </w:r>
            <w:r w:rsidRPr="00C6464F">
              <w:rPr>
                <w:sz w:val="14"/>
                <w:szCs w:val="14"/>
              </w:rPr>
              <w:fldChar w:fldCharType="end"/>
            </w:r>
            <w:r w:rsidRPr="00C6464F">
              <w:rPr>
                <w:sz w:val="16"/>
                <w:szCs w:val="16"/>
              </w:rPr>
              <w:t xml:space="preserve"> Unknown</w:t>
            </w:r>
            <w:r w:rsidR="00B374EF">
              <w:rPr>
                <w:sz w:val="16"/>
                <w:szCs w:val="16"/>
              </w:rPr>
              <w:t xml:space="preserve">            </w:t>
            </w:r>
            <w:r w:rsidRPr="00C6464F">
              <w:rPr>
                <w:rStyle w:val="Strong"/>
                <w:b w:val="0"/>
                <w:sz w:val="16"/>
                <w:szCs w:val="16"/>
              </w:rPr>
              <w:t>If Yes, dates of ICU admission</w:t>
            </w:r>
            <w:r w:rsidRPr="00C6464F">
              <w:rPr>
                <w:rStyle w:val="Strong"/>
                <w:sz w:val="16"/>
                <w:szCs w:val="16"/>
              </w:rPr>
              <w:t xml:space="preserve"> </w:t>
            </w:r>
            <w:r w:rsidRPr="00C6464F">
              <w:rPr>
                <w:sz w:val="16"/>
                <w:szCs w:val="16"/>
              </w:rPr>
              <w:t>__</w:t>
            </w:r>
            <w:r w:rsidRPr="00C6464F">
              <w:rPr>
                <w:sz w:val="16"/>
                <w:szCs w:val="16"/>
              </w:rPr>
              <w:softHyphen/>
              <w:t>_ /___/____    to    __</w:t>
            </w:r>
            <w:r w:rsidRPr="00C6464F">
              <w:rPr>
                <w:sz w:val="16"/>
                <w:szCs w:val="16"/>
              </w:rPr>
              <w:softHyphen/>
              <w:t>_ /___/____</w:t>
            </w:r>
          </w:p>
        </w:tc>
      </w:tr>
    </w:tbl>
    <w:p w14:paraId="2A96B83C" w14:textId="77777777" w:rsidR="007D5616" w:rsidRPr="00C6464F" w:rsidRDefault="007D5616" w:rsidP="00AB3782">
      <w:pPr>
        <w:spacing w:before="0" w:after="0"/>
        <w:rPr>
          <w:rStyle w:val="Strong"/>
          <w:sz w:val="20"/>
          <w:szCs w:val="20"/>
        </w:rPr>
        <w:sectPr w:rsidR="007D5616" w:rsidRPr="00C6464F" w:rsidSect="00AD6EC8">
          <w:type w:val="continuous"/>
          <w:pgSz w:w="11900" w:h="16840"/>
          <w:pgMar w:top="1474" w:right="907" w:bottom="1474" w:left="907" w:header="709" w:footer="527" w:gutter="0"/>
          <w:cols w:space="708"/>
          <w:titlePg/>
          <w:docGrid w:linePitch="360"/>
        </w:sectPr>
      </w:pPr>
    </w:p>
    <w:p w14:paraId="5D51EA4F" w14:textId="77777777" w:rsidR="007D5616" w:rsidRPr="00C6464F" w:rsidRDefault="007D5616" w:rsidP="00AB3782">
      <w:pPr>
        <w:spacing w:before="0" w:after="0"/>
        <w:rPr>
          <w:rStyle w:val="Strong"/>
          <w:sz w:val="20"/>
          <w:szCs w:val="20"/>
        </w:rPr>
        <w:sectPr w:rsidR="007D5616" w:rsidRPr="00C6464F" w:rsidSect="00AD6EC8">
          <w:type w:val="continuous"/>
          <w:pgSz w:w="11900" w:h="16840"/>
          <w:pgMar w:top="1474" w:right="907" w:bottom="1474" w:left="907" w:header="709" w:footer="527" w:gutter="0"/>
          <w:cols w:space="708"/>
          <w:titlePg/>
          <w:docGrid w:linePitch="360"/>
        </w:sectPr>
      </w:pPr>
    </w:p>
    <w:p w14:paraId="08ECA30F" w14:textId="77777777" w:rsidR="00291324" w:rsidRPr="00C6464F" w:rsidRDefault="00291324" w:rsidP="00AB3782">
      <w:pPr>
        <w:spacing w:before="0" w:after="0"/>
        <w:rPr>
          <w:rStyle w:val="Strong"/>
          <w:sz w:val="20"/>
          <w:szCs w:val="20"/>
        </w:rPr>
        <w:sectPr w:rsidR="00291324" w:rsidRPr="00C6464F" w:rsidSect="00AD6EC8">
          <w:type w:val="continuous"/>
          <w:pgSz w:w="11900" w:h="16840"/>
          <w:pgMar w:top="1474" w:right="907" w:bottom="1474" w:left="907" w:header="709" w:footer="527" w:gutter="0"/>
          <w:cols w:space="708"/>
          <w:titlePg/>
          <w:docGrid w:linePitch="360"/>
        </w:sectPr>
      </w:pPr>
    </w:p>
    <w:tbl>
      <w:tblPr>
        <w:tblStyle w:val="TableGrid1"/>
        <w:tblW w:w="4919" w:type="pct"/>
        <w:tblInd w:w="142" w:type="dxa"/>
        <w:tblLayout w:type="fixed"/>
        <w:tblLook w:val="00A0" w:firstRow="1" w:lastRow="0" w:firstColumn="1" w:lastColumn="0" w:noHBand="0" w:noVBand="0"/>
      </w:tblPr>
      <w:tblGrid>
        <w:gridCol w:w="1515"/>
        <w:gridCol w:w="1054"/>
        <w:gridCol w:w="1357"/>
        <w:gridCol w:w="1201"/>
        <w:gridCol w:w="2409"/>
        <w:gridCol w:w="2387"/>
      </w:tblGrid>
      <w:tr w:rsidR="00BE21C0" w:rsidRPr="00B4765E" w14:paraId="45D874B6" w14:textId="77777777" w:rsidTr="006B7F12">
        <w:trPr>
          <w:cnfStyle w:val="100000000000" w:firstRow="1" w:lastRow="0" w:firstColumn="0" w:lastColumn="0" w:oddVBand="0" w:evenVBand="0" w:oddHBand="0" w:evenHBand="0" w:firstRowFirstColumn="0" w:firstRowLastColumn="0" w:lastRowFirstColumn="0" w:lastRowLastColumn="0"/>
          <w:trHeight w:val="320"/>
        </w:trPr>
        <w:tc>
          <w:tcPr>
            <w:tcW w:w="5000" w:type="pct"/>
            <w:gridSpan w:val="6"/>
            <w:shd w:val="clear" w:color="auto" w:fill="C5FFEF" w:themeFill="background2" w:themeFillTint="33"/>
          </w:tcPr>
          <w:p w14:paraId="19575159" w14:textId="62E36186" w:rsidR="00BE21C0" w:rsidRPr="00C6464F" w:rsidRDefault="00BE21C0" w:rsidP="00BE21C0">
            <w:pPr>
              <w:rPr>
                <w:rStyle w:val="Strong"/>
                <w:sz w:val="16"/>
                <w:szCs w:val="16"/>
              </w:rPr>
            </w:pPr>
            <w:r w:rsidRPr="00C6464F">
              <w:rPr>
                <w:rStyle w:val="Strong"/>
                <w:sz w:val="16"/>
                <w:szCs w:val="16"/>
              </w:rPr>
              <w:t>TREATMENT DETAILS</w:t>
            </w:r>
          </w:p>
        </w:tc>
      </w:tr>
      <w:tr w:rsidR="00FD4C6E" w:rsidRPr="00B4765E" w14:paraId="2DA3085D" w14:textId="77777777" w:rsidTr="006B7F12">
        <w:trPr>
          <w:cnfStyle w:val="000000100000" w:firstRow="0" w:lastRow="0" w:firstColumn="0" w:lastColumn="0" w:oddVBand="0" w:evenVBand="0" w:oddHBand="1" w:evenHBand="0" w:firstRowFirstColumn="0" w:firstRowLastColumn="0" w:lastRowFirstColumn="0" w:lastRowLastColumn="0"/>
          <w:trHeight w:val="320"/>
        </w:trPr>
        <w:tc>
          <w:tcPr>
            <w:tcW w:w="763" w:type="pct"/>
          </w:tcPr>
          <w:p w14:paraId="314CF1AE" w14:textId="29D52758" w:rsidR="00521F65" w:rsidRPr="00C6464F" w:rsidRDefault="00521F65" w:rsidP="00BE21C0">
            <w:pPr>
              <w:rPr>
                <w:rStyle w:val="Strong"/>
                <w:sz w:val="16"/>
                <w:szCs w:val="16"/>
              </w:rPr>
            </w:pPr>
            <w:r w:rsidRPr="00C6464F">
              <w:rPr>
                <w:rStyle w:val="Strong"/>
                <w:sz w:val="16"/>
                <w:szCs w:val="16"/>
              </w:rPr>
              <w:t>Treatment</w:t>
            </w:r>
          </w:p>
        </w:tc>
        <w:tc>
          <w:tcPr>
            <w:tcW w:w="531" w:type="pct"/>
          </w:tcPr>
          <w:p w14:paraId="0FB59675" w14:textId="34E5E353" w:rsidR="00521F65" w:rsidRPr="00C6464F" w:rsidRDefault="00521F65" w:rsidP="00BE21C0">
            <w:pPr>
              <w:rPr>
                <w:rStyle w:val="Strong"/>
                <w:sz w:val="16"/>
                <w:szCs w:val="16"/>
              </w:rPr>
            </w:pPr>
          </w:p>
        </w:tc>
        <w:tc>
          <w:tcPr>
            <w:tcW w:w="684" w:type="pct"/>
          </w:tcPr>
          <w:p w14:paraId="1C3E1377" w14:textId="515537CF" w:rsidR="00521F65" w:rsidRPr="00C6464F" w:rsidRDefault="00521F65" w:rsidP="00BE21C0">
            <w:pPr>
              <w:rPr>
                <w:rStyle w:val="Strong"/>
                <w:sz w:val="16"/>
                <w:szCs w:val="16"/>
              </w:rPr>
            </w:pPr>
            <w:r w:rsidRPr="00C6464F">
              <w:rPr>
                <w:rStyle w:val="Strong"/>
                <w:sz w:val="16"/>
                <w:szCs w:val="16"/>
              </w:rPr>
              <w:t>Frequency</w:t>
            </w:r>
          </w:p>
        </w:tc>
        <w:tc>
          <w:tcPr>
            <w:tcW w:w="605" w:type="pct"/>
          </w:tcPr>
          <w:p w14:paraId="001621FD" w14:textId="65C98200" w:rsidR="00521F65" w:rsidRPr="00C6464F" w:rsidRDefault="00521F65" w:rsidP="00BE21C0">
            <w:pPr>
              <w:rPr>
                <w:rStyle w:val="Strong"/>
                <w:sz w:val="16"/>
                <w:szCs w:val="16"/>
              </w:rPr>
            </w:pPr>
            <w:r w:rsidRPr="00C6464F">
              <w:rPr>
                <w:rStyle w:val="Strong"/>
                <w:sz w:val="16"/>
                <w:szCs w:val="16"/>
              </w:rPr>
              <w:t>Route</w:t>
            </w:r>
          </w:p>
        </w:tc>
        <w:tc>
          <w:tcPr>
            <w:tcW w:w="1214" w:type="pct"/>
          </w:tcPr>
          <w:p w14:paraId="7C2F4CAC" w14:textId="50A3B01D" w:rsidR="00521F65" w:rsidRPr="00C6464F" w:rsidRDefault="00521F65" w:rsidP="00BE21C0">
            <w:pPr>
              <w:rPr>
                <w:rStyle w:val="Strong"/>
                <w:sz w:val="16"/>
                <w:szCs w:val="16"/>
              </w:rPr>
            </w:pPr>
            <w:r w:rsidRPr="00C6464F">
              <w:rPr>
                <w:rStyle w:val="Strong"/>
                <w:sz w:val="16"/>
                <w:szCs w:val="16"/>
              </w:rPr>
              <w:t>Commencement date</w:t>
            </w:r>
          </w:p>
        </w:tc>
        <w:tc>
          <w:tcPr>
            <w:tcW w:w="1202" w:type="pct"/>
          </w:tcPr>
          <w:p w14:paraId="147D7FF8" w14:textId="1A443C02" w:rsidR="00521F65" w:rsidRPr="00C6464F" w:rsidRDefault="00521F65" w:rsidP="00BE21C0">
            <w:pPr>
              <w:rPr>
                <w:rStyle w:val="Strong"/>
                <w:sz w:val="16"/>
                <w:szCs w:val="16"/>
              </w:rPr>
            </w:pPr>
            <w:r w:rsidRPr="00C6464F">
              <w:rPr>
                <w:rStyle w:val="Strong"/>
                <w:sz w:val="16"/>
                <w:szCs w:val="16"/>
              </w:rPr>
              <w:t>Completion date</w:t>
            </w:r>
          </w:p>
        </w:tc>
      </w:tr>
      <w:tr w:rsidR="00FD4C6E" w:rsidRPr="00B4765E" w14:paraId="3075E271" w14:textId="77777777" w:rsidTr="006B7F12">
        <w:trPr>
          <w:trHeight w:val="435"/>
        </w:trPr>
        <w:tc>
          <w:tcPr>
            <w:tcW w:w="763" w:type="pct"/>
          </w:tcPr>
          <w:p w14:paraId="739BCED2" w14:textId="77777777" w:rsidR="00521F65" w:rsidRPr="00C6464F" w:rsidRDefault="00521F65" w:rsidP="00BE21C0">
            <w:pPr>
              <w:rPr>
                <w:sz w:val="16"/>
                <w:szCs w:val="16"/>
              </w:rPr>
            </w:pPr>
          </w:p>
        </w:tc>
        <w:tc>
          <w:tcPr>
            <w:tcW w:w="531" w:type="pct"/>
          </w:tcPr>
          <w:p w14:paraId="19B7D401" w14:textId="77777777" w:rsidR="00521F65" w:rsidRPr="00C6464F" w:rsidRDefault="00521F65" w:rsidP="00BE21C0">
            <w:pPr>
              <w:rPr>
                <w:sz w:val="16"/>
                <w:szCs w:val="16"/>
              </w:rPr>
            </w:pPr>
          </w:p>
        </w:tc>
        <w:tc>
          <w:tcPr>
            <w:tcW w:w="684" w:type="pct"/>
          </w:tcPr>
          <w:p w14:paraId="3A24E38A" w14:textId="45728AF0" w:rsidR="00521F65" w:rsidRPr="00C6464F" w:rsidRDefault="00521F65" w:rsidP="00BE21C0">
            <w:pPr>
              <w:rPr>
                <w:sz w:val="16"/>
                <w:szCs w:val="16"/>
              </w:rPr>
            </w:pPr>
          </w:p>
        </w:tc>
        <w:tc>
          <w:tcPr>
            <w:tcW w:w="605" w:type="pct"/>
          </w:tcPr>
          <w:p w14:paraId="42DD23E4" w14:textId="77777777" w:rsidR="00521F65" w:rsidRPr="00C6464F" w:rsidRDefault="00521F65" w:rsidP="00BE21C0">
            <w:pPr>
              <w:rPr>
                <w:sz w:val="16"/>
                <w:szCs w:val="16"/>
              </w:rPr>
            </w:pPr>
          </w:p>
        </w:tc>
        <w:tc>
          <w:tcPr>
            <w:tcW w:w="1214" w:type="pct"/>
          </w:tcPr>
          <w:p w14:paraId="07227B1F" w14:textId="37C605E6" w:rsidR="00521F65" w:rsidRPr="00C6464F" w:rsidRDefault="00521F65" w:rsidP="00BE21C0">
            <w:pPr>
              <w:rPr>
                <w:sz w:val="16"/>
                <w:szCs w:val="16"/>
              </w:rPr>
            </w:pPr>
          </w:p>
        </w:tc>
        <w:tc>
          <w:tcPr>
            <w:tcW w:w="1202" w:type="pct"/>
          </w:tcPr>
          <w:p w14:paraId="343A0245" w14:textId="77777777" w:rsidR="00521F65" w:rsidRPr="00C6464F" w:rsidRDefault="00521F65" w:rsidP="00BE21C0">
            <w:pPr>
              <w:rPr>
                <w:sz w:val="16"/>
                <w:szCs w:val="16"/>
              </w:rPr>
            </w:pPr>
          </w:p>
        </w:tc>
      </w:tr>
    </w:tbl>
    <w:p w14:paraId="7918F3DA" w14:textId="77777777" w:rsidR="00136AD2" w:rsidRPr="00C6464F" w:rsidRDefault="00136AD2" w:rsidP="00AB3782">
      <w:pPr>
        <w:spacing w:before="0" w:after="0"/>
        <w:rPr>
          <w:rStyle w:val="Strong"/>
          <w:sz w:val="20"/>
          <w:szCs w:val="20"/>
        </w:rPr>
        <w:sectPr w:rsidR="00136AD2" w:rsidRPr="00C6464F" w:rsidSect="00AD6EC8">
          <w:type w:val="continuous"/>
          <w:pgSz w:w="11900" w:h="16840"/>
          <w:pgMar w:top="1474" w:right="907" w:bottom="1474" w:left="907" w:header="709" w:footer="527" w:gutter="0"/>
          <w:cols w:space="708"/>
          <w:titlePg/>
          <w:docGrid w:linePitch="360"/>
        </w:sectPr>
      </w:pPr>
    </w:p>
    <w:p w14:paraId="50AC0CD0" w14:textId="77777777" w:rsidR="00B84F8A" w:rsidRDefault="00B84F8A" w:rsidP="00AB3782">
      <w:pPr>
        <w:spacing w:before="0" w:after="0"/>
        <w:rPr>
          <w:rStyle w:val="Strong"/>
          <w:sz w:val="20"/>
          <w:szCs w:val="20"/>
        </w:rPr>
      </w:pPr>
    </w:p>
    <w:tbl>
      <w:tblPr>
        <w:tblStyle w:val="TableGrid1"/>
        <w:tblpPr w:leftFromText="180" w:rightFromText="180" w:horzAnchor="margin" w:tblpX="142" w:tblpY="600"/>
        <w:tblW w:w="4919" w:type="pct"/>
        <w:tblInd w:w="0" w:type="dxa"/>
        <w:tblLayout w:type="fixed"/>
        <w:tblLook w:val="00A0" w:firstRow="1" w:lastRow="0" w:firstColumn="1" w:lastColumn="0" w:noHBand="0" w:noVBand="0"/>
      </w:tblPr>
      <w:tblGrid>
        <w:gridCol w:w="1517"/>
        <w:gridCol w:w="2808"/>
        <w:gridCol w:w="2808"/>
        <w:gridCol w:w="2790"/>
      </w:tblGrid>
      <w:tr w:rsidR="005C022B" w:rsidRPr="00C6464F" w14:paraId="14F370E8" w14:textId="77777777" w:rsidTr="006B7F12">
        <w:trPr>
          <w:cnfStyle w:val="100000000000" w:firstRow="1" w:lastRow="0" w:firstColumn="0" w:lastColumn="0" w:oddVBand="0" w:evenVBand="0" w:oddHBand="0" w:evenHBand="0" w:firstRowFirstColumn="0" w:firstRowLastColumn="0" w:lastRowFirstColumn="0" w:lastRowLastColumn="0"/>
          <w:trHeight w:val="320"/>
        </w:trPr>
        <w:tc>
          <w:tcPr>
            <w:tcW w:w="5000" w:type="pct"/>
            <w:gridSpan w:val="4"/>
            <w:tcBorders>
              <w:bottom w:val="single" w:sz="4" w:space="0" w:color="00DCA1" w:themeColor="background2"/>
            </w:tcBorders>
            <w:shd w:val="clear" w:color="auto" w:fill="C5FFEF" w:themeFill="background2" w:themeFillTint="33"/>
          </w:tcPr>
          <w:p w14:paraId="1B15232F" w14:textId="77777777" w:rsidR="005C022B" w:rsidRPr="00C6464F" w:rsidRDefault="005C022B" w:rsidP="006238FD">
            <w:pPr>
              <w:rPr>
                <w:rStyle w:val="Strong"/>
                <w:sz w:val="16"/>
                <w:szCs w:val="16"/>
              </w:rPr>
            </w:pPr>
            <w:bookmarkStart w:id="79" w:name="_References"/>
            <w:bookmarkEnd w:id="79"/>
            <w:r w:rsidRPr="00C6464F">
              <w:rPr>
                <w:rStyle w:val="Strong"/>
                <w:sz w:val="16"/>
                <w:szCs w:val="16"/>
              </w:rPr>
              <w:t>VACCINATION HISTORY</w:t>
            </w:r>
          </w:p>
        </w:tc>
      </w:tr>
      <w:tr w:rsidR="005C022B" w:rsidRPr="00C6464F" w14:paraId="37252057" w14:textId="77777777" w:rsidTr="006B7F12">
        <w:trPr>
          <w:cnfStyle w:val="000000100000" w:firstRow="0" w:lastRow="0" w:firstColumn="0" w:lastColumn="0" w:oddVBand="0" w:evenVBand="0" w:oddHBand="1" w:evenHBand="0" w:firstRowFirstColumn="0" w:firstRowLastColumn="0" w:lastRowFirstColumn="0" w:lastRowLastColumn="0"/>
          <w:trHeight w:val="320"/>
        </w:trPr>
        <w:tc>
          <w:tcPr>
            <w:tcW w:w="764" w:type="pct"/>
            <w:tcBorders>
              <w:bottom w:val="single" w:sz="6" w:space="0" w:color="00DCA1" w:themeColor="background2"/>
            </w:tcBorders>
            <w:shd w:val="clear" w:color="auto" w:fill="F2F2F2" w:themeFill="background1" w:themeFillShade="F2"/>
          </w:tcPr>
          <w:p w14:paraId="5A3F3BE9" w14:textId="77777777" w:rsidR="005C022B" w:rsidRPr="00C6464F" w:rsidRDefault="005C022B" w:rsidP="006238FD">
            <w:pPr>
              <w:rPr>
                <w:rStyle w:val="Strong"/>
                <w:sz w:val="16"/>
                <w:szCs w:val="16"/>
              </w:rPr>
            </w:pPr>
            <w:r w:rsidRPr="00C6464F">
              <w:rPr>
                <w:rStyle w:val="Strong"/>
                <w:sz w:val="16"/>
                <w:szCs w:val="16"/>
              </w:rPr>
              <w:t>Vaccinations</w:t>
            </w:r>
          </w:p>
        </w:tc>
        <w:tc>
          <w:tcPr>
            <w:tcW w:w="1415" w:type="pct"/>
            <w:tcBorders>
              <w:bottom w:val="single" w:sz="6" w:space="0" w:color="00DCA1" w:themeColor="background2"/>
            </w:tcBorders>
            <w:shd w:val="clear" w:color="auto" w:fill="F2F2F2" w:themeFill="background1" w:themeFillShade="F2"/>
          </w:tcPr>
          <w:p w14:paraId="46EA4C5C" w14:textId="77777777" w:rsidR="005C022B" w:rsidRPr="00C6464F" w:rsidRDefault="005C022B" w:rsidP="006238FD">
            <w:pPr>
              <w:rPr>
                <w:rStyle w:val="Strong"/>
                <w:sz w:val="16"/>
                <w:szCs w:val="16"/>
              </w:rPr>
            </w:pPr>
          </w:p>
        </w:tc>
        <w:tc>
          <w:tcPr>
            <w:tcW w:w="1415" w:type="pct"/>
            <w:tcBorders>
              <w:bottom w:val="single" w:sz="6" w:space="0" w:color="00DCA1" w:themeColor="background2"/>
            </w:tcBorders>
            <w:shd w:val="clear" w:color="auto" w:fill="F2F2F2" w:themeFill="background1" w:themeFillShade="F2"/>
          </w:tcPr>
          <w:p w14:paraId="258042C9" w14:textId="77777777" w:rsidR="005C022B" w:rsidRPr="00C6464F" w:rsidRDefault="005C022B" w:rsidP="006238FD">
            <w:pPr>
              <w:rPr>
                <w:rStyle w:val="Strong"/>
                <w:sz w:val="16"/>
                <w:szCs w:val="16"/>
              </w:rPr>
            </w:pPr>
          </w:p>
        </w:tc>
        <w:tc>
          <w:tcPr>
            <w:tcW w:w="1405" w:type="pct"/>
            <w:tcBorders>
              <w:bottom w:val="single" w:sz="6" w:space="0" w:color="00DCA1" w:themeColor="background2"/>
            </w:tcBorders>
            <w:shd w:val="clear" w:color="auto" w:fill="F2F2F2" w:themeFill="background1" w:themeFillShade="F2"/>
          </w:tcPr>
          <w:p w14:paraId="448ED8EF" w14:textId="77777777" w:rsidR="005C022B" w:rsidRPr="00C6464F" w:rsidRDefault="005C022B" w:rsidP="006238FD">
            <w:pPr>
              <w:rPr>
                <w:rStyle w:val="Strong"/>
                <w:sz w:val="16"/>
                <w:szCs w:val="16"/>
              </w:rPr>
            </w:pPr>
          </w:p>
        </w:tc>
      </w:tr>
      <w:tr w:rsidR="005C022B" w:rsidRPr="00C6464F" w14:paraId="255BCA4A" w14:textId="77777777" w:rsidTr="006B7F12">
        <w:trPr>
          <w:trHeight w:val="320"/>
        </w:trPr>
        <w:tc>
          <w:tcPr>
            <w:tcW w:w="764" w:type="pct"/>
            <w:tcBorders>
              <w:bottom w:val="single" w:sz="6" w:space="0" w:color="00DCA1" w:themeColor="background2"/>
            </w:tcBorders>
          </w:tcPr>
          <w:p w14:paraId="26568971" w14:textId="77777777" w:rsidR="005C022B" w:rsidRPr="00C6464F" w:rsidRDefault="005C022B" w:rsidP="006238FD">
            <w:pPr>
              <w:rPr>
                <w:rStyle w:val="Strong"/>
                <w:sz w:val="16"/>
                <w:szCs w:val="16"/>
              </w:rPr>
            </w:pPr>
            <w:r w:rsidRPr="00C6464F">
              <w:rPr>
                <w:rStyle w:val="Strong"/>
                <w:sz w:val="16"/>
                <w:szCs w:val="16"/>
              </w:rPr>
              <w:t>Dose</w:t>
            </w:r>
          </w:p>
        </w:tc>
        <w:tc>
          <w:tcPr>
            <w:tcW w:w="1415" w:type="pct"/>
            <w:tcBorders>
              <w:bottom w:val="single" w:sz="6" w:space="0" w:color="00DCA1" w:themeColor="background2"/>
            </w:tcBorders>
          </w:tcPr>
          <w:p w14:paraId="60E373BD" w14:textId="77777777" w:rsidR="005C022B" w:rsidRPr="00C6464F" w:rsidRDefault="005C022B" w:rsidP="006238FD">
            <w:pPr>
              <w:rPr>
                <w:rStyle w:val="Strong"/>
                <w:sz w:val="16"/>
                <w:szCs w:val="16"/>
              </w:rPr>
            </w:pPr>
            <w:r w:rsidRPr="00C6464F">
              <w:rPr>
                <w:rStyle w:val="Strong"/>
                <w:sz w:val="16"/>
                <w:szCs w:val="16"/>
              </w:rPr>
              <w:t>Vaccination type</w:t>
            </w:r>
          </w:p>
        </w:tc>
        <w:tc>
          <w:tcPr>
            <w:tcW w:w="1415" w:type="pct"/>
            <w:tcBorders>
              <w:bottom w:val="single" w:sz="6" w:space="0" w:color="00DCA1" w:themeColor="background2"/>
            </w:tcBorders>
          </w:tcPr>
          <w:p w14:paraId="10DC02A3" w14:textId="77777777" w:rsidR="005C022B" w:rsidRPr="00C6464F" w:rsidRDefault="005C022B" w:rsidP="006238FD">
            <w:pPr>
              <w:rPr>
                <w:rStyle w:val="Strong"/>
                <w:sz w:val="16"/>
                <w:szCs w:val="16"/>
              </w:rPr>
            </w:pPr>
            <w:r w:rsidRPr="00C6464F">
              <w:rPr>
                <w:rStyle w:val="Strong"/>
                <w:sz w:val="16"/>
                <w:szCs w:val="16"/>
              </w:rPr>
              <w:t>Vaccination date</w:t>
            </w:r>
          </w:p>
        </w:tc>
        <w:tc>
          <w:tcPr>
            <w:tcW w:w="1405" w:type="pct"/>
            <w:tcBorders>
              <w:bottom w:val="single" w:sz="6" w:space="0" w:color="00DCA1" w:themeColor="background2"/>
            </w:tcBorders>
          </w:tcPr>
          <w:p w14:paraId="635DED0C" w14:textId="77777777" w:rsidR="005C022B" w:rsidRPr="00C6464F" w:rsidRDefault="005C022B" w:rsidP="006238FD">
            <w:pPr>
              <w:rPr>
                <w:rStyle w:val="Strong"/>
                <w:sz w:val="16"/>
                <w:szCs w:val="16"/>
              </w:rPr>
            </w:pPr>
            <w:r w:rsidRPr="00C6464F">
              <w:rPr>
                <w:rStyle w:val="Strong"/>
                <w:sz w:val="16"/>
                <w:szCs w:val="16"/>
              </w:rPr>
              <w:t>Validation method</w:t>
            </w:r>
          </w:p>
        </w:tc>
      </w:tr>
      <w:tr w:rsidR="005C022B" w:rsidRPr="00C6464F" w14:paraId="167E1960" w14:textId="77777777" w:rsidTr="006B7F12">
        <w:trPr>
          <w:cnfStyle w:val="000000100000" w:firstRow="0" w:lastRow="0" w:firstColumn="0" w:lastColumn="0" w:oddVBand="0" w:evenVBand="0" w:oddHBand="1" w:evenHBand="0" w:firstRowFirstColumn="0" w:firstRowLastColumn="0" w:lastRowFirstColumn="0" w:lastRowLastColumn="0"/>
          <w:trHeight w:val="320"/>
        </w:trPr>
        <w:tc>
          <w:tcPr>
            <w:tcW w:w="764" w:type="pct"/>
            <w:tcBorders>
              <w:bottom w:val="single" w:sz="6" w:space="0" w:color="00DCA1" w:themeColor="background2"/>
            </w:tcBorders>
          </w:tcPr>
          <w:p w14:paraId="4D6C460F" w14:textId="77777777" w:rsidR="005C022B" w:rsidRPr="00C6464F" w:rsidRDefault="005C022B" w:rsidP="006238FD">
            <w:pPr>
              <w:rPr>
                <w:rStyle w:val="Strong"/>
                <w:sz w:val="16"/>
                <w:szCs w:val="16"/>
              </w:rPr>
            </w:pPr>
            <w:r w:rsidRPr="00C6464F">
              <w:rPr>
                <w:rStyle w:val="Strong"/>
                <w:sz w:val="16"/>
                <w:szCs w:val="16"/>
              </w:rPr>
              <w:t>1</w:t>
            </w:r>
          </w:p>
        </w:tc>
        <w:tc>
          <w:tcPr>
            <w:tcW w:w="1415" w:type="pct"/>
            <w:tcBorders>
              <w:bottom w:val="single" w:sz="6" w:space="0" w:color="00DCA1" w:themeColor="background2"/>
            </w:tcBorders>
          </w:tcPr>
          <w:p w14:paraId="4DC88ABC" w14:textId="77777777" w:rsidR="005C022B" w:rsidRPr="00C6464F" w:rsidRDefault="005C022B" w:rsidP="006238FD">
            <w:pPr>
              <w:rPr>
                <w:sz w:val="14"/>
                <w:szCs w:val="14"/>
              </w:rPr>
            </w:pPr>
          </w:p>
        </w:tc>
        <w:tc>
          <w:tcPr>
            <w:tcW w:w="1415" w:type="pct"/>
            <w:tcBorders>
              <w:bottom w:val="single" w:sz="6" w:space="0" w:color="00DCA1" w:themeColor="background2"/>
            </w:tcBorders>
          </w:tcPr>
          <w:p w14:paraId="217F2D9C" w14:textId="77777777" w:rsidR="005C022B" w:rsidRPr="00C6464F" w:rsidRDefault="005C022B" w:rsidP="006238FD">
            <w:pPr>
              <w:rPr>
                <w:sz w:val="14"/>
                <w:szCs w:val="14"/>
              </w:rPr>
            </w:pPr>
          </w:p>
        </w:tc>
        <w:tc>
          <w:tcPr>
            <w:tcW w:w="1405" w:type="pct"/>
            <w:tcBorders>
              <w:bottom w:val="single" w:sz="6" w:space="0" w:color="00DCA1" w:themeColor="background2"/>
            </w:tcBorders>
          </w:tcPr>
          <w:p w14:paraId="27056EF3" w14:textId="77777777" w:rsidR="005C022B" w:rsidRPr="00C6464F" w:rsidRDefault="005C022B" w:rsidP="006238FD">
            <w:pPr>
              <w:rPr>
                <w:sz w:val="14"/>
                <w:szCs w:val="14"/>
              </w:rPr>
            </w:pPr>
          </w:p>
        </w:tc>
      </w:tr>
      <w:tr w:rsidR="005C022B" w:rsidRPr="00C6464F" w14:paraId="6AB994A9" w14:textId="77777777" w:rsidTr="006B7F12">
        <w:trPr>
          <w:trHeight w:val="320"/>
        </w:trPr>
        <w:tc>
          <w:tcPr>
            <w:tcW w:w="764" w:type="pct"/>
            <w:tcBorders>
              <w:bottom w:val="single" w:sz="4" w:space="0" w:color="00DCA1" w:themeColor="background2"/>
            </w:tcBorders>
          </w:tcPr>
          <w:p w14:paraId="7EA03B15" w14:textId="77777777" w:rsidR="005C022B" w:rsidRPr="00C6464F" w:rsidRDefault="005C022B" w:rsidP="006238FD">
            <w:pPr>
              <w:rPr>
                <w:rStyle w:val="Strong"/>
                <w:sz w:val="16"/>
                <w:szCs w:val="16"/>
              </w:rPr>
            </w:pPr>
            <w:r w:rsidRPr="00C6464F">
              <w:rPr>
                <w:rStyle w:val="Strong"/>
                <w:sz w:val="16"/>
                <w:szCs w:val="16"/>
              </w:rPr>
              <w:t>2</w:t>
            </w:r>
          </w:p>
        </w:tc>
        <w:tc>
          <w:tcPr>
            <w:tcW w:w="1415" w:type="pct"/>
            <w:tcBorders>
              <w:bottom w:val="single" w:sz="4" w:space="0" w:color="00DCA1" w:themeColor="background2"/>
            </w:tcBorders>
          </w:tcPr>
          <w:p w14:paraId="64079235" w14:textId="77777777" w:rsidR="005C022B" w:rsidRPr="00C6464F" w:rsidRDefault="005C022B" w:rsidP="006238FD">
            <w:pPr>
              <w:rPr>
                <w:sz w:val="14"/>
                <w:szCs w:val="14"/>
              </w:rPr>
            </w:pPr>
          </w:p>
        </w:tc>
        <w:tc>
          <w:tcPr>
            <w:tcW w:w="1415" w:type="pct"/>
            <w:tcBorders>
              <w:bottom w:val="single" w:sz="4" w:space="0" w:color="00DCA1" w:themeColor="background2"/>
            </w:tcBorders>
          </w:tcPr>
          <w:p w14:paraId="1180E595" w14:textId="77777777" w:rsidR="005C022B" w:rsidRPr="00C6464F" w:rsidRDefault="005C022B" w:rsidP="006238FD">
            <w:pPr>
              <w:rPr>
                <w:sz w:val="14"/>
                <w:szCs w:val="14"/>
              </w:rPr>
            </w:pPr>
          </w:p>
        </w:tc>
        <w:tc>
          <w:tcPr>
            <w:tcW w:w="1405" w:type="pct"/>
            <w:tcBorders>
              <w:bottom w:val="single" w:sz="4" w:space="0" w:color="00DCA1" w:themeColor="background2"/>
            </w:tcBorders>
          </w:tcPr>
          <w:p w14:paraId="18F42EF1" w14:textId="77777777" w:rsidR="005C022B" w:rsidRPr="00C6464F" w:rsidRDefault="005C022B" w:rsidP="006238FD">
            <w:pPr>
              <w:rPr>
                <w:sz w:val="14"/>
                <w:szCs w:val="14"/>
              </w:rPr>
            </w:pPr>
          </w:p>
        </w:tc>
      </w:tr>
    </w:tbl>
    <w:tbl>
      <w:tblPr>
        <w:tblStyle w:val="TableGrid1"/>
        <w:tblW w:w="4919" w:type="pct"/>
        <w:tblInd w:w="142" w:type="dxa"/>
        <w:tblLayout w:type="fixed"/>
        <w:tblLook w:val="00A0" w:firstRow="1" w:lastRow="0" w:firstColumn="1" w:lastColumn="0" w:noHBand="0" w:noVBand="0"/>
      </w:tblPr>
      <w:tblGrid>
        <w:gridCol w:w="1136"/>
        <w:gridCol w:w="570"/>
        <w:gridCol w:w="990"/>
        <w:gridCol w:w="1137"/>
        <w:gridCol w:w="849"/>
        <w:gridCol w:w="851"/>
        <w:gridCol w:w="851"/>
        <w:gridCol w:w="1417"/>
        <w:gridCol w:w="284"/>
        <w:gridCol w:w="1838"/>
      </w:tblGrid>
      <w:tr w:rsidR="000C3CE1" w:rsidRPr="00C6464F" w14:paraId="7A807ABF" w14:textId="77777777" w:rsidTr="006238FD">
        <w:trPr>
          <w:cnfStyle w:val="100000000000" w:firstRow="1" w:lastRow="0" w:firstColumn="0" w:lastColumn="0" w:oddVBand="0" w:evenVBand="0" w:oddHBand="0" w:evenHBand="0" w:firstRowFirstColumn="0" w:firstRowLastColumn="0" w:lastRowFirstColumn="0" w:lastRowLastColumn="0"/>
          <w:trHeight w:val="320"/>
        </w:trPr>
        <w:tc>
          <w:tcPr>
            <w:tcW w:w="5000" w:type="pct"/>
            <w:gridSpan w:val="10"/>
            <w:tcBorders>
              <w:top w:val="single" w:sz="6" w:space="0" w:color="00DCA1" w:themeColor="background2"/>
            </w:tcBorders>
            <w:shd w:val="clear" w:color="auto" w:fill="C5FFEF" w:themeFill="background2" w:themeFillTint="33"/>
          </w:tcPr>
          <w:p w14:paraId="708D5EF3" w14:textId="77777777" w:rsidR="000C3CE1" w:rsidRPr="00C6464F" w:rsidRDefault="000C3CE1">
            <w:pPr>
              <w:rPr>
                <w:rStyle w:val="Strong"/>
                <w:sz w:val="16"/>
                <w:szCs w:val="16"/>
              </w:rPr>
            </w:pPr>
            <w:r w:rsidRPr="00C6464F">
              <w:rPr>
                <w:rStyle w:val="Strong"/>
                <w:sz w:val="16"/>
                <w:szCs w:val="16"/>
              </w:rPr>
              <w:t>OUTCOME</w:t>
            </w:r>
          </w:p>
        </w:tc>
      </w:tr>
      <w:tr w:rsidR="001B58F7" w:rsidRPr="00C6464F" w14:paraId="3492DED8" w14:textId="77777777" w:rsidTr="006238FD">
        <w:trPr>
          <w:cnfStyle w:val="000000100000" w:firstRow="0" w:lastRow="0" w:firstColumn="0" w:lastColumn="0" w:oddVBand="0" w:evenVBand="0" w:oddHBand="1" w:evenHBand="0" w:firstRowFirstColumn="0" w:firstRowLastColumn="0" w:lastRowFirstColumn="0" w:lastRowLastColumn="0"/>
          <w:trHeight w:val="320"/>
        </w:trPr>
        <w:tc>
          <w:tcPr>
            <w:tcW w:w="5000" w:type="pct"/>
            <w:gridSpan w:val="10"/>
          </w:tcPr>
          <w:p w14:paraId="7D40A8A6" w14:textId="40D3767D" w:rsidR="001B58F7" w:rsidRPr="00C6464F" w:rsidRDefault="001B58F7">
            <w:pPr>
              <w:rPr>
                <w:sz w:val="14"/>
                <w:szCs w:val="14"/>
              </w:rPr>
            </w:pPr>
            <w:r w:rsidRPr="00C6464F">
              <w:rPr>
                <w:rStyle w:val="Strong"/>
                <w:sz w:val="16"/>
                <w:szCs w:val="16"/>
              </w:rPr>
              <w:t xml:space="preserve">Case recovered </w:t>
            </w:r>
            <w:r>
              <w:rPr>
                <w:rStyle w:val="Strong"/>
                <w:sz w:val="16"/>
                <w:szCs w:val="16"/>
              </w:rPr>
              <w:t xml:space="preserve"> </w:t>
            </w:r>
            <w:r>
              <w:rPr>
                <w:rStyle w:val="Strong"/>
              </w:rPr>
              <w:t xml:space="preserve">     </w:t>
            </w:r>
            <w:r w:rsidRPr="00C6464F">
              <w:rPr>
                <w:sz w:val="14"/>
                <w:szCs w:val="8"/>
              </w:rPr>
              <w:fldChar w:fldCharType="begin">
                <w:ffData>
                  <w:name w:val="Check1"/>
                  <w:enabled/>
                  <w:calcOnExit w:val="0"/>
                  <w:checkBox>
                    <w:sizeAuto/>
                    <w:default w:val="0"/>
                  </w:checkBox>
                </w:ffData>
              </w:fldChar>
            </w:r>
            <w:r w:rsidRPr="00C6464F">
              <w:rPr>
                <w:sz w:val="14"/>
                <w:szCs w:val="8"/>
              </w:rPr>
              <w:instrText xml:space="preserve"> FORMCHECKBOX </w:instrText>
            </w:r>
            <w:r w:rsidRPr="00C6464F">
              <w:rPr>
                <w:sz w:val="14"/>
                <w:szCs w:val="8"/>
              </w:rPr>
            </w:r>
            <w:r w:rsidRPr="00C6464F">
              <w:rPr>
                <w:sz w:val="14"/>
                <w:szCs w:val="8"/>
              </w:rPr>
              <w:fldChar w:fldCharType="separate"/>
            </w:r>
            <w:r w:rsidRPr="00C6464F">
              <w:rPr>
                <w:sz w:val="14"/>
                <w:szCs w:val="8"/>
              </w:rPr>
              <w:fldChar w:fldCharType="end"/>
            </w:r>
            <w:r w:rsidRPr="00C6464F">
              <w:rPr>
                <w:sz w:val="16"/>
                <w:szCs w:val="16"/>
              </w:rPr>
              <w:t xml:space="preserve"> Yes     </w:t>
            </w:r>
            <w:r w:rsidRPr="00C6464F">
              <w:rPr>
                <w:sz w:val="14"/>
                <w:szCs w:val="8"/>
              </w:rPr>
              <w:fldChar w:fldCharType="begin">
                <w:ffData>
                  <w:name w:val="Check1"/>
                  <w:enabled/>
                  <w:calcOnExit w:val="0"/>
                  <w:checkBox>
                    <w:sizeAuto/>
                    <w:default w:val="0"/>
                  </w:checkBox>
                </w:ffData>
              </w:fldChar>
            </w:r>
            <w:r w:rsidRPr="00C6464F">
              <w:rPr>
                <w:sz w:val="14"/>
                <w:szCs w:val="8"/>
              </w:rPr>
              <w:instrText xml:space="preserve"> FORMCHECKBOX </w:instrText>
            </w:r>
            <w:r w:rsidRPr="00C6464F">
              <w:rPr>
                <w:sz w:val="14"/>
                <w:szCs w:val="8"/>
              </w:rPr>
            </w:r>
            <w:r w:rsidRPr="00C6464F">
              <w:rPr>
                <w:sz w:val="14"/>
                <w:szCs w:val="8"/>
              </w:rPr>
              <w:fldChar w:fldCharType="separate"/>
            </w:r>
            <w:r w:rsidRPr="00C6464F">
              <w:rPr>
                <w:sz w:val="14"/>
                <w:szCs w:val="8"/>
              </w:rPr>
              <w:fldChar w:fldCharType="end"/>
            </w:r>
            <w:r w:rsidRPr="00C6464F">
              <w:rPr>
                <w:sz w:val="16"/>
                <w:szCs w:val="16"/>
              </w:rPr>
              <w:t xml:space="preserve">  No     </w:t>
            </w:r>
            <w:r w:rsidRPr="00C6464F">
              <w:rPr>
                <w:sz w:val="14"/>
                <w:szCs w:val="8"/>
              </w:rPr>
              <w:fldChar w:fldCharType="begin">
                <w:ffData>
                  <w:name w:val="Check1"/>
                  <w:enabled/>
                  <w:calcOnExit w:val="0"/>
                  <w:checkBox>
                    <w:sizeAuto/>
                    <w:default w:val="0"/>
                  </w:checkBox>
                </w:ffData>
              </w:fldChar>
            </w:r>
            <w:r w:rsidRPr="00C6464F">
              <w:rPr>
                <w:sz w:val="14"/>
                <w:szCs w:val="8"/>
              </w:rPr>
              <w:instrText xml:space="preserve"> FORMCHECKBOX </w:instrText>
            </w:r>
            <w:r w:rsidRPr="00C6464F">
              <w:rPr>
                <w:sz w:val="14"/>
                <w:szCs w:val="8"/>
              </w:rPr>
            </w:r>
            <w:r w:rsidRPr="00C6464F">
              <w:rPr>
                <w:sz w:val="14"/>
                <w:szCs w:val="8"/>
              </w:rPr>
              <w:fldChar w:fldCharType="separate"/>
            </w:r>
            <w:r w:rsidRPr="00C6464F">
              <w:rPr>
                <w:sz w:val="14"/>
                <w:szCs w:val="8"/>
              </w:rPr>
              <w:fldChar w:fldCharType="end"/>
            </w:r>
            <w:r w:rsidRPr="00C6464F">
              <w:rPr>
                <w:sz w:val="16"/>
                <w:szCs w:val="16"/>
              </w:rPr>
              <w:t xml:space="preserve"> </w:t>
            </w:r>
            <w:r>
              <w:rPr>
                <w:sz w:val="16"/>
                <w:szCs w:val="16"/>
              </w:rPr>
              <w:t>Un</w:t>
            </w:r>
            <w:r w:rsidRPr="00C6464F">
              <w:rPr>
                <w:sz w:val="16"/>
                <w:szCs w:val="16"/>
              </w:rPr>
              <w:t xml:space="preserve">known  </w:t>
            </w:r>
          </w:p>
        </w:tc>
      </w:tr>
      <w:tr w:rsidR="007A3D82" w:rsidRPr="00C6464F" w14:paraId="64A5FA63" w14:textId="77777777" w:rsidTr="006238FD">
        <w:trPr>
          <w:trHeight w:val="320"/>
        </w:trPr>
        <w:tc>
          <w:tcPr>
            <w:tcW w:w="5000" w:type="pct"/>
            <w:gridSpan w:val="10"/>
          </w:tcPr>
          <w:p w14:paraId="17F80082" w14:textId="107566C7" w:rsidR="007A3D82" w:rsidRPr="00C6464F" w:rsidRDefault="007A3D82" w:rsidP="007B045D">
            <w:pPr>
              <w:rPr>
                <w:sz w:val="16"/>
                <w:szCs w:val="16"/>
              </w:rPr>
            </w:pPr>
            <w:r w:rsidRPr="00C6464F">
              <w:rPr>
                <w:rStyle w:val="Strong"/>
                <w:sz w:val="16"/>
                <w:szCs w:val="16"/>
              </w:rPr>
              <w:t xml:space="preserve">Case died          </w:t>
            </w:r>
            <w:r w:rsidRPr="00C6464F">
              <w:rPr>
                <w:sz w:val="14"/>
                <w:szCs w:val="8"/>
              </w:rPr>
              <w:fldChar w:fldCharType="begin">
                <w:ffData>
                  <w:name w:val="Check1"/>
                  <w:enabled/>
                  <w:calcOnExit w:val="0"/>
                  <w:checkBox>
                    <w:sizeAuto/>
                    <w:default w:val="0"/>
                  </w:checkBox>
                </w:ffData>
              </w:fldChar>
            </w:r>
            <w:r w:rsidRPr="00C6464F">
              <w:rPr>
                <w:sz w:val="14"/>
                <w:szCs w:val="8"/>
              </w:rPr>
              <w:instrText xml:space="preserve"> FORMCHECKBOX </w:instrText>
            </w:r>
            <w:r w:rsidRPr="00C6464F">
              <w:rPr>
                <w:sz w:val="14"/>
                <w:szCs w:val="8"/>
              </w:rPr>
            </w:r>
            <w:r w:rsidRPr="00C6464F">
              <w:rPr>
                <w:sz w:val="14"/>
                <w:szCs w:val="8"/>
              </w:rPr>
              <w:fldChar w:fldCharType="separate"/>
            </w:r>
            <w:r w:rsidRPr="00C6464F">
              <w:rPr>
                <w:sz w:val="14"/>
                <w:szCs w:val="8"/>
              </w:rPr>
              <w:fldChar w:fldCharType="end"/>
            </w:r>
            <w:r w:rsidRPr="00C6464F">
              <w:rPr>
                <w:sz w:val="16"/>
                <w:szCs w:val="16"/>
              </w:rPr>
              <w:t xml:space="preserve"> Yes     </w:t>
            </w:r>
            <w:r w:rsidRPr="00C6464F">
              <w:rPr>
                <w:sz w:val="14"/>
                <w:szCs w:val="8"/>
              </w:rPr>
              <w:fldChar w:fldCharType="begin">
                <w:ffData>
                  <w:name w:val="Check1"/>
                  <w:enabled/>
                  <w:calcOnExit w:val="0"/>
                  <w:checkBox>
                    <w:sizeAuto/>
                    <w:default w:val="0"/>
                  </w:checkBox>
                </w:ffData>
              </w:fldChar>
            </w:r>
            <w:r w:rsidRPr="00C6464F">
              <w:rPr>
                <w:sz w:val="14"/>
                <w:szCs w:val="8"/>
              </w:rPr>
              <w:instrText xml:space="preserve"> FORMCHECKBOX </w:instrText>
            </w:r>
            <w:r w:rsidRPr="00C6464F">
              <w:rPr>
                <w:sz w:val="14"/>
                <w:szCs w:val="8"/>
              </w:rPr>
            </w:r>
            <w:r w:rsidRPr="00C6464F">
              <w:rPr>
                <w:sz w:val="14"/>
                <w:szCs w:val="8"/>
              </w:rPr>
              <w:fldChar w:fldCharType="separate"/>
            </w:r>
            <w:r w:rsidRPr="00C6464F">
              <w:rPr>
                <w:sz w:val="14"/>
                <w:szCs w:val="8"/>
              </w:rPr>
              <w:fldChar w:fldCharType="end"/>
            </w:r>
            <w:r w:rsidRPr="00C6464F">
              <w:rPr>
                <w:sz w:val="16"/>
                <w:szCs w:val="16"/>
              </w:rPr>
              <w:t xml:space="preserve">  No     </w:t>
            </w:r>
            <w:r w:rsidRPr="00C6464F">
              <w:rPr>
                <w:sz w:val="14"/>
                <w:szCs w:val="8"/>
              </w:rPr>
              <w:fldChar w:fldCharType="begin">
                <w:ffData>
                  <w:name w:val="Check1"/>
                  <w:enabled/>
                  <w:calcOnExit w:val="0"/>
                  <w:checkBox>
                    <w:sizeAuto/>
                    <w:default w:val="0"/>
                  </w:checkBox>
                </w:ffData>
              </w:fldChar>
            </w:r>
            <w:r w:rsidRPr="00C6464F">
              <w:rPr>
                <w:sz w:val="14"/>
                <w:szCs w:val="8"/>
              </w:rPr>
              <w:instrText xml:space="preserve"> FORMCHECKBOX </w:instrText>
            </w:r>
            <w:r w:rsidRPr="00C6464F">
              <w:rPr>
                <w:sz w:val="14"/>
                <w:szCs w:val="8"/>
              </w:rPr>
            </w:r>
            <w:r w:rsidRPr="00C6464F">
              <w:rPr>
                <w:sz w:val="14"/>
                <w:szCs w:val="8"/>
              </w:rPr>
              <w:fldChar w:fldCharType="separate"/>
            </w:r>
            <w:r w:rsidRPr="00C6464F">
              <w:rPr>
                <w:sz w:val="14"/>
                <w:szCs w:val="8"/>
              </w:rPr>
              <w:fldChar w:fldCharType="end"/>
            </w:r>
            <w:r w:rsidRPr="00C6464F">
              <w:rPr>
                <w:sz w:val="16"/>
                <w:szCs w:val="16"/>
              </w:rPr>
              <w:t xml:space="preserve"> Unknown  </w:t>
            </w:r>
            <w:r>
              <w:rPr>
                <w:sz w:val="16"/>
                <w:szCs w:val="16"/>
              </w:rPr>
              <w:t xml:space="preserve">   </w:t>
            </w:r>
            <w:r w:rsidRPr="00C6464F">
              <w:rPr>
                <w:rStyle w:val="Strong"/>
                <w:b w:val="0"/>
                <w:sz w:val="16"/>
                <w:szCs w:val="16"/>
              </w:rPr>
              <w:t>If Yes, was autopsy conducted</w:t>
            </w:r>
            <w:r w:rsidRPr="00C6464F">
              <w:rPr>
                <w:sz w:val="16"/>
                <w:szCs w:val="16"/>
              </w:rPr>
              <w:t xml:space="preserve"> </w:t>
            </w:r>
            <w:r>
              <w:rPr>
                <w:sz w:val="16"/>
                <w:szCs w:val="16"/>
              </w:rPr>
              <w:t xml:space="preserve">   </w:t>
            </w:r>
            <w:r w:rsidRPr="00C6464F">
              <w:rPr>
                <w:sz w:val="14"/>
                <w:szCs w:val="8"/>
              </w:rPr>
              <w:fldChar w:fldCharType="begin">
                <w:ffData>
                  <w:name w:val="Check1"/>
                  <w:enabled/>
                  <w:calcOnExit w:val="0"/>
                  <w:checkBox>
                    <w:sizeAuto/>
                    <w:default w:val="0"/>
                  </w:checkBox>
                </w:ffData>
              </w:fldChar>
            </w:r>
            <w:r w:rsidRPr="00C6464F">
              <w:rPr>
                <w:sz w:val="14"/>
                <w:szCs w:val="8"/>
              </w:rPr>
              <w:instrText xml:space="preserve"> FORMCHECKBOX </w:instrText>
            </w:r>
            <w:r w:rsidRPr="00C6464F">
              <w:rPr>
                <w:sz w:val="14"/>
                <w:szCs w:val="8"/>
              </w:rPr>
            </w:r>
            <w:r w:rsidRPr="00C6464F">
              <w:rPr>
                <w:sz w:val="14"/>
                <w:szCs w:val="8"/>
              </w:rPr>
              <w:fldChar w:fldCharType="separate"/>
            </w:r>
            <w:r w:rsidRPr="00C6464F">
              <w:rPr>
                <w:sz w:val="14"/>
                <w:szCs w:val="8"/>
              </w:rPr>
              <w:fldChar w:fldCharType="end"/>
            </w:r>
            <w:r w:rsidRPr="00C6464F">
              <w:rPr>
                <w:sz w:val="16"/>
                <w:szCs w:val="16"/>
              </w:rPr>
              <w:t xml:space="preserve"> Yes     </w:t>
            </w:r>
            <w:r w:rsidRPr="00C6464F">
              <w:rPr>
                <w:sz w:val="14"/>
                <w:szCs w:val="8"/>
              </w:rPr>
              <w:fldChar w:fldCharType="begin">
                <w:ffData>
                  <w:name w:val="Check1"/>
                  <w:enabled/>
                  <w:calcOnExit w:val="0"/>
                  <w:checkBox>
                    <w:sizeAuto/>
                    <w:default w:val="0"/>
                  </w:checkBox>
                </w:ffData>
              </w:fldChar>
            </w:r>
            <w:r w:rsidRPr="00C6464F">
              <w:rPr>
                <w:sz w:val="14"/>
                <w:szCs w:val="8"/>
              </w:rPr>
              <w:instrText xml:space="preserve"> FORMCHECKBOX </w:instrText>
            </w:r>
            <w:r w:rsidRPr="00C6464F">
              <w:rPr>
                <w:sz w:val="14"/>
                <w:szCs w:val="8"/>
              </w:rPr>
            </w:r>
            <w:r w:rsidRPr="00C6464F">
              <w:rPr>
                <w:sz w:val="14"/>
                <w:szCs w:val="8"/>
              </w:rPr>
              <w:fldChar w:fldCharType="separate"/>
            </w:r>
            <w:r w:rsidRPr="00C6464F">
              <w:rPr>
                <w:sz w:val="14"/>
                <w:szCs w:val="8"/>
              </w:rPr>
              <w:fldChar w:fldCharType="end"/>
            </w:r>
            <w:r w:rsidRPr="00C6464F">
              <w:rPr>
                <w:sz w:val="16"/>
                <w:szCs w:val="16"/>
              </w:rPr>
              <w:t xml:space="preserve">  No     </w:t>
            </w:r>
            <w:r w:rsidRPr="00C6464F">
              <w:rPr>
                <w:sz w:val="14"/>
                <w:szCs w:val="8"/>
              </w:rPr>
              <w:fldChar w:fldCharType="begin">
                <w:ffData>
                  <w:name w:val="Check1"/>
                  <w:enabled/>
                  <w:calcOnExit w:val="0"/>
                  <w:checkBox>
                    <w:sizeAuto/>
                    <w:default w:val="0"/>
                  </w:checkBox>
                </w:ffData>
              </w:fldChar>
            </w:r>
            <w:r w:rsidRPr="00C6464F">
              <w:rPr>
                <w:sz w:val="14"/>
                <w:szCs w:val="8"/>
              </w:rPr>
              <w:instrText xml:space="preserve"> FORMCHECKBOX </w:instrText>
            </w:r>
            <w:r w:rsidRPr="00C6464F">
              <w:rPr>
                <w:sz w:val="14"/>
                <w:szCs w:val="8"/>
              </w:rPr>
            </w:r>
            <w:r w:rsidRPr="00C6464F">
              <w:rPr>
                <w:sz w:val="14"/>
                <w:szCs w:val="8"/>
              </w:rPr>
              <w:fldChar w:fldCharType="separate"/>
            </w:r>
            <w:r w:rsidRPr="00C6464F">
              <w:rPr>
                <w:sz w:val="14"/>
                <w:szCs w:val="8"/>
              </w:rPr>
              <w:fldChar w:fldCharType="end"/>
            </w:r>
            <w:r w:rsidRPr="00C6464F">
              <w:rPr>
                <w:sz w:val="16"/>
                <w:szCs w:val="16"/>
              </w:rPr>
              <w:t xml:space="preserve"> Unknown</w:t>
            </w:r>
          </w:p>
          <w:p w14:paraId="42662BAA" w14:textId="516A97D4" w:rsidR="007A3D82" w:rsidRPr="00C6464F" w:rsidRDefault="003D10F7" w:rsidP="00482757">
            <w:pPr>
              <w:rPr>
                <w:rStyle w:val="Strong"/>
                <w:sz w:val="16"/>
                <w:szCs w:val="16"/>
              </w:rPr>
            </w:pPr>
            <w:r w:rsidRPr="003D10F7">
              <w:rPr>
                <w:b/>
                <w:bCs/>
                <w:sz w:val="16"/>
                <w:szCs w:val="16"/>
              </w:rPr>
              <w:t>Assessmen</w:t>
            </w:r>
            <w:r w:rsidRPr="003D10F7">
              <w:rPr>
                <w:b/>
                <w:bCs/>
              </w:rPr>
              <w:t>t</w:t>
            </w:r>
            <w:r w:rsidR="007A3D82" w:rsidRPr="00C6464F">
              <w:rPr>
                <w:sz w:val="16"/>
                <w:szCs w:val="16"/>
              </w:rPr>
              <w:t xml:space="preserve"> </w:t>
            </w:r>
            <w:r w:rsidR="00482757">
              <w:rPr>
                <w:sz w:val="16"/>
                <w:szCs w:val="16"/>
              </w:rPr>
              <w:t xml:space="preserve">   </w:t>
            </w:r>
            <w:r w:rsidR="007A3D82" w:rsidRPr="00C6464F">
              <w:rPr>
                <w:sz w:val="14"/>
                <w:szCs w:val="8"/>
              </w:rPr>
              <w:fldChar w:fldCharType="begin">
                <w:ffData>
                  <w:name w:val="Check1"/>
                  <w:enabled/>
                  <w:calcOnExit w:val="0"/>
                  <w:checkBox>
                    <w:sizeAuto/>
                    <w:default w:val="0"/>
                  </w:checkBox>
                </w:ffData>
              </w:fldChar>
            </w:r>
            <w:r w:rsidR="007A3D82" w:rsidRPr="00C6464F">
              <w:rPr>
                <w:sz w:val="14"/>
                <w:szCs w:val="8"/>
              </w:rPr>
              <w:instrText xml:space="preserve"> FORMCHECKBOX </w:instrText>
            </w:r>
            <w:r w:rsidR="007A3D82" w:rsidRPr="00C6464F">
              <w:rPr>
                <w:sz w:val="14"/>
                <w:szCs w:val="8"/>
              </w:rPr>
            </w:r>
            <w:r w:rsidR="007A3D82" w:rsidRPr="00C6464F">
              <w:rPr>
                <w:sz w:val="14"/>
                <w:szCs w:val="8"/>
              </w:rPr>
              <w:fldChar w:fldCharType="separate"/>
            </w:r>
            <w:r w:rsidR="007A3D82" w:rsidRPr="00C6464F">
              <w:rPr>
                <w:sz w:val="14"/>
                <w:szCs w:val="8"/>
              </w:rPr>
              <w:fldChar w:fldCharType="end"/>
            </w:r>
            <w:r w:rsidR="007A3D82" w:rsidRPr="00C6464F">
              <w:rPr>
                <w:sz w:val="16"/>
                <w:szCs w:val="16"/>
              </w:rPr>
              <w:t xml:space="preserve"> Died of notified condition   </w:t>
            </w:r>
            <w:r w:rsidR="007A3D82" w:rsidRPr="00C6464F">
              <w:rPr>
                <w:sz w:val="14"/>
                <w:szCs w:val="8"/>
              </w:rPr>
              <w:fldChar w:fldCharType="begin">
                <w:ffData>
                  <w:name w:val="Check1"/>
                  <w:enabled/>
                  <w:calcOnExit w:val="0"/>
                  <w:checkBox>
                    <w:sizeAuto/>
                    <w:default w:val="0"/>
                  </w:checkBox>
                </w:ffData>
              </w:fldChar>
            </w:r>
            <w:r w:rsidR="007A3D82" w:rsidRPr="00C6464F">
              <w:rPr>
                <w:sz w:val="14"/>
                <w:szCs w:val="8"/>
              </w:rPr>
              <w:instrText xml:space="preserve"> FORMCHECKBOX </w:instrText>
            </w:r>
            <w:r w:rsidR="007A3D82" w:rsidRPr="00C6464F">
              <w:rPr>
                <w:sz w:val="14"/>
                <w:szCs w:val="8"/>
              </w:rPr>
            </w:r>
            <w:r w:rsidR="007A3D82" w:rsidRPr="00C6464F">
              <w:rPr>
                <w:sz w:val="14"/>
                <w:szCs w:val="8"/>
              </w:rPr>
              <w:fldChar w:fldCharType="separate"/>
            </w:r>
            <w:r w:rsidR="007A3D82" w:rsidRPr="00C6464F">
              <w:rPr>
                <w:sz w:val="14"/>
                <w:szCs w:val="8"/>
              </w:rPr>
              <w:fldChar w:fldCharType="end"/>
            </w:r>
            <w:r w:rsidR="007A3D82" w:rsidRPr="00C6464F">
              <w:rPr>
                <w:sz w:val="16"/>
                <w:szCs w:val="16"/>
              </w:rPr>
              <w:t xml:space="preserve"> Died of other cause</w:t>
            </w:r>
          </w:p>
        </w:tc>
      </w:tr>
      <w:tr w:rsidR="000363BF" w:rsidRPr="00B4765E" w14:paraId="1459A114" w14:textId="77777777" w:rsidTr="006238FD">
        <w:trPr>
          <w:cnfStyle w:val="000000100000" w:firstRow="0" w:lastRow="0" w:firstColumn="0" w:lastColumn="0" w:oddVBand="0" w:evenVBand="0" w:oddHBand="1" w:evenHBand="0" w:firstRowFirstColumn="0" w:firstRowLastColumn="0" w:lastRowFirstColumn="0" w:lastRowLastColumn="0"/>
          <w:trHeight w:val="320"/>
        </w:trPr>
        <w:tc>
          <w:tcPr>
            <w:tcW w:w="5000" w:type="pct"/>
            <w:gridSpan w:val="10"/>
            <w:shd w:val="clear" w:color="auto" w:fill="C5FFEF" w:themeFill="background2" w:themeFillTint="33"/>
          </w:tcPr>
          <w:p w14:paraId="20D4875C" w14:textId="77777777" w:rsidR="000363BF" w:rsidRPr="00C6464F" w:rsidRDefault="000363BF">
            <w:pPr>
              <w:rPr>
                <w:rStyle w:val="Strong"/>
                <w:sz w:val="16"/>
                <w:szCs w:val="16"/>
              </w:rPr>
            </w:pPr>
            <w:r w:rsidRPr="00C6464F">
              <w:rPr>
                <w:rStyle w:val="Strong"/>
                <w:sz w:val="16"/>
                <w:szCs w:val="16"/>
              </w:rPr>
              <w:t>LABORATORY</w:t>
            </w:r>
          </w:p>
        </w:tc>
      </w:tr>
      <w:tr w:rsidR="00B70D1F" w:rsidRPr="00B4765E" w14:paraId="2F1A42EB" w14:textId="77777777" w:rsidTr="006238FD">
        <w:trPr>
          <w:trHeight w:val="320"/>
        </w:trPr>
        <w:tc>
          <w:tcPr>
            <w:tcW w:w="572" w:type="pct"/>
          </w:tcPr>
          <w:p w14:paraId="16E20FE2" w14:textId="35498981" w:rsidR="00113F64" w:rsidRPr="00C6464F" w:rsidRDefault="0005526B">
            <w:pPr>
              <w:rPr>
                <w:sz w:val="16"/>
                <w:szCs w:val="16"/>
              </w:rPr>
            </w:pPr>
            <w:r w:rsidRPr="0005526B">
              <w:rPr>
                <w:sz w:val="16"/>
                <w:szCs w:val="16"/>
              </w:rPr>
              <w:t>Test type</w:t>
            </w:r>
          </w:p>
        </w:tc>
        <w:tc>
          <w:tcPr>
            <w:tcW w:w="1358" w:type="pct"/>
            <w:gridSpan w:val="3"/>
          </w:tcPr>
          <w:p w14:paraId="798809F8" w14:textId="2553E5B5" w:rsidR="00113F64" w:rsidRPr="00C6464F" w:rsidRDefault="00731211">
            <w:pPr>
              <w:rPr>
                <w:sz w:val="16"/>
                <w:szCs w:val="16"/>
              </w:rPr>
            </w:pPr>
            <w:r w:rsidRPr="00731211">
              <w:rPr>
                <w:sz w:val="16"/>
                <w:szCs w:val="16"/>
              </w:rPr>
              <w:t>Specimen type</w:t>
            </w:r>
          </w:p>
        </w:tc>
        <w:tc>
          <w:tcPr>
            <w:tcW w:w="857" w:type="pct"/>
            <w:gridSpan w:val="2"/>
          </w:tcPr>
          <w:p w14:paraId="72F36A20" w14:textId="18204E33" w:rsidR="00113F64" w:rsidRPr="00C6464F" w:rsidRDefault="003D471D">
            <w:pPr>
              <w:rPr>
                <w:sz w:val="16"/>
                <w:szCs w:val="16"/>
              </w:rPr>
            </w:pPr>
            <w:r w:rsidRPr="003D471D">
              <w:rPr>
                <w:sz w:val="16"/>
                <w:szCs w:val="16"/>
              </w:rPr>
              <w:t>Specimen body site</w:t>
            </w:r>
          </w:p>
        </w:tc>
        <w:tc>
          <w:tcPr>
            <w:tcW w:w="1143" w:type="pct"/>
            <w:gridSpan w:val="2"/>
          </w:tcPr>
          <w:p w14:paraId="7F3B315A" w14:textId="57147A8E" w:rsidR="00113F64" w:rsidRPr="00C6464F" w:rsidRDefault="00454540">
            <w:pPr>
              <w:rPr>
                <w:sz w:val="16"/>
                <w:szCs w:val="16"/>
              </w:rPr>
            </w:pPr>
            <w:r w:rsidRPr="00454540">
              <w:rPr>
                <w:sz w:val="16"/>
                <w:szCs w:val="16"/>
              </w:rPr>
              <w:t>Specimen collection date</w:t>
            </w:r>
          </w:p>
        </w:tc>
        <w:tc>
          <w:tcPr>
            <w:tcW w:w="1069" w:type="pct"/>
            <w:gridSpan w:val="2"/>
          </w:tcPr>
          <w:p w14:paraId="6B657A85" w14:textId="00B8984C" w:rsidR="00113F64" w:rsidRPr="00C6464F" w:rsidRDefault="00C4695E">
            <w:pPr>
              <w:rPr>
                <w:sz w:val="16"/>
                <w:szCs w:val="16"/>
              </w:rPr>
            </w:pPr>
            <w:r w:rsidRPr="00C4695E">
              <w:rPr>
                <w:sz w:val="16"/>
                <w:szCs w:val="16"/>
              </w:rPr>
              <w:t>Test result</w:t>
            </w:r>
          </w:p>
        </w:tc>
      </w:tr>
      <w:tr w:rsidR="00B70D1F" w:rsidRPr="00B4765E" w14:paraId="6DAFFA3D" w14:textId="77777777" w:rsidTr="006238FD">
        <w:trPr>
          <w:cnfStyle w:val="000000100000" w:firstRow="0" w:lastRow="0" w:firstColumn="0" w:lastColumn="0" w:oddVBand="0" w:evenVBand="0" w:oddHBand="1" w:evenHBand="0" w:firstRowFirstColumn="0" w:firstRowLastColumn="0" w:lastRowFirstColumn="0" w:lastRowLastColumn="0"/>
          <w:trHeight w:val="320"/>
        </w:trPr>
        <w:tc>
          <w:tcPr>
            <w:tcW w:w="572" w:type="pct"/>
          </w:tcPr>
          <w:p w14:paraId="0265BA8C" w14:textId="2800A7D5" w:rsidR="00C4695E" w:rsidRPr="0005526B" w:rsidRDefault="00B411BF">
            <w:pPr>
              <w:rPr>
                <w:sz w:val="16"/>
                <w:szCs w:val="16"/>
              </w:rPr>
            </w:pPr>
            <w:r>
              <w:rPr>
                <w:sz w:val="16"/>
                <w:szCs w:val="16"/>
              </w:rPr>
              <w:t>PCR</w:t>
            </w:r>
          </w:p>
        </w:tc>
        <w:tc>
          <w:tcPr>
            <w:tcW w:w="1358" w:type="pct"/>
            <w:gridSpan w:val="3"/>
          </w:tcPr>
          <w:p w14:paraId="53BCDC82" w14:textId="77777777" w:rsidR="004A4516" w:rsidRDefault="004A4516">
            <w:pPr>
              <w:rPr>
                <w:sz w:val="16"/>
                <w:szCs w:val="16"/>
              </w:rPr>
            </w:pPr>
            <w:r w:rsidRPr="00C6464F">
              <w:rPr>
                <w:sz w:val="14"/>
                <w:szCs w:val="8"/>
              </w:rPr>
              <w:fldChar w:fldCharType="begin">
                <w:ffData>
                  <w:name w:val="Check1"/>
                  <w:enabled/>
                  <w:calcOnExit w:val="0"/>
                  <w:checkBox>
                    <w:sizeAuto/>
                    <w:default w:val="0"/>
                  </w:checkBox>
                </w:ffData>
              </w:fldChar>
            </w:r>
            <w:r w:rsidRPr="00C6464F">
              <w:rPr>
                <w:sz w:val="14"/>
                <w:szCs w:val="8"/>
              </w:rPr>
              <w:instrText xml:space="preserve"> FORMCHECKBOX </w:instrText>
            </w:r>
            <w:r w:rsidRPr="00C6464F">
              <w:rPr>
                <w:sz w:val="14"/>
                <w:szCs w:val="8"/>
              </w:rPr>
            </w:r>
            <w:r w:rsidRPr="00C6464F">
              <w:rPr>
                <w:sz w:val="14"/>
                <w:szCs w:val="8"/>
              </w:rPr>
              <w:fldChar w:fldCharType="separate"/>
            </w:r>
            <w:r w:rsidRPr="00C6464F">
              <w:rPr>
                <w:sz w:val="14"/>
                <w:szCs w:val="8"/>
              </w:rPr>
              <w:fldChar w:fldCharType="end"/>
            </w:r>
            <w:r w:rsidRPr="00C6464F">
              <w:rPr>
                <w:sz w:val="16"/>
                <w:szCs w:val="16"/>
              </w:rPr>
              <w:t xml:space="preserve">  </w:t>
            </w:r>
            <w:r w:rsidR="000C77D6" w:rsidRPr="000C77D6">
              <w:rPr>
                <w:sz w:val="16"/>
                <w:szCs w:val="16"/>
              </w:rPr>
              <w:t>Blood</w:t>
            </w:r>
            <w:r>
              <w:rPr>
                <w:sz w:val="16"/>
                <w:szCs w:val="16"/>
              </w:rPr>
              <w:t xml:space="preserve">  </w:t>
            </w:r>
            <w:r w:rsidRPr="00C6464F">
              <w:rPr>
                <w:sz w:val="16"/>
                <w:szCs w:val="16"/>
              </w:rPr>
              <w:t xml:space="preserve"> </w:t>
            </w:r>
            <w:r w:rsidRPr="00C6464F">
              <w:rPr>
                <w:sz w:val="14"/>
                <w:szCs w:val="8"/>
              </w:rPr>
              <w:fldChar w:fldCharType="begin">
                <w:ffData>
                  <w:name w:val="Check1"/>
                  <w:enabled/>
                  <w:calcOnExit w:val="0"/>
                  <w:checkBox>
                    <w:sizeAuto/>
                    <w:default w:val="0"/>
                  </w:checkBox>
                </w:ffData>
              </w:fldChar>
            </w:r>
            <w:r w:rsidRPr="00C6464F">
              <w:rPr>
                <w:sz w:val="14"/>
                <w:szCs w:val="8"/>
              </w:rPr>
              <w:instrText xml:space="preserve"> FORMCHECKBOX </w:instrText>
            </w:r>
            <w:r w:rsidRPr="00C6464F">
              <w:rPr>
                <w:sz w:val="14"/>
                <w:szCs w:val="8"/>
              </w:rPr>
            </w:r>
            <w:r w:rsidRPr="00C6464F">
              <w:rPr>
                <w:sz w:val="14"/>
                <w:szCs w:val="8"/>
              </w:rPr>
              <w:fldChar w:fldCharType="separate"/>
            </w:r>
            <w:r w:rsidRPr="00C6464F">
              <w:rPr>
                <w:sz w:val="14"/>
                <w:szCs w:val="8"/>
              </w:rPr>
              <w:fldChar w:fldCharType="end"/>
            </w:r>
            <w:r w:rsidRPr="00C6464F">
              <w:rPr>
                <w:sz w:val="16"/>
                <w:szCs w:val="16"/>
              </w:rPr>
              <w:t xml:space="preserve">  </w:t>
            </w:r>
            <w:r w:rsidR="00173958" w:rsidRPr="00173958">
              <w:rPr>
                <w:sz w:val="16"/>
                <w:szCs w:val="16"/>
              </w:rPr>
              <w:t>Swab of lesion</w:t>
            </w:r>
            <w:r>
              <w:rPr>
                <w:sz w:val="16"/>
                <w:szCs w:val="16"/>
              </w:rPr>
              <w:t xml:space="preserve"> </w:t>
            </w:r>
            <w:r w:rsidRPr="00C6464F">
              <w:rPr>
                <w:sz w:val="16"/>
                <w:szCs w:val="16"/>
              </w:rPr>
              <w:t xml:space="preserve"> </w:t>
            </w:r>
          </w:p>
          <w:p w14:paraId="60DE441D" w14:textId="0B154116" w:rsidR="006B08CE" w:rsidRDefault="004A4516">
            <w:pPr>
              <w:rPr>
                <w:sz w:val="16"/>
                <w:szCs w:val="16"/>
              </w:rPr>
            </w:pPr>
            <w:r w:rsidRPr="00C6464F">
              <w:rPr>
                <w:sz w:val="14"/>
                <w:szCs w:val="8"/>
              </w:rPr>
              <w:fldChar w:fldCharType="begin">
                <w:ffData>
                  <w:name w:val="Check1"/>
                  <w:enabled/>
                  <w:calcOnExit w:val="0"/>
                  <w:checkBox>
                    <w:sizeAuto/>
                    <w:default w:val="0"/>
                  </w:checkBox>
                </w:ffData>
              </w:fldChar>
            </w:r>
            <w:r w:rsidRPr="00C6464F">
              <w:rPr>
                <w:sz w:val="14"/>
                <w:szCs w:val="8"/>
              </w:rPr>
              <w:instrText xml:space="preserve"> FORMCHECKBOX </w:instrText>
            </w:r>
            <w:r w:rsidRPr="00C6464F">
              <w:rPr>
                <w:sz w:val="14"/>
                <w:szCs w:val="8"/>
              </w:rPr>
            </w:r>
            <w:r w:rsidRPr="00C6464F">
              <w:rPr>
                <w:sz w:val="14"/>
                <w:szCs w:val="8"/>
              </w:rPr>
              <w:fldChar w:fldCharType="separate"/>
            </w:r>
            <w:r w:rsidRPr="00C6464F">
              <w:rPr>
                <w:sz w:val="14"/>
                <w:szCs w:val="8"/>
              </w:rPr>
              <w:fldChar w:fldCharType="end"/>
            </w:r>
            <w:r w:rsidRPr="00C6464F">
              <w:rPr>
                <w:sz w:val="16"/>
                <w:szCs w:val="16"/>
              </w:rPr>
              <w:t xml:space="preserve">  </w:t>
            </w:r>
            <w:r w:rsidR="006B08CE" w:rsidRPr="006B08CE">
              <w:rPr>
                <w:sz w:val="16"/>
                <w:szCs w:val="16"/>
              </w:rPr>
              <w:t>Swab othe</w:t>
            </w:r>
            <w:r w:rsidR="002E03AE">
              <w:rPr>
                <w:sz w:val="16"/>
                <w:szCs w:val="16"/>
              </w:rPr>
              <w:t>r</w:t>
            </w:r>
            <w:r>
              <w:rPr>
                <w:sz w:val="16"/>
                <w:szCs w:val="16"/>
              </w:rPr>
              <w:t xml:space="preserve"> </w:t>
            </w:r>
            <w:r w:rsidRPr="00C6464F">
              <w:rPr>
                <w:sz w:val="16"/>
                <w:szCs w:val="16"/>
              </w:rPr>
              <w:t xml:space="preserve"> </w:t>
            </w:r>
            <w:r w:rsidRPr="00C6464F">
              <w:rPr>
                <w:sz w:val="14"/>
                <w:szCs w:val="8"/>
              </w:rPr>
              <w:fldChar w:fldCharType="begin">
                <w:ffData>
                  <w:name w:val="Check1"/>
                  <w:enabled/>
                  <w:calcOnExit w:val="0"/>
                  <w:checkBox>
                    <w:sizeAuto/>
                    <w:default w:val="0"/>
                  </w:checkBox>
                </w:ffData>
              </w:fldChar>
            </w:r>
            <w:r w:rsidRPr="00C6464F">
              <w:rPr>
                <w:sz w:val="14"/>
                <w:szCs w:val="8"/>
              </w:rPr>
              <w:instrText xml:space="preserve"> FORMCHECKBOX </w:instrText>
            </w:r>
            <w:r w:rsidRPr="00C6464F">
              <w:rPr>
                <w:sz w:val="14"/>
                <w:szCs w:val="8"/>
              </w:rPr>
            </w:r>
            <w:r w:rsidRPr="00C6464F">
              <w:rPr>
                <w:sz w:val="14"/>
                <w:szCs w:val="8"/>
              </w:rPr>
              <w:fldChar w:fldCharType="separate"/>
            </w:r>
            <w:r w:rsidRPr="00C6464F">
              <w:rPr>
                <w:sz w:val="14"/>
                <w:szCs w:val="8"/>
              </w:rPr>
              <w:fldChar w:fldCharType="end"/>
            </w:r>
            <w:r w:rsidRPr="00C6464F">
              <w:rPr>
                <w:sz w:val="16"/>
                <w:szCs w:val="16"/>
              </w:rPr>
              <w:t xml:space="preserve">  </w:t>
            </w:r>
            <w:r w:rsidR="007D3F47" w:rsidRPr="007D3F47">
              <w:rPr>
                <w:sz w:val="16"/>
                <w:szCs w:val="16"/>
              </w:rPr>
              <w:t>Biopsy</w:t>
            </w:r>
          </w:p>
          <w:p w14:paraId="13B24BE1" w14:textId="5B04F165" w:rsidR="007D3F47" w:rsidRPr="00731211" w:rsidRDefault="00283EC7">
            <w:pPr>
              <w:rPr>
                <w:sz w:val="16"/>
                <w:szCs w:val="16"/>
              </w:rPr>
            </w:pPr>
            <w:r w:rsidRPr="00C6464F">
              <w:rPr>
                <w:sz w:val="14"/>
                <w:szCs w:val="8"/>
              </w:rPr>
              <w:fldChar w:fldCharType="begin">
                <w:ffData>
                  <w:name w:val="Check1"/>
                  <w:enabled/>
                  <w:calcOnExit w:val="0"/>
                  <w:checkBox>
                    <w:sizeAuto/>
                    <w:default w:val="0"/>
                  </w:checkBox>
                </w:ffData>
              </w:fldChar>
            </w:r>
            <w:r w:rsidRPr="00C6464F">
              <w:rPr>
                <w:sz w:val="14"/>
                <w:szCs w:val="8"/>
              </w:rPr>
              <w:instrText xml:space="preserve"> FORMCHECKBOX </w:instrText>
            </w:r>
            <w:r w:rsidRPr="00C6464F">
              <w:rPr>
                <w:sz w:val="14"/>
                <w:szCs w:val="8"/>
              </w:rPr>
            </w:r>
            <w:r w:rsidRPr="00C6464F">
              <w:rPr>
                <w:sz w:val="14"/>
                <w:szCs w:val="8"/>
              </w:rPr>
              <w:fldChar w:fldCharType="separate"/>
            </w:r>
            <w:r w:rsidRPr="00C6464F">
              <w:rPr>
                <w:sz w:val="14"/>
                <w:szCs w:val="8"/>
              </w:rPr>
              <w:fldChar w:fldCharType="end"/>
            </w:r>
            <w:r w:rsidRPr="00C6464F">
              <w:rPr>
                <w:sz w:val="16"/>
                <w:szCs w:val="16"/>
              </w:rPr>
              <w:t xml:space="preserve">  </w:t>
            </w:r>
            <w:r w:rsidR="0098387D" w:rsidRPr="0098387D">
              <w:rPr>
                <w:sz w:val="16"/>
                <w:szCs w:val="16"/>
              </w:rPr>
              <w:t xml:space="preserve">Other, </w:t>
            </w:r>
            <w:proofErr w:type="gramStart"/>
            <w:r w:rsidR="0098387D" w:rsidRPr="0098387D">
              <w:rPr>
                <w:sz w:val="16"/>
                <w:szCs w:val="16"/>
              </w:rPr>
              <w:t>specify:</w:t>
            </w:r>
            <w:r w:rsidR="00F600E7">
              <w:rPr>
                <w:sz w:val="16"/>
                <w:szCs w:val="16"/>
              </w:rPr>
              <w:t>_</w:t>
            </w:r>
            <w:proofErr w:type="gramEnd"/>
            <w:r w:rsidR="00F600E7">
              <w:rPr>
                <w:sz w:val="16"/>
                <w:szCs w:val="16"/>
              </w:rPr>
              <w:t>_______</w:t>
            </w:r>
          </w:p>
        </w:tc>
        <w:tc>
          <w:tcPr>
            <w:tcW w:w="857" w:type="pct"/>
            <w:gridSpan w:val="2"/>
          </w:tcPr>
          <w:p w14:paraId="3A15A100" w14:textId="77777777" w:rsidR="00C4695E" w:rsidRPr="003D471D" w:rsidRDefault="00C4695E">
            <w:pPr>
              <w:rPr>
                <w:sz w:val="16"/>
                <w:szCs w:val="16"/>
              </w:rPr>
            </w:pPr>
          </w:p>
        </w:tc>
        <w:tc>
          <w:tcPr>
            <w:tcW w:w="1143" w:type="pct"/>
            <w:gridSpan w:val="2"/>
          </w:tcPr>
          <w:p w14:paraId="6ACE588F" w14:textId="3501CCE6" w:rsidR="00C4695E" w:rsidRPr="00454540" w:rsidRDefault="005713F4">
            <w:pPr>
              <w:rPr>
                <w:sz w:val="16"/>
                <w:szCs w:val="16"/>
              </w:rPr>
            </w:pPr>
            <w:r>
              <w:rPr>
                <w:sz w:val="16"/>
                <w:szCs w:val="16"/>
              </w:rPr>
              <w:t>______</w:t>
            </w:r>
            <w:r w:rsidR="005574E9">
              <w:rPr>
                <w:sz w:val="16"/>
                <w:szCs w:val="16"/>
              </w:rPr>
              <w:t>/______</w:t>
            </w:r>
            <w:r w:rsidR="007531FE">
              <w:rPr>
                <w:sz w:val="16"/>
                <w:szCs w:val="16"/>
              </w:rPr>
              <w:t>/______</w:t>
            </w:r>
          </w:p>
        </w:tc>
        <w:tc>
          <w:tcPr>
            <w:tcW w:w="1069" w:type="pct"/>
            <w:gridSpan w:val="2"/>
          </w:tcPr>
          <w:p w14:paraId="249C5FFD" w14:textId="67AD8ED9" w:rsidR="00C4695E" w:rsidRDefault="00283EC7">
            <w:pPr>
              <w:rPr>
                <w:sz w:val="16"/>
                <w:szCs w:val="16"/>
              </w:rPr>
            </w:pPr>
            <w:r w:rsidRPr="00C6464F">
              <w:rPr>
                <w:sz w:val="14"/>
                <w:szCs w:val="8"/>
              </w:rPr>
              <w:fldChar w:fldCharType="begin">
                <w:ffData>
                  <w:name w:val="Check1"/>
                  <w:enabled/>
                  <w:calcOnExit w:val="0"/>
                  <w:checkBox>
                    <w:sizeAuto/>
                    <w:default w:val="0"/>
                  </w:checkBox>
                </w:ffData>
              </w:fldChar>
            </w:r>
            <w:r w:rsidRPr="00C6464F">
              <w:rPr>
                <w:sz w:val="14"/>
                <w:szCs w:val="8"/>
              </w:rPr>
              <w:instrText xml:space="preserve"> FORMCHECKBOX </w:instrText>
            </w:r>
            <w:r w:rsidRPr="00C6464F">
              <w:rPr>
                <w:sz w:val="14"/>
                <w:szCs w:val="8"/>
              </w:rPr>
            </w:r>
            <w:r w:rsidRPr="00C6464F">
              <w:rPr>
                <w:sz w:val="14"/>
                <w:szCs w:val="8"/>
              </w:rPr>
              <w:fldChar w:fldCharType="separate"/>
            </w:r>
            <w:r w:rsidRPr="00C6464F">
              <w:rPr>
                <w:sz w:val="14"/>
                <w:szCs w:val="8"/>
              </w:rPr>
              <w:fldChar w:fldCharType="end"/>
            </w:r>
            <w:r w:rsidRPr="00C6464F">
              <w:rPr>
                <w:sz w:val="16"/>
                <w:szCs w:val="16"/>
              </w:rPr>
              <w:t xml:space="preserve">  </w:t>
            </w:r>
            <w:r w:rsidR="00912392" w:rsidRPr="00912392">
              <w:rPr>
                <w:sz w:val="16"/>
                <w:szCs w:val="16"/>
              </w:rPr>
              <w:t>Detected</w:t>
            </w:r>
          </w:p>
          <w:p w14:paraId="65E525C0" w14:textId="084E0EE6" w:rsidR="00912392" w:rsidRDefault="00283EC7">
            <w:pPr>
              <w:rPr>
                <w:sz w:val="16"/>
                <w:szCs w:val="16"/>
              </w:rPr>
            </w:pPr>
            <w:r w:rsidRPr="00C6464F">
              <w:rPr>
                <w:sz w:val="14"/>
                <w:szCs w:val="8"/>
              </w:rPr>
              <w:fldChar w:fldCharType="begin">
                <w:ffData>
                  <w:name w:val="Check1"/>
                  <w:enabled/>
                  <w:calcOnExit w:val="0"/>
                  <w:checkBox>
                    <w:sizeAuto/>
                    <w:default w:val="0"/>
                  </w:checkBox>
                </w:ffData>
              </w:fldChar>
            </w:r>
            <w:r w:rsidRPr="00C6464F">
              <w:rPr>
                <w:sz w:val="14"/>
                <w:szCs w:val="8"/>
              </w:rPr>
              <w:instrText xml:space="preserve"> FORMCHECKBOX </w:instrText>
            </w:r>
            <w:r w:rsidRPr="00C6464F">
              <w:rPr>
                <w:sz w:val="14"/>
                <w:szCs w:val="8"/>
              </w:rPr>
            </w:r>
            <w:r w:rsidRPr="00C6464F">
              <w:rPr>
                <w:sz w:val="14"/>
                <w:szCs w:val="8"/>
              </w:rPr>
              <w:fldChar w:fldCharType="separate"/>
            </w:r>
            <w:r w:rsidRPr="00C6464F">
              <w:rPr>
                <w:sz w:val="14"/>
                <w:szCs w:val="8"/>
              </w:rPr>
              <w:fldChar w:fldCharType="end"/>
            </w:r>
            <w:r w:rsidRPr="00C6464F">
              <w:rPr>
                <w:sz w:val="16"/>
                <w:szCs w:val="16"/>
              </w:rPr>
              <w:t xml:space="preserve">  </w:t>
            </w:r>
            <w:r w:rsidR="0064427E" w:rsidRPr="0064427E">
              <w:rPr>
                <w:sz w:val="16"/>
                <w:szCs w:val="16"/>
              </w:rPr>
              <w:t>Not detected</w:t>
            </w:r>
          </w:p>
          <w:p w14:paraId="092864CE" w14:textId="359E4EE5" w:rsidR="0064427E" w:rsidRPr="00C4695E" w:rsidRDefault="00283EC7">
            <w:pPr>
              <w:rPr>
                <w:sz w:val="16"/>
                <w:szCs w:val="16"/>
              </w:rPr>
            </w:pPr>
            <w:r w:rsidRPr="00C6464F">
              <w:rPr>
                <w:sz w:val="14"/>
                <w:szCs w:val="8"/>
              </w:rPr>
              <w:fldChar w:fldCharType="begin">
                <w:ffData>
                  <w:name w:val="Check1"/>
                  <w:enabled/>
                  <w:calcOnExit w:val="0"/>
                  <w:checkBox>
                    <w:sizeAuto/>
                    <w:default w:val="0"/>
                  </w:checkBox>
                </w:ffData>
              </w:fldChar>
            </w:r>
            <w:r w:rsidRPr="00C6464F">
              <w:rPr>
                <w:sz w:val="14"/>
                <w:szCs w:val="8"/>
              </w:rPr>
              <w:instrText xml:space="preserve"> FORMCHECKBOX </w:instrText>
            </w:r>
            <w:r w:rsidRPr="00C6464F">
              <w:rPr>
                <w:sz w:val="14"/>
                <w:szCs w:val="8"/>
              </w:rPr>
            </w:r>
            <w:r w:rsidRPr="00C6464F">
              <w:rPr>
                <w:sz w:val="14"/>
                <w:szCs w:val="8"/>
              </w:rPr>
              <w:fldChar w:fldCharType="separate"/>
            </w:r>
            <w:r w:rsidRPr="00C6464F">
              <w:rPr>
                <w:sz w:val="14"/>
                <w:szCs w:val="8"/>
              </w:rPr>
              <w:fldChar w:fldCharType="end"/>
            </w:r>
            <w:r w:rsidRPr="00C6464F">
              <w:rPr>
                <w:sz w:val="16"/>
                <w:szCs w:val="16"/>
              </w:rPr>
              <w:t xml:space="preserve">  </w:t>
            </w:r>
            <w:r w:rsidR="00BF0639" w:rsidRPr="00BF0639">
              <w:rPr>
                <w:sz w:val="16"/>
                <w:szCs w:val="16"/>
              </w:rPr>
              <w:t>Not done</w:t>
            </w:r>
          </w:p>
        </w:tc>
      </w:tr>
      <w:tr w:rsidR="00C4695E" w:rsidRPr="00B4765E" w14:paraId="6B730B4E" w14:textId="77777777" w:rsidTr="006238FD">
        <w:trPr>
          <w:trHeight w:val="320"/>
        </w:trPr>
        <w:tc>
          <w:tcPr>
            <w:tcW w:w="572" w:type="pct"/>
            <w:tcBorders>
              <w:bottom w:val="single" w:sz="6" w:space="0" w:color="00DCA1" w:themeColor="background2"/>
            </w:tcBorders>
          </w:tcPr>
          <w:p w14:paraId="18412F25" w14:textId="4BB2A3F4" w:rsidR="00C4695E" w:rsidRPr="0005526B" w:rsidRDefault="00B411BF">
            <w:pPr>
              <w:rPr>
                <w:sz w:val="16"/>
                <w:szCs w:val="16"/>
              </w:rPr>
            </w:pPr>
            <w:r>
              <w:rPr>
                <w:sz w:val="16"/>
                <w:szCs w:val="16"/>
              </w:rPr>
              <w:t>Genotyp</w:t>
            </w:r>
            <w:r w:rsidR="0070325E">
              <w:rPr>
                <w:sz w:val="16"/>
                <w:szCs w:val="16"/>
              </w:rPr>
              <w:t>ing</w:t>
            </w:r>
          </w:p>
        </w:tc>
        <w:tc>
          <w:tcPr>
            <w:tcW w:w="1358" w:type="pct"/>
            <w:gridSpan w:val="3"/>
            <w:tcBorders>
              <w:bottom w:val="single" w:sz="6" w:space="0" w:color="00DCA1" w:themeColor="background2"/>
            </w:tcBorders>
          </w:tcPr>
          <w:p w14:paraId="17BA6F84" w14:textId="77777777" w:rsidR="00C4695E" w:rsidRPr="00731211" w:rsidRDefault="00C4695E">
            <w:pPr>
              <w:rPr>
                <w:sz w:val="16"/>
                <w:szCs w:val="16"/>
              </w:rPr>
            </w:pPr>
          </w:p>
        </w:tc>
        <w:tc>
          <w:tcPr>
            <w:tcW w:w="857" w:type="pct"/>
            <w:gridSpan w:val="2"/>
            <w:tcBorders>
              <w:bottom w:val="single" w:sz="6" w:space="0" w:color="00DCA1" w:themeColor="background2"/>
            </w:tcBorders>
          </w:tcPr>
          <w:p w14:paraId="6654E2F5" w14:textId="77777777" w:rsidR="00C4695E" w:rsidRPr="003D471D" w:rsidRDefault="00C4695E">
            <w:pPr>
              <w:rPr>
                <w:sz w:val="16"/>
                <w:szCs w:val="16"/>
              </w:rPr>
            </w:pPr>
          </w:p>
        </w:tc>
        <w:tc>
          <w:tcPr>
            <w:tcW w:w="1143" w:type="pct"/>
            <w:gridSpan w:val="2"/>
            <w:tcBorders>
              <w:bottom w:val="single" w:sz="6" w:space="0" w:color="00DCA1" w:themeColor="background2"/>
            </w:tcBorders>
          </w:tcPr>
          <w:p w14:paraId="6193C032" w14:textId="750D3CAB" w:rsidR="00C4695E" w:rsidRPr="00454540" w:rsidRDefault="002E03AE">
            <w:pPr>
              <w:rPr>
                <w:sz w:val="16"/>
                <w:szCs w:val="16"/>
              </w:rPr>
            </w:pPr>
            <w:r>
              <w:rPr>
                <w:sz w:val="16"/>
                <w:szCs w:val="16"/>
              </w:rPr>
              <w:t>_____/______/______</w:t>
            </w:r>
          </w:p>
        </w:tc>
        <w:tc>
          <w:tcPr>
            <w:tcW w:w="1069" w:type="pct"/>
            <w:gridSpan w:val="2"/>
            <w:tcBorders>
              <w:bottom w:val="single" w:sz="6" w:space="0" w:color="00DCA1" w:themeColor="background2"/>
            </w:tcBorders>
          </w:tcPr>
          <w:p w14:paraId="6D1FA2DB" w14:textId="14335979" w:rsidR="00C4695E" w:rsidRDefault="00283EC7">
            <w:pPr>
              <w:rPr>
                <w:sz w:val="16"/>
                <w:szCs w:val="16"/>
              </w:rPr>
            </w:pPr>
            <w:r w:rsidRPr="00C6464F">
              <w:rPr>
                <w:sz w:val="14"/>
                <w:szCs w:val="8"/>
              </w:rPr>
              <w:fldChar w:fldCharType="begin">
                <w:ffData>
                  <w:name w:val="Check1"/>
                  <w:enabled/>
                  <w:calcOnExit w:val="0"/>
                  <w:checkBox>
                    <w:sizeAuto/>
                    <w:default w:val="0"/>
                  </w:checkBox>
                </w:ffData>
              </w:fldChar>
            </w:r>
            <w:r w:rsidRPr="00C6464F">
              <w:rPr>
                <w:sz w:val="14"/>
                <w:szCs w:val="8"/>
              </w:rPr>
              <w:instrText xml:space="preserve"> FORMCHECKBOX </w:instrText>
            </w:r>
            <w:r w:rsidRPr="00C6464F">
              <w:rPr>
                <w:sz w:val="14"/>
                <w:szCs w:val="8"/>
              </w:rPr>
            </w:r>
            <w:r w:rsidRPr="00C6464F">
              <w:rPr>
                <w:sz w:val="14"/>
                <w:szCs w:val="8"/>
              </w:rPr>
              <w:fldChar w:fldCharType="separate"/>
            </w:r>
            <w:r w:rsidRPr="00C6464F">
              <w:rPr>
                <w:sz w:val="14"/>
                <w:szCs w:val="8"/>
              </w:rPr>
              <w:fldChar w:fldCharType="end"/>
            </w:r>
            <w:r w:rsidRPr="00C6464F">
              <w:rPr>
                <w:sz w:val="16"/>
                <w:szCs w:val="16"/>
              </w:rPr>
              <w:t xml:space="preserve">  </w:t>
            </w:r>
            <w:r w:rsidR="00A610DA" w:rsidRPr="00A610DA">
              <w:rPr>
                <w:sz w:val="16"/>
                <w:szCs w:val="16"/>
              </w:rPr>
              <w:t>clade la</w:t>
            </w:r>
            <w:r>
              <w:rPr>
                <w:sz w:val="16"/>
                <w:szCs w:val="16"/>
              </w:rPr>
              <w:t xml:space="preserve"> </w:t>
            </w:r>
            <w:r w:rsidRPr="00C6464F">
              <w:rPr>
                <w:sz w:val="16"/>
                <w:szCs w:val="16"/>
              </w:rPr>
              <w:t xml:space="preserve"> </w:t>
            </w:r>
            <w:r w:rsidR="00225A0F">
              <w:rPr>
                <w:sz w:val="16"/>
                <w:szCs w:val="16"/>
              </w:rPr>
              <w:t xml:space="preserve"> </w:t>
            </w:r>
            <w:r w:rsidRPr="00C6464F">
              <w:rPr>
                <w:sz w:val="14"/>
                <w:szCs w:val="8"/>
              </w:rPr>
              <w:fldChar w:fldCharType="begin">
                <w:ffData>
                  <w:name w:val="Check1"/>
                  <w:enabled/>
                  <w:calcOnExit w:val="0"/>
                  <w:checkBox>
                    <w:sizeAuto/>
                    <w:default w:val="0"/>
                  </w:checkBox>
                </w:ffData>
              </w:fldChar>
            </w:r>
            <w:r w:rsidRPr="00C6464F">
              <w:rPr>
                <w:sz w:val="14"/>
                <w:szCs w:val="8"/>
              </w:rPr>
              <w:instrText xml:space="preserve"> FORMCHECKBOX </w:instrText>
            </w:r>
            <w:r w:rsidRPr="00C6464F">
              <w:rPr>
                <w:sz w:val="14"/>
                <w:szCs w:val="8"/>
              </w:rPr>
            </w:r>
            <w:r w:rsidRPr="00C6464F">
              <w:rPr>
                <w:sz w:val="14"/>
                <w:szCs w:val="8"/>
              </w:rPr>
              <w:fldChar w:fldCharType="separate"/>
            </w:r>
            <w:r w:rsidRPr="00C6464F">
              <w:rPr>
                <w:sz w:val="14"/>
                <w:szCs w:val="8"/>
              </w:rPr>
              <w:fldChar w:fldCharType="end"/>
            </w:r>
            <w:r w:rsidRPr="00C6464F">
              <w:rPr>
                <w:sz w:val="16"/>
                <w:szCs w:val="16"/>
              </w:rPr>
              <w:t xml:space="preserve">  </w:t>
            </w:r>
            <w:r>
              <w:rPr>
                <w:sz w:val="16"/>
                <w:szCs w:val="16"/>
              </w:rPr>
              <w:t xml:space="preserve">clade </w:t>
            </w:r>
            <w:proofErr w:type="spellStart"/>
            <w:r>
              <w:rPr>
                <w:sz w:val="16"/>
                <w:szCs w:val="16"/>
              </w:rPr>
              <w:t>Ib</w:t>
            </w:r>
            <w:proofErr w:type="spellEnd"/>
          </w:p>
          <w:p w14:paraId="7C412D48" w14:textId="36C2080E" w:rsidR="00283EC7" w:rsidRPr="00C4695E" w:rsidRDefault="00283EC7">
            <w:pPr>
              <w:rPr>
                <w:sz w:val="16"/>
                <w:szCs w:val="16"/>
              </w:rPr>
            </w:pPr>
            <w:r w:rsidRPr="00C6464F">
              <w:rPr>
                <w:sz w:val="14"/>
                <w:szCs w:val="8"/>
              </w:rPr>
              <w:fldChar w:fldCharType="begin">
                <w:ffData>
                  <w:name w:val="Check1"/>
                  <w:enabled/>
                  <w:calcOnExit w:val="0"/>
                  <w:checkBox>
                    <w:sizeAuto/>
                    <w:default w:val="0"/>
                  </w:checkBox>
                </w:ffData>
              </w:fldChar>
            </w:r>
            <w:r w:rsidRPr="00C6464F">
              <w:rPr>
                <w:sz w:val="14"/>
                <w:szCs w:val="8"/>
              </w:rPr>
              <w:instrText xml:space="preserve"> FORMCHECKBOX </w:instrText>
            </w:r>
            <w:r w:rsidRPr="00C6464F">
              <w:rPr>
                <w:sz w:val="14"/>
                <w:szCs w:val="8"/>
              </w:rPr>
            </w:r>
            <w:r w:rsidRPr="00C6464F">
              <w:rPr>
                <w:sz w:val="14"/>
                <w:szCs w:val="8"/>
              </w:rPr>
              <w:fldChar w:fldCharType="separate"/>
            </w:r>
            <w:r w:rsidRPr="00C6464F">
              <w:rPr>
                <w:sz w:val="14"/>
                <w:szCs w:val="8"/>
              </w:rPr>
              <w:fldChar w:fldCharType="end"/>
            </w:r>
            <w:r w:rsidRPr="00C6464F">
              <w:rPr>
                <w:sz w:val="16"/>
                <w:szCs w:val="16"/>
              </w:rPr>
              <w:t xml:space="preserve">  </w:t>
            </w:r>
            <w:r>
              <w:rPr>
                <w:sz w:val="16"/>
                <w:szCs w:val="16"/>
              </w:rPr>
              <w:t xml:space="preserve">clade </w:t>
            </w:r>
            <w:proofErr w:type="spellStart"/>
            <w:r>
              <w:rPr>
                <w:sz w:val="16"/>
                <w:szCs w:val="16"/>
              </w:rPr>
              <w:t>IIa</w:t>
            </w:r>
            <w:proofErr w:type="spellEnd"/>
            <w:r w:rsidR="00225A0F">
              <w:rPr>
                <w:sz w:val="16"/>
                <w:szCs w:val="16"/>
              </w:rPr>
              <w:t xml:space="preserve"> </w:t>
            </w:r>
            <w:r w:rsidR="00225A0F" w:rsidRPr="00C6464F">
              <w:rPr>
                <w:sz w:val="16"/>
                <w:szCs w:val="16"/>
              </w:rPr>
              <w:t xml:space="preserve"> </w:t>
            </w:r>
            <w:r w:rsidR="00225A0F" w:rsidRPr="00C6464F">
              <w:rPr>
                <w:sz w:val="14"/>
                <w:szCs w:val="8"/>
              </w:rPr>
              <w:fldChar w:fldCharType="begin">
                <w:ffData>
                  <w:name w:val="Check1"/>
                  <w:enabled/>
                  <w:calcOnExit w:val="0"/>
                  <w:checkBox>
                    <w:sizeAuto/>
                    <w:default w:val="0"/>
                  </w:checkBox>
                </w:ffData>
              </w:fldChar>
            </w:r>
            <w:r w:rsidR="00225A0F" w:rsidRPr="00C6464F">
              <w:rPr>
                <w:sz w:val="14"/>
                <w:szCs w:val="8"/>
              </w:rPr>
              <w:instrText xml:space="preserve"> FORMCHECKBOX </w:instrText>
            </w:r>
            <w:r w:rsidR="00225A0F" w:rsidRPr="00C6464F">
              <w:rPr>
                <w:sz w:val="14"/>
                <w:szCs w:val="8"/>
              </w:rPr>
            </w:r>
            <w:r w:rsidR="00225A0F" w:rsidRPr="00C6464F">
              <w:rPr>
                <w:sz w:val="14"/>
                <w:szCs w:val="8"/>
              </w:rPr>
              <w:fldChar w:fldCharType="separate"/>
            </w:r>
            <w:r w:rsidR="00225A0F" w:rsidRPr="00C6464F">
              <w:rPr>
                <w:sz w:val="14"/>
                <w:szCs w:val="8"/>
              </w:rPr>
              <w:fldChar w:fldCharType="end"/>
            </w:r>
            <w:r w:rsidR="00225A0F" w:rsidRPr="00C6464F">
              <w:rPr>
                <w:sz w:val="16"/>
                <w:szCs w:val="16"/>
              </w:rPr>
              <w:t xml:space="preserve">  </w:t>
            </w:r>
            <w:r w:rsidR="00225A0F">
              <w:rPr>
                <w:sz w:val="16"/>
                <w:szCs w:val="16"/>
              </w:rPr>
              <w:t>clade IIb</w:t>
            </w:r>
          </w:p>
        </w:tc>
      </w:tr>
      <w:tr w:rsidR="003C7918" w:rsidRPr="00B4765E" w14:paraId="005A745E" w14:textId="77777777" w:rsidTr="006238FD">
        <w:trPr>
          <w:cnfStyle w:val="000000100000" w:firstRow="0" w:lastRow="0" w:firstColumn="0" w:lastColumn="0" w:oddVBand="0" w:evenVBand="0" w:oddHBand="1" w:evenHBand="0" w:firstRowFirstColumn="0" w:firstRowLastColumn="0" w:lastRowFirstColumn="0" w:lastRowLastColumn="0"/>
          <w:trHeight w:val="320"/>
        </w:trPr>
        <w:tc>
          <w:tcPr>
            <w:tcW w:w="5000" w:type="pct"/>
            <w:gridSpan w:val="10"/>
            <w:shd w:val="clear" w:color="auto" w:fill="C5FFEF" w:themeFill="background2" w:themeFillTint="33"/>
          </w:tcPr>
          <w:p w14:paraId="10469F50" w14:textId="24B0F757" w:rsidR="003C7918" w:rsidRPr="00C6464F" w:rsidRDefault="003C7918">
            <w:pPr>
              <w:rPr>
                <w:rStyle w:val="Strong"/>
                <w:sz w:val="16"/>
                <w:szCs w:val="16"/>
              </w:rPr>
            </w:pPr>
            <w:r w:rsidRPr="00C6464F">
              <w:rPr>
                <w:rStyle w:val="Strong"/>
                <w:sz w:val="16"/>
                <w:szCs w:val="16"/>
              </w:rPr>
              <w:t>EXPOSURE HISTORY</w:t>
            </w:r>
          </w:p>
        </w:tc>
      </w:tr>
      <w:tr w:rsidR="003C7918" w:rsidRPr="00B4765E" w14:paraId="347E7ED7" w14:textId="77777777" w:rsidTr="006238FD">
        <w:trPr>
          <w:trHeight w:val="320"/>
        </w:trPr>
        <w:tc>
          <w:tcPr>
            <w:tcW w:w="5000" w:type="pct"/>
            <w:gridSpan w:val="10"/>
            <w:tcBorders>
              <w:bottom w:val="single" w:sz="6" w:space="0" w:color="00DCA1" w:themeColor="background2"/>
            </w:tcBorders>
          </w:tcPr>
          <w:p w14:paraId="292EFC63" w14:textId="77777777" w:rsidR="003C7918" w:rsidRPr="00C6464F" w:rsidRDefault="003C7918">
            <w:pPr>
              <w:rPr>
                <w:rStyle w:val="Strong"/>
                <w:sz w:val="16"/>
                <w:szCs w:val="16"/>
              </w:rPr>
            </w:pPr>
            <w:r w:rsidRPr="00C6464F">
              <w:rPr>
                <w:rStyle w:val="Strong"/>
                <w:sz w:val="16"/>
                <w:szCs w:val="16"/>
              </w:rPr>
              <w:t>Exposure Period</w:t>
            </w:r>
          </w:p>
          <w:p w14:paraId="0A952B53" w14:textId="77777777" w:rsidR="003C7918" w:rsidRPr="00C6464F" w:rsidRDefault="003C7918">
            <w:pPr>
              <w:rPr>
                <w:rStyle w:val="Strong"/>
                <w:sz w:val="16"/>
                <w:szCs w:val="16"/>
              </w:rPr>
            </w:pPr>
            <w:r w:rsidRPr="00C6464F">
              <w:rPr>
                <w:rStyle w:val="Strong"/>
                <w:sz w:val="16"/>
                <w:szCs w:val="16"/>
              </w:rPr>
              <w:t xml:space="preserve">Date: </w:t>
            </w:r>
            <w:r w:rsidRPr="00C6464F">
              <w:rPr>
                <w:rStyle w:val="Strong"/>
                <w:b w:val="0"/>
                <w:sz w:val="16"/>
                <w:szCs w:val="16"/>
              </w:rPr>
              <w:t>__</w:t>
            </w:r>
            <w:r w:rsidRPr="00C6464F">
              <w:rPr>
                <w:rStyle w:val="Strong"/>
                <w:b w:val="0"/>
                <w:sz w:val="16"/>
                <w:szCs w:val="16"/>
              </w:rPr>
              <w:softHyphen/>
              <w:t>_ /___/____</w:t>
            </w:r>
            <w:r w:rsidRPr="00C6464F">
              <w:rPr>
                <w:rStyle w:val="Strong"/>
                <w:sz w:val="16"/>
                <w:szCs w:val="16"/>
              </w:rPr>
              <w:t xml:space="preserve">                    to                    </w:t>
            </w:r>
            <w:r w:rsidRPr="00C6464F">
              <w:rPr>
                <w:rStyle w:val="Strong"/>
                <w:b w:val="0"/>
                <w:sz w:val="16"/>
                <w:szCs w:val="16"/>
              </w:rPr>
              <w:t>__</w:t>
            </w:r>
            <w:r w:rsidRPr="00C6464F">
              <w:rPr>
                <w:rStyle w:val="Strong"/>
                <w:b w:val="0"/>
                <w:sz w:val="16"/>
                <w:szCs w:val="16"/>
              </w:rPr>
              <w:softHyphen/>
              <w:t>_ /___/____</w:t>
            </w:r>
          </w:p>
          <w:p w14:paraId="17ABCA59" w14:textId="38824EA7" w:rsidR="003C7918" w:rsidRPr="00C6464F" w:rsidRDefault="003C7918">
            <w:pPr>
              <w:rPr>
                <w:sz w:val="16"/>
                <w:szCs w:val="16"/>
              </w:rPr>
            </w:pPr>
            <w:r w:rsidRPr="00C6464F">
              <w:rPr>
                <w:sz w:val="16"/>
                <w:szCs w:val="16"/>
              </w:rPr>
              <w:t>(</w:t>
            </w:r>
            <w:r w:rsidR="004A3DCD">
              <w:rPr>
                <w:sz w:val="16"/>
                <w:szCs w:val="16"/>
              </w:rPr>
              <w:t>21</w:t>
            </w:r>
            <w:r w:rsidRPr="00C6464F">
              <w:rPr>
                <w:sz w:val="16"/>
                <w:szCs w:val="16"/>
              </w:rPr>
              <w:t xml:space="preserve"> days before onset date)</w:t>
            </w:r>
            <w:r w:rsidRPr="00C6464F">
              <w:rPr>
                <w:sz w:val="16"/>
                <w:szCs w:val="16"/>
              </w:rPr>
              <w:tab/>
            </w:r>
            <w:r w:rsidR="0097727E">
              <w:rPr>
                <w:sz w:val="16"/>
                <w:szCs w:val="16"/>
              </w:rPr>
              <w:t xml:space="preserve">                         </w:t>
            </w:r>
            <w:proofErr w:type="gramStart"/>
            <w:r w:rsidR="0097727E">
              <w:rPr>
                <w:sz w:val="16"/>
                <w:szCs w:val="16"/>
              </w:rPr>
              <w:t xml:space="preserve">   </w:t>
            </w:r>
            <w:r w:rsidRPr="00C6464F">
              <w:rPr>
                <w:sz w:val="16"/>
                <w:szCs w:val="16"/>
              </w:rPr>
              <w:t>(</w:t>
            </w:r>
            <w:proofErr w:type="gramEnd"/>
            <w:r w:rsidRPr="00C6464F">
              <w:rPr>
                <w:sz w:val="16"/>
                <w:szCs w:val="16"/>
              </w:rPr>
              <w:t>onset date)</w:t>
            </w:r>
          </w:p>
        </w:tc>
      </w:tr>
      <w:tr w:rsidR="003C7918" w:rsidRPr="00B4765E" w14:paraId="46FD15A1" w14:textId="77777777" w:rsidTr="006238FD">
        <w:trPr>
          <w:cnfStyle w:val="000000100000" w:firstRow="0" w:lastRow="0" w:firstColumn="0" w:lastColumn="0" w:oddVBand="0" w:evenVBand="0" w:oddHBand="1" w:evenHBand="0" w:firstRowFirstColumn="0" w:firstRowLastColumn="0" w:lastRowFirstColumn="0" w:lastRowLastColumn="0"/>
          <w:trHeight w:val="452"/>
        </w:trPr>
        <w:tc>
          <w:tcPr>
            <w:tcW w:w="5000" w:type="pct"/>
            <w:gridSpan w:val="10"/>
            <w:shd w:val="clear" w:color="auto" w:fill="F2F2F2" w:themeFill="background1" w:themeFillShade="F2"/>
          </w:tcPr>
          <w:p w14:paraId="73D4D505" w14:textId="0E8173B0" w:rsidR="003C7918" w:rsidRPr="00C6464F" w:rsidRDefault="003C7918">
            <w:pPr>
              <w:rPr>
                <w:b/>
                <w:sz w:val="16"/>
                <w:szCs w:val="16"/>
              </w:rPr>
            </w:pPr>
            <w:r w:rsidRPr="00C6464F">
              <w:rPr>
                <w:b/>
                <w:sz w:val="16"/>
                <w:szCs w:val="16"/>
              </w:rPr>
              <w:t>Exposure to infectious case</w:t>
            </w:r>
          </w:p>
        </w:tc>
      </w:tr>
      <w:tr w:rsidR="003C7918" w:rsidRPr="00B4765E" w14:paraId="614C8473" w14:textId="77777777" w:rsidTr="006238FD">
        <w:trPr>
          <w:trHeight w:val="849"/>
        </w:trPr>
        <w:tc>
          <w:tcPr>
            <w:tcW w:w="5000" w:type="pct"/>
            <w:gridSpan w:val="10"/>
          </w:tcPr>
          <w:p w14:paraId="7633A238" w14:textId="60ABB2A5" w:rsidR="003C7918" w:rsidRPr="00C6464F" w:rsidRDefault="003C7918">
            <w:pPr>
              <w:rPr>
                <w:sz w:val="16"/>
                <w:szCs w:val="16"/>
              </w:rPr>
            </w:pPr>
            <w:r w:rsidRPr="00C6464F">
              <w:rPr>
                <w:sz w:val="16"/>
                <w:szCs w:val="16"/>
              </w:rPr>
              <w:t xml:space="preserve">Contact with an infectious case of </w:t>
            </w:r>
            <w:r w:rsidR="00AB4CD8">
              <w:rPr>
                <w:sz w:val="16"/>
                <w:szCs w:val="16"/>
              </w:rPr>
              <w:t xml:space="preserve">mpox </w:t>
            </w:r>
            <w:r w:rsidRPr="00C6464F">
              <w:rPr>
                <w:sz w:val="16"/>
                <w:szCs w:val="16"/>
              </w:rPr>
              <w:t xml:space="preserve">in </w:t>
            </w:r>
            <w:r w:rsidR="00D65A35">
              <w:rPr>
                <w:sz w:val="16"/>
                <w:szCs w:val="16"/>
              </w:rPr>
              <w:t xml:space="preserve">21 </w:t>
            </w:r>
            <w:r w:rsidRPr="00C6464F">
              <w:rPr>
                <w:sz w:val="16"/>
                <w:szCs w:val="16"/>
              </w:rPr>
              <w:t xml:space="preserve">days before symptom onset           </w:t>
            </w:r>
            <w:r w:rsidRPr="00C6464F">
              <w:rPr>
                <w:sz w:val="16"/>
                <w:szCs w:val="16"/>
              </w:rPr>
              <w:fldChar w:fldCharType="begin">
                <w:ffData>
                  <w:name w:val="Check1"/>
                  <w:enabled/>
                  <w:calcOnExit w:val="0"/>
                  <w:checkBox>
                    <w:sizeAuto/>
                    <w:default w:val="0"/>
                  </w:checkBox>
                </w:ffData>
              </w:fldChar>
            </w:r>
            <w:r w:rsidRPr="00C6464F">
              <w:rPr>
                <w:sz w:val="16"/>
                <w:szCs w:val="16"/>
              </w:rPr>
              <w:instrText xml:space="preserve"> FORMCHECKBOX </w:instrText>
            </w:r>
            <w:r w:rsidRPr="00C6464F">
              <w:rPr>
                <w:sz w:val="16"/>
                <w:szCs w:val="16"/>
              </w:rPr>
            </w:r>
            <w:r w:rsidRPr="00C6464F">
              <w:rPr>
                <w:sz w:val="16"/>
                <w:szCs w:val="16"/>
              </w:rPr>
              <w:fldChar w:fldCharType="separate"/>
            </w:r>
            <w:r w:rsidRPr="00C6464F">
              <w:rPr>
                <w:sz w:val="16"/>
                <w:szCs w:val="16"/>
              </w:rPr>
              <w:fldChar w:fldCharType="end"/>
            </w:r>
            <w:r w:rsidRPr="00C6464F">
              <w:rPr>
                <w:sz w:val="16"/>
                <w:szCs w:val="16"/>
              </w:rPr>
              <w:t xml:space="preserve"> Yes   </w:t>
            </w:r>
            <w:r w:rsidRPr="00C6464F">
              <w:rPr>
                <w:sz w:val="16"/>
                <w:szCs w:val="16"/>
              </w:rPr>
              <w:fldChar w:fldCharType="begin">
                <w:ffData>
                  <w:name w:val="Check1"/>
                  <w:enabled/>
                  <w:calcOnExit w:val="0"/>
                  <w:checkBox>
                    <w:sizeAuto/>
                    <w:default w:val="0"/>
                  </w:checkBox>
                </w:ffData>
              </w:fldChar>
            </w:r>
            <w:r w:rsidRPr="00C6464F">
              <w:rPr>
                <w:sz w:val="16"/>
                <w:szCs w:val="16"/>
              </w:rPr>
              <w:instrText xml:space="preserve"> FORMCHECKBOX </w:instrText>
            </w:r>
            <w:r w:rsidRPr="00C6464F">
              <w:rPr>
                <w:sz w:val="16"/>
                <w:szCs w:val="16"/>
              </w:rPr>
            </w:r>
            <w:r w:rsidRPr="00C6464F">
              <w:rPr>
                <w:sz w:val="16"/>
                <w:szCs w:val="16"/>
              </w:rPr>
              <w:fldChar w:fldCharType="separate"/>
            </w:r>
            <w:r w:rsidRPr="00C6464F">
              <w:rPr>
                <w:sz w:val="16"/>
                <w:szCs w:val="16"/>
              </w:rPr>
              <w:fldChar w:fldCharType="end"/>
            </w:r>
            <w:r w:rsidRPr="00C6464F">
              <w:rPr>
                <w:sz w:val="16"/>
                <w:szCs w:val="16"/>
              </w:rPr>
              <w:t xml:space="preserve">  No   </w:t>
            </w:r>
            <w:r w:rsidRPr="00C6464F">
              <w:rPr>
                <w:sz w:val="16"/>
                <w:szCs w:val="16"/>
              </w:rPr>
              <w:fldChar w:fldCharType="begin">
                <w:ffData>
                  <w:name w:val="Check1"/>
                  <w:enabled/>
                  <w:calcOnExit w:val="0"/>
                  <w:checkBox>
                    <w:sizeAuto/>
                    <w:default w:val="0"/>
                  </w:checkBox>
                </w:ffData>
              </w:fldChar>
            </w:r>
            <w:r w:rsidRPr="00C6464F">
              <w:rPr>
                <w:sz w:val="16"/>
                <w:szCs w:val="16"/>
              </w:rPr>
              <w:instrText xml:space="preserve"> FORMCHECKBOX </w:instrText>
            </w:r>
            <w:r w:rsidRPr="00C6464F">
              <w:rPr>
                <w:sz w:val="16"/>
                <w:szCs w:val="16"/>
              </w:rPr>
            </w:r>
            <w:r w:rsidRPr="00C6464F">
              <w:rPr>
                <w:sz w:val="16"/>
                <w:szCs w:val="16"/>
              </w:rPr>
              <w:fldChar w:fldCharType="separate"/>
            </w:r>
            <w:r w:rsidRPr="00C6464F">
              <w:rPr>
                <w:sz w:val="16"/>
                <w:szCs w:val="16"/>
              </w:rPr>
              <w:fldChar w:fldCharType="end"/>
            </w:r>
            <w:r w:rsidRPr="00C6464F">
              <w:rPr>
                <w:sz w:val="16"/>
                <w:szCs w:val="16"/>
              </w:rPr>
              <w:t xml:space="preserve"> Unknown</w:t>
            </w:r>
          </w:p>
          <w:p w14:paraId="6243E246" w14:textId="290513F4" w:rsidR="003C7918" w:rsidRPr="00C6464F" w:rsidRDefault="003C7918" w:rsidP="00E71C31">
            <w:pPr>
              <w:rPr>
                <w:sz w:val="16"/>
                <w:szCs w:val="16"/>
              </w:rPr>
            </w:pPr>
            <w:r w:rsidRPr="00BD6639">
              <w:rPr>
                <w:sz w:val="16"/>
                <w:szCs w:val="16"/>
              </w:rPr>
              <w:t xml:space="preserve">If Yes, </w:t>
            </w:r>
            <w:r w:rsidR="000E2211" w:rsidRPr="00BD6639">
              <w:rPr>
                <w:sz w:val="16"/>
                <w:szCs w:val="16"/>
              </w:rPr>
              <w:t>Name ______________________</w:t>
            </w:r>
            <w:proofErr w:type="gramStart"/>
            <w:r w:rsidR="000E2211" w:rsidRPr="00BD6639">
              <w:rPr>
                <w:sz w:val="16"/>
                <w:szCs w:val="16"/>
              </w:rPr>
              <w:t>_  DOB</w:t>
            </w:r>
            <w:proofErr w:type="gramEnd"/>
            <w:r w:rsidR="000E2211" w:rsidRPr="00BD6639">
              <w:rPr>
                <w:sz w:val="16"/>
                <w:szCs w:val="16"/>
              </w:rPr>
              <w:t xml:space="preserve"> ___________________ </w:t>
            </w:r>
            <w:r w:rsidR="00575CF0" w:rsidRPr="00BD6639">
              <w:rPr>
                <w:sz w:val="16"/>
                <w:szCs w:val="16"/>
              </w:rPr>
              <w:t xml:space="preserve">Date </w:t>
            </w:r>
            <w:r w:rsidRPr="00BD6639">
              <w:rPr>
                <w:sz w:val="16"/>
                <w:szCs w:val="16"/>
              </w:rPr>
              <w:t>of last contact with a case __</w:t>
            </w:r>
            <w:r w:rsidRPr="00BD6639">
              <w:rPr>
                <w:sz w:val="16"/>
                <w:szCs w:val="16"/>
              </w:rPr>
              <w:softHyphen/>
              <w:t>_ /___/____</w:t>
            </w:r>
          </w:p>
        </w:tc>
      </w:tr>
      <w:tr w:rsidR="00774F7D" w:rsidRPr="00B4765E" w14:paraId="51F6C8F4" w14:textId="77777777" w:rsidTr="006238FD">
        <w:trPr>
          <w:cnfStyle w:val="000000100000" w:firstRow="0" w:lastRow="0" w:firstColumn="0" w:lastColumn="0" w:oddVBand="0" w:evenVBand="0" w:oddHBand="1" w:evenHBand="0" w:firstRowFirstColumn="0" w:firstRowLastColumn="0" w:lastRowFirstColumn="0" w:lastRowLastColumn="0"/>
          <w:trHeight w:val="320"/>
        </w:trPr>
        <w:tc>
          <w:tcPr>
            <w:tcW w:w="5000" w:type="pct"/>
            <w:gridSpan w:val="10"/>
            <w:tcBorders>
              <w:bottom w:val="single" w:sz="6" w:space="0" w:color="00DCA1" w:themeColor="background2"/>
            </w:tcBorders>
            <w:shd w:val="clear" w:color="auto" w:fill="F2F2F2" w:themeFill="background1" w:themeFillShade="F2"/>
          </w:tcPr>
          <w:p w14:paraId="5DFD1AB7" w14:textId="308B2F4B" w:rsidR="00774F7D" w:rsidRPr="00C6464F" w:rsidRDefault="00146050">
            <w:pPr>
              <w:rPr>
                <w:rStyle w:val="Strong"/>
                <w:sz w:val="16"/>
                <w:szCs w:val="16"/>
              </w:rPr>
            </w:pPr>
            <w:r w:rsidRPr="00146050">
              <w:rPr>
                <w:b/>
                <w:bCs/>
                <w:sz w:val="16"/>
                <w:szCs w:val="16"/>
              </w:rPr>
              <w:t>Exposure Type</w:t>
            </w:r>
          </w:p>
        </w:tc>
      </w:tr>
      <w:tr w:rsidR="009D3A58" w:rsidRPr="00B4765E" w14:paraId="202862FA" w14:textId="77777777" w:rsidTr="006238FD">
        <w:trPr>
          <w:trHeight w:val="464"/>
        </w:trPr>
        <w:tc>
          <w:tcPr>
            <w:tcW w:w="1931" w:type="pct"/>
            <w:gridSpan w:val="4"/>
            <w:shd w:val="clear" w:color="auto" w:fill="FFFFFF" w:themeFill="background1"/>
          </w:tcPr>
          <w:p w14:paraId="302D9571" w14:textId="683C51FF" w:rsidR="009D3A58" w:rsidRPr="00C6464F" w:rsidRDefault="00E72DFE">
            <w:pPr>
              <w:rPr>
                <w:rStyle w:val="Strong"/>
                <w:sz w:val="16"/>
                <w:szCs w:val="16"/>
              </w:rPr>
            </w:pPr>
            <w:r w:rsidRPr="00E72DFE">
              <w:rPr>
                <w:b/>
                <w:bCs/>
                <w:sz w:val="16"/>
                <w:szCs w:val="16"/>
              </w:rPr>
              <w:t>Sexual partner</w:t>
            </w:r>
            <w:r w:rsidR="00A81F11">
              <w:rPr>
                <w:b/>
                <w:bCs/>
                <w:sz w:val="16"/>
                <w:szCs w:val="16"/>
              </w:rPr>
              <w:t xml:space="preserve">        </w:t>
            </w:r>
            <w:r w:rsidR="00A81F11" w:rsidRPr="00C6464F">
              <w:rPr>
                <w:sz w:val="14"/>
                <w:szCs w:val="8"/>
              </w:rPr>
              <w:fldChar w:fldCharType="begin">
                <w:ffData>
                  <w:name w:val="Check1"/>
                  <w:enabled/>
                  <w:calcOnExit w:val="0"/>
                  <w:checkBox>
                    <w:sizeAuto/>
                    <w:default w:val="0"/>
                  </w:checkBox>
                </w:ffData>
              </w:fldChar>
            </w:r>
            <w:r w:rsidR="00A81F11" w:rsidRPr="00C6464F">
              <w:rPr>
                <w:sz w:val="14"/>
                <w:szCs w:val="8"/>
              </w:rPr>
              <w:instrText xml:space="preserve"> FORMCHECKBOX </w:instrText>
            </w:r>
            <w:r w:rsidR="00A81F11" w:rsidRPr="00C6464F">
              <w:rPr>
                <w:sz w:val="14"/>
                <w:szCs w:val="8"/>
              </w:rPr>
            </w:r>
            <w:r w:rsidR="00A81F11" w:rsidRPr="00C6464F">
              <w:rPr>
                <w:sz w:val="14"/>
                <w:szCs w:val="8"/>
              </w:rPr>
              <w:fldChar w:fldCharType="separate"/>
            </w:r>
            <w:r w:rsidR="00A81F11" w:rsidRPr="00C6464F">
              <w:rPr>
                <w:sz w:val="14"/>
                <w:szCs w:val="8"/>
              </w:rPr>
              <w:fldChar w:fldCharType="end"/>
            </w:r>
            <w:r w:rsidR="00A81F11" w:rsidRPr="00C6464F">
              <w:rPr>
                <w:sz w:val="16"/>
                <w:szCs w:val="16"/>
              </w:rPr>
              <w:t xml:space="preserve"> Yes     </w:t>
            </w:r>
            <w:r w:rsidR="00A81F11" w:rsidRPr="00C6464F">
              <w:rPr>
                <w:sz w:val="14"/>
                <w:szCs w:val="8"/>
              </w:rPr>
              <w:fldChar w:fldCharType="begin">
                <w:ffData>
                  <w:name w:val="Check1"/>
                  <w:enabled/>
                  <w:calcOnExit w:val="0"/>
                  <w:checkBox>
                    <w:sizeAuto/>
                    <w:default w:val="0"/>
                  </w:checkBox>
                </w:ffData>
              </w:fldChar>
            </w:r>
            <w:r w:rsidR="00A81F11" w:rsidRPr="00C6464F">
              <w:rPr>
                <w:sz w:val="14"/>
                <w:szCs w:val="8"/>
              </w:rPr>
              <w:instrText xml:space="preserve"> FORMCHECKBOX </w:instrText>
            </w:r>
            <w:r w:rsidR="00A81F11" w:rsidRPr="00C6464F">
              <w:rPr>
                <w:sz w:val="14"/>
                <w:szCs w:val="8"/>
              </w:rPr>
            </w:r>
            <w:r w:rsidR="00A81F11" w:rsidRPr="00C6464F">
              <w:rPr>
                <w:sz w:val="14"/>
                <w:szCs w:val="8"/>
              </w:rPr>
              <w:fldChar w:fldCharType="separate"/>
            </w:r>
            <w:r w:rsidR="00A81F11" w:rsidRPr="00C6464F">
              <w:rPr>
                <w:sz w:val="14"/>
                <w:szCs w:val="8"/>
              </w:rPr>
              <w:fldChar w:fldCharType="end"/>
            </w:r>
            <w:r w:rsidR="00A81F11" w:rsidRPr="00C6464F">
              <w:rPr>
                <w:sz w:val="16"/>
                <w:szCs w:val="16"/>
              </w:rPr>
              <w:t xml:space="preserve">  No     </w:t>
            </w:r>
            <w:r w:rsidR="00A81F11" w:rsidRPr="00C6464F">
              <w:rPr>
                <w:sz w:val="14"/>
                <w:szCs w:val="8"/>
              </w:rPr>
              <w:fldChar w:fldCharType="begin">
                <w:ffData>
                  <w:name w:val="Check1"/>
                  <w:enabled/>
                  <w:calcOnExit w:val="0"/>
                  <w:checkBox>
                    <w:sizeAuto/>
                    <w:default w:val="0"/>
                  </w:checkBox>
                </w:ffData>
              </w:fldChar>
            </w:r>
            <w:r w:rsidR="00A81F11" w:rsidRPr="00C6464F">
              <w:rPr>
                <w:sz w:val="14"/>
                <w:szCs w:val="8"/>
              </w:rPr>
              <w:instrText xml:space="preserve"> FORMCHECKBOX </w:instrText>
            </w:r>
            <w:r w:rsidR="00A81F11" w:rsidRPr="00C6464F">
              <w:rPr>
                <w:sz w:val="14"/>
                <w:szCs w:val="8"/>
              </w:rPr>
            </w:r>
            <w:r w:rsidR="00A81F11" w:rsidRPr="00C6464F">
              <w:rPr>
                <w:sz w:val="14"/>
                <w:szCs w:val="8"/>
              </w:rPr>
              <w:fldChar w:fldCharType="separate"/>
            </w:r>
            <w:r w:rsidR="00A81F11" w:rsidRPr="00C6464F">
              <w:rPr>
                <w:sz w:val="14"/>
                <w:szCs w:val="8"/>
              </w:rPr>
              <w:fldChar w:fldCharType="end"/>
            </w:r>
            <w:r w:rsidR="00A81F11" w:rsidRPr="00C6464F">
              <w:rPr>
                <w:sz w:val="16"/>
                <w:szCs w:val="16"/>
              </w:rPr>
              <w:t xml:space="preserve"> Unknown</w:t>
            </w:r>
          </w:p>
        </w:tc>
        <w:tc>
          <w:tcPr>
            <w:tcW w:w="3069" w:type="pct"/>
            <w:gridSpan w:val="6"/>
            <w:shd w:val="clear" w:color="auto" w:fill="FFFFFF" w:themeFill="background1"/>
          </w:tcPr>
          <w:p w14:paraId="74B6B41B" w14:textId="200E7104" w:rsidR="009D3A58" w:rsidRPr="00C6464F" w:rsidRDefault="00B66C0B">
            <w:pPr>
              <w:rPr>
                <w:rStyle w:val="Strong"/>
                <w:sz w:val="16"/>
                <w:szCs w:val="16"/>
              </w:rPr>
            </w:pPr>
            <w:r w:rsidRPr="00B66C0B">
              <w:rPr>
                <w:b/>
                <w:bCs/>
                <w:sz w:val="16"/>
                <w:szCs w:val="16"/>
              </w:rPr>
              <w:t>Household</w:t>
            </w:r>
            <w:r w:rsidR="00A81F11">
              <w:rPr>
                <w:b/>
                <w:bCs/>
                <w:sz w:val="16"/>
                <w:szCs w:val="16"/>
              </w:rPr>
              <w:t xml:space="preserve">                        </w:t>
            </w:r>
            <w:r w:rsidR="00A81F11" w:rsidRPr="00C6464F">
              <w:rPr>
                <w:sz w:val="14"/>
                <w:szCs w:val="8"/>
              </w:rPr>
              <w:fldChar w:fldCharType="begin">
                <w:ffData>
                  <w:name w:val="Check1"/>
                  <w:enabled/>
                  <w:calcOnExit w:val="0"/>
                  <w:checkBox>
                    <w:sizeAuto/>
                    <w:default w:val="0"/>
                  </w:checkBox>
                </w:ffData>
              </w:fldChar>
            </w:r>
            <w:r w:rsidR="00A81F11" w:rsidRPr="00C6464F">
              <w:rPr>
                <w:sz w:val="14"/>
                <w:szCs w:val="8"/>
              </w:rPr>
              <w:instrText xml:space="preserve"> FORMCHECKBOX </w:instrText>
            </w:r>
            <w:r w:rsidR="00A81F11" w:rsidRPr="00C6464F">
              <w:rPr>
                <w:sz w:val="14"/>
                <w:szCs w:val="8"/>
              </w:rPr>
            </w:r>
            <w:r w:rsidR="00A81F11" w:rsidRPr="00C6464F">
              <w:rPr>
                <w:sz w:val="14"/>
                <w:szCs w:val="8"/>
              </w:rPr>
              <w:fldChar w:fldCharType="separate"/>
            </w:r>
            <w:r w:rsidR="00A81F11" w:rsidRPr="00C6464F">
              <w:rPr>
                <w:sz w:val="14"/>
                <w:szCs w:val="8"/>
              </w:rPr>
              <w:fldChar w:fldCharType="end"/>
            </w:r>
            <w:r w:rsidR="00A81F11" w:rsidRPr="00C6464F">
              <w:rPr>
                <w:sz w:val="16"/>
                <w:szCs w:val="16"/>
              </w:rPr>
              <w:t xml:space="preserve"> Yes     </w:t>
            </w:r>
            <w:r w:rsidR="00A81F11" w:rsidRPr="00C6464F">
              <w:rPr>
                <w:sz w:val="14"/>
                <w:szCs w:val="8"/>
              </w:rPr>
              <w:fldChar w:fldCharType="begin">
                <w:ffData>
                  <w:name w:val="Check1"/>
                  <w:enabled/>
                  <w:calcOnExit w:val="0"/>
                  <w:checkBox>
                    <w:sizeAuto/>
                    <w:default w:val="0"/>
                  </w:checkBox>
                </w:ffData>
              </w:fldChar>
            </w:r>
            <w:r w:rsidR="00A81F11" w:rsidRPr="00C6464F">
              <w:rPr>
                <w:sz w:val="14"/>
                <w:szCs w:val="8"/>
              </w:rPr>
              <w:instrText xml:space="preserve"> FORMCHECKBOX </w:instrText>
            </w:r>
            <w:r w:rsidR="00A81F11" w:rsidRPr="00C6464F">
              <w:rPr>
                <w:sz w:val="14"/>
                <w:szCs w:val="8"/>
              </w:rPr>
            </w:r>
            <w:r w:rsidR="00A81F11" w:rsidRPr="00C6464F">
              <w:rPr>
                <w:sz w:val="14"/>
                <w:szCs w:val="8"/>
              </w:rPr>
              <w:fldChar w:fldCharType="separate"/>
            </w:r>
            <w:r w:rsidR="00A81F11" w:rsidRPr="00C6464F">
              <w:rPr>
                <w:sz w:val="14"/>
                <w:szCs w:val="8"/>
              </w:rPr>
              <w:fldChar w:fldCharType="end"/>
            </w:r>
            <w:r w:rsidR="00A81F11" w:rsidRPr="00C6464F">
              <w:rPr>
                <w:sz w:val="16"/>
                <w:szCs w:val="16"/>
              </w:rPr>
              <w:t xml:space="preserve">  No     </w:t>
            </w:r>
            <w:r w:rsidR="00A81F11" w:rsidRPr="00C6464F">
              <w:rPr>
                <w:sz w:val="14"/>
                <w:szCs w:val="8"/>
              </w:rPr>
              <w:fldChar w:fldCharType="begin">
                <w:ffData>
                  <w:name w:val="Check1"/>
                  <w:enabled/>
                  <w:calcOnExit w:val="0"/>
                  <w:checkBox>
                    <w:sizeAuto/>
                    <w:default w:val="0"/>
                  </w:checkBox>
                </w:ffData>
              </w:fldChar>
            </w:r>
            <w:r w:rsidR="00A81F11" w:rsidRPr="00C6464F">
              <w:rPr>
                <w:sz w:val="14"/>
                <w:szCs w:val="8"/>
              </w:rPr>
              <w:instrText xml:space="preserve"> FORMCHECKBOX </w:instrText>
            </w:r>
            <w:r w:rsidR="00A81F11" w:rsidRPr="00C6464F">
              <w:rPr>
                <w:sz w:val="14"/>
                <w:szCs w:val="8"/>
              </w:rPr>
            </w:r>
            <w:r w:rsidR="00A81F11" w:rsidRPr="00C6464F">
              <w:rPr>
                <w:sz w:val="14"/>
                <w:szCs w:val="8"/>
              </w:rPr>
              <w:fldChar w:fldCharType="separate"/>
            </w:r>
            <w:r w:rsidR="00A81F11" w:rsidRPr="00C6464F">
              <w:rPr>
                <w:sz w:val="14"/>
                <w:szCs w:val="8"/>
              </w:rPr>
              <w:fldChar w:fldCharType="end"/>
            </w:r>
            <w:r w:rsidR="00A81F11" w:rsidRPr="00C6464F">
              <w:rPr>
                <w:sz w:val="16"/>
                <w:szCs w:val="16"/>
              </w:rPr>
              <w:t xml:space="preserve"> Unknown</w:t>
            </w:r>
          </w:p>
        </w:tc>
      </w:tr>
      <w:tr w:rsidR="009D3A58" w:rsidRPr="00B4765E" w14:paraId="55E88D79" w14:textId="77777777" w:rsidTr="006238FD">
        <w:trPr>
          <w:cnfStyle w:val="000000100000" w:firstRow="0" w:lastRow="0" w:firstColumn="0" w:lastColumn="0" w:oddVBand="0" w:evenVBand="0" w:oddHBand="1" w:evenHBand="0" w:firstRowFirstColumn="0" w:firstRowLastColumn="0" w:lastRowFirstColumn="0" w:lastRowLastColumn="0"/>
          <w:trHeight w:val="463"/>
        </w:trPr>
        <w:tc>
          <w:tcPr>
            <w:tcW w:w="1931" w:type="pct"/>
            <w:gridSpan w:val="4"/>
            <w:shd w:val="clear" w:color="auto" w:fill="FFFFFF" w:themeFill="background1"/>
          </w:tcPr>
          <w:p w14:paraId="3AC76C5E" w14:textId="270F641B" w:rsidR="009D3A58" w:rsidRPr="00C6464F" w:rsidRDefault="00840C26">
            <w:pPr>
              <w:rPr>
                <w:rStyle w:val="Strong"/>
                <w:sz w:val="16"/>
                <w:szCs w:val="16"/>
              </w:rPr>
            </w:pPr>
            <w:r w:rsidRPr="00840C26">
              <w:rPr>
                <w:b/>
                <w:bCs/>
                <w:sz w:val="16"/>
                <w:szCs w:val="16"/>
              </w:rPr>
              <w:t>Travel</w:t>
            </w:r>
            <w:r w:rsidR="00A81F11">
              <w:rPr>
                <w:b/>
                <w:bCs/>
                <w:sz w:val="16"/>
                <w:szCs w:val="16"/>
              </w:rPr>
              <w:t xml:space="preserve">                      </w:t>
            </w:r>
            <w:r w:rsidR="00A81F11" w:rsidRPr="00C6464F">
              <w:rPr>
                <w:sz w:val="14"/>
                <w:szCs w:val="8"/>
              </w:rPr>
              <w:fldChar w:fldCharType="begin">
                <w:ffData>
                  <w:name w:val="Check1"/>
                  <w:enabled/>
                  <w:calcOnExit w:val="0"/>
                  <w:checkBox>
                    <w:sizeAuto/>
                    <w:default w:val="0"/>
                  </w:checkBox>
                </w:ffData>
              </w:fldChar>
            </w:r>
            <w:r w:rsidR="00A81F11" w:rsidRPr="00C6464F">
              <w:rPr>
                <w:sz w:val="14"/>
                <w:szCs w:val="8"/>
              </w:rPr>
              <w:instrText xml:space="preserve"> FORMCHECKBOX </w:instrText>
            </w:r>
            <w:r w:rsidR="00A81F11" w:rsidRPr="00C6464F">
              <w:rPr>
                <w:sz w:val="14"/>
                <w:szCs w:val="8"/>
              </w:rPr>
            </w:r>
            <w:r w:rsidR="00A81F11" w:rsidRPr="00C6464F">
              <w:rPr>
                <w:sz w:val="14"/>
                <w:szCs w:val="8"/>
              </w:rPr>
              <w:fldChar w:fldCharType="separate"/>
            </w:r>
            <w:r w:rsidR="00A81F11" w:rsidRPr="00C6464F">
              <w:rPr>
                <w:sz w:val="14"/>
                <w:szCs w:val="8"/>
              </w:rPr>
              <w:fldChar w:fldCharType="end"/>
            </w:r>
            <w:r w:rsidR="00A81F11" w:rsidRPr="00C6464F">
              <w:rPr>
                <w:sz w:val="16"/>
                <w:szCs w:val="16"/>
              </w:rPr>
              <w:t xml:space="preserve"> Yes     </w:t>
            </w:r>
            <w:r w:rsidR="00A81F11" w:rsidRPr="00C6464F">
              <w:rPr>
                <w:sz w:val="14"/>
                <w:szCs w:val="8"/>
              </w:rPr>
              <w:fldChar w:fldCharType="begin">
                <w:ffData>
                  <w:name w:val="Check1"/>
                  <w:enabled/>
                  <w:calcOnExit w:val="0"/>
                  <w:checkBox>
                    <w:sizeAuto/>
                    <w:default w:val="0"/>
                  </w:checkBox>
                </w:ffData>
              </w:fldChar>
            </w:r>
            <w:r w:rsidR="00A81F11" w:rsidRPr="00C6464F">
              <w:rPr>
                <w:sz w:val="14"/>
                <w:szCs w:val="8"/>
              </w:rPr>
              <w:instrText xml:space="preserve"> FORMCHECKBOX </w:instrText>
            </w:r>
            <w:r w:rsidR="00A81F11" w:rsidRPr="00C6464F">
              <w:rPr>
                <w:sz w:val="14"/>
                <w:szCs w:val="8"/>
              </w:rPr>
            </w:r>
            <w:r w:rsidR="00A81F11" w:rsidRPr="00C6464F">
              <w:rPr>
                <w:sz w:val="14"/>
                <w:szCs w:val="8"/>
              </w:rPr>
              <w:fldChar w:fldCharType="separate"/>
            </w:r>
            <w:r w:rsidR="00A81F11" w:rsidRPr="00C6464F">
              <w:rPr>
                <w:sz w:val="14"/>
                <w:szCs w:val="8"/>
              </w:rPr>
              <w:fldChar w:fldCharType="end"/>
            </w:r>
            <w:r w:rsidR="00A81F11" w:rsidRPr="00C6464F">
              <w:rPr>
                <w:sz w:val="16"/>
                <w:szCs w:val="16"/>
              </w:rPr>
              <w:t xml:space="preserve">  No     </w:t>
            </w:r>
            <w:r w:rsidR="00A81F11" w:rsidRPr="00C6464F">
              <w:rPr>
                <w:sz w:val="14"/>
                <w:szCs w:val="8"/>
              </w:rPr>
              <w:fldChar w:fldCharType="begin">
                <w:ffData>
                  <w:name w:val="Check1"/>
                  <w:enabled/>
                  <w:calcOnExit w:val="0"/>
                  <w:checkBox>
                    <w:sizeAuto/>
                    <w:default w:val="0"/>
                  </w:checkBox>
                </w:ffData>
              </w:fldChar>
            </w:r>
            <w:r w:rsidR="00A81F11" w:rsidRPr="00C6464F">
              <w:rPr>
                <w:sz w:val="14"/>
                <w:szCs w:val="8"/>
              </w:rPr>
              <w:instrText xml:space="preserve"> FORMCHECKBOX </w:instrText>
            </w:r>
            <w:r w:rsidR="00A81F11" w:rsidRPr="00C6464F">
              <w:rPr>
                <w:sz w:val="14"/>
                <w:szCs w:val="8"/>
              </w:rPr>
            </w:r>
            <w:r w:rsidR="00A81F11" w:rsidRPr="00C6464F">
              <w:rPr>
                <w:sz w:val="14"/>
                <w:szCs w:val="8"/>
              </w:rPr>
              <w:fldChar w:fldCharType="separate"/>
            </w:r>
            <w:r w:rsidR="00A81F11" w:rsidRPr="00C6464F">
              <w:rPr>
                <w:sz w:val="14"/>
                <w:szCs w:val="8"/>
              </w:rPr>
              <w:fldChar w:fldCharType="end"/>
            </w:r>
            <w:r w:rsidR="00A81F11" w:rsidRPr="00C6464F">
              <w:rPr>
                <w:sz w:val="16"/>
                <w:szCs w:val="16"/>
              </w:rPr>
              <w:t xml:space="preserve"> Unknown</w:t>
            </w:r>
          </w:p>
        </w:tc>
        <w:tc>
          <w:tcPr>
            <w:tcW w:w="3069" w:type="pct"/>
            <w:gridSpan w:val="6"/>
            <w:shd w:val="clear" w:color="auto" w:fill="FFFFFF" w:themeFill="background1"/>
          </w:tcPr>
          <w:p w14:paraId="04A2000C" w14:textId="309237CD" w:rsidR="009D3A58" w:rsidRPr="00C6464F" w:rsidRDefault="00B40761">
            <w:pPr>
              <w:rPr>
                <w:rStyle w:val="Strong"/>
                <w:sz w:val="16"/>
                <w:szCs w:val="16"/>
              </w:rPr>
            </w:pPr>
            <w:r w:rsidRPr="00B40761">
              <w:rPr>
                <w:b/>
                <w:bCs/>
                <w:sz w:val="16"/>
                <w:szCs w:val="16"/>
              </w:rPr>
              <w:t>Healthcare worker</w:t>
            </w:r>
            <w:r w:rsidR="00A81F11">
              <w:rPr>
                <w:b/>
                <w:bCs/>
                <w:sz w:val="16"/>
                <w:szCs w:val="16"/>
              </w:rPr>
              <w:t xml:space="preserve">           </w:t>
            </w:r>
            <w:r w:rsidR="00A81F11" w:rsidRPr="00C6464F">
              <w:rPr>
                <w:sz w:val="14"/>
                <w:szCs w:val="8"/>
              </w:rPr>
              <w:fldChar w:fldCharType="begin">
                <w:ffData>
                  <w:name w:val="Check1"/>
                  <w:enabled/>
                  <w:calcOnExit w:val="0"/>
                  <w:checkBox>
                    <w:sizeAuto/>
                    <w:default w:val="0"/>
                  </w:checkBox>
                </w:ffData>
              </w:fldChar>
            </w:r>
            <w:r w:rsidR="00A81F11" w:rsidRPr="00C6464F">
              <w:rPr>
                <w:sz w:val="14"/>
                <w:szCs w:val="8"/>
              </w:rPr>
              <w:instrText xml:space="preserve"> FORMCHECKBOX </w:instrText>
            </w:r>
            <w:r w:rsidR="00A81F11" w:rsidRPr="00C6464F">
              <w:rPr>
                <w:sz w:val="14"/>
                <w:szCs w:val="8"/>
              </w:rPr>
            </w:r>
            <w:r w:rsidR="00A81F11" w:rsidRPr="00C6464F">
              <w:rPr>
                <w:sz w:val="14"/>
                <w:szCs w:val="8"/>
              </w:rPr>
              <w:fldChar w:fldCharType="separate"/>
            </w:r>
            <w:r w:rsidR="00A81F11" w:rsidRPr="00C6464F">
              <w:rPr>
                <w:sz w:val="14"/>
                <w:szCs w:val="8"/>
              </w:rPr>
              <w:fldChar w:fldCharType="end"/>
            </w:r>
            <w:r w:rsidR="00A81F11" w:rsidRPr="00C6464F">
              <w:rPr>
                <w:sz w:val="16"/>
                <w:szCs w:val="16"/>
              </w:rPr>
              <w:t xml:space="preserve"> Yes     </w:t>
            </w:r>
            <w:r w:rsidR="00A81F11" w:rsidRPr="00C6464F">
              <w:rPr>
                <w:sz w:val="14"/>
                <w:szCs w:val="8"/>
              </w:rPr>
              <w:fldChar w:fldCharType="begin">
                <w:ffData>
                  <w:name w:val="Check1"/>
                  <w:enabled/>
                  <w:calcOnExit w:val="0"/>
                  <w:checkBox>
                    <w:sizeAuto/>
                    <w:default w:val="0"/>
                  </w:checkBox>
                </w:ffData>
              </w:fldChar>
            </w:r>
            <w:r w:rsidR="00A81F11" w:rsidRPr="00C6464F">
              <w:rPr>
                <w:sz w:val="14"/>
                <w:szCs w:val="8"/>
              </w:rPr>
              <w:instrText xml:space="preserve"> FORMCHECKBOX </w:instrText>
            </w:r>
            <w:r w:rsidR="00A81F11" w:rsidRPr="00C6464F">
              <w:rPr>
                <w:sz w:val="14"/>
                <w:szCs w:val="8"/>
              </w:rPr>
            </w:r>
            <w:r w:rsidR="00A81F11" w:rsidRPr="00C6464F">
              <w:rPr>
                <w:sz w:val="14"/>
                <w:szCs w:val="8"/>
              </w:rPr>
              <w:fldChar w:fldCharType="separate"/>
            </w:r>
            <w:r w:rsidR="00A81F11" w:rsidRPr="00C6464F">
              <w:rPr>
                <w:sz w:val="14"/>
                <w:szCs w:val="8"/>
              </w:rPr>
              <w:fldChar w:fldCharType="end"/>
            </w:r>
            <w:r w:rsidR="00A81F11" w:rsidRPr="00C6464F">
              <w:rPr>
                <w:sz w:val="16"/>
                <w:szCs w:val="16"/>
              </w:rPr>
              <w:t xml:space="preserve">  No     </w:t>
            </w:r>
            <w:r w:rsidR="00A81F11" w:rsidRPr="00C6464F">
              <w:rPr>
                <w:sz w:val="14"/>
                <w:szCs w:val="8"/>
              </w:rPr>
              <w:fldChar w:fldCharType="begin">
                <w:ffData>
                  <w:name w:val="Check1"/>
                  <w:enabled/>
                  <w:calcOnExit w:val="0"/>
                  <w:checkBox>
                    <w:sizeAuto/>
                    <w:default w:val="0"/>
                  </w:checkBox>
                </w:ffData>
              </w:fldChar>
            </w:r>
            <w:r w:rsidR="00A81F11" w:rsidRPr="00C6464F">
              <w:rPr>
                <w:sz w:val="14"/>
                <w:szCs w:val="8"/>
              </w:rPr>
              <w:instrText xml:space="preserve"> FORMCHECKBOX </w:instrText>
            </w:r>
            <w:r w:rsidR="00A81F11" w:rsidRPr="00C6464F">
              <w:rPr>
                <w:sz w:val="14"/>
                <w:szCs w:val="8"/>
              </w:rPr>
            </w:r>
            <w:r w:rsidR="00A81F11" w:rsidRPr="00C6464F">
              <w:rPr>
                <w:sz w:val="14"/>
                <w:szCs w:val="8"/>
              </w:rPr>
              <w:fldChar w:fldCharType="separate"/>
            </w:r>
            <w:r w:rsidR="00A81F11" w:rsidRPr="00C6464F">
              <w:rPr>
                <w:sz w:val="14"/>
                <w:szCs w:val="8"/>
              </w:rPr>
              <w:fldChar w:fldCharType="end"/>
            </w:r>
            <w:r w:rsidR="00A81F11" w:rsidRPr="00C6464F">
              <w:rPr>
                <w:sz w:val="16"/>
                <w:szCs w:val="16"/>
              </w:rPr>
              <w:t xml:space="preserve"> Unknown</w:t>
            </w:r>
          </w:p>
        </w:tc>
      </w:tr>
      <w:tr w:rsidR="009D3A58" w:rsidRPr="00B4765E" w14:paraId="647B31FF" w14:textId="77777777" w:rsidTr="006238FD">
        <w:trPr>
          <w:trHeight w:val="463"/>
        </w:trPr>
        <w:tc>
          <w:tcPr>
            <w:tcW w:w="1931" w:type="pct"/>
            <w:gridSpan w:val="4"/>
            <w:shd w:val="clear" w:color="auto" w:fill="FFFFFF" w:themeFill="background1"/>
          </w:tcPr>
          <w:p w14:paraId="2F812EB2" w14:textId="52463C37" w:rsidR="009D3A58" w:rsidRPr="00C6464F" w:rsidRDefault="00B1177C">
            <w:pPr>
              <w:rPr>
                <w:rStyle w:val="Strong"/>
                <w:sz w:val="16"/>
                <w:szCs w:val="16"/>
              </w:rPr>
            </w:pPr>
            <w:r w:rsidRPr="00B1177C">
              <w:rPr>
                <w:b/>
                <w:bCs/>
                <w:sz w:val="16"/>
                <w:szCs w:val="16"/>
              </w:rPr>
              <w:t>Workplace</w:t>
            </w:r>
            <w:r w:rsidR="00A81F11">
              <w:rPr>
                <w:b/>
                <w:bCs/>
                <w:sz w:val="16"/>
                <w:szCs w:val="16"/>
              </w:rPr>
              <w:t xml:space="preserve">              </w:t>
            </w:r>
            <w:r w:rsidR="00A81F11" w:rsidRPr="00C6464F">
              <w:rPr>
                <w:sz w:val="14"/>
                <w:szCs w:val="8"/>
              </w:rPr>
              <w:fldChar w:fldCharType="begin">
                <w:ffData>
                  <w:name w:val="Check1"/>
                  <w:enabled/>
                  <w:calcOnExit w:val="0"/>
                  <w:checkBox>
                    <w:sizeAuto/>
                    <w:default w:val="0"/>
                  </w:checkBox>
                </w:ffData>
              </w:fldChar>
            </w:r>
            <w:r w:rsidR="00A81F11" w:rsidRPr="00C6464F">
              <w:rPr>
                <w:sz w:val="14"/>
                <w:szCs w:val="8"/>
              </w:rPr>
              <w:instrText xml:space="preserve"> FORMCHECKBOX </w:instrText>
            </w:r>
            <w:r w:rsidR="00A81F11" w:rsidRPr="00C6464F">
              <w:rPr>
                <w:sz w:val="14"/>
                <w:szCs w:val="8"/>
              </w:rPr>
            </w:r>
            <w:r w:rsidR="00A81F11" w:rsidRPr="00C6464F">
              <w:rPr>
                <w:sz w:val="14"/>
                <w:szCs w:val="8"/>
              </w:rPr>
              <w:fldChar w:fldCharType="separate"/>
            </w:r>
            <w:r w:rsidR="00A81F11" w:rsidRPr="00C6464F">
              <w:rPr>
                <w:sz w:val="14"/>
                <w:szCs w:val="8"/>
              </w:rPr>
              <w:fldChar w:fldCharType="end"/>
            </w:r>
            <w:r w:rsidR="00A81F11" w:rsidRPr="00C6464F">
              <w:rPr>
                <w:sz w:val="16"/>
                <w:szCs w:val="16"/>
              </w:rPr>
              <w:t xml:space="preserve"> Yes     </w:t>
            </w:r>
            <w:r w:rsidR="00A81F11" w:rsidRPr="00C6464F">
              <w:rPr>
                <w:sz w:val="14"/>
                <w:szCs w:val="8"/>
              </w:rPr>
              <w:fldChar w:fldCharType="begin">
                <w:ffData>
                  <w:name w:val="Check1"/>
                  <w:enabled/>
                  <w:calcOnExit w:val="0"/>
                  <w:checkBox>
                    <w:sizeAuto/>
                    <w:default w:val="0"/>
                  </w:checkBox>
                </w:ffData>
              </w:fldChar>
            </w:r>
            <w:r w:rsidR="00A81F11" w:rsidRPr="00C6464F">
              <w:rPr>
                <w:sz w:val="14"/>
                <w:szCs w:val="8"/>
              </w:rPr>
              <w:instrText xml:space="preserve"> FORMCHECKBOX </w:instrText>
            </w:r>
            <w:r w:rsidR="00A81F11" w:rsidRPr="00C6464F">
              <w:rPr>
                <w:sz w:val="14"/>
                <w:szCs w:val="8"/>
              </w:rPr>
            </w:r>
            <w:r w:rsidR="00A81F11" w:rsidRPr="00C6464F">
              <w:rPr>
                <w:sz w:val="14"/>
                <w:szCs w:val="8"/>
              </w:rPr>
              <w:fldChar w:fldCharType="separate"/>
            </w:r>
            <w:r w:rsidR="00A81F11" w:rsidRPr="00C6464F">
              <w:rPr>
                <w:sz w:val="14"/>
                <w:szCs w:val="8"/>
              </w:rPr>
              <w:fldChar w:fldCharType="end"/>
            </w:r>
            <w:r w:rsidR="00A81F11" w:rsidRPr="00C6464F">
              <w:rPr>
                <w:sz w:val="16"/>
                <w:szCs w:val="16"/>
              </w:rPr>
              <w:t xml:space="preserve">  No     </w:t>
            </w:r>
            <w:r w:rsidR="00A81F11" w:rsidRPr="00C6464F">
              <w:rPr>
                <w:sz w:val="14"/>
                <w:szCs w:val="8"/>
              </w:rPr>
              <w:fldChar w:fldCharType="begin">
                <w:ffData>
                  <w:name w:val="Check1"/>
                  <w:enabled/>
                  <w:calcOnExit w:val="0"/>
                  <w:checkBox>
                    <w:sizeAuto/>
                    <w:default w:val="0"/>
                  </w:checkBox>
                </w:ffData>
              </w:fldChar>
            </w:r>
            <w:r w:rsidR="00A81F11" w:rsidRPr="00C6464F">
              <w:rPr>
                <w:sz w:val="14"/>
                <w:szCs w:val="8"/>
              </w:rPr>
              <w:instrText xml:space="preserve"> FORMCHECKBOX </w:instrText>
            </w:r>
            <w:r w:rsidR="00A81F11" w:rsidRPr="00C6464F">
              <w:rPr>
                <w:sz w:val="14"/>
                <w:szCs w:val="8"/>
              </w:rPr>
            </w:r>
            <w:r w:rsidR="00A81F11" w:rsidRPr="00C6464F">
              <w:rPr>
                <w:sz w:val="14"/>
                <w:szCs w:val="8"/>
              </w:rPr>
              <w:fldChar w:fldCharType="separate"/>
            </w:r>
            <w:r w:rsidR="00A81F11" w:rsidRPr="00C6464F">
              <w:rPr>
                <w:sz w:val="14"/>
                <w:szCs w:val="8"/>
              </w:rPr>
              <w:fldChar w:fldCharType="end"/>
            </w:r>
            <w:r w:rsidR="00A81F11" w:rsidRPr="00C6464F">
              <w:rPr>
                <w:sz w:val="16"/>
                <w:szCs w:val="16"/>
              </w:rPr>
              <w:t xml:space="preserve"> Unknown</w:t>
            </w:r>
          </w:p>
        </w:tc>
        <w:tc>
          <w:tcPr>
            <w:tcW w:w="3069" w:type="pct"/>
            <w:gridSpan w:val="6"/>
            <w:shd w:val="clear" w:color="auto" w:fill="FFFFFF" w:themeFill="background1"/>
          </w:tcPr>
          <w:p w14:paraId="55882EE0" w14:textId="6C851695" w:rsidR="009D3A58" w:rsidRPr="00C6464F" w:rsidRDefault="007517E1">
            <w:pPr>
              <w:rPr>
                <w:rStyle w:val="Strong"/>
                <w:sz w:val="16"/>
                <w:szCs w:val="16"/>
              </w:rPr>
            </w:pPr>
            <w:r w:rsidRPr="007517E1">
              <w:rPr>
                <w:b/>
                <w:bCs/>
                <w:sz w:val="16"/>
                <w:szCs w:val="16"/>
              </w:rPr>
              <w:t>School/childcare</w:t>
            </w:r>
            <w:r w:rsidR="00A81F11">
              <w:rPr>
                <w:b/>
                <w:bCs/>
                <w:sz w:val="16"/>
                <w:szCs w:val="16"/>
              </w:rPr>
              <w:t xml:space="preserve">             </w:t>
            </w:r>
            <w:r w:rsidR="00A81F11" w:rsidRPr="00C6464F">
              <w:rPr>
                <w:sz w:val="14"/>
                <w:szCs w:val="8"/>
              </w:rPr>
              <w:fldChar w:fldCharType="begin">
                <w:ffData>
                  <w:name w:val="Check1"/>
                  <w:enabled/>
                  <w:calcOnExit w:val="0"/>
                  <w:checkBox>
                    <w:sizeAuto/>
                    <w:default w:val="0"/>
                  </w:checkBox>
                </w:ffData>
              </w:fldChar>
            </w:r>
            <w:r w:rsidR="00A81F11" w:rsidRPr="00C6464F">
              <w:rPr>
                <w:sz w:val="14"/>
                <w:szCs w:val="8"/>
              </w:rPr>
              <w:instrText xml:space="preserve"> FORMCHECKBOX </w:instrText>
            </w:r>
            <w:r w:rsidR="00A81F11" w:rsidRPr="00C6464F">
              <w:rPr>
                <w:sz w:val="14"/>
                <w:szCs w:val="8"/>
              </w:rPr>
            </w:r>
            <w:r w:rsidR="00A81F11" w:rsidRPr="00C6464F">
              <w:rPr>
                <w:sz w:val="14"/>
                <w:szCs w:val="8"/>
              </w:rPr>
              <w:fldChar w:fldCharType="separate"/>
            </w:r>
            <w:r w:rsidR="00A81F11" w:rsidRPr="00C6464F">
              <w:rPr>
                <w:sz w:val="14"/>
                <w:szCs w:val="8"/>
              </w:rPr>
              <w:fldChar w:fldCharType="end"/>
            </w:r>
            <w:r w:rsidR="00A81F11" w:rsidRPr="00C6464F">
              <w:rPr>
                <w:sz w:val="16"/>
                <w:szCs w:val="16"/>
              </w:rPr>
              <w:t xml:space="preserve"> Yes     </w:t>
            </w:r>
            <w:r w:rsidR="00A81F11" w:rsidRPr="00C6464F">
              <w:rPr>
                <w:sz w:val="14"/>
                <w:szCs w:val="8"/>
              </w:rPr>
              <w:fldChar w:fldCharType="begin">
                <w:ffData>
                  <w:name w:val="Check1"/>
                  <w:enabled/>
                  <w:calcOnExit w:val="0"/>
                  <w:checkBox>
                    <w:sizeAuto/>
                    <w:default w:val="0"/>
                  </w:checkBox>
                </w:ffData>
              </w:fldChar>
            </w:r>
            <w:r w:rsidR="00A81F11" w:rsidRPr="00C6464F">
              <w:rPr>
                <w:sz w:val="14"/>
                <w:szCs w:val="8"/>
              </w:rPr>
              <w:instrText xml:space="preserve"> FORMCHECKBOX </w:instrText>
            </w:r>
            <w:r w:rsidR="00A81F11" w:rsidRPr="00C6464F">
              <w:rPr>
                <w:sz w:val="14"/>
                <w:szCs w:val="8"/>
              </w:rPr>
            </w:r>
            <w:r w:rsidR="00A81F11" w:rsidRPr="00C6464F">
              <w:rPr>
                <w:sz w:val="14"/>
                <w:szCs w:val="8"/>
              </w:rPr>
              <w:fldChar w:fldCharType="separate"/>
            </w:r>
            <w:r w:rsidR="00A81F11" w:rsidRPr="00C6464F">
              <w:rPr>
                <w:sz w:val="14"/>
                <w:szCs w:val="8"/>
              </w:rPr>
              <w:fldChar w:fldCharType="end"/>
            </w:r>
            <w:r w:rsidR="00A81F11" w:rsidRPr="00C6464F">
              <w:rPr>
                <w:sz w:val="16"/>
                <w:szCs w:val="16"/>
              </w:rPr>
              <w:t xml:space="preserve">  No     </w:t>
            </w:r>
            <w:r w:rsidR="00A81F11" w:rsidRPr="00C6464F">
              <w:rPr>
                <w:sz w:val="14"/>
                <w:szCs w:val="8"/>
              </w:rPr>
              <w:fldChar w:fldCharType="begin">
                <w:ffData>
                  <w:name w:val="Check1"/>
                  <w:enabled/>
                  <w:calcOnExit w:val="0"/>
                  <w:checkBox>
                    <w:sizeAuto/>
                    <w:default w:val="0"/>
                  </w:checkBox>
                </w:ffData>
              </w:fldChar>
            </w:r>
            <w:r w:rsidR="00A81F11" w:rsidRPr="00C6464F">
              <w:rPr>
                <w:sz w:val="14"/>
                <w:szCs w:val="8"/>
              </w:rPr>
              <w:instrText xml:space="preserve"> FORMCHECKBOX </w:instrText>
            </w:r>
            <w:r w:rsidR="00A81F11" w:rsidRPr="00C6464F">
              <w:rPr>
                <w:sz w:val="14"/>
                <w:szCs w:val="8"/>
              </w:rPr>
            </w:r>
            <w:r w:rsidR="00A81F11" w:rsidRPr="00C6464F">
              <w:rPr>
                <w:sz w:val="14"/>
                <w:szCs w:val="8"/>
              </w:rPr>
              <w:fldChar w:fldCharType="separate"/>
            </w:r>
            <w:r w:rsidR="00A81F11" w:rsidRPr="00C6464F">
              <w:rPr>
                <w:sz w:val="14"/>
                <w:szCs w:val="8"/>
              </w:rPr>
              <w:fldChar w:fldCharType="end"/>
            </w:r>
            <w:r w:rsidR="00A81F11" w:rsidRPr="00C6464F">
              <w:rPr>
                <w:sz w:val="16"/>
                <w:szCs w:val="16"/>
              </w:rPr>
              <w:t xml:space="preserve"> Unknown</w:t>
            </w:r>
          </w:p>
        </w:tc>
      </w:tr>
      <w:tr w:rsidR="009D3A58" w:rsidRPr="00B4765E" w14:paraId="361609B7" w14:textId="77777777" w:rsidTr="006238FD">
        <w:trPr>
          <w:cnfStyle w:val="000000100000" w:firstRow="0" w:lastRow="0" w:firstColumn="0" w:lastColumn="0" w:oddVBand="0" w:evenVBand="0" w:oddHBand="1" w:evenHBand="0" w:firstRowFirstColumn="0" w:firstRowLastColumn="0" w:lastRowFirstColumn="0" w:lastRowLastColumn="0"/>
          <w:trHeight w:val="320"/>
        </w:trPr>
        <w:tc>
          <w:tcPr>
            <w:tcW w:w="5000" w:type="pct"/>
            <w:gridSpan w:val="10"/>
            <w:shd w:val="clear" w:color="auto" w:fill="FFFFFF" w:themeFill="background1"/>
          </w:tcPr>
          <w:p w14:paraId="308D417C" w14:textId="07A8FF59" w:rsidR="009D3A58" w:rsidRPr="00C6464F" w:rsidRDefault="003C3AB9">
            <w:pPr>
              <w:rPr>
                <w:rStyle w:val="Strong"/>
                <w:sz w:val="16"/>
                <w:szCs w:val="16"/>
              </w:rPr>
            </w:pPr>
            <w:r w:rsidRPr="003C3AB9">
              <w:rPr>
                <w:b/>
                <w:bCs/>
                <w:sz w:val="16"/>
                <w:szCs w:val="16"/>
              </w:rPr>
              <w:t>Other exposure, specify</w:t>
            </w:r>
            <w:r>
              <w:rPr>
                <w:b/>
                <w:bCs/>
                <w:sz w:val="16"/>
                <w:szCs w:val="16"/>
              </w:rPr>
              <w:t xml:space="preserve"> </w:t>
            </w:r>
            <w:r w:rsidR="006A1EBC" w:rsidRPr="006A1EBC">
              <w:rPr>
                <w:sz w:val="16"/>
                <w:szCs w:val="16"/>
              </w:rPr>
              <w:t>__________________________________________</w:t>
            </w:r>
          </w:p>
        </w:tc>
      </w:tr>
      <w:tr w:rsidR="003C7918" w:rsidRPr="00B4765E" w14:paraId="4C5E510F" w14:textId="77777777" w:rsidTr="006238FD">
        <w:trPr>
          <w:trHeight w:val="320"/>
        </w:trPr>
        <w:tc>
          <w:tcPr>
            <w:tcW w:w="5000" w:type="pct"/>
            <w:gridSpan w:val="10"/>
            <w:tcBorders>
              <w:bottom w:val="single" w:sz="6" w:space="0" w:color="00DCA1" w:themeColor="background2"/>
            </w:tcBorders>
            <w:shd w:val="clear" w:color="auto" w:fill="F2F2F2" w:themeFill="background1" w:themeFillShade="F2"/>
          </w:tcPr>
          <w:p w14:paraId="4F8214A1" w14:textId="7CD92C0B" w:rsidR="003C7918" w:rsidRPr="00C6464F" w:rsidRDefault="00285031">
            <w:pPr>
              <w:rPr>
                <w:sz w:val="16"/>
                <w:szCs w:val="16"/>
                <w:highlight w:val="yellow"/>
              </w:rPr>
            </w:pPr>
            <w:r w:rsidRPr="00285031">
              <w:rPr>
                <w:b/>
                <w:bCs/>
                <w:sz w:val="16"/>
                <w:szCs w:val="16"/>
              </w:rPr>
              <w:lastRenderedPageBreak/>
              <w:t xml:space="preserve">Sexual Exposure (Gender of sexual/intimate partners for </w:t>
            </w:r>
            <w:r w:rsidR="00F768FD">
              <w:rPr>
                <w:b/>
                <w:bCs/>
                <w:sz w:val="16"/>
                <w:szCs w:val="16"/>
              </w:rPr>
              <w:t xml:space="preserve">the </w:t>
            </w:r>
            <w:r w:rsidRPr="00285031">
              <w:rPr>
                <w:b/>
                <w:bCs/>
                <w:sz w:val="16"/>
                <w:szCs w:val="16"/>
              </w:rPr>
              <w:t>mpox case</w:t>
            </w:r>
            <w:r w:rsidR="00A81F11">
              <w:rPr>
                <w:b/>
                <w:bCs/>
                <w:sz w:val="16"/>
                <w:szCs w:val="16"/>
              </w:rPr>
              <w:t>)</w:t>
            </w:r>
          </w:p>
        </w:tc>
      </w:tr>
      <w:tr w:rsidR="00240FA5" w:rsidRPr="00B4765E" w14:paraId="751E0CFA" w14:textId="77777777" w:rsidTr="006238FD">
        <w:trPr>
          <w:cnfStyle w:val="000000100000" w:firstRow="0" w:lastRow="0" w:firstColumn="0" w:lastColumn="0" w:oddVBand="0" w:evenVBand="0" w:oddHBand="1" w:evenHBand="0" w:firstRowFirstColumn="0" w:firstRowLastColumn="0" w:lastRowFirstColumn="0" w:lastRowLastColumn="0"/>
          <w:trHeight w:val="464"/>
        </w:trPr>
        <w:tc>
          <w:tcPr>
            <w:tcW w:w="1931" w:type="pct"/>
            <w:gridSpan w:val="4"/>
            <w:tcBorders>
              <w:top w:val="single" w:sz="6" w:space="0" w:color="00DCA1" w:themeColor="background2"/>
            </w:tcBorders>
            <w:shd w:val="clear" w:color="auto" w:fill="FFFFFF" w:themeFill="background1"/>
          </w:tcPr>
          <w:p w14:paraId="19A45E25" w14:textId="3E7A1248" w:rsidR="00240FA5" w:rsidRPr="00C6464F" w:rsidRDefault="00CB2B05">
            <w:pPr>
              <w:rPr>
                <w:rStyle w:val="Strong"/>
                <w:sz w:val="16"/>
                <w:szCs w:val="16"/>
              </w:rPr>
            </w:pPr>
            <w:r w:rsidRPr="00CB2B05">
              <w:rPr>
                <w:b/>
                <w:bCs/>
                <w:sz w:val="16"/>
                <w:szCs w:val="16"/>
              </w:rPr>
              <w:t>Cisgender male</w:t>
            </w:r>
            <w:r w:rsidR="008D134B">
              <w:rPr>
                <w:b/>
                <w:bCs/>
                <w:sz w:val="16"/>
                <w:szCs w:val="16"/>
              </w:rPr>
              <w:t xml:space="preserve">     </w:t>
            </w:r>
            <w:r w:rsidR="008D134B" w:rsidRPr="00C6464F">
              <w:rPr>
                <w:sz w:val="14"/>
                <w:szCs w:val="8"/>
              </w:rPr>
              <w:fldChar w:fldCharType="begin">
                <w:ffData>
                  <w:name w:val="Check1"/>
                  <w:enabled/>
                  <w:calcOnExit w:val="0"/>
                  <w:checkBox>
                    <w:sizeAuto/>
                    <w:default w:val="0"/>
                  </w:checkBox>
                </w:ffData>
              </w:fldChar>
            </w:r>
            <w:r w:rsidR="008D134B" w:rsidRPr="00C6464F">
              <w:rPr>
                <w:sz w:val="14"/>
                <w:szCs w:val="8"/>
              </w:rPr>
              <w:instrText xml:space="preserve"> FORMCHECKBOX </w:instrText>
            </w:r>
            <w:r w:rsidR="008D134B" w:rsidRPr="00C6464F">
              <w:rPr>
                <w:sz w:val="14"/>
                <w:szCs w:val="8"/>
              </w:rPr>
            </w:r>
            <w:r w:rsidR="008D134B" w:rsidRPr="00C6464F">
              <w:rPr>
                <w:sz w:val="14"/>
                <w:szCs w:val="8"/>
              </w:rPr>
              <w:fldChar w:fldCharType="separate"/>
            </w:r>
            <w:r w:rsidR="008D134B" w:rsidRPr="00C6464F">
              <w:rPr>
                <w:sz w:val="14"/>
                <w:szCs w:val="8"/>
              </w:rPr>
              <w:fldChar w:fldCharType="end"/>
            </w:r>
            <w:r w:rsidR="008D134B" w:rsidRPr="00C6464F">
              <w:rPr>
                <w:sz w:val="16"/>
                <w:szCs w:val="16"/>
              </w:rPr>
              <w:t xml:space="preserve"> Yes     </w:t>
            </w:r>
            <w:r w:rsidR="008D134B" w:rsidRPr="00C6464F">
              <w:rPr>
                <w:sz w:val="14"/>
                <w:szCs w:val="8"/>
              </w:rPr>
              <w:fldChar w:fldCharType="begin">
                <w:ffData>
                  <w:name w:val="Check1"/>
                  <w:enabled/>
                  <w:calcOnExit w:val="0"/>
                  <w:checkBox>
                    <w:sizeAuto/>
                    <w:default w:val="0"/>
                  </w:checkBox>
                </w:ffData>
              </w:fldChar>
            </w:r>
            <w:r w:rsidR="008D134B" w:rsidRPr="00C6464F">
              <w:rPr>
                <w:sz w:val="14"/>
                <w:szCs w:val="8"/>
              </w:rPr>
              <w:instrText xml:space="preserve"> FORMCHECKBOX </w:instrText>
            </w:r>
            <w:r w:rsidR="008D134B" w:rsidRPr="00C6464F">
              <w:rPr>
                <w:sz w:val="14"/>
                <w:szCs w:val="8"/>
              </w:rPr>
            </w:r>
            <w:r w:rsidR="008D134B" w:rsidRPr="00C6464F">
              <w:rPr>
                <w:sz w:val="14"/>
                <w:szCs w:val="8"/>
              </w:rPr>
              <w:fldChar w:fldCharType="separate"/>
            </w:r>
            <w:r w:rsidR="008D134B" w:rsidRPr="00C6464F">
              <w:rPr>
                <w:sz w:val="14"/>
                <w:szCs w:val="8"/>
              </w:rPr>
              <w:fldChar w:fldCharType="end"/>
            </w:r>
            <w:r w:rsidR="008D134B" w:rsidRPr="00C6464F">
              <w:rPr>
                <w:sz w:val="16"/>
                <w:szCs w:val="16"/>
              </w:rPr>
              <w:t xml:space="preserve">  No     </w:t>
            </w:r>
            <w:r w:rsidR="008D134B" w:rsidRPr="00C6464F">
              <w:rPr>
                <w:sz w:val="14"/>
                <w:szCs w:val="8"/>
              </w:rPr>
              <w:fldChar w:fldCharType="begin">
                <w:ffData>
                  <w:name w:val="Check1"/>
                  <w:enabled/>
                  <w:calcOnExit w:val="0"/>
                  <w:checkBox>
                    <w:sizeAuto/>
                    <w:default w:val="0"/>
                  </w:checkBox>
                </w:ffData>
              </w:fldChar>
            </w:r>
            <w:r w:rsidR="008D134B" w:rsidRPr="00C6464F">
              <w:rPr>
                <w:sz w:val="14"/>
                <w:szCs w:val="8"/>
              </w:rPr>
              <w:instrText xml:space="preserve"> FORMCHECKBOX </w:instrText>
            </w:r>
            <w:r w:rsidR="008D134B" w:rsidRPr="00C6464F">
              <w:rPr>
                <w:sz w:val="14"/>
                <w:szCs w:val="8"/>
              </w:rPr>
            </w:r>
            <w:r w:rsidR="008D134B" w:rsidRPr="00C6464F">
              <w:rPr>
                <w:sz w:val="14"/>
                <w:szCs w:val="8"/>
              </w:rPr>
              <w:fldChar w:fldCharType="separate"/>
            </w:r>
            <w:r w:rsidR="008D134B" w:rsidRPr="00C6464F">
              <w:rPr>
                <w:sz w:val="14"/>
                <w:szCs w:val="8"/>
              </w:rPr>
              <w:fldChar w:fldCharType="end"/>
            </w:r>
            <w:r w:rsidR="008D134B" w:rsidRPr="00C6464F">
              <w:rPr>
                <w:sz w:val="16"/>
                <w:szCs w:val="16"/>
              </w:rPr>
              <w:t xml:space="preserve"> Unknown</w:t>
            </w:r>
          </w:p>
        </w:tc>
        <w:tc>
          <w:tcPr>
            <w:tcW w:w="3069" w:type="pct"/>
            <w:gridSpan w:val="6"/>
            <w:tcBorders>
              <w:top w:val="single" w:sz="6" w:space="0" w:color="00DCA1" w:themeColor="background2"/>
            </w:tcBorders>
            <w:shd w:val="clear" w:color="auto" w:fill="FFFFFF" w:themeFill="background1"/>
          </w:tcPr>
          <w:p w14:paraId="4ACB5238" w14:textId="796066CA" w:rsidR="00240FA5" w:rsidRPr="00C6464F" w:rsidRDefault="00FA5360">
            <w:pPr>
              <w:rPr>
                <w:rStyle w:val="Strong"/>
                <w:sz w:val="16"/>
                <w:szCs w:val="16"/>
              </w:rPr>
            </w:pPr>
            <w:r w:rsidRPr="00FA5360">
              <w:rPr>
                <w:b/>
                <w:bCs/>
                <w:sz w:val="16"/>
                <w:szCs w:val="16"/>
              </w:rPr>
              <w:t>Cisgender female</w:t>
            </w:r>
            <w:r w:rsidR="008D134B">
              <w:rPr>
                <w:b/>
                <w:bCs/>
                <w:sz w:val="16"/>
                <w:szCs w:val="16"/>
              </w:rPr>
              <w:t xml:space="preserve">            </w:t>
            </w:r>
            <w:r w:rsidR="008D134B" w:rsidRPr="00C6464F">
              <w:rPr>
                <w:sz w:val="14"/>
                <w:szCs w:val="8"/>
              </w:rPr>
              <w:fldChar w:fldCharType="begin">
                <w:ffData>
                  <w:name w:val="Check1"/>
                  <w:enabled/>
                  <w:calcOnExit w:val="0"/>
                  <w:checkBox>
                    <w:sizeAuto/>
                    <w:default w:val="0"/>
                  </w:checkBox>
                </w:ffData>
              </w:fldChar>
            </w:r>
            <w:r w:rsidR="008D134B" w:rsidRPr="00C6464F">
              <w:rPr>
                <w:sz w:val="14"/>
                <w:szCs w:val="8"/>
              </w:rPr>
              <w:instrText xml:space="preserve"> FORMCHECKBOX </w:instrText>
            </w:r>
            <w:r w:rsidR="008D134B" w:rsidRPr="00C6464F">
              <w:rPr>
                <w:sz w:val="14"/>
                <w:szCs w:val="8"/>
              </w:rPr>
            </w:r>
            <w:r w:rsidR="008D134B" w:rsidRPr="00C6464F">
              <w:rPr>
                <w:sz w:val="14"/>
                <w:szCs w:val="8"/>
              </w:rPr>
              <w:fldChar w:fldCharType="separate"/>
            </w:r>
            <w:r w:rsidR="008D134B" w:rsidRPr="00C6464F">
              <w:rPr>
                <w:sz w:val="14"/>
                <w:szCs w:val="8"/>
              </w:rPr>
              <w:fldChar w:fldCharType="end"/>
            </w:r>
            <w:r w:rsidR="008D134B" w:rsidRPr="00C6464F">
              <w:rPr>
                <w:sz w:val="16"/>
                <w:szCs w:val="16"/>
              </w:rPr>
              <w:t xml:space="preserve"> Yes     </w:t>
            </w:r>
            <w:r w:rsidR="008D134B" w:rsidRPr="00C6464F">
              <w:rPr>
                <w:sz w:val="14"/>
                <w:szCs w:val="8"/>
              </w:rPr>
              <w:fldChar w:fldCharType="begin">
                <w:ffData>
                  <w:name w:val="Check1"/>
                  <w:enabled/>
                  <w:calcOnExit w:val="0"/>
                  <w:checkBox>
                    <w:sizeAuto/>
                    <w:default w:val="0"/>
                  </w:checkBox>
                </w:ffData>
              </w:fldChar>
            </w:r>
            <w:r w:rsidR="008D134B" w:rsidRPr="00C6464F">
              <w:rPr>
                <w:sz w:val="14"/>
                <w:szCs w:val="8"/>
              </w:rPr>
              <w:instrText xml:space="preserve"> FORMCHECKBOX </w:instrText>
            </w:r>
            <w:r w:rsidR="008D134B" w:rsidRPr="00C6464F">
              <w:rPr>
                <w:sz w:val="14"/>
                <w:szCs w:val="8"/>
              </w:rPr>
            </w:r>
            <w:r w:rsidR="008D134B" w:rsidRPr="00C6464F">
              <w:rPr>
                <w:sz w:val="14"/>
                <w:szCs w:val="8"/>
              </w:rPr>
              <w:fldChar w:fldCharType="separate"/>
            </w:r>
            <w:r w:rsidR="008D134B" w:rsidRPr="00C6464F">
              <w:rPr>
                <w:sz w:val="14"/>
                <w:szCs w:val="8"/>
              </w:rPr>
              <w:fldChar w:fldCharType="end"/>
            </w:r>
            <w:r w:rsidR="008D134B" w:rsidRPr="00C6464F">
              <w:rPr>
                <w:sz w:val="16"/>
                <w:szCs w:val="16"/>
              </w:rPr>
              <w:t xml:space="preserve">  No     </w:t>
            </w:r>
            <w:r w:rsidR="008D134B" w:rsidRPr="00C6464F">
              <w:rPr>
                <w:sz w:val="14"/>
                <w:szCs w:val="8"/>
              </w:rPr>
              <w:fldChar w:fldCharType="begin">
                <w:ffData>
                  <w:name w:val="Check1"/>
                  <w:enabled/>
                  <w:calcOnExit w:val="0"/>
                  <w:checkBox>
                    <w:sizeAuto/>
                    <w:default w:val="0"/>
                  </w:checkBox>
                </w:ffData>
              </w:fldChar>
            </w:r>
            <w:r w:rsidR="008D134B" w:rsidRPr="00C6464F">
              <w:rPr>
                <w:sz w:val="14"/>
                <w:szCs w:val="8"/>
              </w:rPr>
              <w:instrText xml:space="preserve"> FORMCHECKBOX </w:instrText>
            </w:r>
            <w:r w:rsidR="008D134B" w:rsidRPr="00C6464F">
              <w:rPr>
                <w:sz w:val="14"/>
                <w:szCs w:val="8"/>
              </w:rPr>
            </w:r>
            <w:r w:rsidR="008D134B" w:rsidRPr="00C6464F">
              <w:rPr>
                <w:sz w:val="14"/>
                <w:szCs w:val="8"/>
              </w:rPr>
              <w:fldChar w:fldCharType="separate"/>
            </w:r>
            <w:r w:rsidR="008D134B" w:rsidRPr="00C6464F">
              <w:rPr>
                <w:sz w:val="14"/>
                <w:szCs w:val="8"/>
              </w:rPr>
              <w:fldChar w:fldCharType="end"/>
            </w:r>
            <w:r w:rsidR="008D134B" w:rsidRPr="00C6464F">
              <w:rPr>
                <w:sz w:val="16"/>
                <w:szCs w:val="16"/>
              </w:rPr>
              <w:t xml:space="preserve"> Unknown</w:t>
            </w:r>
          </w:p>
        </w:tc>
      </w:tr>
      <w:tr w:rsidR="00240FA5" w:rsidRPr="00B4765E" w14:paraId="59476C18" w14:textId="77777777" w:rsidTr="006238FD">
        <w:trPr>
          <w:trHeight w:val="463"/>
        </w:trPr>
        <w:tc>
          <w:tcPr>
            <w:tcW w:w="1931" w:type="pct"/>
            <w:gridSpan w:val="4"/>
            <w:tcBorders>
              <w:top w:val="single" w:sz="6" w:space="0" w:color="00DCA1" w:themeColor="background2"/>
            </w:tcBorders>
            <w:shd w:val="clear" w:color="auto" w:fill="FFFFFF" w:themeFill="background1"/>
          </w:tcPr>
          <w:p w14:paraId="02919414" w14:textId="138365FC" w:rsidR="00240FA5" w:rsidRPr="00C6464F" w:rsidRDefault="00FA5360">
            <w:pPr>
              <w:rPr>
                <w:rStyle w:val="Strong"/>
                <w:sz w:val="16"/>
                <w:szCs w:val="16"/>
              </w:rPr>
            </w:pPr>
            <w:r w:rsidRPr="00FA5360">
              <w:rPr>
                <w:b/>
                <w:bCs/>
                <w:sz w:val="16"/>
                <w:szCs w:val="16"/>
              </w:rPr>
              <w:t>Transgender male to female</w:t>
            </w:r>
            <w:r w:rsidR="008D134B">
              <w:rPr>
                <w:b/>
                <w:bCs/>
                <w:sz w:val="16"/>
                <w:szCs w:val="16"/>
              </w:rPr>
              <w:t xml:space="preserve">   </w:t>
            </w:r>
            <w:r w:rsidR="008D134B" w:rsidRPr="00C6464F">
              <w:rPr>
                <w:sz w:val="14"/>
                <w:szCs w:val="8"/>
              </w:rPr>
              <w:fldChar w:fldCharType="begin">
                <w:ffData>
                  <w:name w:val="Check1"/>
                  <w:enabled/>
                  <w:calcOnExit w:val="0"/>
                  <w:checkBox>
                    <w:sizeAuto/>
                    <w:default w:val="0"/>
                  </w:checkBox>
                </w:ffData>
              </w:fldChar>
            </w:r>
            <w:r w:rsidR="008D134B" w:rsidRPr="00C6464F">
              <w:rPr>
                <w:sz w:val="14"/>
                <w:szCs w:val="8"/>
              </w:rPr>
              <w:instrText xml:space="preserve"> FORMCHECKBOX </w:instrText>
            </w:r>
            <w:r w:rsidR="008D134B" w:rsidRPr="00C6464F">
              <w:rPr>
                <w:sz w:val="14"/>
                <w:szCs w:val="8"/>
              </w:rPr>
            </w:r>
            <w:r w:rsidR="008D134B" w:rsidRPr="00C6464F">
              <w:rPr>
                <w:sz w:val="14"/>
                <w:szCs w:val="8"/>
              </w:rPr>
              <w:fldChar w:fldCharType="separate"/>
            </w:r>
            <w:r w:rsidR="008D134B" w:rsidRPr="00C6464F">
              <w:rPr>
                <w:sz w:val="14"/>
                <w:szCs w:val="8"/>
              </w:rPr>
              <w:fldChar w:fldCharType="end"/>
            </w:r>
            <w:r w:rsidR="008D134B" w:rsidRPr="00C6464F">
              <w:rPr>
                <w:sz w:val="16"/>
                <w:szCs w:val="16"/>
              </w:rPr>
              <w:t xml:space="preserve"> Yes     </w:t>
            </w:r>
            <w:r w:rsidR="008D134B" w:rsidRPr="00C6464F">
              <w:rPr>
                <w:sz w:val="14"/>
                <w:szCs w:val="8"/>
              </w:rPr>
              <w:fldChar w:fldCharType="begin">
                <w:ffData>
                  <w:name w:val="Check1"/>
                  <w:enabled/>
                  <w:calcOnExit w:val="0"/>
                  <w:checkBox>
                    <w:sizeAuto/>
                    <w:default w:val="0"/>
                  </w:checkBox>
                </w:ffData>
              </w:fldChar>
            </w:r>
            <w:r w:rsidR="008D134B" w:rsidRPr="00C6464F">
              <w:rPr>
                <w:sz w:val="14"/>
                <w:szCs w:val="8"/>
              </w:rPr>
              <w:instrText xml:space="preserve"> FORMCHECKBOX </w:instrText>
            </w:r>
            <w:r w:rsidR="008D134B" w:rsidRPr="00C6464F">
              <w:rPr>
                <w:sz w:val="14"/>
                <w:szCs w:val="8"/>
              </w:rPr>
            </w:r>
            <w:r w:rsidR="008D134B" w:rsidRPr="00C6464F">
              <w:rPr>
                <w:sz w:val="14"/>
                <w:szCs w:val="8"/>
              </w:rPr>
              <w:fldChar w:fldCharType="separate"/>
            </w:r>
            <w:r w:rsidR="008D134B" w:rsidRPr="00C6464F">
              <w:rPr>
                <w:sz w:val="14"/>
                <w:szCs w:val="8"/>
              </w:rPr>
              <w:fldChar w:fldCharType="end"/>
            </w:r>
            <w:r w:rsidR="008D134B" w:rsidRPr="00C6464F">
              <w:rPr>
                <w:sz w:val="16"/>
                <w:szCs w:val="16"/>
              </w:rPr>
              <w:t xml:space="preserve">  No     </w:t>
            </w:r>
            <w:r w:rsidR="008D134B" w:rsidRPr="00C6464F">
              <w:rPr>
                <w:sz w:val="14"/>
                <w:szCs w:val="8"/>
              </w:rPr>
              <w:fldChar w:fldCharType="begin">
                <w:ffData>
                  <w:name w:val="Check1"/>
                  <w:enabled/>
                  <w:calcOnExit w:val="0"/>
                  <w:checkBox>
                    <w:sizeAuto/>
                    <w:default w:val="0"/>
                  </w:checkBox>
                </w:ffData>
              </w:fldChar>
            </w:r>
            <w:r w:rsidR="008D134B" w:rsidRPr="00C6464F">
              <w:rPr>
                <w:sz w:val="14"/>
                <w:szCs w:val="8"/>
              </w:rPr>
              <w:instrText xml:space="preserve"> FORMCHECKBOX </w:instrText>
            </w:r>
            <w:r w:rsidR="008D134B" w:rsidRPr="00C6464F">
              <w:rPr>
                <w:sz w:val="14"/>
                <w:szCs w:val="8"/>
              </w:rPr>
            </w:r>
            <w:r w:rsidR="008D134B" w:rsidRPr="00C6464F">
              <w:rPr>
                <w:sz w:val="14"/>
                <w:szCs w:val="8"/>
              </w:rPr>
              <w:fldChar w:fldCharType="separate"/>
            </w:r>
            <w:r w:rsidR="008D134B" w:rsidRPr="00C6464F">
              <w:rPr>
                <w:sz w:val="14"/>
                <w:szCs w:val="8"/>
              </w:rPr>
              <w:fldChar w:fldCharType="end"/>
            </w:r>
            <w:r w:rsidR="008D134B" w:rsidRPr="00C6464F">
              <w:rPr>
                <w:sz w:val="16"/>
                <w:szCs w:val="16"/>
              </w:rPr>
              <w:t xml:space="preserve"> Unknown</w:t>
            </w:r>
          </w:p>
        </w:tc>
        <w:tc>
          <w:tcPr>
            <w:tcW w:w="3069" w:type="pct"/>
            <w:gridSpan w:val="6"/>
            <w:tcBorders>
              <w:top w:val="single" w:sz="6" w:space="0" w:color="00DCA1" w:themeColor="background2"/>
            </w:tcBorders>
            <w:shd w:val="clear" w:color="auto" w:fill="FFFFFF" w:themeFill="background1"/>
          </w:tcPr>
          <w:p w14:paraId="08199A77" w14:textId="05ABD1C0" w:rsidR="00240FA5" w:rsidRPr="00C6464F" w:rsidRDefault="004E5A34">
            <w:pPr>
              <w:rPr>
                <w:rStyle w:val="Strong"/>
                <w:sz w:val="16"/>
                <w:szCs w:val="16"/>
              </w:rPr>
            </w:pPr>
            <w:r w:rsidRPr="004E5A34">
              <w:rPr>
                <w:b/>
                <w:bCs/>
                <w:sz w:val="16"/>
                <w:szCs w:val="16"/>
              </w:rPr>
              <w:t>Transgender female to male</w:t>
            </w:r>
            <w:r w:rsidR="008D134B">
              <w:rPr>
                <w:b/>
                <w:bCs/>
                <w:sz w:val="16"/>
                <w:szCs w:val="16"/>
              </w:rPr>
              <w:t xml:space="preserve">   </w:t>
            </w:r>
            <w:r w:rsidR="008D134B" w:rsidRPr="00C6464F">
              <w:rPr>
                <w:sz w:val="14"/>
                <w:szCs w:val="8"/>
              </w:rPr>
              <w:fldChar w:fldCharType="begin">
                <w:ffData>
                  <w:name w:val="Check1"/>
                  <w:enabled/>
                  <w:calcOnExit w:val="0"/>
                  <w:checkBox>
                    <w:sizeAuto/>
                    <w:default w:val="0"/>
                  </w:checkBox>
                </w:ffData>
              </w:fldChar>
            </w:r>
            <w:r w:rsidR="008D134B" w:rsidRPr="00C6464F">
              <w:rPr>
                <w:sz w:val="14"/>
                <w:szCs w:val="8"/>
              </w:rPr>
              <w:instrText xml:space="preserve"> FORMCHECKBOX </w:instrText>
            </w:r>
            <w:r w:rsidR="008D134B" w:rsidRPr="00C6464F">
              <w:rPr>
                <w:sz w:val="14"/>
                <w:szCs w:val="8"/>
              </w:rPr>
            </w:r>
            <w:r w:rsidR="008D134B" w:rsidRPr="00C6464F">
              <w:rPr>
                <w:sz w:val="14"/>
                <w:szCs w:val="8"/>
              </w:rPr>
              <w:fldChar w:fldCharType="separate"/>
            </w:r>
            <w:r w:rsidR="008D134B" w:rsidRPr="00C6464F">
              <w:rPr>
                <w:sz w:val="14"/>
                <w:szCs w:val="8"/>
              </w:rPr>
              <w:fldChar w:fldCharType="end"/>
            </w:r>
            <w:r w:rsidR="008D134B" w:rsidRPr="00C6464F">
              <w:rPr>
                <w:sz w:val="16"/>
                <w:szCs w:val="16"/>
              </w:rPr>
              <w:t xml:space="preserve"> Yes     </w:t>
            </w:r>
            <w:r w:rsidR="008D134B" w:rsidRPr="00C6464F">
              <w:rPr>
                <w:sz w:val="14"/>
                <w:szCs w:val="8"/>
              </w:rPr>
              <w:fldChar w:fldCharType="begin">
                <w:ffData>
                  <w:name w:val="Check1"/>
                  <w:enabled/>
                  <w:calcOnExit w:val="0"/>
                  <w:checkBox>
                    <w:sizeAuto/>
                    <w:default w:val="0"/>
                  </w:checkBox>
                </w:ffData>
              </w:fldChar>
            </w:r>
            <w:r w:rsidR="008D134B" w:rsidRPr="00C6464F">
              <w:rPr>
                <w:sz w:val="14"/>
                <w:szCs w:val="8"/>
              </w:rPr>
              <w:instrText xml:space="preserve"> FORMCHECKBOX </w:instrText>
            </w:r>
            <w:r w:rsidR="008D134B" w:rsidRPr="00C6464F">
              <w:rPr>
                <w:sz w:val="14"/>
                <w:szCs w:val="8"/>
              </w:rPr>
            </w:r>
            <w:r w:rsidR="008D134B" w:rsidRPr="00C6464F">
              <w:rPr>
                <w:sz w:val="14"/>
                <w:szCs w:val="8"/>
              </w:rPr>
              <w:fldChar w:fldCharType="separate"/>
            </w:r>
            <w:r w:rsidR="008D134B" w:rsidRPr="00C6464F">
              <w:rPr>
                <w:sz w:val="14"/>
                <w:szCs w:val="8"/>
              </w:rPr>
              <w:fldChar w:fldCharType="end"/>
            </w:r>
            <w:r w:rsidR="008D134B" w:rsidRPr="00C6464F">
              <w:rPr>
                <w:sz w:val="16"/>
                <w:szCs w:val="16"/>
              </w:rPr>
              <w:t xml:space="preserve">  No     </w:t>
            </w:r>
            <w:r w:rsidR="008D134B" w:rsidRPr="00C6464F">
              <w:rPr>
                <w:sz w:val="14"/>
                <w:szCs w:val="8"/>
              </w:rPr>
              <w:fldChar w:fldCharType="begin">
                <w:ffData>
                  <w:name w:val="Check1"/>
                  <w:enabled/>
                  <w:calcOnExit w:val="0"/>
                  <w:checkBox>
                    <w:sizeAuto/>
                    <w:default w:val="0"/>
                  </w:checkBox>
                </w:ffData>
              </w:fldChar>
            </w:r>
            <w:r w:rsidR="008D134B" w:rsidRPr="00C6464F">
              <w:rPr>
                <w:sz w:val="14"/>
                <w:szCs w:val="8"/>
              </w:rPr>
              <w:instrText xml:space="preserve"> FORMCHECKBOX </w:instrText>
            </w:r>
            <w:r w:rsidR="008D134B" w:rsidRPr="00C6464F">
              <w:rPr>
                <w:sz w:val="14"/>
                <w:szCs w:val="8"/>
              </w:rPr>
            </w:r>
            <w:r w:rsidR="008D134B" w:rsidRPr="00C6464F">
              <w:rPr>
                <w:sz w:val="14"/>
                <w:szCs w:val="8"/>
              </w:rPr>
              <w:fldChar w:fldCharType="separate"/>
            </w:r>
            <w:r w:rsidR="008D134B" w:rsidRPr="00C6464F">
              <w:rPr>
                <w:sz w:val="14"/>
                <w:szCs w:val="8"/>
              </w:rPr>
              <w:fldChar w:fldCharType="end"/>
            </w:r>
            <w:r w:rsidR="008D134B" w:rsidRPr="00C6464F">
              <w:rPr>
                <w:sz w:val="16"/>
                <w:szCs w:val="16"/>
              </w:rPr>
              <w:t xml:space="preserve"> Unknown</w:t>
            </w:r>
          </w:p>
        </w:tc>
      </w:tr>
      <w:tr w:rsidR="00240FA5" w:rsidRPr="00B4765E" w14:paraId="4AF3DD4F" w14:textId="77777777" w:rsidTr="006238FD">
        <w:trPr>
          <w:cnfStyle w:val="000000100000" w:firstRow="0" w:lastRow="0" w:firstColumn="0" w:lastColumn="0" w:oddVBand="0" w:evenVBand="0" w:oddHBand="1" w:evenHBand="0" w:firstRowFirstColumn="0" w:firstRowLastColumn="0" w:lastRowFirstColumn="0" w:lastRowLastColumn="0"/>
          <w:trHeight w:val="463"/>
        </w:trPr>
        <w:tc>
          <w:tcPr>
            <w:tcW w:w="1931" w:type="pct"/>
            <w:gridSpan w:val="4"/>
            <w:tcBorders>
              <w:top w:val="single" w:sz="6" w:space="0" w:color="00DCA1" w:themeColor="background2"/>
            </w:tcBorders>
            <w:shd w:val="clear" w:color="auto" w:fill="FFFFFF" w:themeFill="background1"/>
          </w:tcPr>
          <w:p w14:paraId="00FAF65B" w14:textId="3EB0F86A" w:rsidR="00240FA5" w:rsidRPr="00C6464F" w:rsidRDefault="004E5A34">
            <w:pPr>
              <w:rPr>
                <w:rStyle w:val="Strong"/>
                <w:sz w:val="16"/>
                <w:szCs w:val="16"/>
              </w:rPr>
            </w:pPr>
            <w:r w:rsidRPr="004E5A34">
              <w:rPr>
                <w:b/>
                <w:bCs/>
                <w:sz w:val="16"/>
                <w:szCs w:val="16"/>
              </w:rPr>
              <w:t>Non-binary contact</w:t>
            </w:r>
            <w:r w:rsidR="008D134B">
              <w:rPr>
                <w:b/>
                <w:bCs/>
                <w:sz w:val="16"/>
                <w:szCs w:val="16"/>
              </w:rPr>
              <w:t xml:space="preserve">                  </w:t>
            </w:r>
            <w:r w:rsidR="008D134B" w:rsidRPr="00C6464F">
              <w:rPr>
                <w:sz w:val="14"/>
                <w:szCs w:val="8"/>
              </w:rPr>
              <w:fldChar w:fldCharType="begin">
                <w:ffData>
                  <w:name w:val="Check1"/>
                  <w:enabled/>
                  <w:calcOnExit w:val="0"/>
                  <w:checkBox>
                    <w:sizeAuto/>
                    <w:default w:val="0"/>
                  </w:checkBox>
                </w:ffData>
              </w:fldChar>
            </w:r>
            <w:r w:rsidR="008D134B" w:rsidRPr="00C6464F">
              <w:rPr>
                <w:sz w:val="14"/>
                <w:szCs w:val="8"/>
              </w:rPr>
              <w:instrText xml:space="preserve"> FORMCHECKBOX </w:instrText>
            </w:r>
            <w:r w:rsidR="008D134B" w:rsidRPr="00C6464F">
              <w:rPr>
                <w:sz w:val="14"/>
                <w:szCs w:val="8"/>
              </w:rPr>
            </w:r>
            <w:r w:rsidR="008D134B" w:rsidRPr="00C6464F">
              <w:rPr>
                <w:sz w:val="14"/>
                <w:szCs w:val="8"/>
              </w:rPr>
              <w:fldChar w:fldCharType="separate"/>
            </w:r>
            <w:r w:rsidR="008D134B" w:rsidRPr="00C6464F">
              <w:rPr>
                <w:sz w:val="14"/>
                <w:szCs w:val="8"/>
              </w:rPr>
              <w:fldChar w:fldCharType="end"/>
            </w:r>
            <w:r w:rsidR="008D134B" w:rsidRPr="00C6464F">
              <w:rPr>
                <w:sz w:val="16"/>
                <w:szCs w:val="16"/>
              </w:rPr>
              <w:t xml:space="preserve"> Yes     </w:t>
            </w:r>
            <w:r w:rsidR="008D134B" w:rsidRPr="00C6464F">
              <w:rPr>
                <w:sz w:val="14"/>
                <w:szCs w:val="8"/>
              </w:rPr>
              <w:fldChar w:fldCharType="begin">
                <w:ffData>
                  <w:name w:val="Check1"/>
                  <w:enabled/>
                  <w:calcOnExit w:val="0"/>
                  <w:checkBox>
                    <w:sizeAuto/>
                    <w:default w:val="0"/>
                  </w:checkBox>
                </w:ffData>
              </w:fldChar>
            </w:r>
            <w:r w:rsidR="008D134B" w:rsidRPr="00C6464F">
              <w:rPr>
                <w:sz w:val="14"/>
                <w:szCs w:val="8"/>
              </w:rPr>
              <w:instrText xml:space="preserve"> FORMCHECKBOX </w:instrText>
            </w:r>
            <w:r w:rsidR="008D134B" w:rsidRPr="00C6464F">
              <w:rPr>
                <w:sz w:val="14"/>
                <w:szCs w:val="8"/>
              </w:rPr>
            </w:r>
            <w:r w:rsidR="008D134B" w:rsidRPr="00C6464F">
              <w:rPr>
                <w:sz w:val="14"/>
                <w:szCs w:val="8"/>
              </w:rPr>
              <w:fldChar w:fldCharType="separate"/>
            </w:r>
            <w:r w:rsidR="008D134B" w:rsidRPr="00C6464F">
              <w:rPr>
                <w:sz w:val="14"/>
                <w:szCs w:val="8"/>
              </w:rPr>
              <w:fldChar w:fldCharType="end"/>
            </w:r>
            <w:r w:rsidR="008D134B" w:rsidRPr="00C6464F">
              <w:rPr>
                <w:sz w:val="16"/>
                <w:szCs w:val="16"/>
              </w:rPr>
              <w:t xml:space="preserve">  No     </w:t>
            </w:r>
            <w:r w:rsidR="008D134B" w:rsidRPr="00C6464F">
              <w:rPr>
                <w:sz w:val="14"/>
                <w:szCs w:val="8"/>
              </w:rPr>
              <w:fldChar w:fldCharType="begin">
                <w:ffData>
                  <w:name w:val="Check1"/>
                  <w:enabled/>
                  <w:calcOnExit w:val="0"/>
                  <w:checkBox>
                    <w:sizeAuto/>
                    <w:default w:val="0"/>
                  </w:checkBox>
                </w:ffData>
              </w:fldChar>
            </w:r>
            <w:r w:rsidR="008D134B" w:rsidRPr="00C6464F">
              <w:rPr>
                <w:sz w:val="14"/>
                <w:szCs w:val="8"/>
              </w:rPr>
              <w:instrText xml:space="preserve"> FORMCHECKBOX </w:instrText>
            </w:r>
            <w:r w:rsidR="008D134B" w:rsidRPr="00C6464F">
              <w:rPr>
                <w:sz w:val="14"/>
                <w:szCs w:val="8"/>
              </w:rPr>
            </w:r>
            <w:r w:rsidR="008D134B" w:rsidRPr="00C6464F">
              <w:rPr>
                <w:sz w:val="14"/>
                <w:szCs w:val="8"/>
              </w:rPr>
              <w:fldChar w:fldCharType="separate"/>
            </w:r>
            <w:r w:rsidR="008D134B" w:rsidRPr="00C6464F">
              <w:rPr>
                <w:sz w:val="14"/>
                <w:szCs w:val="8"/>
              </w:rPr>
              <w:fldChar w:fldCharType="end"/>
            </w:r>
            <w:r w:rsidR="008D134B" w:rsidRPr="00C6464F">
              <w:rPr>
                <w:sz w:val="16"/>
                <w:szCs w:val="16"/>
              </w:rPr>
              <w:t xml:space="preserve"> Unknown</w:t>
            </w:r>
          </w:p>
        </w:tc>
        <w:tc>
          <w:tcPr>
            <w:tcW w:w="3069" w:type="pct"/>
            <w:gridSpan w:val="6"/>
            <w:tcBorders>
              <w:top w:val="single" w:sz="6" w:space="0" w:color="00DCA1" w:themeColor="background2"/>
            </w:tcBorders>
            <w:shd w:val="clear" w:color="auto" w:fill="FFFFFF" w:themeFill="background1"/>
          </w:tcPr>
          <w:p w14:paraId="240ABCA5" w14:textId="33266A8F" w:rsidR="00240FA5" w:rsidRPr="00C6464F" w:rsidRDefault="008D134B">
            <w:pPr>
              <w:rPr>
                <w:rStyle w:val="Strong"/>
                <w:sz w:val="16"/>
                <w:szCs w:val="16"/>
              </w:rPr>
            </w:pPr>
            <w:r w:rsidRPr="008D134B">
              <w:rPr>
                <w:b/>
                <w:bCs/>
                <w:sz w:val="16"/>
                <w:szCs w:val="16"/>
              </w:rPr>
              <w:t>No sexual contact</w:t>
            </w:r>
            <w:r>
              <w:rPr>
                <w:b/>
                <w:bCs/>
                <w:sz w:val="16"/>
                <w:szCs w:val="16"/>
              </w:rPr>
              <w:t xml:space="preserve">                    </w:t>
            </w:r>
            <w:r w:rsidR="00EF0A27" w:rsidRPr="00C6464F">
              <w:rPr>
                <w:sz w:val="14"/>
                <w:szCs w:val="8"/>
              </w:rPr>
              <w:fldChar w:fldCharType="begin">
                <w:ffData>
                  <w:name w:val="Check1"/>
                  <w:enabled/>
                  <w:calcOnExit w:val="0"/>
                  <w:checkBox>
                    <w:sizeAuto/>
                    <w:default w:val="0"/>
                  </w:checkBox>
                </w:ffData>
              </w:fldChar>
            </w:r>
            <w:r w:rsidR="00EF0A27" w:rsidRPr="00C6464F">
              <w:rPr>
                <w:sz w:val="14"/>
                <w:szCs w:val="8"/>
              </w:rPr>
              <w:instrText xml:space="preserve"> FORMCHECKBOX </w:instrText>
            </w:r>
            <w:r w:rsidR="00EF0A27" w:rsidRPr="00C6464F">
              <w:rPr>
                <w:sz w:val="14"/>
                <w:szCs w:val="8"/>
              </w:rPr>
            </w:r>
            <w:r w:rsidR="00EF0A27" w:rsidRPr="00C6464F">
              <w:rPr>
                <w:sz w:val="14"/>
                <w:szCs w:val="8"/>
              </w:rPr>
              <w:fldChar w:fldCharType="separate"/>
            </w:r>
            <w:r w:rsidR="00EF0A27" w:rsidRPr="00C6464F">
              <w:rPr>
                <w:sz w:val="14"/>
                <w:szCs w:val="8"/>
              </w:rPr>
              <w:fldChar w:fldCharType="end"/>
            </w:r>
            <w:r w:rsidR="00EF0A27" w:rsidRPr="00C6464F">
              <w:rPr>
                <w:sz w:val="16"/>
                <w:szCs w:val="16"/>
              </w:rPr>
              <w:t xml:space="preserve"> Yes     </w:t>
            </w:r>
            <w:r w:rsidR="00EF0A27" w:rsidRPr="00C6464F">
              <w:rPr>
                <w:sz w:val="14"/>
                <w:szCs w:val="8"/>
              </w:rPr>
              <w:fldChar w:fldCharType="begin">
                <w:ffData>
                  <w:name w:val="Check1"/>
                  <w:enabled/>
                  <w:calcOnExit w:val="0"/>
                  <w:checkBox>
                    <w:sizeAuto/>
                    <w:default w:val="0"/>
                  </w:checkBox>
                </w:ffData>
              </w:fldChar>
            </w:r>
            <w:r w:rsidR="00EF0A27" w:rsidRPr="00C6464F">
              <w:rPr>
                <w:sz w:val="14"/>
                <w:szCs w:val="8"/>
              </w:rPr>
              <w:instrText xml:space="preserve"> FORMCHECKBOX </w:instrText>
            </w:r>
            <w:r w:rsidR="00EF0A27" w:rsidRPr="00C6464F">
              <w:rPr>
                <w:sz w:val="14"/>
                <w:szCs w:val="8"/>
              </w:rPr>
            </w:r>
            <w:r w:rsidR="00EF0A27" w:rsidRPr="00C6464F">
              <w:rPr>
                <w:sz w:val="14"/>
                <w:szCs w:val="8"/>
              </w:rPr>
              <w:fldChar w:fldCharType="separate"/>
            </w:r>
            <w:r w:rsidR="00EF0A27" w:rsidRPr="00C6464F">
              <w:rPr>
                <w:sz w:val="14"/>
                <w:szCs w:val="8"/>
              </w:rPr>
              <w:fldChar w:fldCharType="end"/>
            </w:r>
            <w:r w:rsidR="00EF0A27" w:rsidRPr="00C6464F">
              <w:rPr>
                <w:sz w:val="16"/>
                <w:szCs w:val="16"/>
              </w:rPr>
              <w:t xml:space="preserve">  No     </w:t>
            </w:r>
            <w:r w:rsidR="00EF0A27" w:rsidRPr="00C6464F">
              <w:rPr>
                <w:sz w:val="14"/>
                <w:szCs w:val="8"/>
              </w:rPr>
              <w:fldChar w:fldCharType="begin">
                <w:ffData>
                  <w:name w:val="Check1"/>
                  <w:enabled/>
                  <w:calcOnExit w:val="0"/>
                  <w:checkBox>
                    <w:sizeAuto/>
                    <w:default w:val="0"/>
                  </w:checkBox>
                </w:ffData>
              </w:fldChar>
            </w:r>
            <w:r w:rsidR="00EF0A27" w:rsidRPr="00C6464F">
              <w:rPr>
                <w:sz w:val="14"/>
                <w:szCs w:val="8"/>
              </w:rPr>
              <w:instrText xml:space="preserve"> FORMCHECKBOX </w:instrText>
            </w:r>
            <w:r w:rsidR="00EF0A27" w:rsidRPr="00C6464F">
              <w:rPr>
                <w:sz w:val="14"/>
                <w:szCs w:val="8"/>
              </w:rPr>
            </w:r>
            <w:r w:rsidR="00EF0A27" w:rsidRPr="00C6464F">
              <w:rPr>
                <w:sz w:val="14"/>
                <w:szCs w:val="8"/>
              </w:rPr>
              <w:fldChar w:fldCharType="separate"/>
            </w:r>
            <w:r w:rsidR="00EF0A27" w:rsidRPr="00C6464F">
              <w:rPr>
                <w:sz w:val="14"/>
                <w:szCs w:val="8"/>
              </w:rPr>
              <w:fldChar w:fldCharType="end"/>
            </w:r>
            <w:r w:rsidR="00EF0A27" w:rsidRPr="00C6464F">
              <w:rPr>
                <w:sz w:val="16"/>
                <w:szCs w:val="16"/>
              </w:rPr>
              <w:t xml:space="preserve"> Unknown</w:t>
            </w:r>
          </w:p>
        </w:tc>
      </w:tr>
      <w:tr w:rsidR="00B70D1F" w:rsidRPr="00B4765E" w14:paraId="0BF83FCD" w14:textId="77777777" w:rsidTr="006238FD">
        <w:trPr>
          <w:trHeight w:val="320"/>
        </w:trPr>
        <w:tc>
          <w:tcPr>
            <w:tcW w:w="4073" w:type="pct"/>
            <w:gridSpan w:val="9"/>
            <w:tcBorders>
              <w:top w:val="single" w:sz="6" w:space="0" w:color="00DCA1" w:themeColor="background2"/>
              <w:bottom w:val="single" w:sz="6" w:space="0" w:color="00DCA1" w:themeColor="background2"/>
            </w:tcBorders>
            <w:shd w:val="clear" w:color="auto" w:fill="C5FFEF" w:themeFill="background2" w:themeFillTint="33"/>
          </w:tcPr>
          <w:p w14:paraId="5CACB5DA" w14:textId="77777777" w:rsidR="006B31E1" w:rsidRPr="00C6464F" w:rsidRDefault="006B31E1">
            <w:pPr>
              <w:jc w:val="both"/>
              <w:rPr>
                <w:rStyle w:val="Strong"/>
                <w:sz w:val="16"/>
                <w:szCs w:val="16"/>
              </w:rPr>
            </w:pPr>
            <w:r w:rsidRPr="00C6464F">
              <w:rPr>
                <w:rStyle w:val="Strong"/>
                <w:sz w:val="16"/>
                <w:szCs w:val="16"/>
              </w:rPr>
              <w:t>TRAVEL HISTORY</w:t>
            </w:r>
          </w:p>
        </w:tc>
        <w:tc>
          <w:tcPr>
            <w:tcW w:w="927" w:type="pct"/>
            <w:tcBorders>
              <w:top w:val="single" w:sz="6" w:space="0" w:color="00DCA1" w:themeColor="background2"/>
              <w:bottom w:val="single" w:sz="6" w:space="0" w:color="00DCA1" w:themeColor="background2"/>
            </w:tcBorders>
            <w:shd w:val="clear" w:color="auto" w:fill="C5FFEF" w:themeFill="background2" w:themeFillTint="33"/>
          </w:tcPr>
          <w:p w14:paraId="68C94210" w14:textId="77777777" w:rsidR="006B31E1" w:rsidRPr="00C6464F" w:rsidRDefault="006B31E1">
            <w:pPr>
              <w:rPr>
                <w:rStyle w:val="Strong"/>
                <w:sz w:val="16"/>
                <w:szCs w:val="16"/>
              </w:rPr>
            </w:pPr>
          </w:p>
        </w:tc>
      </w:tr>
      <w:tr w:rsidR="00FF2AA1" w:rsidRPr="00B4765E" w14:paraId="779C8A05" w14:textId="77777777" w:rsidTr="006238FD">
        <w:trPr>
          <w:cnfStyle w:val="000000100000" w:firstRow="0" w:lastRow="0" w:firstColumn="0" w:lastColumn="0" w:oddVBand="0" w:evenVBand="0" w:oddHBand="1" w:evenHBand="0" w:firstRowFirstColumn="0" w:firstRowLastColumn="0" w:lastRowFirstColumn="0" w:lastRowLastColumn="0"/>
          <w:trHeight w:val="218"/>
        </w:trPr>
        <w:tc>
          <w:tcPr>
            <w:tcW w:w="859" w:type="pct"/>
            <w:gridSpan w:val="2"/>
          </w:tcPr>
          <w:p w14:paraId="4CEC6C57" w14:textId="74FE5EE7" w:rsidR="00FF2AA1" w:rsidRPr="00C6464F" w:rsidRDefault="00A820B4">
            <w:pPr>
              <w:rPr>
                <w:rStyle w:val="Strong"/>
                <w:sz w:val="16"/>
                <w:szCs w:val="16"/>
              </w:rPr>
            </w:pPr>
            <w:r w:rsidRPr="00A820B4">
              <w:rPr>
                <w:b/>
                <w:bCs/>
                <w:sz w:val="16"/>
                <w:szCs w:val="16"/>
              </w:rPr>
              <w:t>Location</w:t>
            </w:r>
          </w:p>
        </w:tc>
        <w:tc>
          <w:tcPr>
            <w:tcW w:w="1072" w:type="pct"/>
            <w:gridSpan w:val="2"/>
          </w:tcPr>
          <w:p w14:paraId="315E533B" w14:textId="5641E318" w:rsidR="00FF2AA1" w:rsidRPr="00C6464F" w:rsidRDefault="00A820B4">
            <w:pPr>
              <w:rPr>
                <w:rStyle w:val="Strong"/>
                <w:sz w:val="16"/>
                <w:szCs w:val="16"/>
              </w:rPr>
            </w:pPr>
            <w:r w:rsidRPr="00A820B4">
              <w:rPr>
                <w:b/>
                <w:bCs/>
                <w:sz w:val="16"/>
                <w:szCs w:val="16"/>
              </w:rPr>
              <w:t>Dates travelled</w:t>
            </w:r>
          </w:p>
        </w:tc>
        <w:tc>
          <w:tcPr>
            <w:tcW w:w="1285" w:type="pct"/>
            <w:gridSpan w:val="3"/>
          </w:tcPr>
          <w:p w14:paraId="55E0D142" w14:textId="0BC0EEEB" w:rsidR="00FF2AA1" w:rsidRPr="00C6464F" w:rsidRDefault="001674B1">
            <w:pPr>
              <w:rPr>
                <w:rStyle w:val="Strong"/>
                <w:sz w:val="16"/>
                <w:szCs w:val="16"/>
              </w:rPr>
            </w:pPr>
            <w:r w:rsidRPr="001674B1">
              <w:rPr>
                <w:b/>
                <w:bCs/>
                <w:sz w:val="16"/>
                <w:szCs w:val="16"/>
              </w:rPr>
              <w:t>Country/state visited</w:t>
            </w:r>
          </w:p>
        </w:tc>
        <w:tc>
          <w:tcPr>
            <w:tcW w:w="1784" w:type="pct"/>
            <w:gridSpan w:val="3"/>
          </w:tcPr>
          <w:p w14:paraId="0C9CD4CE" w14:textId="3FE486AC" w:rsidR="00FF2AA1" w:rsidRPr="00C6464F" w:rsidRDefault="00904DFA">
            <w:pPr>
              <w:rPr>
                <w:rStyle w:val="Strong"/>
                <w:sz w:val="16"/>
                <w:szCs w:val="16"/>
              </w:rPr>
            </w:pPr>
            <w:r w:rsidRPr="00904DFA">
              <w:rPr>
                <w:b/>
                <w:bCs/>
                <w:sz w:val="16"/>
                <w:szCs w:val="16"/>
              </w:rPr>
              <w:t>Place visited (hotels stayed, etc.)</w:t>
            </w:r>
          </w:p>
        </w:tc>
      </w:tr>
      <w:tr w:rsidR="00486B11" w:rsidRPr="00B4765E" w14:paraId="7D337617" w14:textId="77777777" w:rsidTr="006238FD">
        <w:trPr>
          <w:trHeight w:val="218"/>
        </w:trPr>
        <w:tc>
          <w:tcPr>
            <w:tcW w:w="859" w:type="pct"/>
            <w:gridSpan w:val="2"/>
          </w:tcPr>
          <w:p w14:paraId="468E21DF" w14:textId="77777777" w:rsidR="00486B11" w:rsidRPr="00C6464F" w:rsidRDefault="00486B11">
            <w:pPr>
              <w:rPr>
                <w:rStyle w:val="Strong"/>
                <w:sz w:val="16"/>
                <w:szCs w:val="16"/>
              </w:rPr>
            </w:pPr>
          </w:p>
        </w:tc>
        <w:tc>
          <w:tcPr>
            <w:tcW w:w="1072" w:type="pct"/>
            <w:gridSpan w:val="2"/>
          </w:tcPr>
          <w:p w14:paraId="55B64838" w14:textId="77777777" w:rsidR="00486B11" w:rsidRPr="00C6464F" w:rsidRDefault="00486B11">
            <w:pPr>
              <w:rPr>
                <w:rStyle w:val="Strong"/>
                <w:sz w:val="16"/>
                <w:szCs w:val="16"/>
              </w:rPr>
            </w:pPr>
          </w:p>
        </w:tc>
        <w:tc>
          <w:tcPr>
            <w:tcW w:w="1285" w:type="pct"/>
            <w:gridSpan w:val="3"/>
          </w:tcPr>
          <w:p w14:paraId="4CFD6EE0" w14:textId="77777777" w:rsidR="00486B11" w:rsidRPr="00C6464F" w:rsidRDefault="00486B11">
            <w:pPr>
              <w:rPr>
                <w:rStyle w:val="Strong"/>
                <w:sz w:val="16"/>
                <w:szCs w:val="16"/>
              </w:rPr>
            </w:pPr>
          </w:p>
        </w:tc>
        <w:tc>
          <w:tcPr>
            <w:tcW w:w="1784" w:type="pct"/>
            <w:gridSpan w:val="3"/>
          </w:tcPr>
          <w:p w14:paraId="31935BBF" w14:textId="77777777" w:rsidR="00486B11" w:rsidRPr="00C6464F" w:rsidRDefault="00486B11">
            <w:pPr>
              <w:rPr>
                <w:rStyle w:val="Strong"/>
                <w:sz w:val="16"/>
                <w:szCs w:val="16"/>
              </w:rPr>
            </w:pPr>
          </w:p>
        </w:tc>
      </w:tr>
      <w:tr w:rsidR="00FF2AA1" w:rsidRPr="00B4765E" w14:paraId="0E105FED" w14:textId="77777777" w:rsidTr="006238FD">
        <w:trPr>
          <w:cnfStyle w:val="000000100000" w:firstRow="0" w:lastRow="0" w:firstColumn="0" w:lastColumn="0" w:oddVBand="0" w:evenVBand="0" w:oddHBand="1" w:evenHBand="0" w:firstRowFirstColumn="0" w:firstRowLastColumn="0" w:lastRowFirstColumn="0" w:lastRowLastColumn="0"/>
          <w:trHeight w:val="218"/>
        </w:trPr>
        <w:tc>
          <w:tcPr>
            <w:tcW w:w="859" w:type="pct"/>
            <w:gridSpan w:val="2"/>
          </w:tcPr>
          <w:p w14:paraId="3BCB8F76" w14:textId="77777777" w:rsidR="00FF2AA1" w:rsidRPr="00C6464F" w:rsidRDefault="00FF2AA1">
            <w:pPr>
              <w:rPr>
                <w:rStyle w:val="Strong"/>
                <w:sz w:val="16"/>
                <w:szCs w:val="16"/>
              </w:rPr>
            </w:pPr>
          </w:p>
        </w:tc>
        <w:tc>
          <w:tcPr>
            <w:tcW w:w="1072" w:type="pct"/>
            <w:gridSpan w:val="2"/>
          </w:tcPr>
          <w:p w14:paraId="0B4B708C" w14:textId="77777777" w:rsidR="00FF2AA1" w:rsidRPr="00C6464F" w:rsidRDefault="00FF2AA1">
            <w:pPr>
              <w:rPr>
                <w:rStyle w:val="Strong"/>
                <w:sz w:val="16"/>
                <w:szCs w:val="16"/>
              </w:rPr>
            </w:pPr>
          </w:p>
        </w:tc>
        <w:tc>
          <w:tcPr>
            <w:tcW w:w="1285" w:type="pct"/>
            <w:gridSpan w:val="3"/>
          </w:tcPr>
          <w:p w14:paraId="682953B1" w14:textId="77777777" w:rsidR="00FF2AA1" w:rsidRPr="00C6464F" w:rsidRDefault="00FF2AA1">
            <w:pPr>
              <w:rPr>
                <w:rStyle w:val="Strong"/>
                <w:sz w:val="16"/>
                <w:szCs w:val="16"/>
              </w:rPr>
            </w:pPr>
          </w:p>
        </w:tc>
        <w:tc>
          <w:tcPr>
            <w:tcW w:w="1784" w:type="pct"/>
            <w:gridSpan w:val="3"/>
          </w:tcPr>
          <w:p w14:paraId="147CAD48" w14:textId="77777777" w:rsidR="00FF2AA1" w:rsidRPr="00C6464F" w:rsidRDefault="00FF2AA1">
            <w:pPr>
              <w:rPr>
                <w:rStyle w:val="Strong"/>
                <w:sz w:val="16"/>
                <w:szCs w:val="16"/>
              </w:rPr>
            </w:pPr>
          </w:p>
        </w:tc>
      </w:tr>
      <w:tr w:rsidR="005769E7" w:rsidRPr="00B4765E" w14:paraId="103A1525" w14:textId="77777777" w:rsidTr="006238FD">
        <w:trPr>
          <w:trHeight w:val="320"/>
        </w:trPr>
        <w:tc>
          <w:tcPr>
            <w:tcW w:w="5000" w:type="pct"/>
            <w:gridSpan w:val="10"/>
            <w:shd w:val="clear" w:color="auto" w:fill="C5FFEF" w:themeFill="background2" w:themeFillTint="33"/>
          </w:tcPr>
          <w:p w14:paraId="4CD7DCAF" w14:textId="5AEE34C8" w:rsidR="005769E7" w:rsidRPr="00C6464F" w:rsidRDefault="001A1B4B">
            <w:pPr>
              <w:rPr>
                <w:rStyle w:val="Strong"/>
                <w:sz w:val="16"/>
                <w:szCs w:val="16"/>
              </w:rPr>
            </w:pPr>
            <w:r w:rsidRPr="001A1B4B">
              <w:rPr>
                <w:b/>
                <w:bCs/>
                <w:sz w:val="16"/>
                <w:szCs w:val="16"/>
              </w:rPr>
              <w:t>Contact with animals</w:t>
            </w:r>
          </w:p>
        </w:tc>
      </w:tr>
      <w:tr w:rsidR="005769E7" w:rsidRPr="00B4765E" w14:paraId="2FAAE379" w14:textId="77777777" w:rsidTr="006238FD">
        <w:trPr>
          <w:cnfStyle w:val="000000100000" w:firstRow="0" w:lastRow="0" w:firstColumn="0" w:lastColumn="0" w:oddVBand="0" w:evenVBand="0" w:oddHBand="1" w:evenHBand="0" w:firstRowFirstColumn="0" w:firstRowLastColumn="0" w:lastRowFirstColumn="0" w:lastRowLastColumn="0"/>
          <w:trHeight w:val="320"/>
        </w:trPr>
        <w:tc>
          <w:tcPr>
            <w:tcW w:w="5000" w:type="pct"/>
            <w:gridSpan w:val="10"/>
          </w:tcPr>
          <w:p w14:paraId="2A5A99DD" w14:textId="71BAFB99" w:rsidR="001A6700" w:rsidRDefault="4EF54D15">
            <w:pPr>
              <w:rPr>
                <w:sz w:val="16"/>
                <w:szCs w:val="16"/>
              </w:rPr>
            </w:pPr>
            <w:r w:rsidRPr="00A04C69">
              <w:rPr>
                <w:sz w:val="16"/>
                <w:szCs w:val="16"/>
              </w:rPr>
              <w:t>During the exposure period, did the case have contact with animals/hunting in an mpox endemic country?</w:t>
            </w:r>
            <w:r w:rsidR="29960050">
              <w:rPr>
                <w:sz w:val="16"/>
                <w:szCs w:val="16"/>
              </w:rPr>
              <w:t xml:space="preserve"> </w:t>
            </w:r>
            <w:r w:rsidR="005769E7" w:rsidRPr="00C6464F">
              <w:rPr>
                <w:sz w:val="14"/>
                <w:szCs w:val="14"/>
              </w:rPr>
              <w:fldChar w:fldCharType="begin">
                <w:ffData>
                  <w:name w:val="Check1"/>
                  <w:enabled/>
                  <w:calcOnExit w:val="0"/>
                  <w:checkBox>
                    <w:sizeAuto/>
                    <w:default w:val="0"/>
                  </w:checkBox>
                </w:ffData>
              </w:fldChar>
            </w:r>
            <w:r w:rsidR="005769E7" w:rsidRPr="00C6464F">
              <w:rPr>
                <w:sz w:val="14"/>
                <w:szCs w:val="14"/>
              </w:rPr>
              <w:instrText xml:space="preserve"> FORMCHECKBOX </w:instrText>
            </w:r>
            <w:r w:rsidR="005769E7" w:rsidRPr="00C6464F">
              <w:rPr>
                <w:sz w:val="14"/>
                <w:szCs w:val="14"/>
              </w:rPr>
            </w:r>
            <w:r w:rsidR="005769E7" w:rsidRPr="00C6464F">
              <w:rPr>
                <w:sz w:val="14"/>
                <w:szCs w:val="14"/>
              </w:rPr>
              <w:fldChar w:fldCharType="separate"/>
            </w:r>
            <w:r w:rsidR="005769E7" w:rsidRPr="00C6464F">
              <w:rPr>
                <w:sz w:val="14"/>
                <w:szCs w:val="14"/>
              </w:rPr>
              <w:fldChar w:fldCharType="end"/>
            </w:r>
            <w:r w:rsidR="4A58A17C" w:rsidRPr="00C6464F">
              <w:rPr>
                <w:sz w:val="16"/>
                <w:szCs w:val="16"/>
              </w:rPr>
              <w:t xml:space="preserve"> Yes   </w:t>
            </w:r>
            <w:r w:rsidR="005769E7" w:rsidRPr="00C6464F">
              <w:rPr>
                <w:sz w:val="14"/>
                <w:szCs w:val="14"/>
              </w:rPr>
              <w:fldChar w:fldCharType="begin">
                <w:ffData>
                  <w:name w:val="Check1"/>
                  <w:enabled/>
                  <w:calcOnExit w:val="0"/>
                  <w:checkBox>
                    <w:sizeAuto/>
                    <w:default w:val="0"/>
                  </w:checkBox>
                </w:ffData>
              </w:fldChar>
            </w:r>
            <w:r w:rsidR="005769E7" w:rsidRPr="00C6464F">
              <w:rPr>
                <w:sz w:val="14"/>
                <w:szCs w:val="14"/>
              </w:rPr>
              <w:instrText xml:space="preserve"> FORMCHECKBOX </w:instrText>
            </w:r>
            <w:r w:rsidR="005769E7" w:rsidRPr="00C6464F">
              <w:rPr>
                <w:sz w:val="14"/>
                <w:szCs w:val="14"/>
              </w:rPr>
            </w:r>
            <w:r w:rsidR="005769E7" w:rsidRPr="00C6464F">
              <w:rPr>
                <w:sz w:val="14"/>
                <w:szCs w:val="14"/>
              </w:rPr>
              <w:fldChar w:fldCharType="separate"/>
            </w:r>
            <w:r w:rsidR="005769E7" w:rsidRPr="00C6464F">
              <w:rPr>
                <w:sz w:val="14"/>
                <w:szCs w:val="14"/>
              </w:rPr>
              <w:fldChar w:fldCharType="end"/>
            </w:r>
            <w:r w:rsidR="4A58A17C" w:rsidRPr="00C6464F">
              <w:rPr>
                <w:sz w:val="16"/>
                <w:szCs w:val="16"/>
              </w:rPr>
              <w:t xml:space="preserve">  No   </w:t>
            </w:r>
            <w:r w:rsidR="005769E7" w:rsidRPr="00C6464F">
              <w:rPr>
                <w:sz w:val="14"/>
                <w:szCs w:val="14"/>
              </w:rPr>
              <w:fldChar w:fldCharType="begin">
                <w:ffData>
                  <w:name w:val="Check1"/>
                  <w:enabled/>
                  <w:calcOnExit w:val="0"/>
                  <w:checkBox>
                    <w:sizeAuto/>
                    <w:default w:val="0"/>
                  </w:checkBox>
                </w:ffData>
              </w:fldChar>
            </w:r>
            <w:r w:rsidR="005769E7" w:rsidRPr="00C6464F">
              <w:rPr>
                <w:sz w:val="14"/>
                <w:szCs w:val="14"/>
              </w:rPr>
              <w:instrText xml:space="preserve"> FORMCHECKBOX </w:instrText>
            </w:r>
            <w:r w:rsidR="005769E7" w:rsidRPr="00C6464F">
              <w:rPr>
                <w:sz w:val="14"/>
                <w:szCs w:val="14"/>
              </w:rPr>
            </w:r>
            <w:r w:rsidR="005769E7" w:rsidRPr="00C6464F">
              <w:rPr>
                <w:sz w:val="14"/>
                <w:szCs w:val="14"/>
              </w:rPr>
              <w:fldChar w:fldCharType="separate"/>
            </w:r>
            <w:r w:rsidR="005769E7" w:rsidRPr="00C6464F">
              <w:rPr>
                <w:sz w:val="14"/>
                <w:szCs w:val="14"/>
              </w:rPr>
              <w:fldChar w:fldCharType="end"/>
            </w:r>
            <w:r w:rsidR="4A58A17C" w:rsidRPr="00C6464F">
              <w:rPr>
                <w:sz w:val="16"/>
                <w:szCs w:val="16"/>
              </w:rPr>
              <w:t xml:space="preserve"> </w:t>
            </w:r>
            <w:r w:rsidR="5317A50F">
              <w:rPr>
                <w:sz w:val="16"/>
                <w:szCs w:val="16"/>
              </w:rPr>
              <w:t>Unknow</w:t>
            </w:r>
            <w:r w:rsidR="342721DF">
              <w:rPr>
                <w:sz w:val="16"/>
                <w:szCs w:val="16"/>
              </w:rPr>
              <w:t>n</w:t>
            </w:r>
          </w:p>
          <w:p w14:paraId="142440F8" w14:textId="77777777" w:rsidR="00875CCC" w:rsidRPr="003A5A06" w:rsidRDefault="001A6700" w:rsidP="001A6700">
            <w:pPr>
              <w:rPr>
                <w:rStyle w:val="Strong"/>
                <w:b w:val="0"/>
                <w:bCs w:val="0"/>
              </w:rPr>
            </w:pPr>
            <w:r w:rsidRPr="003A5A06">
              <w:rPr>
                <w:rStyle w:val="Strong"/>
                <w:sz w:val="16"/>
                <w:szCs w:val="16"/>
              </w:rPr>
              <w:t>Type of animal</w:t>
            </w:r>
            <w:r w:rsidRPr="003A5A06">
              <w:rPr>
                <w:rStyle w:val="Strong"/>
                <w:b w:val="0"/>
                <w:bCs w:val="0"/>
              </w:rPr>
              <w:t xml:space="preserve"> ____________________   </w:t>
            </w:r>
            <w:r w:rsidR="003A5A06" w:rsidRPr="003A5A06">
              <w:rPr>
                <w:rStyle w:val="Strong"/>
                <w:sz w:val="16"/>
                <w:szCs w:val="16"/>
              </w:rPr>
              <w:t>country of contact</w:t>
            </w:r>
            <w:r w:rsidR="003A5A06" w:rsidRPr="003A5A06">
              <w:rPr>
                <w:rStyle w:val="Strong"/>
                <w:b w:val="0"/>
                <w:bCs w:val="0"/>
              </w:rPr>
              <w:t>_________________</w:t>
            </w:r>
          </w:p>
          <w:p w14:paraId="72C94D64" w14:textId="521CA96B" w:rsidR="003A5A06" w:rsidRPr="00C6464F" w:rsidRDefault="003A5A06" w:rsidP="001A6700">
            <w:pPr>
              <w:rPr>
                <w:rStyle w:val="Strong"/>
                <w:b w:val="0"/>
                <w:sz w:val="16"/>
                <w:szCs w:val="16"/>
              </w:rPr>
            </w:pPr>
            <w:r w:rsidRPr="003A5A06">
              <w:rPr>
                <w:rStyle w:val="Strong"/>
                <w:sz w:val="16"/>
                <w:szCs w:val="16"/>
              </w:rPr>
              <w:t>Details</w:t>
            </w:r>
            <w:r w:rsidRPr="003A5A06">
              <w:rPr>
                <w:rStyle w:val="Strong"/>
                <w:b w:val="0"/>
                <w:bCs w:val="0"/>
                <w:sz w:val="16"/>
                <w:szCs w:val="16"/>
              </w:rPr>
              <w:t xml:space="preserve"> </w:t>
            </w:r>
            <w:r w:rsidRPr="003A5A06">
              <w:rPr>
                <w:rStyle w:val="Strong"/>
                <w:b w:val="0"/>
                <w:bCs w:val="0"/>
              </w:rPr>
              <w:t>__________________________________________________________________</w:t>
            </w:r>
          </w:p>
        </w:tc>
      </w:tr>
      <w:tr w:rsidR="006C2609" w:rsidRPr="00B4765E" w14:paraId="7E9126E9" w14:textId="77777777" w:rsidTr="006238FD">
        <w:trPr>
          <w:trHeight w:val="320"/>
        </w:trPr>
        <w:tc>
          <w:tcPr>
            <w:tcW w:w="5000" w:type="pct"/>
            <w:gridSpan w:val="10"/>
            <w:tcBorders>
              <w:top w:val="single" w:sz="6" w:space="0" w:color="00DCA1" w:themeColor="background2"/>
            </w:tcBorders>
            <w:shd w:val="clear" w:color="auto" w:fill="C5FFEF" w:themeFill="background2" w:themeFillTint="33"/>
          </w:tcPr>
          <w:p w14:paraId="3D3392BD" w14:textId="1FE331D2" w:rsidR="006C2609" w:rsidRPr="00C6464F" w:rsidRDefault="005E061E">
            <w:pPr>
              <w:rPr>
                <w:rStyle w:val="Strong"/>
                <w:sz w:val="16"/>
                <w:szCs w:val="16"/>
              </w:rPr>
            </w:pPr>
            <w:r w:rsidRPr="00C6464F">
              <w:rPr>
                <w:rStyle w:val="Strong"/>
                <w:sz w:val="16"/>
                <w:szCs w:val="16"/>
              </w:rPr>
              <w:t>PLACE OF ACQUISITION</w:t>
            </w:r>
          </w:p>
        </w:tc>
      </w:tr>
      <w:tr w:rsidR="00233FB4" w:rsidRPr="00B4765E" w14:paraId="6C596D2F" w14:textId="77777777" w:rsidTr="006238FD">
        <w:trPr>
          <w:cnfStyle w:val="000000100000" w:firstRow="0" w:lastRow="0" w:firstColumn="0" w:lastColumn="0" w:oddVBand="0" w:evenVBand="0" w:oddHBand="1" w:evenHBand="0" w:firstRowFirstColumn="0" w:firstRowLastColumn="0" w:lastRowFirstColumn="0" w:lastRowLastColumn="0"/>
          <w:trHeight w:val="371"/>
        </w:trPr>
        <w:tc>
          <w:tcPr>
            <w:tcW w:w="5000" w:type="pct"/>
            <w:gridSpan w:val="10"/>
          </w:tcPr>
          <w:p w14:paraId="07AAB269" w14:textId="30F0CE95" w:rsidR="00233FB4" w:rsidRDefault="00233FB4">
            <w:pPr>
              <w:rPr>
                <w:sz w:val="16"/>
                <w:szCs w:val="16"/>
              </w:rPr>
            </w:pPr>
            <w:r w:rsidRPr="00C6464F">
              <w:rPr>
                <w:rStyle w:val="Strong"/>
                <w:sz w:val="16"/>
                <w:szCs w:val="16"/>
              </w:rPr>
              <w:t xml:space="preserve">Place infection </w:t>
            </w:r>
            <w:r>
              <w:rPr>
                <w:rStyle w:val="Strong"/>
                <w:sz w:val="16"/>
                <w:szCs w:val="16"/>
              </w:rPr>
              <w:t>a</w:t>
            </w:r>
            <w:r w:rsidRPr="00C6464F">
              <w:rPr>
                <w:rStyle w:val="Strong"/>
                <w:sz w:val="16"/>
                <w:szCs w:val="16"/>
              </w:rPr>
              <w:t>cquired</w:t>
            </w:r>
            <w:r w:rsidR="00012B9B">
              <w:rPr>
                <w:rStyle w:val="Strong"/>
                <w:sz w:val="16"/>
                <w:szCs w:val="16"/>
              </w:rPr>
              <w:t xml:space="preserve">       </w:t>
            </w:r>
            <w:r w:rsidR="00012B9B" w:rsidRPr="00C6464F">
              <w:rPr>
                <w:sz w:val="14"/>
                <w:szCs w:val="8"/>
              </w:rPr>
              <w:fldChar w:fldCharType="begin">
                <w:ffData>
                  <w:name w:val="Check1"/>
                  <w:enabled/>
                  <w:calcOnExit w:val="0"/>
                  <w:checkBox>
                    <w:sizeAuto/>
                    <w:default w:val="0"/>
                  </w:checkBox>
                </w:ffData>
              </w:fldChar>
            </w:r>
            <w:r w:rsidR="00012B9B" w:rsidRPr="00C6464F">
              <w:rPr>
                <w:sz w:val="14"/>
                <w:szCs w:val="8"/>
              </w:rPr>
              <w:instrText xml:space="preserve"> FORMCHECKBOX </w:instrText>
            </w:r>
            <w:r w:rsidR="00012B9B" w:rsidRPr="00C6464F">
              <w:rPr>
                <w:sz w:val="14"/>
                <w:szCs w:val="8"/>
              </w:rPr>
            </w:r>
            <w:r w:rsidR="00012B9B" w:rsidRPr="00C6464F">
              <w:rPr>
                <w:sz w:val="14"/>
                <w:szCs w:val="8"/>
              </w:rPr>
              <w:fldChar w:fldCharType="separate"/>
            </w:r>
            <w:r w:rsidR="00012B9B" w:rsidRPr="00C6464F">
              <w:rPr>
                <w:sz w:val="14"/>
                <w:szCs w:val="8"/>
              </w:rPr>
              <w:fldChar w:fldCharType="end"/>
            </w:r>
            <w:r w:rsidR="00012B9B" w:rsidRPr="00C6464F">
              <w:rPr>
                <w:sz w:val="16"/>
                <w:szCs w:val="16"/>
              </w:rPr>
              <w:t xml:space="preserve"> Overseas</w:t>
            </w:r>
            <w:r w:rsidR="00012B9B">
              <w:rPr>
                <w:sz w:val="16"/>
                <w:szCs w:val="16"/>
              </w:rPr>
              <w:t xml:space="preserve"> (</w:t>
            </w:r>
            <w:r w:rsidR="00227647">
              <w:rPr>
                <w:sz w:val="16"/>
                <w:szCs w:val="16"/>
              </w:rPr>
              <w:t>countrie</w:t>
            </w:r>
            <w:r w:rsidR="00791F44">
              <w:rPr>
                <w:sz w:val="16"/>
                <w:szCs w:val="16"/>
              </w:rPr>
              <w:t>s</w:t>
            </w:r>
            <w:r w:rsidR="00A21144">
              <w:rPr>
                <w:sz w:val="16"/>
                <w:szCs w:val="16"/>
              </w:rPr>
              <w:t>_________________________________________________)</w:t>
            </w:r>
          </w:p>
          <w:p w14:paraId="6BAD2460" w14:textId="43CDED88" w:rsidR="00154920" w:rsidRPr="00C6464F" w:rsidRDefault="00154920">
            <w:pPr>
              <w:rPr>
                <w:rStyle w:val="Strong"/>
                <w:sz w:val="16"/>
                <w:szCs w:val="16"/>
              </w:rPr>
            </w:pPr>
            <w:r>
              <w:rPr>
                <w:rStyle w:val="Strong"/>
              </w:rPr>
              <w:t xml:space="preserve">                                      </w:t>
            </w:r>
            <w:r w:rsidRPr="00C6464F">
              <w:rPr>
                <w:sz w:val="14"/>
                <w:szCs w:val="8"/>
              </w:rPr>
              <w:fldChar w:fldCharType="begin">
                <w:ffData>
                  <w:name w:val="Check1"/>
                  <w:enabled/>
                  <w:calcOnExit w:val="0"/>
                  <w:checkBox>
                    <w:sizeAuto/>
                    <w:default w:val="0"/>
                  </w:checkBox>
                </w:ffData>
              </w:fldChar>
            </w:r>
            <w:r w:rsidRPr="00C6464F">
              <w:rPr>
                <w:sz w:val="14"/>
                <w:szCs w:val="8"/>
              </w:rPr>
              <w:instrText xml:space="preserve"> FORMCHECKBOX </w:instrText>
            </w:r>
            <w:r w:rsidRPr="00C6464F">
              <w:rPr>
                <w:sz w:val="14"/>
                <w:szCs w:val="8"/>
              </w:rPr>
            </w:r>
            <w:r w:rsidRPr="00C6464F">
              <w:rPr>
                <w:sz w:val="14"/>
                <w:szCs w:val="8"/>
              </w:rPr>
              <w:fldChar w:fldCharType="separate"/>
            </w:r>
            <w:r w:rsidRPr="00C6464F">
              <w:rPr>
                <w:sz w:val="14"/>
                <w:szCs w:val="8"/>
              </w:rPr>
              <w:fldChar w:fldCharType="end"/>
            </w:r>
            <w:r w:rsidRPr="00C6464F">
              <w:rPr>
                <w:sz w:val="16"/>
                <w:szCs w:val="16"/>
              </w:rPr>
              <w:t xml:space="preserve"> </w:t>
            </w:r>
            <w:r>
              <w:rPr>
                <w:sz w:val="16"/>
                <w:szCs w:val="16"/>
              </w:rPr>
              <w:t>Australia (State/Territory_____________________________________________</w:t>
            </w:r>
            <w:r w:rsidR="003E3B3B">
              <w:rPr>
                <w:sz w:val="16"/>
                <w:szCs w:val="16"/>
              </w:rPr>
              <w:t xml:space="preserve"> Post code_________)</w:t>
            </w:r>
          </w:p>
        </w:tc>
      </w:tr>
      <w:tr w:rsidR="006262D5" w:rsidRPr="00B4765E" w14:paraId="4E5B11AB" w14:textId="77777777" w:rsidTr="006238FD">
        <w:trPr>
          <w:trHeight w:val="320"/>
        </w:trPr>
        <w:tc>
          <w:tcPr>
            <w:tcW w:w="5000" w:type="pct"/>
            <w:gridSpan w:val="10"/>
            <w:tcBorders>
              <w:top w:val="single" w:sz="6" w:space="0" w:color="00DCA1" w:themeColor="background2"/>
            </w:tcBorders>
            <w:shd w:val="clear" w:color="auto" w:fill="C5FFEF" w:themeFill="background2" w:themeFillTint="33"/>
          </w:tcPr>
          <w:p w14:paraId="72B61546" w14:textId="5F3E920F" w:rsidR="006262D5" w:rsidRPr="00C6464F" w:rsidRDefault="006262D5">
            <w:pPr>
              <w:rPr>
                <w:rStyle w:val="Strong"/>
                <w:sz w:val="16"/>
                <w:szCs w:val="16"/>
              </w:rPr>
            </w:pPr>
            <w:r>
              <w:rPr>
                <w:rStyle w:val="Strong"/>
                <w:sz w:val="16"/>
                <w:szCs w:val="16"/>
              </w:rPr>
              <w:t>CONTACT TRACING</w:t>
            </w:r>
          </w:p>
        </w:tc>
      </w:tr>
      <w:tr w:rsidR="007D027C" w:rsidRPr="00B4765E" w14:paraId="07640579" w14:textId="77777777" w:rsidTr="006238FD">
        <w:trPr>
          <w:cnfStyle w:val="000000100000" w:firstRow="0" w:lastRow="0" w:firstColumn="0" w:lastColumn="0" w:oddVBand="0" w:evenVBand="0" w:oddHBand="1" w:evenHBand="0" w:firstRowFirstColumn="0" w:firstRowLastColumn="0" w:lastRowFirstColumn="0" w:lastRowLastColumn="0"/>
          <w:trHeight w:val="371"/>
        </w:trPr>
        <w:tc>
          <w:tcPr>
            <w:tcW w:w="572" w:type="pct"/>
          </w:tcPr>
          <w:p w14:paraId="649212CE" w14:textId="3B7E25FD" w:rsidR="007D027C" w:rsidRPr="00C6464F" w:rsidRDefault="008260D0">
            <w:pPr>
              <w:rPr>
                <w:rStyle w:val="Strong"/>
                <w:sz w:val="16"/>
                <w:szCs w:val="16"/>
              </w:rPr>
            </w:pPr>
            <w:r>
              <w:rPr>
                <w:rStyle w:val="Strong"/>
                <w:sz w:val="16"/>
                <w:szCs w:val="16"/>
              </w:rPr>
              <w:t>Name</w:t>
            </w:r>
          </w:p>
        </w:tc>
        <w:tc>
          <w:tcPr>
            <w:tcW w:w="287" w:type="pct"/>
          </w:tcPr>
          <w:p w14:paraId="52E85E53" w14:textId="0F5371F7" w:rsidR="007D027C" w:rsidRPr="00C6464F" w:rsidRDefault="008260D0">
            <w:pPr>
              <w:rPr>
                <w:rStyle w:val="Strong"/>
                <w:sz w:val="16"/>
                <w:szCs w:val="16"/>
              </w:rPr>
            </w:pPr>
            <w:r>
              <w:rPr>
                <w:rStyle w:val="Strong"/>
                <w:sz w:val="16"/>
                <w:szCs w:val="16"/>
              </w:rPr>
              <w:t>Sex</w:t>
            </w:r>
          </w:p>
        </w:tc>
        <w:tc>
          <w:tcPr>
            <w:tcW w:w="499" w:type="pct"/>
          </w:tcPr>
          <w:p w14:paraId="377768CD" w14:textId="31CB7795" w:rsidR="007D027C" w:rsidRPr="00C6464F" w:rsidRDefault="0011077F">
            <w:pPr>
              <w:rPr>
                <w:rStyle w:val="Strong"/>
                <w:sz w:val="16"/>
                <w:szCs w:val="16"/>
              </w:rPr>
            </w:pPr>
            <w:r>
              <w:rPr>
                <w:rStyle w:val="Strong"/>
                <w:sz w:val="16"/>
                <w:szCs w:val="16"/>
              </w:rPr>
              <w:t>Age/DOB</w:t>
            </w:r>
          </w:p>
        </w:tc>
        <w:tc>
          <w:tcPr>
            <w:tcW w:w="572" w:type="pct"/>
          </w:tcPr>
          <w:p w14:paraId="7AFC415B" w14:textId="2883E967" w:rsidR="007D027C" w:rsidRPr="00C6464F" w:rsidRDefault="00E05440">
            <w:pPr>
              <w:rPr>
                <w:rStyle w:val="Strong"/>
                <w:sz w:val="16"/>
                <w:szCs w:val="16"/>
              </w:rPr>
            </w:pPr>
            <w:r>
              <w:rPr>
                <w:rStyle w:val="Strong"/>
                <w:sz w:val="16"/>
                <w:szCs w:val="16"/>
              </w:rPr>
              <w:t>Phone</w:t>
            </w:r>
          </w:p>
        </w:tc>
        <w:tc>
          <w:tcPr>
            <w:tcW w:w="428" w:type="pct"/>
          </w:tcPr>
          <w:p w14:paraId="3A644BCD" w14:textId="2F04F52A" w:rsidR="007D027C" w:rsidRPr="00C6464F" w:rsidRDefault="00E05440">
            <w:pPr>
              <w:rPr>
                <w:rStyle w:val="Strong"/>
                <w:sz w:val="16"/>
                <w:szCs w:val="16"/>
              </w:rPr>
            </w:pPr>
            <w:r>
              <w:rPr>
                <w:rStyle w:val="Strong"/>
                <w:sz w:val="16"/>
                <w:szCs w:val="16"/>
              </w:rPr>
              <w:t>Email</w:t>
            </w:r>
          </w:p>
        </w:tc>
        <w:tc>
          <w:tcPr>
            <w:tcW w:w="858" w:type="pct"/>
            <w:gridSpan w:val="2"/>
          </w:tcPr>
          <w:p w14:paraId="34BCC82C" w14:textId="3AAC1173" w:rsidR="007D027C" w:rsidRPr="00C6464F" w:rsidRDefault="00E05440">
            <w:pPr>
              <w:rPr>
                <w:rStyle w:val="Strong"/>
                <w:sz w:val="16"/>
                <w:szCs w:val="16"/>
              </w:rPr>
            </w:pPr>
            <w:r>
              <w:rPr>
                <w:rStyle w:val="Strong"/>
                <w:sz w:val="16"/>
                <w:szCs w:val="16"/>
              </w:rPr>
              <w:t>Type of contact</w:t>
            </w:r>
          </w:p>
        </w:tc>
        <w:tc>
          <w:tcPr>
            <w:tcW w:w="857" w:type="pct"/>
            <w:gridSpan w:val="2"/>
          </w:tcPr>
          <w:p w14:paraId="6B807D5F" w14:textId="77777777" w:rsidR="007D027C" w:rsidRDefault="00C018CA">
            <w:pPr>
              <w:rPr>
                <w:rStyle w:val="Strong"/>
                <w:sz w:val="16"/>
                <w:szCs w:val="16"/>
              </w:rPr>
            </w:pPr>
            <w:r>
              <w:rPr>
                <w:rStyle w:val="Strong"/>
                <w:sz w:val="16"/>
                <w:szCs w:val="16"/>
              </w:rPr>
              <w:t>Risk assessment</w:t>
            </w:r>
          </w:p>
          <w:p w14:paraId="49580B83" w14:textId="3EBA478D" w:rsidR="00C018CA" w:rsidRPr="00C6464F" w:rsidRDefault="00C018CA">
            <w:pPr>
              <w:rPr>
                <w:rStyle w:val="Strong"/>
                <w:sz w:val="16"/>
                <w:szCs w:val="16"/>
              </w:rPr>
            </w:pPr>
            <w:r>
              <w:rPr>
                <w:rStyle w:val="Strong"/>
                <w:sz w:val="16"/>
                <w:szCs w:val="16"/>
              </w:rPr>
              <w:t>High/</w:t>
            </w:r>
            <w:r w:rsidR="003A0BF5">
              <w:rPr>
                <w:rStyle w:val="Strong"/>
                <w:sz w:val="16"/>
                <w:szCs w:val="16"/>
              </w:rPr>
              <w:t>Medium</w:t>
            </w:r>
          </w:p>
        </w:tc>
        <w:tc>
          <w:tcPr>
            <w:tcW w:w="927" w:type="pct"/>
          </w:tcPr>
          <w:p w14:paraId="7C063549" w14:textId="77777777" w:rsidR="008B547A" w:rsidRDefault="003A0BF5">
            <w:pPr>
              <w:rPr>
                <w:rStyle w:val="Strong"/>
                <w:sz w:val="16"/>
                <w:szCs w:val="16"/>
              </w:rPr>
            </w:pPr>
            <w:r>
              <w:rPr>
                <w:rStyle w:val="Strong"/>
                <w:sz w:val="16"/>
                <w:szCs w:val="16"/>
              </w:rPr>
              <w:t>Actions</w:t>
            </w:r>
            <w:r w:rsidR="008B547A">
              <w:rPr>
                <w:rStyle w:val="Strong"/>
                <w:sz w:val="16"/>
                <w:szCs w:val="16"/>
              </w:rPr>
              <w:t>/</w:t>
            </w:r>
          </w:p>
          <w:p w14:paraId="204B64BA" w14:textId="00A2AE52" w:rsidR="007D027C" w:rsidRPr="00C6464F" w:rsidRDefault="008B547A">
            <w:pPr>
              <w:rPr>
                <w:rStyle w:val="Strong"/>
                <w:sz w:val="16"/>
                <w:szCs w:val="16"/>
              </w:rPr>
            </w:pPr>
            <w:r>
              <w:rPr>
                <w:rStyle w:val="Strong"/>
                <w:sz w:val="16"/>
                <w:szCs w:val="16"/>
              </w:rPr>
              <w:t>comments</w:t>
            </w:r>
          </w:p>
        </w:tc>
      </w:tr>
      <w:tr w:rsidR="008B547A" w:rsidRPr="00B4765E" w14:paraId="14D3F477" w14:textId="77777777" w:rsidTr="006238FD">
        <w:trPr>
          <w:trHeight w:val="371"/>
        </w:trPr>
        <w:tc>
          <w:tcPr>
            <w:tcW w:w="572" w:type="pct"/>
          </w:tcPr>
          <w:p w14:paraId="7043D05E" w14:textId="77777777" w:rsidR="008B547A" w:rsidRDefault="008B547A">
            <w:pPr>
              <w:rPr>
                <w:rStyle w:val="Strong"/>
                <w:sz w:val="16"/>
                <w:szCs w:val="16"/>
              </w:rPr>
            </w:pPr>
          </w:p>
        </w:tc>
        <w:tc>
          <w:tcPr>
            <w:tcW w:w="287" w:type="pct"/>
          </w:tcPr>
          <w:p w14:paraId="749D9DF5" w14:textId="77777777" w:rsidR="008B547A" w:rsidRDefault="008B547A">
            <w:pPr>
              <w:rPr>
                <w:rStyle w:val="Strong"/>
                <w:sz w:val="16"/>
                <w:szCs w:val="16"/>
              </w:rPr>
            </w:pPr>
          </w:p>
        </w:tc>
        <w:tc>
          <w:tcPr>
            <w:tcW w:w="499" w:type="pct"/>
          </w:tcPr>
          <w:p w14:paraId="5DC1AAED" w14:textId="77777777" w:rsidR="008B547A" w:rsidRDefault="008B547A">
            <w:pPr>
              <w:rPr>
                <w:rStyle w:val="Strong"/>
                <w:sz w:val="16"/>
                <w:szCs w:val="16"/>
              </w:rPr>
            </w:pPr>
          </w:p>
        </w:tc>
        <w:tc>
          <w:tcPr>
            <w:tcW w:w="572" w:type="pct"/>
          </w:tcPr>
          <w:p w14:paraId="69C727BA" w14:textId="77777777" w:rsidR="008B547A" w:rsidRDefault="008B547A">
            <w:pPr>
              <w:rPr>
                <w:rStyle w:val="Strong"/>
                <w:sz w:val="16"/>
                <w:szCs w:val="16"/>
              </w:rPr>
            </w:pPr>
          </w:p>
        </w:tc>
        <w:tc>
          <w:tcPr>
            <w:tcW w:w="428" w:type="pct"/>
          </w:tcPr>
          <w:p w14:paraId="184BFE6A" w14:textId="77777777" w:rsidR="008B547A" w:rsidRDefault="008B547A">
            <w:pPr>
              <w:rPr>
                <w:rStyle w:val="Strong"/>
                <w:sz w:val="16"/>
                <w:szCs w:val="16"/>
              </w:rPr>
            </w:pPr>
          </w:p>
        </w:tc>
        <w:tc>
          <w:tcPr>
            <w:tcW w:w="858" w:type="pct"/>
            <w:gridSpan w:val="2"/>
          </w:tcPr>
          <w:p w14:paraId="366BD4F1" w14:textId="77777777" w:rsidR="008B547A" w:rsidRDefault="008B547A">
            <w:pPr>
              <w:rPr>
                <w:rStyle w:val="Strong"/>
                <w:sz w:val="16"/>
                <w:szCs w:val="16"/>
              </w:rPr>
            </w:pPr>
          </w:p>
        </w:tc>
        <w:tc>
          <w:tcPr>
            <w:tcW w:w="857" w:type="pct"/>
            <w:gridSpan w:val="2"/>
          </w:tcPr>
          <w:p w14:paraId="61D4F060" w14:textId="77777777" w:rsidR="008B547A" w:rsidRDefault="008B547A">
            <w:pPr>
              <w:rPr>
                <w:rStyle w:val="Strong"/>
                <w:sz w:val="16"/>
                <w:szCs w:val="16"/>
              </w:rPr>
            </w:pPr>
          </w:p>
        </w:tc>
        <w:tc>
          <w:tcPr>
            <w:tcW w:w="927" w:type="pct"/>
          </w:tcPr>
          <w:p w14:paraId="41167003" w14:textId="77777777" w:rsidR="008B547A" w:rsidRDefault="008B547A">
            <w:pPr>
              <w:rPr>
                <w:rStyle w:val="Strong"/>
                <w:sz w:val="16"/>
                <w:szCs w:val="16"/>
              </w:rPr>
            </w:pPr>
          </w:p>
        </w:tc>
      </w:tr>
      <w:tr w:rsidR="008B547A" w:rsidRPr="00B4765E" w14:paraId="1B8A265E" w14:textId="77777777" w:rsidTr="006238FD">
        <w:trPr>
          <w:cnfStyle w:val="000000100000" w:firstRow="0" w:lastRow="0" w:firstColumn="0" w:lastColumn="0" w:oddVBand="0" w:evenVBand="0" w:oddHBand="1" w:evenHBand="0" w:firstRowFirstColumn="0" w:firstRowLastColumn="0" w:lastRowFirstColumn="0" w:lastRowLastColumn="0"/>
          <w:trHeight w:val="371"/>
        </w:trPr>
        <w:tc>
          <w:tcPr>
            <w:tcW w:w="572" w:type="pct"/>
          </w:tcPr>
          <w:p w14:paraId="7282E350" w14:textId="77777777" w:rsidR="008B547A" w:rsidRDefault="008B547A">
            <w:pPr>
              <w:rPr>
                <w:rStyle w:val="Strong"/>
                <w:sz w:val="16"/>
                <w:szCs w:val="16"/>
              </w:rPr>
            </w:pPr>
          </w:p>
        </w:tc>
        <w:tc>
          <w:tcPr>
            <w:tcW w:w="287" w:type="pct"/>
          </w:tcPr>
          <w:p w14:paraId="22576881" w14:textId="77777777" w:rsidR="008B547A" w:rsidRDefault="008B547A">
            <w:pPr>
              <w:rPr>
                <w:rStyle w:val="Strong"/>
                <w:sz w:val="16"/>
                <w:szCs w:val="16"/>
              </w:rPr>
            </w:pPr>
          </w:p>
        </w:tc>
        <w:tc>
          <w:tcPr>
            <w:tcW w:w="499" w:type="pct"/>
          </w:tcPr>
          <w:p w14:paraId="0E50DAD5" w14:textId="77777777" w:rsidR="008B547A" w:rsidRDefault="008B547A">
            <w:pPr>
              <w:rPr>
                <w:rStyle w:val="Strong"/>
                <w:sz w:val="16"/>
                <w:szCs w:val="16"/>
              </w:rPr>
            </w:pPr>
          </w:p>
        </w:tc>
        <w:tc>
          <w:tcPr>
            <w:tcW w:w="572" w:type="pct"/>
          </w:tcPr>
          <w:p w14:paraId="4EE7D92C" w14:textId="77777777" w:rsidR="008B547A" w:rsidRDefault="008B547A">
            <w:pPr>
              <w:rPr>
                <w:rStyle w:val="Strong"/>
                <w:sz w:val="16"/>
                <w:szCs w:val="16"/>
              </w:rPr>
            </w:pPr>
          </w:p>
        </w:tc>
        <w:tc>
          <w:tcPr>
            <w:tcW w:w="428" w:type="pct"/>
          </w:tcPr>
          <w:p w14:paraId="2F8344E0" w14:textId="77777777" w:rsidR="008B547A" w:rsidRDefault="008B547A">
            <w:pPr>
              <w:rPr>
                <w:rStyle w:val="Strong"/>
                <w:sz w:val="16"/>
                <w:szCs w:val="16"/>
              </w:rPr>
            </w:pPr>
          </w:p>
        </w:tc>
        <w:tc>
          <w:tcPr>
            <w:tcW w:w="858" w:type="pct"/>
            <w:gridSpan w:val="2"/>
          </w:tcPr>
          <w:p w14:paraId="59F621AF" w14:textId="77777777" w:rsidR="008B547A" w:rsidRDefault="008B547A">
            <w:pPr>
              <w:rPr>
                <w:rStyle w:val="Strong"/>
                <w:sz w:val="16"/>
                <w:szCs w:val="16"/>
              </w:rPr>
            </w:pPr>
          </w:p>
        </w:tc>
        <w:tc>
          <w:tcPr>
            <w:tcW w:w="857" w:type="pct"/>
            <w:gridSpan w:val="2"/>
          </w:tcPr>
          <w:p w14:paraId="52772E62" w14:textId="77777777" w:rsidR="008B547A" w:rsidRDefault="008B547A">
            <w:pPr>
              <w:rPr>
                <w:rStyle w:val="Strong"/>
                <w:sz w:val="16"/>
                <w:szCs w:val="16"/>
              </w:rPr>
            </w:pPr>
          </w:p>
        </w:tc>
        <w:tc>
          <w:tcPr>
            <w:tcW w:w="927" w:type="pct"/>
          </w:tcPr>
          <w:p w14:paraId="413B5073" w14:textId="77777777" w:rsidR="008B547A" w:rsidRDefault="008B547A">
            <w:pPr>
              <w:rPr>
                <w:rStyle w:val="Strong"/>
                <w:sz w:val="16"/>
                <w:szCs w:val="16"/>
              </w:rPr>
            </w:pPr>
          </w:p>
        </w:tc>
      </w:tr>
      <w:tr w:rsidR="008B547A" w:rsidRPr="00B4765E" w14:paraId="789F6AF7" w14:textId="77777777" w:rsidTr="006238FD">
        <w:trPr>
          <w:trHeight w:val="371"/>
        </w:trPr>
        <w:tc>
          <w:tcPr>
            <w:tcW w:w="572" w:type="pct"/>
          </w:tcPr>
          <w:p w14:paraId="0FC87F95" w14:textId="77777777" w:rsidR="008B547A" w:rsidRDefault="008B547A">
            <w:pPr>
              <w:rPr>
                <w:rStyle w:val="Strong"/>
                <w:sz w:val="16"/>
                <w:szCs w:val="16"/>
              </w:rPr>
            </w:pPr>
          </w:p>
        </w:tc>
        <w:tc>
          <w:tcPr>
            <w:tcW w:w="287" w:type="pct"/>
          </w:tcPr>
          <w:p w14:paraId="19D32CB5" w14:textId="77777777" w:rsidR="008B547A" w:rsidRDefault="008B547A">
            <w:pPr>
              <w:rPr>
                <w:rStyle w:val="Strong"/>
                <w:sz w:val="16"/>
                <w:szCs w:val="16"/>
              </w:rPr>
            </w:pPr>
          </w:p>
        </w:tc>
        <w:tc>
          <w:tcPr>
            <w:tcW w:w="499" w:type="pct"/>
          </w:tcPr>
          <w:p w14:paraId="5566CA5C" w14:textId="77777777" w:rsidR="008B547A" w:rsidRDefault="008B547A">
            <w:pPr>
              <w:rPr>
                <w:rStyle w:val="Strong"/>
                <w:sz w:val="16"/>
                <w:szCs w:val="16"/>
              </w:rPr>
            </w:pPr>
          </w:p>
        </w:tc>
        <w:tc>
          <w:tcPr>
            <w:tcW w:w="572" w:type="pct"/>
          </w:tcPr>
          <w:p w14:paraId="636E0483" w14:textId="77777777" w:rsidR="008B547A" w:rsidRDefault="008B547A">
            <w:pPr>
              <w:rPr>
                <w:rStyle w:val="Strong"/>
                <w:sz w:val="16"/>
                <w:szCs w:val="16"/>
              </w:rPr>
            </w:pPr>
          </w:p>
        </w:tc>
        <w:tc>
          <w:tcPr>
            <w:tcW w:w="428" w:type="pct"/>
          </w:tcPr>
          <w:p w14:paraId="0EAFEE4F" w14:textId="77777777" w:rsidR="008B547A" w:rsidRDefault="008B547A">
            <w:pPr>
              <w:rPr>
                <w:rStyle w:val="Strong"/>
                <w:sz w:val="16"/>
                <w:szCs w:val="16"/>
              </w:rPr>
            </w:pPr>
          </w:p>
        </w:tc>
        <w:tc>
          <w:tcPr>
            <w:tcW w:w="858" w:type="pct"/>
            <w:gridSpan w:val="2"/>
          </w:tcPr>
          <w:p w14:paraId="0E560293" w14:textId="77777777" w:rsidR="008B547A" w:rsidRDefault="008B547A">
            <w:pPr>
              <w:rPr>
                <w:rStyle w:val="Strong"/>
                <w:sz w:val="16"/>
                <w:szCs w:val="16"/>
              </w:rPr>
            </w:pPr>
          </w:p>
        </w:tc>
        <w:tc>
          <w:tcPr>
            <w:tcW w:w="857" w:type="pct"/>
            <w:gridSpan w:val="2"/>
          </w:tcPr>
          <w:p w14:paraId="14AD8BE2" w14:textId="77777777" w:rsidR="008B547A" w:rsidRDefault="008B547A">
            <w:pPr>
              <w:rPr>
                <w:rStyle w:val="Strong"/>
                <w:sz w:val="16"/>
                <w:szCs w:val="16"/>
              </w:rPr>
            </w:pPr>
          </w:p>
        </w:tc>
        <w:tc>
          <w:tcPr>
            <w:tcW w:w="927" w:type="pct"/>
          </w:tcPr>
          <w:p w14:paraId="60DC25B5" w14:textId="77777777" w:rsidR="008B547A" w:rsidRDefault="008B547A">
            <w:pPr>
              <w:rPr>
                <w:rStyle w:val="Strong"/>
                <w:sz w:val="16"/>
                <w:szCs w:val="16"/>
              </w:rPr>
            </w:pPr>
          </w:p>
        </w:tc>
      </w:tr>
      <w:tr w:rsidR="008B547A" w:rsidRPr="00B4765E" w14:paraId="2F7FB3C5" w14:textId="77777777" w:rsidTr="006238FD">
        <w:trPr>
          <w:cnfStyle w:val="000000100000" w:firstRow="0" w:lastRow="0" w:firstColumn="0" w:lastColumn="0" w:oddVBand="0" w:evenVBand="0" w:oddHBand="1" w:evenHBand="0" w:firstRowFirstColumn="0" w:firstRowLastColumn="0" w:lastRowFirstColumn="0" w:lastRowLastColumn="0"/>
          <w:trHeight w:val="371"/>
        </w:trPr>
        <w:tc>
          <w:tcPr>
            <w:tcW w:w="572" w:type="pct"/>
          </w:tcPr>
          <w:p w14:paraId="18224C33" w14:textId="77777777" w:rsidR="008B547A" w:rsidRDefault="008B547A">
            <w:pPr>
              <w:rPr>
                <w:rStyle w:val="Strong"/>
                <w:sz w:val="16"/>
                <w:szCs w:val="16"/>
              </w:rPr>
            </w:pPr>
          </w:p>
        </w:tc>
        <w:tc>
          <w:tcPr>
            <w:tcW w:w="287" w:type="pct"/>
          </w:tcPr>
          <w:p w14:paraId="76D1EE01" w14:textId="77777777" w:rsidR="008B547A" w:rsidRDefault="008B547A">
            <w:pPr>
              <w:rPr>
                <w:rStyle w:val="Strong"/>
                <w:sz w:val="16"/>
                <w:szCs w:val="16"/>
              </w:rPr>
            </w:pPr>
          </w:p>
        </w:tc>
        <w:tc>
          <w:tcPr>
            <w:tcW w:w="499" w:type="pct"/>
          </w:tcPr>
          <w:p w14:paraId="6EA4A661" w14:textId="77777777" w:rsidR="008B547A" w:rsidRDefault="008B547A">
            <w:pPr>
              <w:rPr>
                <w:rStyle w:val="Strong"/>
                <w:sz w:val="16"/>
                <w:szCs w:val="16"/>
              </w:rPr>
            </w:pPr>
          </w:p>
        </w:tc>
        <w:tc>
          <w:tcPr>
            <w:tcW w:w="572" w:type="pct"/>
          </w:tcPr>
          <w:p w14:paraId="3D8FC78E" w14:textId="77777777" w:rsidR="008B547A" w:rsidRDefault="008B547A">
            <w:pPr>
              <w:rPr>
                <w:rStyle w:val="Strong"/>
                <w:sz w:val="16"/>
                <w:szCs w:val="16"/>
              </w:rPr>
            </w:pPr>
          </w:p>
        </w:tc>
        <w:tc>
          <w:tcPr>
            <w:tcW w:w="428" w:type="pct"/>
          </w:tcPr>
          <w:p w14:paraId="4FE77737" w14:textId="77777777" w:rsidR="008B547A" w:rsidRDefault="008B547A">
            <w:pPr>
              <w:rPr>
                <w:rStyle w:val="Strong"/>
                <w:sz w:val="16"/>
                <w:szCs w:val="16"/>
              </w:rPr>
            </w:pPr>
          </w:p>
        </w:tc>
        <w:tc>
          <w:tcPr>
            <w:tcW w:w="858" w:type="pct"/>
            <w:gridSpan w:val="2"/>
          </w:tcPr>
          <w:p w14:paraId="7DD550A5" w14:textId="77777777" w:rsidR="008B547A" w:rsidRDefault="008B547A">
            <w:pPr>
              <w:rPr>
                <w:rStyle w:val="Strong"/>
                <w:sz w:val="16"/>
                <w:szCs w:val="16"/>
              </w:rPr>
            </w:pPr>
          </w:p>
        </w:tc>
        <w:tc>
          <w:tcPr>
            <w:tcW w:w="857" w:type="pct"/>
            <w:gridSpan w:val="2"/>
          </w:tcPr>
          <w:p w14:paraId="7B83B7B5" w14:textId="77777777" w:rsidR="008B547A" w:rsidRDefault="008B547A">
            <w:pPr>
              <w:rPr>
                <w:rStyle w:val="Strong"/>
                <w:sz w:val="16"/>
                <w:szCs w:val="16"/>
              </w:rPr>
            </w:pPr>
          </w:p>
        </w:tc>
        <w:tc>
          <w:tcPr>
            <w:tcW w:w="927" w:type="pct"/>
          </w:tcPr>
          <w:p w14:paraId="072B9F02" w14:textId="77777777" w:rsidR="008B547A" w:rsidRDefault="008B547A">
            <w:pPr>
              <w:rPr>
                <w:rStyle w:val="Strong"/>
                <w:sz w:val="16"/>
                <w:szCs w:val="16"/>
              </w:rPr>
            </w:pPr>
          </w:p>
        </w:tc>
      </w:tr>
      <w:tr w:rsidR="008B547A" w:rsidRPr="00B4765E" w14:paraId="5D522231" w14:textId="77777777" w:rsidTr="006238FD">
        <w:trPr>
          <w:trHeight w:val="371"/>
        </w:trPr>
        <w:tc>
          <w:tcPr>
            <w:tcW w:w="572" w:type="pct"/>
          </w:tcPr>
          <w:p w14:paraId="3ECABAE0" w14:textId="77777777" w:rsidR="008B547A" w:rsidRDefault="008B547A">
            <w:pPr>
              <w:rPr>
                <w:rStyle w:val="Strong"/>
                <w:sz w:val="16"/>
                <w:szCs w:val="16"/>
              </w:rPr>
            </w:pPr>
          </w:p>
        </w:tc>
        <w:tc>
          <w:tcPr>
            <w:tcW w:w="287" w:type="pct"/>
          </w:tcPr>
          <w:p w14:paraId="026FEBAF" w14:textId="77777777" w:rsidR="008B547A" w:rsidRDefault="008B547A">
            <w:pPr>
              <w:rPr>
                <w:rStyle w:val="Strong"/>
                <w:sz w:val="16"/>
                <w:szCs w:val="16"/>
              </w:rPr>
            </w:pPr>
          </w:p>
        </w:tc>
        <w:tc>
          <w:tcPr>
            <w:tcW w:w="499" w:type="pct"/>
          </w:tcPr>
          <w:p w14:paraId="1AB156EB" w14:textId="77777777" w:rsidR="008B547A" w:rsidRDefault="008B547A">
            <w:pPr>
              <w:rPr>
                <w:rStyle w:val="Strong"/>
                <w:sz w:val="16"/>
                <w:szCs w:val="16"/>
              </w:rPr>
            </w:pPr>
          </w:p>
        </w:tc>
        <w:tc>
          <w:tcPr>
            <w:tcW w:w="572" w:type="pct"/>
          </w:tcPr>
          <w:p w14:paraId="20602DA6" w14:textId="77777777" w:rsidR="008B547A" w:rsidRDefault="008B547A">
            <w:pPr>
              <w:rPr>
                <w:rStyle w:val="Strong"/>
                <w:sz w:val="16"/>
                <w:szCs w:val="16"/>
              </w:rPr>
            </w:pPr>
          </w:p>
        </w:tc>
        <w:tc>
          <w:tcPr>
            <w:tcW w:w="428" w:type="pct"/>
          </w:tcPr>
          <w:p w14:paraId="24C3ED3B" w14:textId="77777777" w:rsidR="008B547A" w:rsidRDefault="008B547A">
            <w:pPr>
              <w:rPr>
                <w:rStyle w:val="Strong"/>
                <w:sz w:val="16"/>
                <w:szCs w:val="16"/>
              </w:rPr>
            </w:pPr>
          </w:p>
        </w:tc>
        <w:tc>
          <w:tcPr>
            <w:tcW w:w="858" w:type="pct"/>
            <w:gridSpan w:val="2"/>
          </w:tcPr>
          <w:p w14:paraId="0B70C58E" w14:textId="77777777" w:rsidR="008B547A" w:rsidRDefault="008B547A">
            <w:pPr>
              <w:rPr>
                <w:rStyle w:val="Strong"/>
                <w:sz w:val="16"/>
                <w:szCs w:val="16"/>
              </w:rPr>
            </w:pPr>
          </w:p>
        </w:tc>
        <w:tc>
          <w:tcPr>
            <w:tcW w:w="857" w:type="pct"/>
            <w:gridSpan w:val="2"/>
          </w:tcPr>
          <w:p w14:paraId="00579941" w14:textId="77777777" w:rsidR="008B547A" w:rsidRDefault="008B547A">
            <w:pPr>
              <w:rPr>
                <w:rStyle w:val="Strong"/>
                <w:sz w:val="16"/>
                <w:szCs w:val="16"/>
              </w:rPr>
            </w:pPr>
          </w:p>
        </w:tc>
        <w:tc>
          <w:tcPr>
            <w:tcW w:w="927" w:type="pct"/>
          </w:tcPr>
          <w:p w14:paraId="3B9EFCB9" w14:textId="77777777" w:rsidR="008B547A" w:rsidRDefault="008B547A">
            <w:pPr>
              <w:rPr>
                <w:rStyle w:val="Strong"/>
                <w:sz w:val="16"/>
                <w:szCs w:val="16"/>
              </w:rPr>
            </w:pPr>
          </w:p>
        </w:tc>
      </w:tr>
      <w:tr w:rsidR="008B547A" w:rsidRPr="00B4765E" w14:paraId="70200B81" w14:textId="77777777" w:rsidTr="006238FD">
        <w:trPr>
          <w:cnfStyle w:val="000000100000" w:firstRow="0" w:lastRow="0" w:firstColumn="0" w:lastColumn="0" w:oddVBand="0" w:evenVBand="0" w:oddHBand="1" w:evenHBand="0" w:firstRowFirstColumn="0" w:firstRowLastColumn="0" w:lastRowFirstColumn="0" w:lastRowLastColumn="0"/>
          <w:trHeight w:val="371"/>
        </w:trPr>
        <w:tc>
          <w:tcPr>
            <w:tcW w:w="572" w:type="pct"/>
          </w:tcPr>
          <w:p w14:paraId="73E682C2" w14:textId="77777777" w:rsidR="008B547A" w:rsidRDefault="008B547A">
            <w:pPr>
              <w:rPr>
                <w:rStyle w:val="Strong"/>
                <w:sz w:val="16"/>
                <w:szCs w:val="16"/>
              </w:rPr>
            </w:pPr>
          </w:p>
        </w:tc>
        <w:tc>
          <w:tcPr>
            <w:tcW w:w="287" w:type="pct"/>
          </w:tcPr>
          <w:p w14:paraId="6D33403D" w14:textId="77777777" w:rsidR="008B547A" w:rsidRDefault="008B547A">
            <w:pPr>
              <w:rPr>
                <w:rStyle w:val="Strong"/>
                <w:sz w:val="16"/>
                <w:szCs w:val="16"/>
              </w:rPr>
            </w:pPr>
          </w:p>
        </w:tc>
        <w:tc>
          <w:tcPr>
            <w:tcW w:w="499" w:type="pct"/>
          </w:tcPr>
          <w:p w14:paraId="6234566D" w14:textId="77777777" w:rsidR="008B547A" w:rsidRDefault="008B547A">
            <w:pPr>
              <w:rPr>
                <w:rStyle w:val="Strong"/>
                <w:sz w:val="16"/>
                <w:szCs w:val="16"/>
              </w:rPr>
            </w:pPr>
          </w:p>
        </w:tc>
        <w:tc>
          <w:tcPr>
            <w:tcW w:w="572" w:type="pct"/>
          </w:tcPr>
          <w:p w14:paraId="0CE46D97" w14:textId="77777777" w:rsidR="008B547A" w:rsidRDefault="008B547A">
            <w:pPr>
              <w:rPr>
                <w:rStyle w:val="Strong"/>
                <w:sz w:val="16"/>
                <w:szCs w:val="16"/>
              </w:rPr>
            </w:pPr>
          </w:p>
        </w:tc>
        <w:tc>
          <w:tcPr>
            <w:tcW w:w="428" w:type="pct"/>
          </w:tcPr>
          <w:p w14:paraId="324CF31A" w14:textId="77777777" w:rsidR="008B547A" w:rsidRDefault="008B547A">
            <w:pPr>
              <w:rPr>
                <w:rStyle w:val="Strong"/>
                <w:sz w:val="16"/>
                <w:szCs w:val="16"/>
              </w:rPr>
            </w:pPr>
          </w:p>
        </w:tc>
        <w:tc>
          <w:tcPr>
            <w:tcW w:w="858" w:type="pct"/>
            <w:gridSpan w:val="2"/>
          </w:tcPr>
          <w:p w14:paraId="4D16FD98" w14:textId="77777777" w:rsidR="008B547A" w:rsidRDefault="008B547A">
            <w:pPr>
              <w:rPr>
                <w:rStyle w:val="Strong"/>
                <w:sz w:val="16"/>
                <w:szCs w:val="16"/>
              </w:rPr>
            </w:pPr>
          </w:p>
        </w:tc>
        <w:tc>
          <w:tcPr>
            <w:tcW w:w="857" w:type="pct"/>
            <w:gridSpan w:val="2"/>
          </w:tcPr>
          <w:p w14:paraId="060B7F32" w14:textId="77777777" w:rsidR="008B547A" w:rsidRDefault="008B547A">
            <w:pPr>
              <w:rPr>
                <w:rStyle w:val="Strong"/>
                <w:sz w:val="16"/>
                <w:szCs w:val="16"/>
              </w:rPr>
            </w:pPr>
          </w:p>
        </w:tc>
        <w:tc>
          <w:tcPr>
            <w:tcW w:w="927" w:type="pct"/>
          </w:tcPr>
          <w:p w14:paraId="021B65E1" w14:textId="77777777" w:rsidR="008B547A" w:rsidRDefault="008B547A">
            <w:pPr>
              <w:rPr>
                <w:rStyle w:val="Strong"/>
                <w:sz w:val="16"/>
                <w:szCs w:val="16"/>
              </w:rPr>
            </w:pPr>
          </w:p>
        </w:tc>
      </w:tr>
    </w:tbl>
    <w:p w14:paraId="179B55B4" w14:textId="77777777" w:rsidR="006C2609" w:rsidRDefault="006C2609" w:rsidP="00F36005">
      <w:pPr>
        <w:rPr>
          <w:color w:val="083E9C"/>
        </w:rPr>
      </w:pPr>
    </w:p>
    <w:sectPr w:rsidR="006C2609" w:rsidSect="00AD6EC8">
      <w:type w:val="continuous"/>
      <w:pgSz w:w="11900" w:h="16840"/>
      <w:pgMar w:top="1474" w:right="907" w:bottom="1474" w:left="907" w:header="709" w:footer="52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A66215" w14:textId="77777777" w:rsidR="00C76FB5" w:rsidRDefault="00C76FB5" w:rsidP="00BD640A">
      <w:pPr>
        <w:spacing w:before="0" w:after="0" w:line="240" w:lineRule="auto"/>
      </w:pPr>
      <w:r>
        <w:separator/>
      </w:r>
    </w:p>
  </w:endnote>
  <w:endnote w:type="continuationSeparator" w:id="0">
    <w:p w14:paraId="066F2626" w14:textId="77777777" w:rsidR="00C76FB5" w:rsidRDefault="00C76FB5" w:rsidP="00BD640A">
      <w:pPr>
        <w:spacing w:before="0" w:after="0" w:line="240" w:lineRule="auto"/>
      </w:pPr>
      <w:r>
        <w:continuationSeparator/>
      </w:r>
    </w:p>
  </w:endnote>
  <w:endnote w:type="continuationNotice" w:id="1">
    <w:p w14:paraId="234D94DD" w14:textId="77777777" w:rsidR="00C76FB5" w:rsidRDefault="00C76FB5">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New Roman (Body CS)">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pitch w:val="variable"/>
    <w:sig w:usb0="00000003" w:usb1="00000000" w:usb2="00000000" w:usb3="00000000" w:csb0="00000001" w:csb1="00000000"/>
  </w:font>
  <w:font w:name="JKZZLT+Helvetica">
    <w:altName w:val="Arial"/>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D1B850" w14:textId="77DC01B2" w:rsidR="00C9259F" w:rsidRDefault="00C9259F">
    <w:pPr>
      <w:pStyle w:val="Footer"/>
    </w:pPr>
    <w:r>
      <w:rPr>
        <w:noProof/>
      </w:rPr>
      <mc:AlternateContent>
        <mc:Choice Requires="wps">
          <w:drawing>
            <wp:anchor distT="0" distB="0" distL="0" distR="0" simplePos="0" relativeHeight="251658245" behindDoc="0" locked="0" layoutInCell="1" allowOverlap="1" wp14:anchorId="4E39FA35" wp14:editId="21409680">
              <wp:simplePos x="635" y="635"/>
              <wp:positionH relativeFrom="page">
                <wp:align>center</wp:align>
              </wp:positionH>
              <wp:positionV relativeFrom="page">
                <wp:align>bottom</wp:align>
              </wp:positionV>
              <wp:extent cx="609600" cy="485775"/>
              <wp:effectExtent l="0" t="0" r="0" b="0"/>
              <wp:wrapNone/>
              <wp:docPr id="279688942" name="Text Box 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09600" cy="485775"/>
                      </a:xfrm>
                      <a:prstGeom prst="rect">
                        <a:avLst/>
                      </a:prstGeom>
                      <a:noFill/>
                      <a:ln>
                        <a:noFill/>
                      </a:ln>
                    </wps:spPr>
                    <wps:txbx>
                      <w:txbxContent>
                        <w:p w14:paraId="6A3E3656" w14:textId="6FB77B39" w:rsidR="00C9259F" w:rsidRPr="00FC4C20" w:rsidRDefault="00C9259F" w:rsidP="00FC4C20">
                          <w:pPr>
                            <w:spacing w:after="0"/>
                            <w:rPr>
                              <w:rFonts w:ascii="Aptos" w:eastAsia="Aptos" w:hAnsi="Aptos" w:cs="Aptos"/>
                              <w:noProof/>
                              <w:color w:val="FF0000"/>
                            </w:rPr>
                          </w:pPr>
                          <w:r w:rsidRPr="00FC4C20">
                            <w:rPr>
                              <w:rFonts w:ascii="Aptos" w:eastAsia="Aptos" w:hAnsi="Aptos" w:cs="Aptos"/>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E39FA35" id="_x0000_t202" coordsize="21600,21600" o:spt="202" path="m,l,21600r21600,l21600,xe">
              <v:stroke joinstyle="miter"/>
              <v:path gradientshapeok="t" o:connecttype="rect"/>
            </v:shapetype>
            <v:shape id="Text Box 5" o:spid="_x0000_s1029" type="#_x0000_t202" alt="OFFICIAL" style="position:absolute;margin-left:0;margin-top:0;width:48pt;height:38.25pt;z-index:251658245;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" filled="f" stroked="f">
              <v:textbox style="mso-fit-shape-to-text:t" inset="0,0,0,15pt">
                <w:txbxContent>
                  <w:p w14:paraId="6A3E3656" w14:textId="6FB77B39" w:rsidR="00C9259F" w:rsidRPr="00FC4C20" w:rsidRDefault="00C9259F" w:rsidP="00FC4C20">
                    <w:pPr>
                      <w:spacing w:after="0"/>
                      <w:rPr>
                        <w:rFonts w:ascii="Aptos" w:eastAsia="Aptos" w:hAnsi="Aptos" w:cs="Aptos"/>
                        <w:noProof/>
                        <w:color w:val="FF0000"/>
                      </w:rPr>
                    </w:pPr>
                    <w:r w:rsidRPr="00FC4C20">
                      <w:rPr>
                        <w:rFonts w:ascii="Aptos" w:eastAsia="Aptos" w:hAnsi="Aptos" w:cs="Aptos"/>
                        <w:noProof/>
                        <w:color w:val="FF0000"/>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048DCE" w14:textId="5E9DDA00" w:rsidR="00A508F3" w:rsidRDefault="00000000" w:rsidP="00346C59">
    <w:pPr>
      <w:pStyle w:val="Footer"/>
      <w:tabs>
        <w:tab w:val="clear" w:pos="4513"/>
      </w:tabs>
    </w:pPr>
    <w:sdt>
      <w:sdtPr>
        <w:rPr>
          <w:rStyle w:val="PageNumber"/>
          <w:color w:val="FFFFFF" w:themeColor="background1"/>
        </w:rPr>
        <w:id w:val="396474916"/>
        <w:docPartObj>
          <w:docPartGallery w:val="Page Numbers (Bottom of Page)"/>
          <w:docPartUnique/>
        </w:docPartObj>
      </w:sdtPr>
      <w:sdtContent>
        <w:r w:rsidR="00AB1146" w:rsidRPr="00AB1146">
          <w:rPr>
            <w:rStyle w:val="PageNumber"/>
            <w:color w:val="FFFFFF" w:themeColor="background1"/>
          </w:rPr>
          <w:t xml:space="preserve">Interim Australian Centre for Disease </w:t>
        </w:r>
        <w:proofErr w:type="gramStart"/>
        <w:r w:rsidR="00AB1146" w:rsidRPr="00AB1146">
          <w:rPr>
            <w:rStyle w:val="PageNumber"/>
            <w:color w:val="FFFFFF" w:themeColor="background1"/>
          </w:rPr>
          <w:t>Control</w:t>
        </w:r>
        <w:r w:rsidR="00EC4558">
          <w:rPr>
            <w:rStyle w:val="PageNumber"/>
            <w:color w:val="FFFFFF" w:themeColor="background1"/>
          </w:rPr>
          <w:t xml:space="preserve">  </w:t>
        </w:r>
        <w:r w:rsidR="00346C59" w:rsidRPr="00DD7044">
          <w:rPr>
            <w:rStyle w:val="PageNumber"/>
            <w:color w:val="FFFFFF" w:themeColor="background1"/>
          </w:rPr>
          <w:tab/>
        </w:r>
        <w:proofErr w:type="gramEnd"/>
        <w:r w:rsidR="00346C59" w:rsidRPr="00DD7044">
          <w:rPr>
            <w:rStyle w:val="PageNumber"/>
            <w:color w:val="FFFFFF" w:themeColor="background1"/>
          </w:rPr>
          <w:fldChar w:fldCharType="begin"/>
        </w:r>
        <w:r w:rsidR="00346C59" w:rsidRPr="00DD7044">
          <w:rPr>
            <w:rStyle w:val="PageNumber"/>
            <w:color w:val="FFFFFF" w:themeColor="background1"/>
          </w:rPr>
          <w:instrText xml:space="preserve"> PAGE </w:instrText>
        </w:r>
        <w:r w:rsidR="00346C59" w:rsidRPr="00DD7044">
          <w:rPr>
            <w:rStyle w:val="PageNumber"/>
            <w:color w:val="FFFFFF" w:themeColor="background1"/>
          </w:rPr>
          <w:fldChar w:fldCharType="separate"/>
        </w:r>
        <w:r w:rsidR="00346C59">
          <w:rPr>
            <w:rStyle w:val="PageNumber"/>
            <w:color w:val="FFFFFF" w:themeColor="background1"/>
          </w:rPr>
          <w:t>1</w:t>
        </w:r>
        <w:r w:rsidR="00346C59" w:rsidRPr="00DD7044">
          <w:rPr>
            <w:rStyle w:val="PageNumber"/>
            <w:color w:val="FFFFFF" w:themeColor="background1"/>
          </w:rPr>
          <w:fldChar w:fldCharType="end"/>
        </w:r>
      </w:sdtContent>
    </w:sdt>
    <w:r w:rsidR="00346C59" w:rsidRPr="00DD7044">
      <w:rPr>
        <w:noProof/>
        <w:color w:val="FFFFFF" w:themeColor="background1"/>
      </w:rPr>
      <w:t xml:space="preserve"> </w:t>
    </w:r>
    <w:r w:rsidR="00A508F3" w:rsidRPr="00DD7044">
      <w:rPr>
        <w:noProof/>
        <w:color w:val="FFFFFF" w:themeColor="background1"/>
      </w:rPr>
      <w:drawing>
        <wp:anchor distT="0" distB="0" distL="114300" distR="114300" simplePos="0" relativeHeight="251658241" behindDoc="1" locked="1" layoutInCell="1" allowOverlap="1" wp14:anchorId="3DE03A7A" wp14:editId="641703B7">
          <wp:simplePos x="0" y="0"/>
          <wp:positionH relativeFrom="page">
            <wp:align>left</wp:align>
          </wp:positionH>
          <wp:positionV relativeFrom="page">
            <wp:align>bottom</wp:align>
          </wp:positionV>
          <wp:extent cx="7668000" cy="860400"/>
          <wp:effectExtent l="0" t="0" r="0" b="3810"/>
          <wp:wrapNone/>
          <wp:docPr id="1815670173" name="Picture 181567017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670173" name="Picture 1815670173">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668000" cy="860400"/>
                  </a:xfrm>
                  <a:prstGeom prst="rect">
                    <a:avLst/>
                  </a:prstGeom>
                </pic:spPr>
              </pic:pic>
            </a:graphicData>
          </a:graphic>
          <wp14:sizeRelH relativeFrom="margin">
            <wp14:pctWidth>0</wp14:pctWidth>
          </wp14:sizeRelH>
          <wp14:sizeRelV relativeFrom="margin">
            <wp14:pctHeight>0</wp14:pctHeight>
          </wp14:sizeRelV>
        </wp:anchor>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8F4A5F" w14:textId="7F494541" w:rsidR="004B339D" w:rsidRPr="00CA11E3" w:rsidRDefault="00C9259F" w:rsidP="00522242">
    <w:pPr>
      <w:pStyle w:val="Footer"/>
    </w:pPr>
    <w:r>
      <w:rPr>
        <w:noProof/>
      </w:rPr>
      <mc:AlternateContent>
        <mc:Choice Requires="wps">
          <w:drawing>
            <wp:anchor distT="0" distB="0" distL="0" distR="0" simplePos="0" relativeHeight="251658246" behindDoc="0" locked="0" layoutInCell="1" allowOverlap="1" wp14:anchorId="38F2D3EA" wp14:editId="56B87C6B">
              <wp:simplePos x="635" y="635"/>
              <wp:positionH relativeFrom="page">
                <wp:align>center</wp:align>
              </wp:positionH>
              <wp:positionV relativeFrom="page">
                <wp:align>bottom</wp:align>
              </wp:positionV>
              <wp:extent cx="609600" cy="485775"/>
              <wp:effectExtent l="0" t="0" r="0" b="0"/>
              <wp:wrapNone/>
              <wp:docPr id="868601610" name="Text Box 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09600" cy="485775"/>
                      </a:xfrm>
                      <a:prstGeom prst="rect">
                        <a:avLst/>
                      </a:prstGeom>
                      <a:noFill/>
                      <a:ln>
                        <a:noFill/>
                      </a:ln>
                    </wps:spPr>
                    <wps:txbx>
                      <w:txbxContent>
                        <w:p w14:paraId="0BA8F887" w14:textId="6C5302EB" w:rsidR="00C9259F" w:rsidRPr="008D7638" w:rsidRDefault="00C9259F" w:rsidP="008D7638">
                          <w:pPr>
                            <w:spacing w:after="0"/>
                            <w:rPr>
                              <w:rFonts w:ascii="Aptos" w:eastAsia="Aptos" w:hAnsi="Aptos" w:cs="Aptos"/>
                              <w:noProof/>
                              <w:color w:val="FF0000"/>
                            </w:rPr>
                          </w:pPr>
                          <w:r w:rsidRPr="008D7638">
                            <w:rPr>
                              <w:rFonts w:ascii="Aptos" w:eastAsia="Aptos" w:hAnsi="Aptos" w:cs="Aptos"/>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8F2D3EA" id="_x0000_t202" coordsize="21600,21600" o:spt="202" path="m,l,21600r21600,l21600,xe">
              <v:stroke joinstyle="miter"/>
              <v:path gradientshapeok="t" o:connecttype="rect"/>
            </v:shapetype>
            <v:shape id="Text Box 4" o:spid="_x0000_s1031" type="#_x0000_t202" alt="OFFICIAL" style="position:absolute;margin-left:0;margin-top:0;width:48pt;height:38.25pt;z-index:25165824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" filled="f" stroked="f">
              <v:textbox style="mso-fit-shape-to-text:t" inset="0,0,0,15pt">
                <w:txbxContent>
                  <w:p w14:paraId="0BA8F887" w14:textId="6C5302EB" w:rsidR="00C9259F" w:rsidRPr="008D7638" w:rsidRDefault="00C9259F" w:rsidP="008D7638">
                    <w:pPr>
                      <w:spacing w:after="0"/>
                      <w:rPr>
                        <w:rFonts w:ascii="Aptos" w:eastAsia="Aptos" w:hAnsi="Aptos" w:cs="Aptos"/>
                        <w:noProof/>
                        <w:color w:val="FF0000"/>
                      </w:rPr>
                    </w:pPr>
                    <w:r w:rsidRPr="008D7638">
                      <w:rPr>
                        <w:rFonts w:ascii="Aptos" w:eastAsia="Aptos" w:hAnsi="Aptos" w:cs="Aptos"/>
                        <w:noProof/>
                        <w:color w:val="FF0000"/>
                      </w:rPr>
                      <w:t>OFFICIAL</w:t>
                    </w:r>
                  </w:p>
                </w:txbxContent>
              </v:textbox>
              <w10:wrap anchorx="page" anchory="page"/>
            </v:shape>
          </w:pict>
        </mc:Fallback>
      </mc:AlternateContent>
    </w:r>
    <w:r w:rsidR="00CA11E3" w:rsidRPr="00DD7044">
      <w:rPr>
        <w:noProof/>
      </w:rPr>
      <w:drawing>
        <wp:anchor distT="0" distB="0" distL="114300" distR="114300" simplePos="0" relativeHeight="251658240" behindDoc="1" locked="1" layoutInCell="1" allowOverlap="1" wp14:anchorId="77CFB746" wp14:editId="61F67EA9">
          <wp:simplePos x="0" y="0"/>
          <wp:positionH relativeFrom="page">
            <wp:align>left</wp:align>
          </wp:positionH>
          <wp:positionV relativeFrom="page">
            <wp:align>bottom</wp:align>
          </wp:positionV>
          <wp:extent cx="7668000" cy="860400"/>
          <wp:effectExtent l="0" t="0" r="0" b="3810"/>
          <wp:wrapNone/>
          <wp:docPr id="1350047155" name="Picture 135004715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047155" name="Picture 1350047155">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668000" cy="860400"/>
                  </a:xfrm>
                  <a:prstGeom prst="rect">
                    <a:avLst/>
                  </a:prstGeom>
                </pic:spPr>
              </pic:pic>
            </a:graphicData>
          </a:graphic>
          <wp14:sizeRelH relativeFrom="margin">
            <wp14:pctWidth>0</wp14:pctWidth>
          </wp14:sizeRelH>
          <wp14:sizeRelV relativeFrom="margin">
            <wp14:pctHeight>0</wp14:pctHeight>
          </wp14:sizeRelV>
        </wp:anchor>
      </w:drawing>
    </w:r>
    <w:r w:rsidR="00522242" w:rsidRPr="00522242">
      <w:rPr>
        <w:rStyle w:val="PageNumber"/>
        <w:color w:val="FFFFFF" w:themeColor="background1"/>
      </w:rPr>
      <w:t xml:space="preserve"> </w:t>
    </w:r>
    <w:sdt>
      <w:sdtPr>
        <w:rPr>
          <w:rStyle w:val="PageNumber"/>
          <w:color w:val="FFFFFF" w:themeColor="background1"/>
        </w:rPr>
        <w:id w:val="-1535564841"/>
        <w:docPartObj>
          <w:docPartGallery w:val="Page Numbers (Bottom of Page)"/>
          <w:docPartUnique/>
        </w:docPartObj>
      </w:sdtPr>
      <w:sdtContent>
        <w:r w:rsidR="004E29D9" w:rsidRPr="00AB1146">
          <w:rPr>
            <w:rStyle w:val="PageNumber"/>
            <w:color w:val="FFFFFF" w:themeColor="background1"/>
          </w:rPr>
          <w:t xml:space="preserve">Interim Australian Centre for Disease </w:t>
        </w:r>
        <w:proofErr w:type="gramStart"/>
        <w:r w:rsidR="004E29D9" w:rsidRPr="00AB1146">
          <w:rPr>
            <w:rStyle w:val="PageNumber"/>
            <w:color w:val="FFFFFF" w:themeColor="background1"/>
          </w:rPr>
          <w:t>Control</w:t>
        </w:r>
        <w:r w:rsidR="004E29D9">
          <w:rPr>
            <w:rStyle w:val="PageNumber"/>
            <w:color w:val="FFFFFF" w:themeColor="background1"/>
          </w:rPr>
          <w:t xml:space="preserve">  </w:t>
        </w:r>
        <w:r w:rsidR="004E29D9" w:rsidRPr="00DD7044">
          <w:rPr>
            <w:rStyle w:val="PageNumber"/>
            <w:color w:val="FFFFFF" w:themeColor="background1"/>
          </w:rPr>
          <w:tab/>
        </w:r>
        <w:proofErr w:type="gramEnd"/>
        <w:r w:rsidR="004E29D9" w:rsidRPr="00DD7044">
          <w:rPr>
            <w:rStyle w:val="PageNumber"/>
            <w:color w:val="FFFFFF" w:themeColor="background1"/>
          </w:rPr>
          <w:fldChar w:fldCharType="begin"/>
        </w:r>
        <w:r w:rsidR="004E29D9" w:rsidRPr="00DD7044">
          <w:rPr>
            <w:rStyle w:val="PageNumber"/>
            <w:color w:val="FFFFFF" w:themeColor="background1"/>
          </w:rPr>
          <w:instrText xml:space="preserve"> PAGE </w:instrText>
        </w:r>
        <w:r w:rsidR="004E29D9" w:rsidRPr="00DD7044">
          <w:rPr>
            <w:rStyle w:val="PageNumber"/>
            <w:color w:val="FFFFFF" w:themeColor="background1"/>
          </w:rPr>
          <w:fldChar w:fldCharType="separate"/>
        </w:r>
        <w:r w:rsidR="004E29D9">
          <w:rPr>
            <w:rStyle w:val="PageNumber"/>
            <w:color w:val="FFFFFF" w:themeColor="background1"/>
          </w:rPr>
          <w:t>23</w:t>
        </w:r>
        <w:r w:rsidR="004E29D9" w:rsidRPr="00DD7044">
          <w:rPr>
            <w:rStyle w:val="PageNumber"/>
            <w:color w:val="FFFFFF" w:themeColor="background1"/>
          </w:rPr>
          <w:fldChar w:fldCharType="end"/>
        </w:r>
      </w:sdtContent>
    </w:sdt>
    <w:r w:rsidR="007E5F17" w:rsidRPr="007E5F17">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2DDA41" w14:textId="77777777" w:rsidR="00C76FB5" w:rsidRDefault="00C76FB5" w:rsidP="00BD640A">
      <w:pPr>
        <w:spacing w:before="0" w:after="0" w:line="240" w:lineRule="auto"/>
      </w:pPr>
      <w:r>
        <w:separator/>
      </w:r>
    </w:p>
  </w:footnote>
  <w:footnote w:type="continuationSeparator" w:id="0">
    <w:p w14:paraId="45051DEA" w14:textId="77777777" w:rsidR="00C76FB5" w:rsidRDefault="00C76FB5" w:rsidP="00BD640A">
      <w:pPr>
        <w:spacing w:before="0" w:after="0" w:line="240" w:lineRule="auto"/>
      </w:pPr>
      <w:r>
        <w:continuationSeparator/>
      </w:r>
    </w:p>
  </w:footnote>
  <w:footnote w:type="continuationNotice" w:id="1">
    <w:p w14:paraId="30B8B4C9" w14:textId="77777777" w:rsidR="00C76FB5" w:rsidRDefault="00C76FB5">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75D69C" w14:textId="1B8D74E7" w:rsidR="00C9259F" w:rsidRDefault="00C9259F">
    <w:pPr>
      <w:pStyle w:val="Header"/>
    </w:pPr>
    <w:r>
      <w:rPr>
        <w:noProof/>
      </w:rPr>
      <mc:AlternateContent>
        <mc:Choice Requires="wps">
          <w:drawing>
            <wp:anchor distT="0" distB="0" distL="0" distR="0" simplePos="0" relativeHeight="251658243" behindDoc="0" locked="0" layoutInCell="1" allowOverlap="1" wp14:anchorId="1CCA808F" wp14:editId="462BC091">
              <wp:simplePos x="635" y="635"/>
              <wp:positionH relativeFrom="page">
                <wp:align>center</wp:align>
              </wp:positionH>
              <wp:positionV relativeFrom="page">
                <wp:align>top</wp:align>
              </wp:positionV>
              <wp:extent cx="609600" cy="485775"/>
              <wp:effectExtent l="0" t="0" r="0" b="9525"/>
              <wp:wrapNone/>
              <wp:docPr id="638334655"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09600" cy="485775"/>
                      </a:xfrm>
                      <a:prstGeom prst="rect">
                        <a:avLst/>
                      </a:prstGeom>
                      <a:noFill/>
                      <a:ln>
                        <a:noFill/>
                      </a:ln>
                    </wps:spPr>
                    <wps:txbx>
                      <w:txbxContent>
                        <w:p w14:paraId="7B821CC8" w14:textId="49972323" w:rsidR="00C9259F" w:rsidRPr="00FC4C20" w:rsidRDefault="00C9259F" w:rsidP="00FC4C20">
                          <w:pPr>
                            <w:spacing w:after="0"/>
                            <w:rPr>
                              <w:rFonts w:ascii="Aptos" w:eastAsia="Aptos" w:hAnsi="Aptos" w:cs="Aptos"/>
                              <w:noProof/>
                              <w:color w:val="FF0000"/>
                            </w:rPr>
                          </w:pPr>
                          <w:r w:rsidRPr="00FC4C20">
                            <w:rPr>
                              <w:rFonts w:ascii="Aptos" w:eastAsia="Aptos" w:hAnsi="Aptos" w:cs="Aptos"/>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1CCA808F" id="_x0000_t202" coordsize="21600,21600" o:spt="202" path="m,l,21600r21600,l21600,xe">
              <v:stroke joinstyle="miter"/>
              <v:path gradientshapeok="t" o:connecttype="rect"/>
            </v:shapetype>
            <v:shape id="_x0000_s1028" type="#_x0000_t202" alt="OFFICIAL" style="position:absolute;margin-left:0;margin-top:0;width:48pt;height:38.25pt;z-index:251658243;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" filled="f" stroked="f">
              <v:textbox style="mso-fit-shape-to-text:t" inset="0,15pt,0,0">
                <w:txbxContent>
                  <w:p w14:paraId="7B821CC8" w14:textId="49972323" w:rsidR="00C9259F" w:rsidRPr="00FC4C20" w:rsidRDefault="00C9259F" w:rsidP="00FC4C20">
                    <w:pPr>
                      <w:spacing w:after="0"/>
                      <w:rPr>
                        <w:rFonts w:ascii="Aptos" w:eastAsia="Aptos" w:hAnsi="Aptos" w:cs="Aptos"/>
                        <w:noProof/>
                        <w:color w:val="FF0000"/>
                      </w:rPr>
                    </w:pPr>
                    <w:r w:rsidRPr="00FC4C20">
                      <w:rPr>
                        <w:rFonts w:ascii="Aptos" w:eastAsia="Aptos" w:hAnsi="Aptos" w:cs="Aptos"/>
                        <w:noProof/>
                        <w:color w:val="FF0000"/>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60"/>
      <w:gridCol w:w="3160"/>
      <w:gridCol w:w="3160"/>
    </w:tblGrid>
    <w:tr w:rsidR="0A25D7A7" w14:paraId="70BA2EB2" w14:textId="77777777" w:rsidTr="0059703D">
      <w:trPr>
        <w:trHeight w:val="300"/>
      </w:trPr>
      <w:tc>
        <w:tcPr>
          <w:tcW w:w="3160" w:type="dxa"/>
        </w:tcPr>
        <w:p w14:paraId="43A9F32D" w14:textId="28CB9181" w:rsidR="0A25D7A7" w:rsidRDefault="0A25D7A7" w:rsidP="0059703D">
          <w:pPr>
            <w:pStyle w:val="Header"/>
            <w:ind w:left="-115"/>
          </w:pPr>
        </w:p>
      </w:tc>
      <w:tc>
        <w:tcPr>
          <w:tcW w:w="3160" w:type="dxa"/>
        </w:tcPr>
        <w:p w14:paraId="2C8D847C" w14:textId="20A93404" w:rsidR="0A25D7A7" w:rsidRDefault="0A25D7A7" w:rsidP="0059703D">
          <w:pPr>
            <w:pStyle w:val="Header"/>
            <w:jc w:val="center"/>
          </w:pPr>
        </w:p>
      </w:tc>
      <w:tc>
        <w:tcPr>
          <w:tcW w:w="3160" w:type="dxa"/>
        </w:tcPr>
        <w:p w14:paraId="464AD9F1" w14:textId="385BBF9D" w:rsidR="0A25D7A7" w:rsidRDefault="0A25D7A7" w:rsidP="0059703D">
          <w:pPr>
            <w:pStyle w:val="Header"/>
            <w:ind w:right="-115"/>
            <w:jc w:val="right"/>
          </w:pPr>
        </w:p>
      </w:tc>
    </w:tr>
  </w:tbl>
  <w:p w14:paraId="0ED6FE12" w14:textId="425B0157" w:rsidR="009812A5" w:rsidRDefault="009812A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77CA15" w14:textId="1D4E6783" w:rsidR="00C9259F" w:rsidRDefault="00C9259F">
    <w:pPr>
      <w:pStyle w:val="Header"/>
    </w:pPr>
    <w:r>
      <w:rPr>
        <w:noProof/>
      </w:rPr>
      <mc:AlternateContent>
        <mc:Choice Requires="wps">
          <w:drawing>
            <wp:anchor distT="0" distB="0" distL="0" distR="0" simplePos="0" relativeHeight="251658242" behindDoc="0" locked="0" layoutInCell="1" allowOverlap="1" wp14:anchorId="63E5C2FC" wp14:editId="77F53E4E">
              <wp:simplePos x="635" y="635"/>
              <wp:positionH relativeFrom="page">
                <wp:align>center</wp:align>
              </wp:positionH>
              <wp:positionV relativeFrom="page">
                <wp:align>top</wp:align>
              </wp:positionV>
              <wp:extent cx="609600" cy="485775"/>
              <wp:effectExtent l="0" t="0" r="0" b="9525"/>
              <wp:wrapNone/>
              <wp:docPr id="1501681201"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09600" cy="485775"/>
                      </a:xfrm>
                      <a:prstGeom prst="rect">
                        <a:avLst/>
                      </a:prstGeom>
                      <a:noFill/>
                      <a:ln>
                        <a:noFill/>
                      </a:ln>
                    </wps:spPr>
                    <wps:txbx>
                      <w:txbxContent>
                        <w:p w14:paraId="625A7BD7" w14:textId="444DCE6F" w:rsidR="00C9259F" w:rsidRPr="008D7638" w:rsidRDefault="00C9259F" w:rsidP="008D7638">
                          <w:pPr>
                            <w:spacing w:after="0"/>
                            <w:rPr>
                              <w:rFonts w:ascii="Aptos" w:eastAsia="Aptos" w:hAnsi="Aptos" w:cs="Aptos"/>
                              <w:noProof/>
                              <w:color w:val="FF0000"/>
                            </w:rPr>
                          </w:pPr>
                          <w:r w:rsidRPr="008D7638">
                            <w:rPr>
                              <w:rFonts w:ascii="Aptos" w:eastAsia="Aptos" w:hAnsi="Aptos" w:cs="Aptos"/>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3E5C2FC" id="_x0000_t202" coordsize="21600,21600" o:spt="202" path="m,l,21600r21600,l21600,xe">
              <v:stroke joinstyle="miter"/>
              <v:path gradientshapeok="t" o:connecttype="rect"/>
            </v:shapetype>
            <v:shape id="Text Box 1" o:spid="_x0000_s1030" type="#_x0000_t202" alt="OFFICIAL" style="position:absolute;margin-left:0;margin-top:0;width:48pt;height:38.25pt;z-index:25165824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" filled="f" stroked="f">
              <v:textbox style="mso-fit-shape-to-text:t" inset="0,15pt,0,0">
                <w:txbxContent>
                  <w:p w14:paraId="625A7BD7" w14:textId="444DCE6F" w:rsidR="00C9259F" w:rsidRPr="008D7638" w:rsidRDefault="00C9259F" w:rsidP="008D7638">
                    <w:pPr>
                      <w:spacing w:after="0"/>
                      <w:rPr>
                        <w:rFonts w:ascii="Aptos" w:eastAsia="Aptos" w:hAnsi="Aptos" w:cs="Aptos"/>
                        <w:noProof/>
                        <w:color w:val="FF0000"/>
                      </w:rPr>
                    </w:pPr>
                    <w:r w:rsidRPr="008D7638">
                      <w:rPr>
                        <w:rFonts w:ascii="Aptos" w:eastAsia="Aptos" w:hAnsi="Aptos" w:cs="Aptos"/>
                        <w:noProof/>
                        <w:color w:val="FF0000"/>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0"/>
    <w:multiLevelType w:val="singleLevel"/>
    <w:tmpl w:val="6E5635C4"/>
    <w:lvl w:ilvl="0">
      <w:start w:val="1"/>
      <w:numFmt w:val="bullet"/>
      <w:pStyle w:val="ListBullet5"/>
      <w:lvlText w:val=""/>
      <w:lvlJc w:val="left"/>
      <w:pPr>
        <w:tabs>
          <w:tab w:val="num" w:pos="1492"/>
        </w:tabs>
        <w:ind w:left="1492" w:hanging="360"/>
      </w:pPr>
      <w:rPr>
        <w:rFonts w:ascii="Symbol" w:hAnsi="Symbol" w:hint="default"/>
      </w:rPr>
    </w:lvl>
  </w:abstractNum>
  <w:abstractNum w:abstractNumId="1" w15:restartNumberingAfterBreak="0">
    <w:nsid w:val="FFFFFF81"/>
    <w:multiLevelType w:val="singleLevel"/>
    <w:tmpl w:val="F0EAC6E0"/>
    <w:lvl w:ilvl="0">
      <w:start w:val="1"/>
      <w:numFmt w:val="bullet"/>
      <w:pStyle w:val="ListBullet4"/>
      <w:lvlText w:val=""/>
      <w:lvlJc w:val="left"/>
      <w:pPr>
        <w:tabs>
          <w:tab w:val="num" w:pos="1209"/>
        </w:tabs>
        <w:ind w:left="1209" w:hanging="360"/>
      </w:pPr>
      <w:rPr>
        <w:rFonts w:ascii="Symbol" w:hAnsi="Symbol" w:hint="default"/>
      </w:rPr>
    </w:lvl>
  </w:abstractNum>
  <w:abstractNum w:abstractNumId="2" w15:restartNumberingAfterBreak="0">
    <w:nsid w:val="FFFFFF82"/>
    <w:multiLevelType w:val="singleLevel"/>
    <w:tmpl w:val="C75EE500"/>
    <w:lvl w:ilvl="0">
      <w:start w:val="1"/>
      <w:numFmt w:val="bullet"/>
      <w:pStyle w:val="ListBullet3"/>
      <w:lvlText w:val="o"/>
      <w:lvlJc w:val="left"/>
      <w:pPr>
        <w:ind w:left="926" w:hanging="360"/>
      </w:pPr>
      <w:rPr>
        <w:rFonts w:ascii="Courier New" w:hAnsi="Courier New" w:cs="Courier New" w:hint="default"/>
      </w:rPr>
    </w:lvl>
  </w:abstractNum>
  <w:abstractNum w:abstractNumId="3" w15:restartNumberingAfterBreak="0">
    <w:nsid w:val="FFFFFF88"/>
    <w:multiLevelType w:val="singleLevel"/>
    <w:tmpl w:val="1B5E51A8"/>
    <w:lvl w:ilvl="0">
      <w:start w:val="1"/>
      <w:numFmt w:val="decimal"/>
      <w:pStyle w:val="ListNumber"/>
      <w:lvlText w:val="%1."/>
      <w:lvlJc w:val="left"/>
      <w:pPr>
        <w:tabs>
          <w:tab w:val="num" w:pos="360"/>
        </w:tabs>
        <w:ind w:left="360" w:hanging="360"/>
      </w:pPr>
    </w:lvl>
  </w:abstractNum>
  <w:abstractNum w:abstractNumId="4" w15:restartNumberingAfterBreak="0">
    <w:nsid w:val="016B11C5"/>
    <w:multiLevelType w:val="hybridMultilevel"/>
    <w:tmpl w:val="B90EEB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3311526"/>
    <w:multiLevelType w:val="hybridMultilevel"/>
    <w:tmpl w:val="9BE888A2"/>
    <w:lvl w:ilvl="0" w:tplc="7E481060">
      <w:start w:val="1"/>
      <w:numFmt w:val="decimal"/>
      <w:pStyle w:val="Tablelistnumber"/>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035D45C8"/>
    <w:multiLevelType w:val="hybridMultilevel"/>
    <w:tmpl w:val="8ACE99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B777527"/>
    <w:multiLevelType w:val="hybridMultilevel"/>
    <w:tmpl w:val="67021B7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0BF85770"/>
    <w:multiLevelType w:val="hybridMultilevel"/>
    <w:tmpl w:val="69B48D0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9" w15:restartNumberingAfterBreak="0">
    <w:nsid w:val="0E5F0D9D"/>
    <w:multiLevelType w:val="hybridMultilevel"/>
    <w:tmpl w:val="E30038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0703E0D"/>
    <w:multiLevelType w:val="hybridMultilevel"/>
    <w:tmpl w:val="3670E89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13363506"/>
    <w:multiLevelType w:val="hybridMultilevel"/>
    <w:tmpl w:val="9FEA7CEA"/>
    <w:lvl w:ilvl="0" w:tplc="FFFFFFFF">
      <w:start w:val="1"/>
      <w:numFmt w:val="bullet"/>
      <w:pStyle w:val="List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52F5D82"/>
    <w:multiLevelType w:val="hybridMultilevel"/>
    <w:tmpl w:val="18B061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5E23D41"/>
    <w:multiLevelType w:val="hybridMultilevel"/>
    <w:tmpl w:val="7DD02210"/>
    <w:styleLink w:val="CurrentList1"/>
    <w:lvl w:ilvl="0" w:tplc="D5722C94">
      <w:start w:val="1"/>
      <w:numFmt w:val="bullet"/>
      <w:pStyle w:val="BoxBulletEmerald"/>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1EDC115C"/>
    <w:multiLevelType w:val="hybridMultilevel"/>
    <w:tmpl w:val="45FC659E"/>
    <w:lvl w:ilvl="0" w:tplc="FFFFFFFF">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73B3E21"/>
    <w:multiLevelType w:val="hybridMultilevel"/>
    <w:tmpl w:val="62966FB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15:restartNumberingAfterBreak="0">
    <w:nsid w:val="2B557423"/>
    <w:multiLevelType w:val="hybridMultilevel"/>
    <w:tmpl w:val="8228CF72"/>
    <w:lvl w:ilvl="0" w:tplc="F61E60BC">
      <w:start w:val="1"/>
      <w:numFmt w:val="bullet"/>
      <w:lvlText w:val="·"/>
      <w:lvlJc w:val="left"/>
      <w:pPr>
        <w:ind w:left="720" w:hanging="360"/>
      </w:pPr>
      <w:rPr>
        <w:rFonts w:ascii="Symbol" w:hAnsi="Symbol" w:hint="default"/>
      </w:rPr>
    </w:lvl>
    <w:lvl w:ilvl="1" w:tplc="AA1A2A62">
      <w:start w:val="1"/>
      <w:numFmt w:val="bullet"/>
      <w:lvlText w:val="o"/>
      <w:lvlJc w:val="left"/>
      <w:pPr>
        <w:ind w:left="1440" w:hanging="360"/>
      </w:pPr>
      <w:rPr>
        <w:rFonts w:ascii="Courier New" w:hAnsi="Courier New" w:hint="default"/>
      </w:rPr>
    </w:lvl>
    <w:lvl w:ilvl="2" w:tplc="4FCA620C">
      <w:start w:val="1"/>
      <w:numFmt w:val="bullet"/>
      <w:lvlText w:val=""/>
      <w:lvlJc w:val="left"/>
      <w:pPr>
        <w:ind w:left="2160" w:hanging="360"/>
      </w:pPr>
      <w:rPr>
        <w:rFonts w:ascii="Wingdings" w:hAnsi="Wingdings" w:hint="default"/>
      </w:rPr>
    </w:lvl>
    <w:lvl w:ilvl="3" w:tplc="CC182BD0">
      <w:start w:val="1"/>
      <w:numFmt w:val="bullet"/>
      <w:lvlText w:val=""/>
      <w:lvlJc w:val="left"/>
      <w:pPr>
        <w:ind w:left="2880" w:hanging="360"/>
      </w:pPr>
      <w:rPr>
        <w:rFonts w:ascii="Symbol" w:hAnsi="Symbol" w:hint="default"/>
      </w:rPr>
    </w:lvl>
    <w:lvl w:ilvl="4" w:tplc="3AC4C420">
      <w:start w:val="1"/>
      <w:numFmt w:val="bullet"/>
      <w:lvlText w:val="o"/>
      <w:lvlJc w:val="left"/>
      <w:pPr>
        <w:ind w:left="3600" w:hanging="360"/>
      </w:pPr>
      <w:rPr>
        <w:rFonts w:ascii="Courier New" w:hAnsi="Courier New" w:hint="default"/>
      </w:rPr>
    </w:lvl>
    <w:lvl w:ilvl="5" w:tplc="A7D2B752">
      <w:start w:val="1"/>
      <w:numFmt w:val="bullet"/>
      <w:lvlText w:val=""/>
      <w:lvlJc w:val="left"/>
      <w:pPr>
        <w:ind w:left="4320" w:hanging="360"/>
      </w:pPr>
      <w:rPr>
        <w:rFonts w:ascii="Wingdings" w:hAnsi="Wingdings" w:hint="default"/>
      </w:rPr>
    </w:lvl>
    <w:lvl w:ilvl="6" w:tplc="72E2E95A">
      <w:start w:val="1"/>
      <w:numFmt w:val="bullet"/>
      <w:lvlText w:val=""/>
      <w:lvlJc w:val="left"/>
      <w:pPr>
        <w:ind w:left="5040" w:hanging="360"/>
      </w:pPr>
      <w:rPr>
        <w:rFonts w:ascii="Symbol" w:hAnsi="Symbol" w:hint="default"/>
      </w:rPr>
    </w:lvl>
    <w:lvl w:ilvl="7" w:tplc="E8D005B6">
      <w:start w:val="1"/>
      <w:numFmt w:val="bullet"/>
      <w:lvlText w:val="o"/>
      <w:lvlJc w:val="left"/>
      <w:pPr>
        <w:ind w:left="5760" w:hanging="360"/>
      </w:pPr>
      <w:rPr>
        <w:rFonts w:ascii="Courier New" w:hAnsi="Courier New" w:hint="default"/>
      </w:rPr>
    </w:lvl>
    <w:lvl w:ilvl="8" w:tplc="7C94D908">
      <w:start w:val="1"/>
      <w:numFmt w:val="bullet"/>
      <w:lvlText w:val=""/>
      <w:lvlJc w:val="left"/>
      <w:pPr>
        <w:ind w:left="6480" w:hanging="360"/>
      </w:pPr>
      <w:rPr>
        <w:rFonts w:ascii="Wingdings" w:hAnsi="Wingdings" w:hint="default"/>
      </w:rPr>
    </w:lvl>
  </w:abstractNum>
  <w:abstractNum w:abstractNumId="17" w15:restartNumberingAfterBreak="0">
    <w:nsid w:val="2D457DF4"/>
    <w:multiLevelType w:val="hybridMultilevel"/>
    <w:tmpl w:val="DC149FE0"/>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32AEBDC5"/>
    <w:multiLevelType w:val="hybridMultilevel"/>
    <w:tmpl w:val="A2004564"/>
    <w:lvl w:ilvl="0" w:tplc="94760144">
      <w:start w:val="1"/>
      <w:numFmt w:val="bullet"/>
      <w:lvlText w:val="·"/>
      <w:lvlJc w:val="left"/>
      <w:pPr>
        <w:ind w:left="720" w:hanging="360"/>
      </w:pPr>
      <w:rPr>
        <w:rFonts w:ascii="Symbol" w:hAnsi="Symbol" w:hint="default"/>
      </w:rPr>
    </w:lvl>
    <w:lvl w:ilvl="1" w:tplc="CBB6A39E">
      <w:start w:val="1"/>
      <w:numFmt w:val="bullet"/>
      <w:lvlText w:val="o"/>
      <w:lvlJc w:val="left"/>
      <w:pPr>
        <w:ind w:left="1440" w:hanging="360"/>
      </w:pPr>
      <w:rPr>
        <w:rFonts w:ascii="Courier New" w:hAnsi="Courier New" w:hint="default"/>
      </w:rPr>
    </w:lvl>
    <w:lvl w:ilvl="2" w:tplc="586A4394">
      <w:start w:val="1"/>
      <w:numFmt w:val="bullet"/>
      <w:lvlText w:val=""/>
      <w:lvlJc w:val="left"/>
      <w:pPr>
        <w:ind w:left="2160" w:hanging="360"/>
      </w:pPr>
      <w:rPr>
        <w:rFonts w:ascii="Wingdings" w:hAnsi="Wingdings" w:hint="default"/>
      </w:rPr>
    </w:lvl>
    <w:lvl w:ilvl="3" w:tplc="FA682734">
      <w:start w:val="1"/>
      <w:numFmt w:val="bullet"/>
      <w:lvlText w:val=""/>
      <w:lvlJc w:val="left"/>
      <w:pPr>
        <w:ind w:left="2880" w:hanging="360"/>
      </w:pPr>
      <w:rPr>
        <w:rFonts w:ascii="Symbol" w:hAnsi="Symbol" w:hint="default"/>
      </w:rPr>
    </w:lvl>
    <w:lvl w:ilvl="4" w:tplc="5C3CC30C">
      <w:start w:val="1"/>
      <w:numFmt w:val="bullet"/>
      <w:lvlText w:val="o"/>
      <w:lvlJc w:val="left"/>
      <w:pPr>
        <w:ind w:left="3600" w:hanging="360"/>
      </w:pPr>
      <w:rPr>
        <w:rFonts w:ascii="Courier New" w:hAnsi="Courier New" w:hint="default"/>
      </w:rPr>
    </w:lvl>
    <w:lvl w:ilvl="5" w:tplc="2A18311E">
      <w:start w:val="1"/>
      <w:numFmt w:val="bullet"/>
      <w:lvlText w:val=""/>
      <w:lvlJc w:val="left"/>
      <w:pPr>
        <w:ind w:left="4320" w:hanging="360"/>
      </w:pPr>
      <w:rPr>
        <w:rFonts w:ascii="Wingdings" w:hAnsi="Wingdings" w:hint="default"/>
      </w:rPr>
    </w:lvl>
    <w:lvl w:ilvl="6" w:tplc="C62ADDCE">
      <w:start w:val="1"/>
      <w:numFmt w:val="bullet"/>
      <w:lvlText w:val=""/>
      <w:lvlJc w:val="left"/>
      <w:pPr>
        <w:ind w:left="5040" w:hanging="360"/>
      </w:pPr>
      <w:rPr>
        <w:rFonts w:ascii="Symbol" w:hAnsi="Symbol" w:hint="default"/>
      </w:rPr>
    </w:lvl>
    <w:lvl w:ilvl="7" w:tplc="D65034FE">
      <w:start w:val="1"/>
      <w:numFmt w:val="bullet"/>
      <w:lvlText w:val="o"/>
      <w:lvlJc w:val="left"/>
      <w:pPr>
        <w:ind w:left="5760" w:hanging="360"/>
      </w:pPr>
      <w:rPr>
        <w:rFonts w:ascii="Courier New" w:hAnsi="Courier New" w:hint="default"/>
      </w:rPr>
    </w:lvl>
    <w:lvl w:ilvl="8" w:tplc="4D02B4CC">
      <w:start w:val="1"/>
      <w:numFmt w:val="bullet"/>
      <w:lvlText w:val=""/>
      <w:lvlJc w:val="left"/>
      <w:pPr>
        <w:ind w:left="6480" w:hanging="360"/>
      </w:pPr>
      <w:rPr>
        <w:rFonts w:ascii="Wingdings" w:hAnsi="Wingdings" w:hint="default"/>
      </w:rPr>
    </w:lvl>
  </w:abstractNum>
  <w:abstractNum w:abstractNumId="19" w15:restartNumberingAfterBreak="0">
    <w:nsid w:val="39B45C9C"/>
    <w:multiLevelType w:val="hybridMultilevel"/>
    <w:tmpl w:val="42EE186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 w15:restartNumberingAfterBreak="0">
    <w:nsid w:val="3AD83BAF"/>
    <w:multiLevelType w:val="hybridMultilevel"/>
    <w:tmpl w:val="9342DD40"/>
    <w:lvl w:ilvl="0" w:tplc="4DECC438">
      <w:start w:val="1"/>
      <w:numFmt w:val="decimal"/>
      <w:pStyle w:val="HeadingFigure"/>
      <w:lvlText w:val="Figure %1."/>
      <w:lvlJc w:val="left"/>
      <w:pPr>
        <w:tabs>
          <w:tab w:val="num" w:pos="1247"/>
        </w:tabs>
        <w:ind w:left="1247" w:hanging="124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EC432C6"/>
    <w:multiLevelType w:val="hybridMultilevel"/>
    <w:tmpl w:val="1DC45F22"/>
    <w:lvl w:ilvl="0" w:tplc="0C090001">
      <w:start w:val="1"/>
      <w:numFmt w:val="bullet"/>
      <w:lvlText w:val=""/>
      <w:lvlJc w:val="left"/>
      <w:pPr>
        <w:ind w:left="786" w:hanging="360"/>
      </w:pPr>
      <w:rPr>
        <w:rFonts w:ascii="Symbol" w:hAnsi="Symbol"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22" w15:restartNumberingAfterBreak="0">
    <w:nsid w:val="44984F8F"/>
    <w:multiLevelType w:val="hybridMultilevel"/>
    <w:tmpl w:val="BE30E74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3" w15:restartNumberingAfterBreak="0">
    <w:nsid w:val="47745E6E"/>
    <w:multiLevelType w:val="hybridMultilevel"/>
    <w:tmpl w:val="FA7061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ACA50D9"/>
    <w:multiLevelType w:val="hybridMultilevel"/>
    <w:tmpl w:val="8A347E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D820573"/>
    <w:multiLevelType w:val="hybridMultilevel"/>
    <w:tmpl w:val="3132B3A2"/>
    <w:lvl w:ilvl="0" w:tplc="C142832C">
      <w:start w:val="1"/>
      <w:numFmt w:val="decimal"/>
      <w:pStyle w:val="HeadingTABLE"/>
      <w:lvlText w:val="Table %1."/>
      <w:lvlJc w:val="left"/>
      <w:pPr>
        <w:tabs>
          <w:tab w:val="num" w:pos="887"/>
        </w:tabs>
        <w:ind w:left="887" w:hanging="887"/>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15:restartNumberingAfterBreak="0">
    <w:nsid w:val="5D9E3593"/>
    <w:multiLevelType w:val="hybridMultilevel"/>
    <w:tmpl w:val="148CC0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E7170E7"/>
    <w:multiLevelType w:val="hybridMultilevel"/>
    <w:tmpl w:val="B1988D30"/>
    <w:styleLink w:val="CurrentList2"/>
    <w:lvl w:ilvl="0" w:tplc="ECD4065E">
      <w:start w:val="8"/>
      <w:numFmt w:val="decimal"/>
      <w:lvlText w:val="%1."/>
      <w:lvlJc w:val="left"/>
      <w:pPr>
        <w:ind w:left="720" w:hanging="720"/>
      </w:pPr>
      <w:rPr>
        <w:rFonts w:hint="default"/>
        <w:b/>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8" w15:restartNumberingAfterBreak="0">
    <w:nsid w:val="603D7685"/>
    <w:multiLevelType w:val="hybridMultilevel"/>
    <w:tmpl w:val="D25CA06E"/>
    <w:lvl w:ilvl="0" w:tplc="1332A8BE">
      <w:start w:val="1"/>
      <w:numFmt w:val="bullet"/>
      <w:lvlText w:val="·"/>
      <w:lvlJc w:val="left"/>
      <w:pPr>
        <w:ind w:left="720" w:hanging="360"/>
      </w:pPr>
      <w:rPr>
        <w:rFonts w:ascii="Symbol" w:hAnsi="Symbol" w:hint="default"/>
      </w:rPr>
    </w:lvl>
    <w:lvl w:ilvl="1" w:tplc="1BC004F2">
      <w:start w:val="1"/>
      <w:numFmt w:val="bullet"/>
      <w:lvlText w:val="o"/>
      <w:lvlJc w:val="left"/>
      <w:pPr>
        <w:ind w:left="1440" w:hanging="360"/>
      </w:pPr>
      <w:rPr>
        <w:rFonts w:ascii="Courier New" w:hAnsi="Courier New" w:hint="default"/>
      </w:rPr>
    </w:lvl>
    <w:lvl w:ilvl="2" w:tplc="3016486C">
      <w:start w:val="1"/>
      <w:numFmt w:val="bullet"/>
      <w:lvlText w:val=""/>
      <w:lvlJc w:val="left"/>
      <w:pPr>
        <w:ind w:left="2160" w:hanging="360"/>
      </w:pPr>
      <w:rPr>
        <w:rFonts w:ascii="Wingdings" w:hAnsi="Wingdings" w:hint="default"/>
      </w:rPr>
    </w:lvl>
    <w:lvl w:ilvl="3" w:tplc="DE26D1EA">
      <w:start w:val="1"/>
      <w:numFmt w:val="bullet"/>
      <w:lvlText w:val=""/>
      <w:lvlJc w:val="left"/>
      <w:pPr>
        <w:ind w:left="2880" w:hanging="360"/>
      </w:pPr>
      <w:rPr>
        <w:rFonts w:ascii="Symbol" w:hAnsi="Symbol" w:hint="default"/>
      </w:rPr>
    </w:lvl>
    <w:lvl w:ilvl="4" w:tplc="782E1F96">
      <w:start w:val="1"/>
      <w:numFmt w:val="bullet"/>
      <w:lvlText w:val="o"/>
      <w:lvlJc w:val="left"/>
      <w:pPr>
        <w:ind w:left="3600" w:hanging="360"/>
      </w:pPr>
      <w:rPr>
        <w:rFonts w:ascii="Courier New" w:hAnsi="Courier New" w:hint="default"/>
      </w:rPr>
    </w:lvl>
    <w:lvl w:ilvl="5" w:tplc="1F3A3B52">
      <w:start w:val="1"/>
      <w:numFmt w:val="bullet"/>
      <w:lvlText w:val=""/>
      <w:lvlJc w:val="left"/>
      <w:pPr>
        <w:ind w:left="4320" w:hanging="360"/>
      </w:pPr>
      <w:rPr>
        <w:rFonts w:ascii="Wingdings" w:hAnsi="Wingdings" w:hint="default"/>
      </w:rPr>
    </w:lvl>
    <w:lvl w:ilvl="6" w:tplc="0562FD70">
      <w:start w:val="1"/>
      <w:numFmt w:val="bullet"/>
      <w:lvlText w:val=""/>
      <w:lvlJc w:val="left"/>
      <w:pPr>
        <w:ind w:left="5040" w:hanging="360"/>
      </w:pPr>
      <w:rPr>
        <w:rFonts w:ascii="Symbol" w:hAnsi="Symbol" w:hint="default"/>
      </w:rPr>
    </w:lvl>
    <w:lvl w:ilvl="7" w:tplc="51BC2AEA">
      <w:start w:val="1"/>
      <w:numFmt w:val="bullet"/>
      <w:lvlText w:val="o"/>
      <w:lvlJc w:val="left"/>
      <w:pPr>
        <w:ind w:left="5760" w:hanging="360"/>
      </w:pPr>
      <w:rPr>
        <w:rFonts w:ascii="Courier New" w:hAnsi="Courier New" w:hint="default"/>
      </w:rPr>
    </w:lvl>
    <w:lvl w:ilvl="8" w:tplc="BC9EADB0">
      <w:start w:val="1"/>
      <w:numFmt w:val="bullet"/>
      <w:lvlText w:val=""/>
      <w:lvlJc w:val="left"/>
      <w:pPr>
        <w:ind w:left="6480" w:hanging="360"/>
      </w:pPr>
      <w:rPr>
        <w:rFonts w:ascii="Wingdings" w:hAnsi="Wingdings" w:hint="default"/>
      </w:rPr>
    </w:lvl>
  </w:abstractNum>
  <w:abstractNum w:abstractNumId="29" w15:restartNumberingAfterBreak="0">
    <w:nsid w:val="6621401C"/>
    <w:multiLevelType w:val="hybridMultilevel"/>
    <w:tmpl w:val="6FF0DFB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0" w15:restartNumberingAfterBreak="0">
    <w:nsid w:val="6B6B3C64"/>
    <w:multiLevelType w:val="hybridMultilevel"/>
    <w:tmpl w:val="F9FAA7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CF8287E"/>
    <w:multiLevelType w:val="hybridMultilevel"/>
    <w:tmpl w:val="DEC47EFC"/>
    <w:lvl w:ilvl="0" w:tplc="10C807A6">
      <w:start w:val="1"/>
      <w:numFmt w:val="bullet"/>
      <w:pStyle w:val="Tablelistbullet"/>
      <w:lvlText w:val=""/>
      <w:lvlJc w:val="left"/>
      <w:pPr>
        <w:ind w:left="360" w:hanging="360"/>
      </w:pPr>
      <w:rPr>
        <w:rFonts w:ascii="Symbol" w:hAnsi="Symbol" w:hint="default"/>
        <w:sz w:val="20"/>
        <w:szCs w:val="20"/>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2" w15:restartNumberingAfterBreak="0">
    <w:nsid w:val="703572D1"/>
    <w:multiLevelType w:val="hybridMultilevel"/>
    <w:tmpl w:val="F582248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3" w15:restartNumberingAfterBreak="0">
    <w:nsid w:val="70E818F0"/>
    <w:multiLevelType w:val="hybridMultilevel"/>
    <w:tmpl w:val="D00E35B0"/>
    <w:lvl w:ilvl="0" w:tplc="137AB4AC">
      <w:start w:val="1"/>
      <w:numFmt w:val="bullet"/>
      <w:lvlText w:val="·"/>
      <w:lvlJc w:val="left"/>
      <w:pPr>
        <w:ind w:left="720" w:hanging="360"/>
      </w:pPr>
      <w:rPr>
        <w:rFonts w:ascii="Symbol" w:hAnsi="Symbol" w:hint="default"/>
      </w:rPr>
    </w:lvl>
    <w:lvl w:ilvl="1" w:tplc="B936C5AA">
      <w:start w:val="1"/>
      <w:numFmt w:val="bullet"/>
      <w:lvlText w:val="o"/>
      <w:lvlJc w:val="left"/>
      <w:pPr>
        <w:ind w:left="1440" w:hanging="360"/>
      </w:pPr>
      <w:rPr>
        <w:rFonts w:ascii="Courier New" w:hAnsi="Courier New" w:hint="default"/>
      </w:rPr>
    </w:lvl>
    <w:lvl w:ilvl="2" w:tplc="7D8A8278">
      <w:start w:val="1"/>
      <w:numFmt w:val="bullet"/>
      <w:lvlText w:val=""/>
      <w:lvlJc w:val="left"/>
      <w:pPr>
        <w:ind w:left="2160" w:hanging="360"/>
      </w:pPr>
      <w:rPr>
        <w:rFonts w:ascii="Wingdings" w:hAnsi="Wingdings" w:hint="default"/>
      </w:rPr>
    </w:lvl>
    <w:lvl w:ilvl="3" w:tplc="A40E160A">
      <w:start w:val="1"/>
      <w:numFmt w:val="bullet"/>
      <w:lvlText w:val=""/>
      <w:lvlJc w:val="left"/>
      <w:pPr>
        <w:ind w:left="2880" w:hanging="360"/>
      </w:pPr>
      <w:rPr>
        <w:rFonts w:ascii="Symbol" w:hAnsi="Symbol" w:hint="default"/>
      </w:rPr>
    </w:lvl>
    <w:lvl w:ilvl="4" w:tplc="0180DD36">
      <w:start w:val="1"/>
      <w:numFmt w:val="bullet"/>
      <w:lvlText w:val="o"/>
      <w:lvlJc w:val="left"/>
      <w:pPr>
        <w:ind w:left="3600" w:hanging="360"/>
      </w:pPr>
      <w:rPr>
        <w:rFonts w:ascii="Courier New" w:hAnsi="Courier New" w:hint="default"/>
      </w:rPr>
    </w:lvl>
    <w:lvl w:ilvl="5" w:tplc="E7FA272E">
      <w:start w:val="1"/>
      <w:numFmt w:val="bullet"/>
      <w:lvlText w:val=""/>
      <w:lvlJc w:val="left"/>
      <w:pPr>
        <w:ind w:left="4320" w:hanging="360"/>
      </w:pPr>
      <w:rPr>
        <w:rFonts w:ascii="Wingdings" w:hAnsi="Wingdings" w:hint="default"/>
      </w:rPr>
    </w:lvl>
    <w:lvl w:ilvl="6" w:tplc="7E0ACA24">
      <w:start w:val="1"/>
      <w:numFmt w:val="bullet"/>
      <w:lvlText w:val=""/>
      <w:lvlJc w:val="left"/>
      <w:pPr>
        <w:ind w:left="5040" w:hanging="360"/>
      </w:pPr>
      <w:rPr>
        <w:rFonts w:ascii="Symbol" w:hAnsi="Symbol" w:hint="default"/>
      </w:rPr>
    </w:lvl>
    <w:lvl w:ilvl="7" w:tplc="78BE9CFC">
      <w:start w:val="1"/>
      <w:numFmt w:val="bullet"/>
      <w:lvlText w:val="o"/>
      <w:lvlJc w:val="left"/>
      <w:pPr>
        <w:ind w:left="5760" w:hanging="360"/>
      </w:pPr>
      <w:rPr>
        <w:rFonts w:ascii="Courier New" w:hAnsi="Courier New" w:hint="default"/>
      </w:rPr>
    </w:lvl>
    <w:lvl w:ilvl="8" w:tplc="E60ABE88">
      <w:start w:val="1"/>
      <w:numFmt w:val="bullet"/>
      <w:lvlText w:val=""/>
      <w:lvlJc w:val="left"/>
      <w:pPr>
        <w:ind w:left="6480" w:hanging="360"/>
      </w:pPr>
      <w:rPr>
        <w:rFonts w:ascii="Wingdings" w:hAnsi="Wingdings" w:hint="default"/>
      </w:rPr>
    </w:lvl>
  </w:abstractNum>
  <w:abstractNum w:abstractNumId="34" w15:restartNumberingAfterBreak="0">
    <w:nsid w:val="74B64403"/>
    <w:multiLevelType w:val="hybridMultilevel"/>
    <w:tmpl w:val="D3E44B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A596CE0"/>
    <w:multiLevelType w:val="hybridMultilevel"/>
    <w:tmpl w:val="1A0471A6"/>
    <w:lvl w:ilvl="0" w:tplc="62DC1B20">
      <w:start w:val="1"/>
      <w:numFmt w:val="bullet"/>
      <w:pStyle w:val="Bullet"/>
      <w:lvlText w:val=""/>
      <w:lvlJc w:val="left"/>
      <w:pPr>
        <w:ind w:left="720" w:hanging="360"/>
      </w:pPr>
      <w:rPr>
        <w:rFonts w:ascii="Symbol" w:hAnsi="Symbol" w:hint="default"/>
        <w:sz w:val="24"/>
        <w:szCs w:val="24"/>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01134077">
    <w:abstractNumId w:val="17"/>
  </w:num>
  <w:num w:numId="2" w16cid:durableId="561913990">
    <w:abstractNumId w:val="34"/>
  </w:num>
  <w:num w:numId="3" w16cid:durableId="1821144484">
    <w:abstractNumId w:val="25"/>
  </w:num>
  <w:num w:numId="4" w16cid:durableId="1128666264">
    <w:abstractNumId w:val="20"/>
  </w:num>
  <w:num w:numId="5" w16cid:durableId="1674411436">
    <w:abstractNumId w:val="13"/>
  </w:num>
  <w:num w:numId="6" w16cid:durableId="406080009">
    <w:abstractNumId w:val="35"/>
  </w:num>
  <w:num w:numId="7" w16cid:durableId="1672641317">
    <w:abstractNumId w:val="31"/>
  </w:num>
  <w:num w:numId="8" w16cid:durableId="293364892">
    <w:abstractNumId w:val="27"/>
  </w:num>
  <w:num w:numId="9" w16cid:durableId="301277786">
    <w:abstractNumId w:val="11"/>
  </w:num>
  <w:num w:numId="10" w16cid:durableId="625426188">
    <w:abstractNumId w:val="4"/>
  </w:num>
  <w:num w:numId="11" w16cid:durableId="624852735">
    <w:abstractNumId w:val="5"/>
    <w:lvlOverride w:ilvl="0">
      <w:startOverride w:val="1"/>
    </w:lvlOverride>
  </w:num>
  <w:num w:numId="12" w16cid:durableId="371538687">
    <w:abstractNumId w:val="2"/>
  </w:num>
  <w:num w:numId="13" w16cid:durableId="297801895">
    <w:abstractNumId w:val="1"/>
  </w:num>
  <w:num w:numId="14" w16cid:durableId="261886743">
    <w:abstractNumId w:val="3"/>
  </w:num>
  <w:num w:numId="15" w16cid:durableId="1932623181">
    <w:abstractNumId w:val="0"/>
  </w:num>
  <w:num w:numId="16" w16cid:durableId="1689526821">
    <w:abstractNumId w:val="9"/>
  </w:num>
  <w:num w:numId="17" w16cid:durableId="1895122066">
    <w:abstractNumId w:val="26"/>
  </w:num>
  <w:num w:numId="18" w16cid:durableId="137232658">
    <w:abstractNumId w:val="14"/>
  </w:num>
  <w:num w:numId="19" w16cid:durableId="1761412503">
    <w:abstractNumId w:val="12"/>
  </w:num>
  <w:num w:numId="20" w16cid:durableId="2051027018">
    <w:abstractNumId w:val="30"/>
  </w:num>
  <w:num w:numId="21" w16cid:durableId="1495143037">
    <w:abstractNumId w:val="6"/>
  </w:num>
  <w:num w:numId="22" w16cid:durableId="1593512521">
    <w:abstractNumId w:val="28"/>
  </w:num>
  <w:num w:numId="23" w16cid:durableId="1071735686">
    <w:abstractNumId w:val="33"/>
  </w:num>
  <w:num w:numId="24" w16cid:durableId="8483174">
    <w:abstractNumId w:val="18"/>
  </w:num>
  <w:num w:numId="25" w16cid:durableId="1311596159">
    <w:abstractNumId w:val="16"/>
  </w:num>
  <w:num w:numId="26" w16cid:durableId="752431539">
    <w:abstractNumId w:val="24"/>
  </w:num>
  <w:num w:numId="27" w16cid:durableId="438069379">
    <w:abstractNumId w:val="21"/>
  </w:num>
  <w:num w:numId="28" w16cid:durableId="1605378165">
    <w:abstractNumId w:val="32"/>
  </w:num>
  <w:num w:numId="29" w16cid:durableId="800615092">
    <w:abstractNumId w:val="23"/>
  </w:num>
  <w:num w:numId="30" w16cid:durableId="727801428">
    <w:abstractNumId w:val="7"/>
  </w:num>
  <w:num w:numId="31" w16cid:durableId="1662931402">
    <w:abstractNumId w:val="8"/>
  </w:num>
  <w:num w:numId="32" w16cid:durableId="302584400">
    <w:abstractNumId w:val="10"/>
  </w:num>
  <w:num w:numId="33" w16cid:durableId="977219494">
    <w:abstractNumId w:val="19"/>
  </w:num>
  <w:num w:numId="34" w16cid:durableId="892154077">
    <w:abstractNumId w:val="22"/>
  </w:num>
  <w:num w:numId="35" w16cid:durableId="1907717639">
    <w:abstractNumId w:val="5"/>
  </w:num>
  <w:num w:numId="36" w16cid:durableId="1397127091">
    <w:abstractNumId w:val="29"/>
  </w:num>
  <w:num w:numId="37" w16cid:durableId="1561019413">
    <w:abstractNumId w:val="15"/>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DateAndTime/>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446F52"/>
    <w:rsid w:val="000001EC"/>
    <w:rsid w:val="000003E8"/>
    <w:rsid w:val="0000056B"/>
    <w:rsid w:val="00000574"/>
    <w:rsid w:val="0000066F"/>
    <w:rsid w:val="00000738"/>
    <w:rsid w:val="00000797"/>
    <w:rsid w:val="000007BD"/>
    <w:rsid w:val="00000B4B"/>
    <w:rsid w:val="00000B68"/>
    <w:rsid w:val="00000F12"/>
    <w:rsid w:val="00001291"/>
    <w:rsid w:val="000017A3"/>
    <w:rsid w:val="00001852"/>
    <w:rsid w:val="000018B8"/>
    <w:rsid w:val="00001BF9"/>
    <w:rsid w:val="00001CB3"/>
    <w:rsid w:val="00001CC2"/>
    <w:rsid w:val="00001EE1"/>
    <w:rsid w:val="000020C8"/>
    <w:rsid w:val="000020F6"/>
    <w:rsid w:val="000022E8"/>
    <w:rsid w:val="000024CD"/>
    <w:rsid w:val="000026DA"/>
    <w:rsid w:val="0000271E"/>
    <w:rsid w:val="00002727"/>
    <w:rsid w:val="000029ED"/>
    <w:rsid w:val="00002C8F"/>
    <w:rsid w:val="00002CD7"/>
    <w:rsid w:val="00002CDE"/>
    <w:rsid w:val="00002D10"/>
    <w:rsid w:val="00002D99"/>
    <w:rsid w:val="00002F50"/>
    <w:rsid w:val="0000304D"/>
    <w:rsid w:val="00003274"/>
    <w:rsid w:val="00003281"/>
    <w:rsid w:val="000032C4"/>
    <w:rsid w:val="000032D1"/>
    <w:rsid w:val="00003519"/>
    <w:rsid w:val="00003674"/>
    <w:rsid w:val="000038EB"/>
    <w:rsid w:val="00003A8D"/>
    <w:rsid w:val="00003B26"/>
    <w:rsid w:val="00003B54"/>
    <w:rsid w:val="00003BCC"/>
    <w:rsid w:val="00004091"/>
    <w:rsid w:val="00004315"/>
    <w:rsid w:val="000043BD"/>
    <w:rsid w:val="00004583"/>
    <w:rsid w:val="00004632"/>
    <w:rsid w:val="000048F8"/>
    <w:rsid w:val="0000495B"/>
    <w:rsid w:val="00004980"/>
    <w:rsid w:val="00004E2C"/>
    <w:rsid w:val="00004F89"/>
    <w:rsid w:val="00005173"/>
    <w:rsid w:val="000051FC"/>
    <w:rsid w:val="0000524C"/>
    <w:rsid w:val="00005724"/>
    <w:rsid w:val="000057A8"/>
    <w:rsid w:val="000057F6"/>
    <w:rsid w:val="000058AF"/>
    <w:rsid w:val="00005AA8"/>
    <w:rsid w:val="00005C95"/>
    <w:rsid w:val="00005DE6"/>
    <w:rsid w:val="00005E15"/>
    <w:rsid w:val="00005FD7"/>
    <w:rsid w:val="00006025"/>
    <w:rsid w:val="000062A5"/>
    <w:rsid w:val="00006422"/>
    <w:rsid w:val="00006637"/>
    <w:rsid w:val="00006933"/>
    <w:rsid w:val="00006954"/>
    <w:rsid w:val="00006973"/>
    <w:rsid w:val="000069F7"/>
    <w:rsid w:val="00006AB1"/>
    <w:rsid w:val="00006AE3"/>
    <w:rsid w:val="00006B1A"/>
    <w:rsid w:val="00006C13"/>
    <w:rsid w:val="00006C18"/>
    <w:rsid w:val="00007267"/>
    <w:rsid w:val="000074A2"/>
    <w:rsid w:val="00007547"/>
    <w:rsid w:val="00007624"/>
    <w:rsid w:val="00007678"/>
    <w:rsid w:val="0000769F"/>
    <w:rsid w:val="0000799B"/>
    <w:rsid w:val="00007A2C"/>
    <w:rsid w:val="00007ADC"/>
    <w:rsid w:val="00007D2D"/>
    <w:rsid w:val="00007FEE"/>
    <w:rsid w:val="00010175"/>
    <w:rsid w:val="000102D1"/>
    <w:rsid w:val="000102EE"/>
    <w:rsid w:val="0001037B"/>
    <w:rsid w:val="0001040D"/>
    <w:rsid w:val="00010670"/>
    <w:rsid w:val="00010700"/>
    <w:rsid w:val="00010754"/>
    <w:rsid w:val="000108C5"/>
    <w:rsid w:val="000109FB"/>
    <w:rsid w:val="00010A48"/>
    <w:rsid w:val="00010AAB"/>
    <w:rsid w:val="00010CBF"/>
    <w:rsid w:val="00010CCF"/>
    <w:rsid w:val="00010D07"/>
    <w:rsid w:val="00010DDE"/>
    <w:rsid w:val="00010EE3"/>
    <w:rsid w:val="00011304"/>
    <w:rsid w:val="00011398"/>
    <w:rsid w:val="00011562"/>
    <w:rsid w:val="000116D4"/>
    <w:rsid w:val="000117A5"/>
    <w:rsid w:val="000118B9"/>
    <w:rsid w:val="00011909"/>
    <w:rsid w:val="00011C2B"/>
    <w:rsid w:val="00011C9D"/>
    <w:rsid w:val="00011E39"/>
    <w:rsid w:val="00011F89"/>
    <w:rsid w:val="00012076"/>
    <w:rsid w:val="00012106"/>
    <w:rsid w:val="0001221C"/>
    <w:rsid w:val="000124EE"/>
    <w:rsid w:val="000125BA"/>
    <w:rsid w:val="000125D4"/>
    <w:rsid w:val="00012607"/>
    <w:rsid w:val="00012862"/>
    <w:rsid w:val="00012B9B"/>
    <w:rsid w:val="00012C20"/>
    <w:rsid w:val="00012E02"/>
    <w:rsid w:val="00012E78"/>
    <w:rsid w:val="00012EBA"/>
    <w:rsid w:val="00012F60"/>
    <w:rsid w:val="00012F9A"/>
    <w:rsid w:val="000130DC"/>
    <w:rsid w:val="00013345"/>
    <w:rsid w:val="00013411"/>
    <w:rsid w:val="00013658"/>
    <w:rsid w:val="00013841"/>
    <w:rsid w:val="0001394E"/>
    <w:rsid w:val="00013955"/>
    <w:rsid w:val="00013988"/>
    <w:rsid w:val="000139A9"/>
    <w:rsid w:val="00013A2F"/>
    <w:rsid w:val="00013A87"/>
    <w:rsid w:val="00013FD4"/>
    <w:rsid w:val="000142F1"/>
    <w:rsid w:val="0001434A"/>
    <w:rsid w:val="000145C2"/>
    <w:rsid w:val="0001476A"/>
    <w:rsid w:val="000147BE"/>
    <w:rsid w:val="0001482B"/>
    <w:rsid w:val="000148C0"/>
    <w:rsid w:val="000148FD"/>
    <w:rsid w:val="000149C3"/>
    <w:rsid w:val="00014ADE"/>
    <w:rsid w:val="00014B25"/>
    <w:rsid w:val="00014C6D"/>
    <w:rsid w:val="00014C7C"/>
    <w:rsid w:val="00014D7F"/>
    <w:rsid w:val="00014DBD"/>
    <w:rsid w:val="00014EF9"/>
    <w:rsid w:val="0001521C"/>
    <w:rsid w:val="000152A9"/>
    <w:rsid w:val="000154D2"/>
    <w:rsid w:val="000154DD"/>
    <w:rsid w:val="000155A9"/>
    <w:rsid w:val="00015620"/>
    <w:rsid w:val="00015795"/>
    <w:rsid w:val="00015C9C"/>
    <w:rsid w:val="00015D81"/>
    <w:rsid w:val="00015DFD"/>
    <w:rsid w:val="00015E3B"/>
    <w:rsid w:val="00015FD1"/>
    <w:rsid w:val="00016445"/>
    <w:rsid w:val="0001645F"/>
    <w:rsid w:val="0001646F"/>
    <w:rsid w:val="00016B55"/>
    <w:rsid w:val="00016B71"/>
    <w:rsid w:val="00016C49"/>
    <w:rsid w:val="00016D11"/>
    <w:rsid w:val="00016EE8"/>
    <w:rsid w:val="00016F6C"/>
    <w:rsid w:val="00017027"/>
    <w:rsid w:val="00017146"/>
    <w:rsid w:val="00017215"/>
    <w:rsid w:val="00017319"/>
    <w:rsid w:val="00017620"/>
    <w:rsid w:val="00017B4C"/>
    <w:rsid w:val="00017BB3"/>
    <w:rsid w:val="00017E3C"/>
    <w:rsid w:val="00020135"/>
    <w:rsid w:val="0002045C"/>
    <w:rsid w:val="00020464"/>
    <w:rsid w:val="00020472"/>
    <w:rsid w:val="00020676"/>
    <w:rsid w:val="000206BC"/>
    <w:rsid w:val="000206E3"/>
    <w:rsid w:val="000208D1"/>
    <w:rsid w:val="00020A8C"/>
    <w:rsid w:val="00020A94"/>
    <w:rsid w:val="00020D0C"/>
    <w:rsid w:val="00020D2D"/>
    <w:rsid w:val="00021058"/>
    <w:rsid w:val="0002123C"/>
    <w:rsid w:val="000212D2"/>
    <w:rsid w:val="00021411"/>
    <w:rsid w:val="00021594"/>
    <w:rsid w:val="0002169D"/>
    <w:rsid w:val="000216DA"/>
    <w:rsid w:val="0002176E"/>
    <w:rsid w:val="00021E5B"/>
    <w:rsid w:val="00021F78"/>
    <w:rsid w:val="0002204F"/>
    <w:rsid w:val="000221A6"/>
    <w:rsid w:val="00022228"/>
    <w:rsid w:val="000224F5"/>
    <w:rsid w:val="00022512"/>
    <w:rsid w:val="00022566"/>
    <w:rsid w:val="00022629"/>
    <w:rsid w:val="0002284F"/>
    <w:rsid w:val="00022B98"/>
    <w:rsid w:val="00022C58"/>
    <w:rsid w:val="00022DEC"/>
    <w:rsid w:val="00022FD4"/>
    <w:rsid w:val="000232D3"/>
    <w:rsid w:val="00023368"/>
    <w:rsid w:val="0002336C"/>
    <w:rsid w:val="000239EE"/>
    <w:rsid w:val="00023B82"/>
    <w:rsid w:val="00023D3D"/>
    <w:rsid w:val="00023E82"/>
    <w:rsid w:val="00023EB6"/>
    <w:rsid w:val="00023EC3"/>
    <w:rsid w:val="00023ECC"/>
    <w:rsid w:val="00023F5A"/>
    <w:rsid w:val="0002411C"/>
    <w:rsid w:val="00024433"/>
    <w:rsid w:val="000244CE"/>
    <w:rsid w:val="000246FA"/>
    <w:rsid w:val="0002479C"/>
    <w:rsid w:val="000247C8"/>
    <w:rsid w:val="000249B2"/>
    <w:rsid w:val="00024B72"/>
    <w:rsid w:val="00024B93"/>
    <w:rsid w:val="00024C67"/>
    <w:rsid w:val="00024FC8"/>
    <w:rsid w:val="00024FFB"/>
    <w:rsid w:val="00025242"/>
    <w:rsid w:val="0002543B"/>
    <w:rsid w:val="000255F4"/>
    <w:rsid w:val="00025A55"/>
    <w:rsid w:val="00025C81"/>
    <w:rsid w:val="00025E54"/>
    <w:rsid w:val="00025EA7"/>
    <w:rsid w:val="00026086"/>
    <w:rsid w:val="0002618B"/>
    <w:rsid w:val="000262F1"/>
    <w:rsid w:val="00026509"/>
    <w:rsid w:val="000265EA"/>
    <w:rsid w:val="00026679"/>
    <w:rsid w:val="000266C3"/>
    <w:rsid w:val="00026894"/>
    <w:rsid w:val="000269AB"/>
    <w:rsid w:val="00026BB3"/>
    <w:rsid w:val="00026BC2"/>
    <w:rsid w:val="00026C5C"/>
    <w:rsid w:val="00026C5F"/>
    <w:rsid w:val="00026CB7"/>
    <w:rsid w:val="00026CC1"/>
    <w:rsid w:val="00026F33"/>
    <w:rsid w:val="00027069"/>
    <w:rsid w:val="0002712A"/>
    <w:rsid w:val="000273CB"/>
    <w:rsid w:val="000278FF"/>
    <w:rsid w:val="00027E9C"/>
    <w:rsid w:val="00030313"/>
    <w:rsid w:val="0003038C"/>
    <w:rsid w:val="000307B3"/>
    <w:rsid w:val="000309BC"/>
    <w:rsid w:val="00030AA1"/>
    <w:rsid w:val="00030B18"/>
    <w:rsid w:val="00030C12"/>
    <w:rsid w:val="00030D5F"/>
    <w:rsid w:val="00030F5E"/>
    <w:rsid w:val="0003117E"/>
    <w:rsid w:val="000311B7"/>
    <w:rsid w:val="00031326"/>
    <w:rsid w:val="00031357"/>
    <w:rsid w:val="00031504"/>
    <w:rsid w:val="00031528"/>
    <w:rsid w:val="00031620"/>
    <w:rsid w:val="0003188A"/>
    <w:rsid w:val="00031C3D"/>
    <w:rsid w:val="00031D7E"/>
    <w:rsid w:val="0003224D"/>
    <w:rsid w:val="0003233A"/>
    <w:rsid w:val="00032370"/>
    <w:rsid w:val="00032563"/>
    <w:rsid w:val="0003265D"/>
    <w:rsid w:val="0003273F"/>
    <w:rsid w:val="000327C2"/>
    <w:rsid w:val="0003280A"/>
    <w:rsid w:val="000328C1"/>
    <w:rsid w:val="00032A7D"/>
    <w:rsid w:val="00032B33"/>
    <w:rsid w:val="00032CD2"/>
    <w:rsid w:val="00032DF2"/>
    <w:rsid w:val="00032DF3"/>
    <w:rsid w:val="00032E7D"/>
    <w:rsid w:val="00033176"/>
    <w:rsid w:val="0003333A"/>
    <w:rsid w:val="000335C4"/>
    <w:rsid w:val="00033626"/>
    <w:rsid w:val="000336AB"/>
    <w:rsid w:val="000336E1"/>
    <w:rsid w:val="00033885"/>
    <w:rsid w:val="00033A01"/>
    <w:rsid w:val="00033A17"/>
    <w:rsid w:val="00033B0A"/>
    <w:rsid w:val="00033B3B"/>
    <w:rsid w:val="00033EA1"/>
    <w:rsid w:val="00033F12"/>
    <w:rsid w:val="00033F5E"/>
    <w:rsid w:val="0003416D"/>
    <w:rsid w:val="00034177"/>
    <w:rsid w:val="0003478A"/>
    <w:rsid w:val="000348DC"/>
    <w:rsid w:val="00034B3D"/>
    <w:rsid w:val="00034C93"/>
    <w:rsid w:val="00034D8B"/>
    <w:rsid w:val="000350ED"/>
    <w:rsid w:val="00035184"/>
    <w:rsid w:val="0003522D"/>
    <w:rsid w:val="000352D9"/>
    <w:rsid w:val="00035313"/>
    <w:rsid w:val="00035315"/>
    <w:rsid w:val="00035372"/>
    <w:rsid w:val="00035498"/>
    <w:rsid w:val="00035692"/>
    <w:rsid w:val="00035700"/>
    <w:rsid w:val="0003573E"/>
    <w:rsid w:val="0003588B"/>
    <w:rsid w:val="0003588E"/>
    <w:rsid w:val="000359C9"/>
    <w:rsid w:val="00035C10"/>
    <w:rsid w:val="00035D83"/>
    <w:rsid w:val="00035EAF"/>
    <w:rsid w:val="00035EEA"/>
    <w:rsid w:val="0003603B"/>
    <w:rsid w:val="00036052"/>
    <w:rsid w:val="000360E8"/>
    <w:rsid w:val="0003617C"/>
    <w:rsid w:val="000361DD"/>
    <w:rsid w:val="0003634F"/>
    <w:rsid w:val="00036388"/>
    <w:rsid w:val="000363BF"/>
    <w:rsid w:val="00036407"/>
    <w:rsid w:val="000364D8"/>
    <w:rsid w:val="0003655A"/>
    <w:rsid w:val="000367E7"/>
    <w:rsid w:val="00036936"/>
    <w:rsid w:val="00036D4D"/>
    <w:rsid w:val="00036D5C"/>
    <w:rsid w:val="000370FC"/>
    <w:rsid w:val="00037250"/>
    <w:rsid w:val="0003726B"/>
    <w:rsid w:val="0003733C"/>
    <w:rsid w:val="000374FA"/>
    <w:rsid w:val="0003751B"/>
    <w:rsid w:val="00037555"/>
    <w:rsid w:val="00037788"/>
    <w:rsid w:val="00037863"/>
    <w:rsid w:val="00037AF4"/>
    <w:rsid w:val="00037B2D"/>
    <w:rsid w:val="00037D95"/>
    <w:rsid w:val="00037F2D"/>
    <w:rsid w:val="00040120"/>
    <w:rsid w:val="00040147"/>
    <w:rsid w:val="00040575"/>
    <w:rsid w:val="000405B0"/>
    <w:rsid w:val="00040623"/>
    <w:rsid w:val="00040761"/>
    <w:rsid w:val="000407E0"/>
    <w:rsid w:val="000408AF"/>
    <w:rsid w:val="000408B8"/>
    <w:rsid w:val="00040977"/>
    <w:rsid w:val="00040A4C"/>
    <w:rsid w:val="00040CFE"/>
    <w:rsid w:val="00041048"/>
    <w:rsid w:val="000410F7"/>
    <w:rsid w:val="00041216"/>
    <w:rsid w:val="00041221"/>
    <w:rsid w:val="000413D2"/>
    <w:rsid w:val="0004144E"/>
    <w:rsid w:val="000414EC"/>
    <w:rsid w:val="000414EE"/>
    <w:rsid w:val="00041547"/>
    <w:rsid w:val="0004197F"/>
    <w:rsid w:val="00041BC6"/>
    <w:rsid w:val="00041C53"/>
    <w:rsid w:val="00041C6A"/>
    <w:rsid w:val="00041CDB"/>
    <w:rsid w:val="00041D36"/>
    <w:rsid w:val="00041EAF"/>
    <w:rsid w:val="00042017"/>
    <w:rsid w:val="00042036"/>
    <w:rsid w:val="000422AA"/>
    <w:rsid w:val="0004239D"/>
    <w:rsid w:val="000423B3"/>
    <w:rsid w:val="0004251E"/>
    <w:rsid w:val="00042575"/>
    <w:rsid w:val="000425E3"/>
    <w:rsid w:val="00042789"/>
    <w:rsid w:val="00042ADC"/>
    <w:rsid w:val="00042FED"/>
    <w:rsid w:val="000430E1"/>
    <w:rsid w:val="000430EC"/>
    <w:rsid w:val="00043145"/>
    <w:rsid w:val="00043311"/>
    <w:rsid w:val="0004356F"/>
    <w:rsid w:val="000435E3"/>
    <w:rsid w:val="00043691"/>
    <w:rsid w:val="000437DB"/>
    <w:rsid w:val="00043FA8"/>
    <w:rsid w:val="00044039"/>
    <w:rsid w:val="0004405B"/>
    <w:rsid w:val="000440A0"/>
    <w:rsid w:val="00044210"/>
    <w:rsid w:val="000443EA"/>
    <w:rsid w:val="00044646"/>
    <w:rsid w:val="00044758"/>
    <w:rsid w:val="00044793"/>
    <w:rsid w:val="00044858"/>
    <w:rsid w:val="00044C2D"/>
    <w:rsid w:val="00044D24"/>
    <w:rsid w:val="00044F68"/>
    <w:rsid w:val="00045031"/>
    <w:rsid w:val="00045118"/>
    <w:rsid w:val="0004538A"/>
    <w:rsid w:val="00045397"/>
    <w:rsid w:val="000453EE"/>
    <w:rsid w:val="000455EA"/>
    <w:rsid w:val="0004581F"/>
    <w:rsid w:val="00045EA5"/>
    <w:rsid w:val="00045F21"/>
    <w:rsid w:val="00045F30"/>
    <w:rsid w:val="00045F62"/>
    <w:rsid w:val="00046206"/>
    <w:rsid w:val="000463B1"/>
    <w:rsid w:val="0004677F"/>
    <w:rsid w:val="000468C1"/>
    <w:rsid w:val="0004690E"/>
    <w:rsid w:val="00046967"/>
    <w:rsid w:val="00046B76"/>
    <w:rsid w:val="00046BB0"/>
    <w:rsid w:val="00046BC4"/>
    <w:rsid w:val="00046BEE"/>
    <w:rsid w:val="00046E8B"/>
    <w:rsid w:val="00046FA6"/>
    <w:rsid w:val="00047332"/>
    <w:rsid w:val="000474B2"/>
    <w:rsid w:val="000477C0"/>
    <w:rsid w:val="00047866"/>
    <w:rsid w:val="000478EA"/>
    <w:rsid w:val="00047970"/>
    <w:rsid w:val="00047A24"/>
    <w:rsid w:val="00047B25"/>
    <w:rsid w:val="00047C3A"/>
    <w:rsid w:val="00047E52"/>
    <w:rsid w:val="0005014A"/>
    <w:rsid w:val="0005027C"/>
    <w:rsid w:val="000502E0"/>
    <w:rsid w:val="000503B8"/>
    <w:rsid w:val="000503D7"/>
    <w:rsid w:val="0005045F"/>
    <w:rsid w:val="00050472"/>
    <w:rsid w:val="000504C2"/>
    <w:rsid w:val="0005056E"/>
    <w:rsid w:val="00050573"/>
    <w:rsid w:val="00050739"/>
    <w:rsid w:val="0005076D"/>
    <w:rsid w:val="00050891"/>
    <w:rsid w:val="0005089A"/>
    <w:rsid w:val="00050A7A"/>
    <w:rsid w:val="00050AC9"/>
    <w:rsid w:val="00050BC5"/>
    <w:rsid w:val="00050D4B"/>
    <w:rsid w:val="00050DF5"/>
    <w:rsid w:val="00050E14"/>
    <w:rsid w:val="00050F95"/>
    <w:rsid w:val="000512A6"/>
    <w:rsid w:val="00051395"/>
    <w:rsid w:val="000513BF"/>
    <w:rsid w:val="0005141D"/>
    <w:rsid w:val="00051534"/>
    <w:rsid w:val="000519C3"/>
    <w:rsid w:val="00051A94"/>
    <w:rsid w:val="00051AAD"/>
    <w:rsid w:val="00051BBA"/>
    <w:rsid w:val="00051DD6"/>
    <w:rsid w:val="00051E5F"/>
    <w:rsid w:val="000522D3"/>
    <w:rsid w:val="000524CC"/>
    <w:rsid w:val="00052851"/>
    <w:rsid w:val="00052958"/>
    <w:rsid w:val="000529DE"/>
    <w:rsid w:val="00052B9F"/>
    <w:rsid w:val="00052BFE"/>
    <w:rsid w:val="00052C03"/>
    <w:rsid w:val="0005309B"/>
    <w:rsid w:val="00053148"/>
    <w:rsid w:val="00053350"/>
    <w:rsid w:val="000533EC"/>
    <w:rsid w:val="000534D2"/>
    <w:rsid w:val="0005353E"/>
    <w:rsid w:val="00053650"/>
    <w:rsid w:val="00053892"/>
    <w:rsid w:val="000539FE"/>
    <w:rsid w:val="00053A26"/>
    <w:rsid w:val="00053CF1"/>
    <w:rsid w:val="00053D25"/>
    <w:rsid w:val="00053D9A"/>
    <w:rsid w:val="00053EF7"/>
    <w:rsid w:val="00054031"/>
    <w:rsid w:val="00054142"/>
    <w:rsid w:val="000541C7"/>
    <w:rsid w:val="000541F1"/>
    <w:rsid w:val="000545F7"/>
    <w:rsid w:val="00054625"/>
    <w:rsid w:val="00054885"/>
    <w:rsid w:val="00054A8C"/>
    <w:rsid w:val="00054AF8"/>
    <w:rsid w:val="00055110"/>
    <w:rsid w:val="0005526B"/>
    <w:rsid w:val="000553F1"/>
    <w:rsid w:val="00055D92"/>
    <w:rsid w:val="00055E02"/>
    <w:rsid w:val="00055F01"/>
    <w:rsid w:val="00055F1D"/>
    <w:rsid w:val="000560C7"/>
    <w:rsid w:val="000560F7"/>
    <w:rsid w:val="0005635D"/>
    <w:rsid w:val="00056873"/>
    <w:rsid w:val="00056A0D"/>
    <w:rsid w:val="00056A91"/>
    <w:rsid w:val="00056AC0"/>
    <w:rsid w:val="00056B4F"/>
    <w:rsid w:val="00056DCF"/>
    <w:rsid w:val="000571E2"/>
    <w:rsid w:val="000572D2"/>
    <w:rsid w:val="00057316"/>
    <w:rsid w:val="000573EB"/>
    <w:rsid w:val="000573FB"/>
    <w:rsid w:val="00057616"/>
    <w:rsid w:val="00057672"/>
    <w:rsid w:val="000576F4"/>
    <w:rsid w:val="000577D9"/>
    <w:rsid w:val="00057811"/>
    <w:rsid w:val="00057905"/>
    <w:rsid w:val="00057A67"/>
    <w:rsid w:val="00057B34"/>
    <w:rsid w:val="00057C04"/>
    <w:rsid w:val="00057C90"/>
    <w:rsid w:val="00057D17"/>
    <w:rsid w:val="00057D19"/>
    <w:rsid w:val="00057E8E"/>
    <w:rsid w:val="000600FC"/>
    <w:rsid w:val="00060154"/>
    <w:rsid w:val="0006040C"/>
    <w:rsid w:val="00060463"/>
    <w:rsid w:val="000604F6"/>
    <w:rsid w:val="00060669"/>
    <w:rsid w:val="000607B3"/>
    <w:rsid w:val="000607E0"/>
    <w:rsid w:val="0006090D"/>
    <w:rsid w:val="00060990"/>
    <w:rsid w:val="00060A3E"/>
    <w:rsid w:val="00060A50"/>
    <w:rsid w:val="00060A73"/>
    <w:rsid w:val="00060A74"/>
    <w:rsid w:val="00060D78"/>
    <w:rsid w:val="00060E34"/>
    <w:rsid w:val="00060EEC"/>
    <w:rsid w:val="00060F41"/>
    <w:rsid w:val="00061036"/>
    <w:rsid w:val="0006103E"/>
    <w:rsid w:val="000613FD"/>
    <w:rsid w:val="000614AE"/>
    <w:rsid w:val="000614E3"/>
    <w:rsid w:val="00061554"/>
    <w:rsid w:val="00061561"/>
    <w:rsid w:val="0006170F"/>
    <w:rsid w:val="0006177E"/>
    <w:rsid w:val="000618A2"/>
    <w:rsid w:val="00061E0B"/>
    <w:rsid w:val="00061F8C"/>
    <w:rsid w:val="0006255A"/>
    <w:rsid w:val="0006257B"/>
    <w:rsid w:val="000627BA"/>
    <w:rsid w:val="00062908"/>
    <w:rsid w:val="00062D3D"/>
    <w:rsid w:val="00062D41"/>
    <w:rsid w:val="00062E4F"/>
    <w:rsid w:val="00062F0D"/>
    <w:rsid w:val="00062FBD"/>
    <w:rsid w:val="00063093"/>
    <w:rsid w:val="000631E7"/>
    <w:rsid w:val="000632D1"/>
    <w:rsid w:val="00063305"/>
    <w:rsid w:val="00063337"/>
    <w:rsid w:val="000633C3"/>
    <w:rsid w:val="0006340B"/>
    <w:rsid w:val="000635B6"/>
    <w:rsid w:val="000635DD"/>
    <w:rsid w:val="000636EE"/>
    <w:rsid w:val="00063793"/>
    <w:rsid w:val="00063973"/>
    <w:rsid w:val="00063A42"/>
    <w:rsid w:val="00063B10"/>
    <w:rsid w:val="00063D05"/>
    <w:rsid w:val="00063F33"/>
    <w:rsid w:val="0006406E"/>
    <w:rsid w:val="000641D1"/>
    <w:rsid w:val="000641D2"/>
    <w:rsid w:val="00064414"/>
    <w:rsid w:val="00064562"/>
    <w:rsid w:val="0006481F"/>
    <w:rsid w:val="00064BB9"/>
    <w:rsid w:val="00064F4C"/>
    <w:rsid w:val="000650EA"/>
    <w:rsid w:val="0006524E"/>
    <w:rsid w:val="000653B0"/>
    <w:rsid w:val="0006542C"/>
    <w:rsid w:val="00065618"/>
    <w:rsid w:val="000656A9"/>
    <w:rsid w:val="000658CF"/>
    <w:rsid w:val="00065927"/>
    <w:rsid w:val="000659A8"/>
    <w:rsid w:val="00065C66"/>
    <w:rsid w:val="00065DE3"/>
    <w:rsid w:val="00065F1D"/>
    <w:rsid w:val="00066074"/>
    <w:rsid w:val="000660E8"/>
    <w:rsid w:val="000660EC"/>
    <w:rsid w:val="00066201"/>
    <w:rsid w:val="00066337"/>
    <w:rsid w:val="000665FB"/>
    <w:rsid w:val="000668E2"/>
    <w:rsid w:val="00066947"/>
    <w:rsid w:val="00066955"/>
    <w:rsid w:val="000669B9"/>
    <w:rsid w:val="00066A24"/>
    <w:rsid w:val="00066C16"/>
    <w:rsid w:val="00066C66"/>
    <w:rsid w:val="00066CCF"/>
    <w:rsid w:val="00066CF8"/>
    <w:rsid w:val="00066DA7"/>
    <w:rsid w:val="00066E0B"/>
    <w:rsid w:val="00066E41"/>
    <w:rsid w:val="00067058"/>
    <w:rsid w:val="00067087"/>
    <w:rsid w:val="00067184"/>
    <w:rsid w:val="0006724C"/>
    <w:rsid w:val="000672B9"/>
    <w:rsid w:val="000672EE"/>
    <w:rsid w:val="000675B7"/>
    <w:rsid w:val="0006760C"/>
    <w:rsid w:val="00067647"/>
    <w:rsid w:val="0006772A"/>
    <w:rsid w:val="0006774C"/>
    <w:rsid w:val="00067868"/>
    <w:rsid w:val="00067ADD"/>
    <w:rsid w:val="00067C9D"/>
    <w:rsid w:val="00067CA7"/>
    <w:rsid w:val="00067CD1"/>
    <w:rsid w:val="00067EAE"/>
    <w:rsid w:val="00067EE0"/>
    <w:rsid w:val="0007007B"/>
    <w:rsid w:val="00070097"/>
    <w:rsid w:val="00070239"/>
    <w:rsid w:val="00070468"/>
    <w:rsid w:val="000707CB"/>
    <w:rsid w:val="00070936"/>
    <w:rsid w:val="00070C44"/>
    <w:rsid w:val="00070DE4"/>
    <w:rsid w:val="00070EE3"/>
    <w:rsid w:val="00070F01"/>
    <w:rsid w:val="00070F5A"/>
    <w:rsid w:val="0007119C"/>
    <w:rsid w:val="0007129A"/>
    <w:rsid w:val="000712DE"/>
    <w:rsid w:val="00071319"/>
    <w:rsid w:val="00071593"/>
    <w:rsid w:val="0007175E"/>
    <w:rsid w:val="000717D7"/>
    <w:rsid w:val="00071C49"/>
    <w:rsid w:val="000720CF"/>
    <w:rsid w:val="000720F2"/>
    <w:rsid w:val="00072243"/>
    <w:rsid w:val="0007250E"/>
    <w:rsid w:val="00072531"/>
    <w:rsid w:val="00072592"/>
    <w:rsid w:val="0007259E"/>
    <w:rsid w:val="0007262B"/>
    <w:rsid w:val="000726F1"/>
    <w:rsid w:val="0007275C"/>
    <w:rsid w:val="00072A7C"/>
    <w:rsid w:val="00072B93"/>
    <w:rsid w:val="00072C30"/>
    <w:rsid w:val="00072C35"/>
    <w:rsid w:val="00072D27"/>
    <w:rsid w:val="000734DD"/>
    <w:rsid w:val="000737E3"/>
    <w:rsid w:val="000737F9"/>
    <w:rsid w:val="0007387E"/>
    <w:rsid w:val="000739ED"/>
    <w:rsid w:val="00073A4C"/>
    <w:rsid w:val="00073B15"/>
    <w:rsid w:val="00073BCF"/>
    <w:rsid w:val="00073D01"/>
    <w:rsid w:val="00073D79"/>
    <w:rsid w:val="00073E57"/>
    <w:rsid w:val="00074139"/>
    <w:rsid w:val="000741FB"/>
    <w:rsid w:val="00074263"/>
    <w:rsid w:val="000743D7"/>
    <w:rsid w:val="00074453"/>
    <w:rsid w:val="0007452C"/>
    <w:rsid w:val="000748AC"/>
    <w:rsid w:val="00074F29"/>
    <w:rsid w:val="00075049"/>
    <w:rsid w:val="000750A8"/>
    <w:rsid w:val="00075535"/>
    <w:rsid w:val="000757E0"/>
    <w:rsid w:val="000759ED"/>
    <w:rsid w:val="000759EE"/>
    <w:rsid w:val="00075ADE"/>
    <w:rsid w:val="00075AE6"/>
    <w:rsid w:val="00075CBE"/>
    <w:rsid w:val="00075E4A"/>
    <w:rsid w:val="000760A8"/>
    <w:rsid w:val="000761BB"/>
    <w:rsid w:val="0007625A"/>
    <w:rsid w:val="00076453"/>
    <w:rsid w:val="00076471"/>
    <w:rsid w:val="00076495"/>
    <w:rsid w:val="000764E6"/>
    <w:rsid w:val="000766F9"/>
    <w:rsid w:val="0007676E"/>
    <w:rsid w:val="0007684A"/>
    <w:rsid w:val="00076890"/>
    <w:rsid w:val="00076A38"/>
    <w:rsid w:val="00076C22"/>
    <w:rsid w:val="00076C63"/>
    <w:rsid w:val="00076DFD"/>
    <w:rsid w:val="00077002"/>
    <w:rsid w:val="000771B4"/>
    <w:rsid w:val="00077249"/>
    <w:rsid w:val="000773C2"/>
    <w:rsid w:val="0007751F"/>
    <w:rsid w:val="00077589"/>
    <w:rsid w:val="000777D6"/>
    <w:rsid w:val="0007782D"/>
    <w:rsid w:val="00077ADA"/>
    <w:rsid w:val="00077C2B"/>
    <w:rsid w:val="00077D5C"/>
    <w:rsid w:val="00077E26"/>
    <w:rsid w:val="00077E2A"/>
    <w:rsid w:val="00077FA0"/>
    <w:rsid w:val="00080099"/>
    <w:rsid w:val="000800BD"/>
    <w:rsid w:val="0008020E"/>
    <w:rsid w:val="00080269"/>
    <w:rsid w:val="000805B2"/>
    <w:rsid w:val="00080981"/>
    <w:rsid w:val="00080A08"/>
    <w:rsid w:val="00080A45"/>
    <w:rsid w:val="00080A87"/>
    <w:rsid w:val="00080DC8"/>
    <w:rsid w:val="00080DCD"/>
    <w:rsid w:val="00080E42"/>
    <w:rsid w:val="00081004"/>
    <w:rsid w:val="00081008"/>
    <w:rsid w:val="000814CA"/>
    <w:rsid w:val="0008191A"/>
    <w:rsid w:val="00081985"/>
    <w:rsid w:val="00081B90"/>
    <w:rsid w:val="00081CF8"/>
    <w:rsid w:val="00081D81"/>
    <w:rsid w:val="00081F5D"/>
    <w:rsid w:val="000820AC"/>
    <w:rsid w:val="000823C5"/>
    <w:rsid w:val="00082466"/>
    <w:rsid w:val="0008267A"/>
    <w:rsid w:val="000826E1"/>
    <w:rsid w:val="00082AB1"/>
    <w:rsid w:val="00082C65"/>
    <w:rsid w:val="00082CA9"/>
    <w:rsid w:val="00082D28"/>
    <w:rsid w:val="00082DA2"/>
    <w:rsid w:val="00082E22"/>
    <w:rsid w:val="000832A3"/>
    <w:rsid w:val="000833CF"/>
    <w:rsid w:val="00083416"/>
    <w:rsid w:val="00083691"/>
    <w:rsid w:val="00083697"/>
    <w:rsid w:val="000837E4"/>
    <w:rsid w:val="00083B07"/>
    <w:rsid w:val="00083B18"/>
    <w:rsid w:val="00083FA7"/>
    <w:rsid w:val="00084345"/>
    <w:rsid w:val="000844B4"/>
    <w:rsid w:val="00084791"/>
    <w:rsid w:val="000848A3"/>
    <w:rsid w:val="00084919"/>
    <w:rsid w:val="00084995"/>
    <w:rsid w:val="000849CB"/>
    <w:rsid w:val="00084BAB"/>
    <w:rsid w:val="00084BB5"/>
    <w:rsid w:val="00084CCC"/>
    <w:rsid w:val="00084E9F"/>
    <w:rsid w:val="00084F91"/>
    <w:rsid w:val="00085101"/>
    <w:rsid w:val="0008539F"/>
    <w:rsid w:val="00085735"/>
    <w:rsid w:val="00085A0D"/>
    <w:rsid w:val="00085C6E"/>
    <w:rsid w:val="00085C91"/>
    <w:rsid w:val="00085DC3"/>
    <w:rsid w:val="00085E06"/>
    <w:rsid w:val="00085E34"/>
    <w:rsid w:val="00085FB5"/>
    <w:rsid w:val="000860B4"/>
    <w:rsid w:val="00086350"/>
    <w:rsid w:val="0008645A"/>
    <w:rsid w:val="000864F2"/>
    <w:rsid w:val="0008655F"/>
    <w:rsid w:val="000867E1"/>
    <w:rsid w:val="00086A8F"/>
    <w:rsid w:val="00086CDA"/>
    <w:rsid w:val="00086DB9"/>
    <w:rsid w:val="00086EB2"/>
    <w:rsid w:val="00086F6A"/>
    <w:rsid w:val="000870DB"/>
    <w:rsid w:val="0008721E"/>
    <w:rsid w:val="00087242"/>
    <w:rsid w:val="00087252"/>
    <w:rsid w:val="000872DF"/>
    <w:rsid w:val="00087314"/>
    <w:rsid w:val="00087374"/>
    <w:rsid w:val="000873BA"/>
    <w:rsid w:val="000874C3"/>
    <w:rsid w:val="000875C5"/>
    <w:rsid w:val="000877E3"/>
    <w:rsid w:val="00087945"/>
    <w:rsid w:val="00087BE9"/>
    <w:rsid w:val="00087C6A"/>
    <w:rsid w:val="000900A2"/>
    <w:rsid w:val="00090160"/>
    <w:rsid w:val="000903E8"/>
    <w:rsid w:val="00090521"/>
    <w:rsid w:val="0009066F"/>
    <w:rsid w:val="000906FA"/>
    <w:rsid w:val="0009072D"/>
    <w:rsid w:val="000907A8"/>
    <w:rsid w:val="00090A08"/>
    <w:rsid w:val="00091126"/>
    <w:rsid w:val="00091204"/>
    <w:rsid w:val="000914A4"/>
    <w:rsid w:val="000915B8"/>
    <w:rsid w:val="00091685"/>
    <w:rsid w:val="0009174B"/>
    <w:rsid w:val="000917A8"/>
    <w:rsid w:val="00091B2A"/>
    <w:rsid w:val="00091D3A"/>
    <w:rsid w:val="00092106"/>
    <w:rsid w:val="000921A6"/>
    <w:rsid w:val="00092289"/>
    <w:rsid w:val="000922AE"/>
    <w:rsid w:val="0009248C"/>
    <w:rsid w:val="0009259B"/>
    <w:rsid w:val="000928D9"/>
    <w:rsid w:val="00092913"/>
    <w:rsid w:val="00092B2D"/>
    <w:rsid w:val="00092C68"/>
    <w:rsid w:val="00093211"/>
    <w:rsid w:val="00093278"/>
    <w:rsid w:val="00093313"/>
    <w:rsid w:val="000933C6"/>
    <w:rsid w:val="0009365E"/>
    <w:rsid w:val="00093C5B"/>
    <w:rsid w:val="000940CC"/>
    <w:rsid w:val="000940E1"/>
    <w:rsid w:val="000941B2"/>
    <w:rsid w:val="00094238"/>
    <w:rsid w:val="00094265"/>
    <w:rsid w:val="00094342"/>
    <w:rsid w:val="000945C4"/>
    <w:rsid w:val="00094630"/>
    <w:rsid w:val="00094944"/>
    <w:rsid w:val="00094AE3"/>
    <w:rsid w:val="00094AE7"/>
    <w:rsid w:val="00094B92"/>
    <w:rsid w:val="00095472"/>
    <w:rsid w:val="0009573D"/>
    <w:rsid w:val="000958E9"/>
    <w:rsid w:val="00095BAE"/>
    <w:rsid w:val="00095CFA"/>
    <w:rsid w:val="00095F68"/>
    <w:rsid w:val="00096000"/>
    <w:rsid w:val="0009629F"/>
    <w:rsid w:val="000963BE"/>
    <w:rsid w:val="000963C6"/>
    <w:rsid w:val="00096488"/>
    <w:rsid w:val="000965FC"/>
    <w:rsid w:val="00096602"/>
    <w:rsid w:val="0009689F"/>
    <w:rsid w:val="00096ACC"/>
    <w:rsid w:val="00096B71"/>
    <w:rsid w:val="00096CC5"/>
    <w:rsid w:val="00096CC9"/>
    <w:rsid w:val="00096CEA"/>
    <w:rsid w:val="00096E50"/>
    <w:rsid w:val="00096E71"/>
    <w:rsid w:val="00096F9F"/>
    <w:rsid w:val="00096FF8"/>
    <w:rsid w:val="0009700E"/>
    <w:rsid w:val="0009711E"/>
    <w:rsid w:val="00097229"/>
    <w:rsid w:val="00097312"/>
    <w:rsid w:val="000975D7"/>
    <w:rsid w:val="000975E2"/>
    <w:rsid w:val="000977F4"/>
    <w:rsid w:val="00097CC8"/>
    <w:rsid w:val="00097D43"/>
    <w:rsid w:val="000A01DE"/>
    <w:rsid w:val="000A03F5"/>
    <w:rsid w:val="000A05D3"/>
    <w:rsid w:val="000A05E5"/>
    <w:rsid w:val="000A0B31"/>
    <w:rsid w:val="000A0BAD"/>
    <w:rsid w:val="000A125E"/>
    <w:rsid w:val="000A1421"/>
    <w:rsid w:val="000A147F"/>
    <w:rsid w:val="000A1515"/>
    <w:rsid w:val="000A1578"/>
    <w:rsid w:val="000A159C"/>
    <w:rsid w:val="000A15F3"/>
    <w:rsid w:val="000A1701"/>
    <w:rsid w:val="000A195F"/>
    <w:rsid w:val="000A19C3"/>
    <w:rsid w:val="000A1BD1"/>
    <w:rsid w:val="000A1CB5"/>
    <w:rsid w:val="000A1E07"/>
    <w:rsid w:val="000A1E73"/>
    <w:rsid w:val="000A1EA5"/>
    <w:rsid w:val="000A1FFF"/>
    <w:rsid w:val="000A208B"/>
    <w:rsid w:val="000A226A"/>
    <w:rsid w:val="000A25C9"/>
    <w:rsid w:val="000A2ACD"/>
    <w:rsid w:val="000A2C7C"/>
    <w:rsid w:val="000A2CF0"/>
    <w:rsid w:val="000A2D34"/>
    <w:rsid w:val="000A2D7C"/>
    <w:rsid w:val="000A2E2D"/>
    <w:rsid w:val="000A2E5E"/>
    <w:rsid w:val="000A2F1D"/>
    <w:rsid w:val="000A2F3D"/>
    <w:rsid w:val="000A3317"/>
    <w:rsid w:val="000A342C"/>
    <w:rsid w:val="000A343B"/>
    <w:rsid w:val="000A34DB"/>
    <w:rsid w:val="000A3549"/>
    <w:rsid w:val="000A35FC"/>
    <w:rsid w:val="000A3688"/>
    <w:rsid w:val="000A36B4"/>
    <w:rsid w:val="000A3763"/>
    <w:rsid w:val="000A38A2"/>
    <w:rsid w:val="000A3925"/>
    <w:rsid w:val="000A392C"/>
    <w:rsid w:val="000A3A74"/>
    <w:rsid w:val="000A3BC8"/>
    <w:rsid w:val="000A3C68"/>
    <w:rsid w:val="000A4031"/>
    <w:rsid w:val="000A40BA"/>
    <w:rsid w:val="000A40E6"/>
    <w:rsid w:val="000A419C"/>
    <w:rsid w:val="000A41D0"/>
    <w:rsid w:val="000A42C5"/>
    <w:rsid w:val="000A4380"/>
    <w:rsid w:val="000A4381"/>
    <w:rsid w:val="000A43FD"/>
    <w:rsid w:val="000A44A7"/>
    <w:rsid w:val="000A47B0"/>
    <w:rsid w:val="000A4A40"/>
    <w:rsid w:val="000A4A9A"/>
    <w:rsid w:val="000A4F50"/>
    <w:rsid w:val="000A5047"/>
    <w:rsid w:val="000A5201"/>
    <w:rsid w:val="000A5216"/>
    <w:rsid w:val="000A52C9"/>
    <w:rsid w:val="000A53F3"/>
    <w:rsid w:val="000A56CA"/>
    <w:rsid w:val="000A5E9D"/>
    <w:rsid w:val="000A5EB2"/>
    <w:rsid w:val="000A5FB3"/>
    <w:rsid w:val="000A60B9"/>
    <w:rsid w:val="000A636A"/>
    <w:rsid w:val="000A6425"/>
    <w:rsid w:val="000A642A"/>
    <w:rsid w:val="000A660A"/>
    <w:rsid w:val="000A662D"/>
    <w:rsid w:val="000A6863"/>
    <w:rsid w:val="000A6963"/>
    <w:rsid w:val="000A6B46"/>
    <w:rsid w:val="000A6C3D"/>
    <w:rsid w:val="000A6D04"/>
    <w:rsid w:val="000A6D1A"/>
    <w:rsid w:val="000A6DEB"/>
    <w:rsid w:val="000A6E9B"/>
    <w:rsid w:val="000A6ED9"/>
    <w:rsid w:val="000A70C6"/>
    <w:rsid w:val="000A7310"/>
    <w:rsid w:val="000A739F"/>
    <w:rsid w:val="000A7448"/>
    <w:rsid w:val="000A75DE"/>
    <w:rsid w:val="000A7638"/>
    <w:rsid w:val="000A778E"/>
    <w:rsid w:val="000A784F"/>
    <w:rsid w:val="000A7890"/>
    <w:rsid w:val="000A7A65"/>
    <w:rsid w:val="000A7DBB"/>
    <w:rsid w:val="000A7DF1"/>
    <w:rsid w:val="000A7FA2"/>
    <w:rsid w:val="000AFABB"/>
    <w:rsid w:val="000B000E"/>
    <w:rsid w:val="000B00B7"/>
    <w:rsid w:val="000B00BB"/>
    <w:rsid w:val="000B018D"/>
    <w:rsid w:val="000B0202"/>
    <w:rsid w:val="000B0359"/>
    <w:rsid w:val="000B037A"/>
    <w:rsid w:val="000B056D"/>
    <w:rsid w:val="000B0681"/>
    <w:rsid w:val="000B082F"/>
    <w:rsid w:val="000B0B13"/>
    <w:rsid w:val="000B0B1A"/>
    <w:rsid w:val="000B0C12"/>
    <w:rsid w:val="000B0EA9"/>
    <w:rsid w:val="000B0FC4"/>
    <w:rsid w:val="000B1410"/>
    <w:rsid w:val="000B152E"/>
    <w:rsid w:val="000B16BE"/>
    <w:rsid w:val="000B16E0"/>
    <w:rsid w:val="000B18C2"/>
    <w:rsid w:val="000B1935"/>
    <w:rsid w:val="000B1AD4"/>
    <w:rsid w:val="000B1AE0"/>
    <w:rsid w:val="000B1E1E"/>
    <w:rsid w:val="000B1EDF"/>
    <w:rsid w:val="000B1F5A"/>
    <w:rsid w:val="000B1F7B"/>
    <w:rsid w:val="000B1F7E"/>
    <w:rsid w:val="000B2386"/>
    <w:rsid w:val="000B2B82"/>
    <w:rsid w:val="000B2C01"/>
    <w:rsid w:val="000B2CEA"/>
    <w:rsid w:val="000B310A"/>
    <w:rsid w:val="000B3142"/>
    <w:rsid w:val="000B3181"/>
    <w:rsid w:val="000B3295"/>
    <w:rsid w:val="000B344D"/>
    <w:rsid w:val="000B35F1"/>
    <w:rsid w:val="000B3785"/>
    <w:rsid w:val="000B37B0"/>
    <w:rsid w:val="000B3849"/>
    <w:rsid w:val="000B3868"/>
    <w:rsid w:val="000B387C"/>
    <w:rsid w:val="000B388F"/>
    <w:rsid w:val="000B38D0"/>
    <w:rsid w:val="000B3A04"/>
    <w:rsid w:val="000B3BB6"/>
    <w:rsid w:val="000B3BE3"/>
    <w:rsid w:val="000B3C1C"/>
    <w:rsid w:val="000B3E47"/>
    <w:rsid w:val="000B3E4F"/>
    <w:rsid w:val="000B4337"/>
    <w:rsid w:val="000B4357"/>
    <w:rsid w:val="000B444B"/>
    <w:rsid w:val="000B4451"/>
    <w:rsid w:val="000B45E3"/>
    <w:rsid w:val="000B48B3"/>
    <w:rsid w:val="000B4AE1"/>
    <w:rsid w:val="000B4E46"/>
    <w:rsid w:val="000B4E78"/>
    <w:rsid w:val="000B4EDB"/>
    <w:rsid w:val="000B4F35"/>
    <w:rsid w:val="000B4FBE"/>
    <w:rsid w:val="000B5161"/>
    <w:rsid w:val="000B51CC"/>
    <w:rsid w:val="000B52C7"/>
    <w:rsid w:val="000B52EC"/>
    <w:rsid w:val="000B5359"/>
    <w:rsid w:val="000B5371"/>
    <w:rsid w:val="000B5558"/>
    <w:rsid w:val="000B5574"/>
    <w:rsid w:val="000B5621"/>
    <w:rsid w:val="000B567E"/>
    <w:rsid w:val="000B5733"/>
    <w:rsid w:val="000B58D7"/>
    <w:rsid w:val="000B58E2"/>
    <w:rsid w:val="000B5A39"/>
    <w:rsid w:val="000B5B13"/>
    <w:rsid w:val="000B5B1F"/>
    <w:rsid w:val="000B5BD3"/>
    <w:rsid w:val="000B5C0C"/>
    <w:rsid w:val="000B5D73"/>
    <w:rsid w:val="000B60F6"/>
    <w:rsid w:val="000B6109"/>
    <w:rsid w:val="000B6185"/>
    <w:rsid w:val="000B6764"/>
    <w:rsid w:val="000B6867"/>
    <w:rsid w:val="000B68DE"/>
    <w:rsid w:val="000B6A05"/>
    <w:rsid w:val="000B6ABB"/>
    <w:rsid w:val="000B6DB2"/>
    <w:rsid w:val="000B6EF9"/>
    <w:rsid w:val="000B70F9"/>
    <w:rsid w:val="000B715C"/>
    <w:rsid w:val="000B73CD"/>
    <w:rsid w:val="000B7421"/>
    <w:rsid w:val="000B746B"/>
    <w:rsid w:val="000B75C9"/>
    <w:rsid w:val="000B772B"/>
    <w:rsid w:val="000B7786"/>
    <w:rsid w:val="000B77AC"/>
    <w:rsid w:val="000B77E5"/>
    <w:rsid w:val="000B792E"/>
    <w:rsid w:val="000B79C0"/>
    <w:rsid w:val="000B79E1"/>
    <w:rsid w:val="000C037F"/>
    <w:rsid w:val="000C0382"/>
    <w:rsid w:val="000C0518"/>
    <w:rsid w:val="000C06D1"/>
    <w:rsid w:val="000C07EC"/>
    <w:rsid w:val="000C0854"/>
    <w:rsid w:val="000C08F4"/>
    <w:rsid w:val="000C0923"/>
    <w:rsid w:val="000C0933"/>
    <w:rsid w:val="000C093F"/>
    <w:rsid w:val="000C09FC"/>
    <w:rsid w:val="000C0CFB"/>
    <w:rsid w:val="000C0D0C"/>
    <w:rsid w:val="000C0DCC"/>
    <w:rsid w:val="000C0F35"/>
    <w:rsid w:val="000C0F7E"/>
    <w:rsid w:val="000C0FFE"/>
    <w:rsid w:val="000C1124"/>
    <w:rsid w:val="000C1786"/>
    <w:rsid w:val="000C1917"/>
    <w:rsid w:val="000C1AD5"/>
    <w:rsid w:val="000C1B45"/>
    <w:rsid w:val="000C2003"/>
    <w:rsid w:val="000C2030"/>
    <w:rsid w:val="000C2051"/>
    <w:rsid w:val="000C2133"/>
    <w:rsid w:val="000C21AE"/>
    <w:rsid w:val="000C25DA"/>
    <w:rsid w:val="000C2DDF"/>
    <w:rsid w:val="000C2F29"/>
    <w:rsid w:val="000C30BD"/>
    <w:rsid w:val="000C3141"/>
    <w:rsid w:val="000C31E8"/>
    <w:rsid w:val="000C3265"/>
    <w:rsid w:val="000C32D1"/>
    <w:rsid w:val="000C3309"/>
    <w:rsid w:val="000C331E"/>
    <w:rsid w:val="000C39CB"/>
    <w:rsid w:val="000C3A40"/>
    <w:rsid w:val="000C3B1A"/>
    <w:rsid w:val="000C3B51"/>
    <w:rsid w:val="000C3B68"/>
    <w:rsid w:val="000C3BC1"/>
    <w:rsid w:val="000C3CE1"/>
    <w:rsid w:val="000C3E11"/>
    <w:rsid w:val="000C3E26"/>
    <w:rsid w:val="000C3F16"/>
    <w:rsid w:val="000C4081"/>
    <w:rsid w:val="000C4186"/>
    <w:rsid w:val="000C427C"/>
    <w:rsid w:val="000C4281"/>
    <w:rsid w:val="000C4476"/>
    <w:rsid w:val="000C451C"/>
    <w:rsid w:val="000C4742"/>
    <w:rsid w:val="000C4806"/>
    <w:rsid w:val="000C4ADB"/>
    <w:rsid w:val="000C4BCC"/>
    <w:rsid w:val="000C4C25"/>
    <w:rsid w:val="000C4C3C"/>
    <w:rsid w:val="000C4D05"/>
    <w:rsid w:val="000C4D95"/>
    <w:rsid w:val="000C4DF7"/>
    <w:rsid w:val="000C4E85"/>
    <w:rsid w:val="000C4F60"/>
    <w:rsid w:val="000C4FE3"/>
    <w:rsid w:val="000C50AC"/>
    <w:rsid w:val="000C5139"/>
    <w:rsid w:val="000C5291"/>
    <w:rsid w:val="000C5471"/>
    <w:rsid w:val="000C5685"/>
    <w:rsid w:val="000C5C89"/>
    <w:rsid w:val="000C5D5A"/>
    <w:rsid w:val="000C5E1F"/>
    <w:rsid w:val="000C6027"/>
    <w:rsid w:val="000C61E2"/>
    <w:rsid w:val="000C61F3"/>
    <w:rsid w:val="000C6266"/>
    <w:rsid w:val="000C6590"/>
    <w:rsid w:val="000C67A7"/>
    <w:rsid w:val="000C67CF"/>
    <w:rsid w:val="000C6871"/>
    <w:rsid w:val="000C6A81"/>
    <w:rsid w:val="000C6A8C"/>
    <w:rsid w:val="000C6A91"/>
    <w:rsid w:val="000C6C8F"/>
    <w:rsid w:val="000C6FFA"/>
    <w:rsid w:val="000C734D"/>
    <w:rsid w:val="000C75D6"/>
    <w:rsid w:val="000C77D6"/>
    <w:rsid w:val="000C77EC"/>
    <w:rsid w:val="000C7854"/>
    <w:rsid w:val="000C78AF"/>
    <w:rsid w:val="000C78FF"/>
    <w:rsid w:val="000C7964"/>
    <w:rsid w:val="000C799D"/>
    <w:rsid w:val="000C7E6C"/>
    <w:rsid w:val="000C7EA8"/>
    <w:rsid w:val="000D0148"/>
    <w:rsid w:val="000D0250"/>
    <w:rsid w:val="000D0540"/>
    <w:rsid w:val="000D064E"/>
    <w:rsid w:val="000D08DF"/>
    <w:rsid w:val="000D0AFA"/>
    <w:rsid w:val="000D0C3D"/>
    <w:rsid w:val="000D0C53"/>
    <w:rsid w:val="000D0CD1"/>
    <w:rsid w:val="000D0DB3"/>
    <w:rsid w:val="000D0FBF"/>
    <w:rsid w:val="000D1546"/>
    <w:rsid w:val="000D1587"/>
    <w:rsid w:val="000D19BA"/>
    <w:rsid w:val="000D1A3E"/>
    <w:rsid w:val="000D1A93"/>
    <w:rsid w:val="000D1BA2"/>
    <w:rsid w:val="000D1BC0"/>
    <w:rsid w:val="000D1D4E"/>
    <w:rsid w:val="000D2022"/>
    <w:rsid w:val="000D2076"/>
    <w:rsid w:val="000D216A"/>
    <w:rsid w:val="000D2457"/>
    <w:rsid w:val="000D24C0"/>
    <w:rsid w:val="000D24F4"/>
    <w:rsid w:val="000D26EA"/>
    <w:rsid w:val="000D2A12"/>
    <w:rsid w:val="000D2E27"/>
    <w:rsid w:val="000D2E2F"/>
    <w:rsid w:val="000D2E61"/>
    <w:rsid w:val="000D2FDB"/>
    <w:rsid w:val="000D31FE"/>
    <w:rsid w:val="000D3423"/>
    <w:rsid w:val="000D3456"/>
    <w:rsid w:val="000D3693"/>
    <w:rsid w:val="000D3823"/>
    <w:rsid w:val="000D3B0D"/>
    <w:rsid w:val="000D3B8A"/>
    <w:rsid w:val="000D3B9E"/>
    <w:rsid w:val="000D3C8A"/>
    <w:rsid w:val="000D3D0F"/>
    <w:rsid w:val="000D3EB9"/>
    <w:rsid w:val="000D4295"/>
    <w:rsid w:val="000D45D2"/>
    <w:rsid w:val="000D45D8"/>
    <w:rsid w:val="000D4840"/>
    <w:rsid w:val="000D4BC6"/>
    <w:rsid w:val="000D5253"/>
    <w:rsid w:val="000D5302"/>
    <w:rsid w:val="000D5395"/>
    <w:rsid w:val="000D53E9"/>
    <w:rsid w:val="000D5404"/>
    <w:rsid w:val="000D5611"/>
    <w:rsid w:val="000D568B"/>
    <w:rsid w:val="000D569D"/>
    <w:rsid w:val="000D5707"/>
    <w:rsid w:val="000D57F5"/>
    <w:rsid w:val="000D59FC"/>
    <w:rsid w:val="000D5ADA"/>
    <w:rsid w:val="000D5B27"/>
    <w:rsid w:val="000D5D2E"/>
    <w:rsid w:val="000D6183"/>
    <w:rsid w:val="000D62BA"/>
    <w:rsid w:val="000D697B"/>
    <w:rsid w:val="000D6A65"/>
    <w:rsid w:val="000D6A97"/>
    <w:rsid w:val="000D6AB6"/>
    <w:rsid w:val="000D6BF5"/>
    <w:rsid w:val="000D6DEA"/>
    <w:rsid w:val="000D6FD7"/>
    <w:rsid w:val="000D7157"/>
    <w:rsid w:val="000D727D"/>
    <w:rsid w:val="000D7337"/>
    <w:rsid w:val="000D7465"/>
    <w:rsid w:val="000D74F7"/>
    <w:rsid w:val="000D756C"/>
    <w:rsid w:val="000D75C8"/>
    <w:rsid w:val="000D75D3"/>
    <w:rsid w:val="000D7643"/>
    <w:rsid w:val="000D7667"/>
    <w:rsid w:val="000D7702"/>
    <w:rsid w:val="000D78AF"/>
    <w:rsid w:val="000D793D"/>
    <w:rsid w:val="000D7A0D"/>
    <w:rsid w:val="000D7A95"/>
    <w:rsid w:val="000D7C6F"/>
    <w:rsid w:val="000D7CA9"/>
    <w:rsid w:val="000D7CF3"/>
    <w:rsid w:val="000D7E24"/>
    <w:rsid w:val="000D7E31"/>
    <w:rsid w:val="000D7F34"/>
    <w:rsid w:val="000D7F73"/>
    <w:rsid w:val="000E01CA"/>
    <w:rsid w:val="000E01EC"/>
    <w:rsid w:val="000E0216"/>
    <w:rsid w:val="000E0561"/>
    <w:rsid w:val="000E0856"/>
    <w:rsid w:val="000E0AD2"/>
    <w:rsid w:val="000E0B43"/>
    <w:rsid w:val="000E0DA3"/>
    <w:rsid w:val="000E1069"/>
    <w:rsid w:val="000E1086"/>
    <w:rsid w:val="000E115B"/>
    <w:rsid w:val="000E11B3"/>
    <w:rsid w:val="000E1229"/>
    <w:rsid w:val="000E12E0"/>
    <w:rsid w:val="000E14DD"/>
    <w:rsid w:val="000E1543"/>
    <w:rsid w:val="000E185A"/>
    <w:rsid w:val="000E18A7"/>
    <w:rsid w:val="000E191C"/>
    <w:rsid w:val="000E1A29"/>
    <w:rsid w:val="000E1ACB"/>
    <w:rsid w:val="000E1B2C"/>
    <w:rsid w:val="000E2211"/>
    <w:rsid w:val="000E2263"/>
    <w:rsid w:val="000E22C4"/>
    <w:rsid w:val="000E22FA"/>
    <w:rsid w:val="000E2776"/>
    <w:rsid w:val="000E289A"/>
    <w:rsid w:val="000E28B5"/>
    <w:rsid w:val="000E2A83"/>
    <w:rsid w:val="000E2BE5"/>
    <w:rsid w:val="000E3298"/>
    <w:rsid w:val="000E33AA"/>
    <w:rsid w:val="000E37A1"/>
    <w:rsid w:val="000E38EA"/>
    <w:rsid w:val="000E39C4"/>
    <w:rsid w:val="000E3A7B"/>
    <w:rsid w:val="000E3A88"/>
    <w:rsid w:val="000E3B19"/>
    <w:rsid w:val="000E3D6F"/>
    <w:rsid w:val="000E3F0D"/>
    <w:rsid w:val="000E40AF"/>
    <w:rsid w:val="000E411D"/>
    <w:rsid w:val="000E42F8"/>
    <w:rsid w:val="000E43B2"/>
    <w:rsid w:val="000E4491"/>
    <w:rsid w:val="000E44D6"/>
    <w:rsid w:val="000E45F8"/>
    <w:rsid w:val="000E4665"/>
    <w:rsid w:val="000E46CA"/>
    <w:rsid w:val="000E4889"/>
    <w:rsid w:val="000E488C"/>
    <w:rsid w:val="000E4A0B"/>
    <w:rsid w:val="000E4A3A"/>
    <w:rsid w:val="000E4CD2"/>
    <w:rsid w:val="000E4F26"/>
    <w:rsid w:val="000E5232"/>
    <w:rsid w:val="000E542D"/>
    <w:rsid w:val="000E57DF"/>
    <w:rsid w:val="000E59A2"/>
    <w:rsid w:val="000E5AC3"/>
    <w:rsid w:val="000E5F76"/>
    <w:rsid w:val="000E6093"/>
    <w:rsid w:val="000E6854"/>
    <w:rsid w:val="000E6AF0"/>
    <w:rsid w:val="000E6BA3"/>
    <w:rsid w:val="000E6D70"/>
    <w:rsid w:val="000E6DB7"/>
    <w:rsid w:val="000E6FBD"/>
    <w:rsid w:val="000E70C6"/>
    <w:rsid w:val="000E7116"/>
    <w:rsid w:val="000E7151"/>
    <w:rsid w:val="000E768B"/>
    <w:rsid w:val="000E7784"/>
    <w:rsid w:val="000E7A11"/>
    <w:rsid w:val="000E7BB5"/>
    <w:rsid w:val="000E7D6A"/>
    <w:rsid w:val="000F01C4"/>
    <w:rsid w:val="000F0336"/>
    <w:rsid w:val="000F0707"/>
    <w:rsid w:val="000F09CC"/>
    <w:rsid w:val="000F0BC8"/>
    <w:rsid w:val="000F0D77"/>
    <w:rsid w:val="000F0DB5"/>
    <w:rsid w:val="000F0E04"/>
    <w:rsid w:val="000F0E7D"/>
    <w:rsid w:val="000F1010"/>
    <w:rsid w:val="000F1081"/>
    <w:rsid w:val="000F13B5"/>
    <w:rsid w:val="000F1481"/>
    <w:rsid w:val="000F14F8"/>
    <w:rsid w:val="000F173F"/>
    <w:rsid w:val="000F1849"/>
    <w:rsid w:val="000F18E1"/>
    <w:rsid w:val="000F18EA"/>
    <w:rsid w:val="000F191D"/>
    <w:rsid w:val="000F1A9E"/>
    <w:rsid w:val="000F1AEF"/>
    <w:rsid w:val="000F1C72"/>
    <w:rsid w:val="000F1C87"/>
    <w:rsid w:val="000F1D37"/>
    <w:rsid w:val="000F1D3C"/>
    <w:rsid w:val="000F2040"/>
    <w:rsid w:val="000F20C4"/>
    <w:rsid w:val="000F20D1"/>
    <w:rsid w:val="000F20D9"/>
    <w:rsid w:val="000F219A"/>
    <w:rsid w:val="000F2218"/>
    <w:rsid w:val="000F27E4"/>
    <w:rsid w:val="000F29FE"/>
    <w:rsid w:val="000F2AF4"/>
    <w:rsid w:val="000F2B9F"/>
    <w:rsid w:val="000F2C0E"/>
    <w:rsid w:val="000F2EA6"/>
    <w:rsid w:val="000F3197"/>
    <w:rsid w:val="000F326D"/>
    <w:rsid w:val="000F33CA"/>
    <w:rsid w:val="000F3519"/>
    <w:rsid w:val="000F395F"/>
    <w:rsid w:val="000F39A4"/>
    <w:rsid w:val="000F39B6"/>
    <w:rsid w:val="000F39C9"/>
    <w:rsid w:val="000F3C76"/>
    <w:rsid w:val="000F3D49"/>
    <w:rsid w:val="000F3DA4"/>
    <w:rsid w:val="000F3E46"/>
    <w:rsid w:val="000F3EB9"/>
    <w:rsid w:val="000F43B7"/>
    <w:rsid w:val="000F4415"/>
    <w:rsid w:val="000F448A"/>
    <w:rsid w:val="000F45AC"/>
    <w:rsid w:val="000F467B"/>
    <w:rsid w:val="000F4A13"/>
    <w:rsid w:val="000F4AF5"/>
    <w:rsid w:val="000F4C2F"/>
    <w:rsid w:val="000F4DC0"/>
    <w:rsid w:val="000F4F15"/>
    <w:rsid w:val="000F5070"/>
    <w:rsid w:val="000F50D5"/>
    <w:rsid w:val="000F511A"/>
    <w:rsid w:val="000F51F1"/>
    <w:rsid w:val="000F52AE"/>
    <w:rsid w:val="000F5356"/>
    <w:rsid w:val="000F55A8"/>
    <w:rsid w:val="000F55F9"/>
    <w:rsid w:val="000F5626"/>
    <w:rsid w:val="000F587A"/>
    <w:rsid w:val="000F5D1F"/>
    <w:rsid w:val="000F64F4"/>
    <w:rsid w:val="000F6A72"/>
    <w:rsid w:val="000F6BEC"/>
    <w:rsid w:val="000F6CC1"/>
    <w:rsid w:val="000F6DA1"/>
    <w:rsid w:val="000F6DA8"/>
    <w:rsid w:val="000F6E59"/>
    <w:rsid w:val="000F6FEE"/>
    <w:rsid w:val="000F75D9"/>
    <w:rsid w:val="000F77F3"/>
    <w:rsid w:val="000F7B0A"/>
    <w:rsid w:val="000F7BEA"/>
    <w:rsid w:val="000F7D73"/>
    <w:rsid w:val="000F7DDC"/>
    <w:rsid w:val="000F7F83"/>
    <w:rsid w:val="001000D1"/>
    <w:rsid w:val="001000D5"/>
    <w:rsid w:val="00100255"/>
    <w:rsid w:val="00100270"/>
    <w:rsid w:val="0010038D"/>
    <w:rsid w:val="00100506"/>
    <w:rsid w:val="00100569"/>
    <w:rsid w:val="001005D3"/>
    <w:rsid w:val="001006FB"/>
    <w:rsid w:val="00100819"/>
    <w:rsid w:val="00100A9E"/>
    <w:rsid w:val="00100B9B"/>
    <w:rsid w:val="00100C62"/>
    <w:rsid w:val="00100D07"/>
    <w:rsid w:val="0010107B"/>
    <w:rsid w:val="001014FA"/>
    <w:rsid w:val="0010154B"/>
    <w:rsid w:val="00101655"/>
    <w:rsid w:val="00101748"/>
    <w:rsid w:val="0010184B"/>
    <w:rsid w:val="00101966"/>
    <w:rsid w:val="00101A2B"/>
    <w:rsid w:val="00101A7A"/>
    <w:rsid w:val="00101A9C"/>
    <w:rsid w:val="00101AC9"/>
    <w:rsid w:val="00101ADF"/>
    <w:rsid w:val="00101D35"/>
    <w:rsid w:val="00101DD7"/>
    <w:rsid w:val="001021A9"/>
    <w:rsid w:val="00102382"/>
    <w:rsid w:val="001023C7"/>
    <w:rsid w:val="0010296F"/>
    <w:rsid w:val="00102A00"/>
    <w:rsid w:val="00102A11"/>
    <w:rsid w:val="00102B34"/>
    <w:rsid w:val="00102CB5"/>
    <w:rsid w:val="00102F52"/>
    <w:rsid w:val="00102FA7"/>
    <w:rsid w:val="00103097"/>
    <w:rsid w:val="001030C1"/>
    <w:rsid w:val="0010312D"/>
    <w:rsid w:val="00103208"/>
    <w:rsid w:val="00103418"/>
    <w:rsid w:val="00103887"/>
    <w:rsid w:val="00103909"/>
    <w:rsid w:val="00103A62"/>
    <w:rsid w:val="00103B5B"/>
    <w:rsid w:val="00103BB3"/>
    <w:rsid w:val="00103BF2"/>
    <w:rsid w:val="001041F4"/>
    <w:rsid w:val="00104550"/>
    <w:rsid w:val="001045D1"/>
    <w:rsid w:val="00104847"/>
    <w:rsid w:val="001049A3"/>
    <w:rsid w:val="00104ACB"/>
    <w:rsid w:val="00104AD1"/>
    <w:rsid w:val="00104C54"/>
    <w:rsid w:val="00104CB1"/>
    <w:rsid w:val="00104E52"/>
    <w:rsid w:val="00104E78"/>
    <w:rsid w:val="0010524B"/>
    <w:rsid w:val="001055CD"/>
    <w:rsid w:val="001057AA"/>
    <w:rsid w:val="001058A8"/>
    <w:rsid w:val="001058E3"/>
    <w:rsid w:val="00105936"/>
    <w:rsid w:val="001059F8"/>
    <w:rsid w:val="00105A08"/>
    <w:rsid w:val="00105B11"/>
    <w:rsid w:val="00105B40"/>
    <w:rsid w:val="00105C2A"/>
    <w:rsid w:val="0010614A"/>
    <w:rsid w:val="001065FD"/>
    <w:rsid w:val="001066C3"/>
    <w:rsid w:val="0010677C"/>
    <w:rsid w:val="00106BC9"/>
    <w:rsid w:val="00106BE4"/>
    <w:rsid w:val="00106DF3"/>
    <w:rsid w:val="00106DF9"/>
    <w:rsid w:val="00106F92"/>
    <w:rsid w:val="0010706F"/>
    <w:rsid w:val="001070BD"/>
    <w:rsid w:val="001070FA"/>
    <w:rsid w:val="0010751D"/>
    <w:rsid w:val="0010766C"/>
    <w:rsid w:val="0010786D"/>
    <w:rsid w:val="00107924"/>
    <w:rsid w:val="0010799C"/>
    <w:rsid w:val="001079BE"/>
    <w:rsid w:val="00107EB3"/>
    <w:rsid w:val="00110108"/>
    <w:rsid w:val="0011036E"/>
    <w:rsid w:val="0011037F"/>
    <w:rsid w:val="00110422"/>
    <w:rsid w:val="00110481"/>
    <w:rsid w:val="0011060B"/>
    <w:rsid w:val="0011075D"/>
    <w:rsid w:val="0011077F"/>
    <w:rsid w:val="0011093D"/>
    <w:rsid w:val="001109B1"/>
    <w:rsid w:val="00110B1E"/>
    <w:rsid w:val="00110B52"/>
    <w:rsid w:val="00110BDF"/>
    <w:rsid w:val="00110C06"/>
    <w:rsid w:val="00110D4D"/>
    <w:rsid w:val="0011104D"/>
    <w:rsid w:val="0011113C"/>
    <w:rsid w:val="0011120E"/>
    <w:rsid w:val="001112B5"/>
    <w:rsid w:val="001115B7"/>
    <w:rsid w:val="001116A3"/>
    <w:rsid w:val="00111745"/>
    <w:rsid w:val="001118B2"/>
    <w:rsid w:val="001119D2"/>
    <w:rsid w:val="00111DF8"/>
    <w:rsid w:val="00112172"/>
    <w:rsid w:val="00112613"/>
    <w:rsid w:val="00112A7C"/>
    <w:rsid w:val="00112A99"/>
    <w:rsid w:val="00112C12"/>
    <w:rsid w:val="00112C34"/>
    <w:rsid w:val="00112C98"/>
    <w:rsid w:val="00112FF5"/>
    <w:rsid w:val="0011304E"/>
    <w:rsid w:val="001130A7"/>
    <w:rsid w:val="00113120"/>
    <w:rsid w:val="001133AC"/>
    <w:rsid w:val="00113476"/>
    <w:rsid w:val="001135A0"/>
    <w:rsid w:val="00113678"/>
    <w:rsid w:val="00113836"/>
    <w:rsid w:val="001138E0"/>
    <w:rsid w:val="0011391C"/>
    <w:rsid w:val="00113CC4"/>
    <w:rsid w:val="00113D09"/>
    <w:rsid w:val="00113EA3"/>
    <w:rsid w:val="00113F64"/>
    <w:rsid w:val="0011413F"/>
    <w:rsid w:val="001144C6"/>
    <w:rsid w:val="001145E7"/>
    <w:rsid w:val="001147F5"/>
    <w:rsid w:val="001148F9"/>
    <w:rsid w:val="00114D24"/>
    <w:rsid w:val="00114FA7"/>
    <w:rsid w:val="00115092"/>
    <w:rsid w:val="00115171"/>
    <w:rsid w:val="001152C6"/>
    <w:rsid w:val="00115338"/>
    <w:rsid w:val="00115361"/>
    <w:rsid w:val="0011540D"/>
    <w:rsid w:val="001155E3"/>
    <w:rsid w:val="001159C6"/>
    <w:rsid w:val="00115B55"/>
    <w:rsid w:val="00115C0F"/>
    <w:rsid w:val="00115D9C"/>
    <w:rsid w:val="00115E08"/>
    <w:rsid w:val="00115F07"/>
    <w:rsid w:val="00115F89"/>
    <w:rsid w:val="00116034"/>
    <w:rsid w:val="00116491"/>
    <w:rsid w:val="00116629"/>
    <w:rsid w:val="00116759"/>
    <w:rsid w:val="00116906"/>
    <w:rsid w:val="00116910"/>
    <w:rsid w:val="00116A4A"/>
    <w:rsid w:val="00116AE5"/>
    <w:rsid w:val="00116B4E"/>
    <w:rsid w:val="00116BAC"/>
    <w:rsid w:val="00116BEE"/>
    <w:rsid w:val="00116C02"/>
    <w:rsid w:val="00116D09"/>
    <w:rsid w:val="00116FA5"/>
    <w:rsid w:val="00117066"/>
    <w:rsid w:val="001170A4"/>
    <w:rsid w:val="00117259"/>
    <w:rsid w:val="00117373"/>
    <w:rsid w:val="00117407"/>
    <w:rsid w:val="00117597"/>
    <w:rsid w:val="0011769E"/>
    <w:rsid w:val="001179F4"/>
    <w:rsid w:val="00117CFC"/>
    <w:rsid w:val="00117EAA"/>
    <w:rsid w:val="00117F54"/>
    <w:rsid w:val="001205DD"/>
    <w:rsid w:val="001207AD"/>
    <w:rsid w:val="00120830"/>
    <w:rsid w:val="00120B6A"/>
    <w:rsid w:val="00120D5A"/>
    <w:rsid w:val="00120DB6"/>
    <w:rsid w:val="00120E1A"/>
    <w:rsid w:val="00120E5E"/>
    <w:rsid w:val="00120EAB"/>
    <w:rsid w:val="00120EBD"/>
    <w:rsid w:val="00121074"/>
    <w:rsid w:val="001210E3"/>
    <w:rsid w:val="00121186"/>
    <w:rsid w:val="00121273"/>
    <w:rsid w:val="00121281"/>
    <w:rsid w:val="0012131C"/>
    <w:rsid w:val="001217FB"/>
    <w:rsid w:val="001218A6"/>
    <w:rsid w:val="0012192C"/>
    <w:rsid w:val="001219EF"/>
    <w:rsid w:val="00121AE5"/>
    <w:rsid w:val="00121AEF"/>
    <w:rsid w:val="00121B29"/>
    <w:rsid w:val="0012211C"/>
    <w:rsid w:val="001221D0"/>
    <w:rsid w:val="001222FC"/>
    <w:rsid w:val="00122421"/>
    <w:rsid w:val="001224BE"/>
    <w:rsid w:val="0012263F"/>
    <w:rsid w:val="001227B6"/>
    <w:rsid w:val="001228FD"/>
    <w:rsid w:val="00122BF3"/>
    <w:rsid w:val="00122C28"/>
    <w:rsid w:val="00122E33"/>
    <w:rsid w:val="00122EA7"/>
    <w:rsid w:val="00122ED4"/>
    <w:rsid w:val="0012335A"/>
    <w:rsid w:val="00123410"/>
    <w:rsid w:val="001234E0"/>
    <w:rsid w:val="00123525"/>
    <w:rsid w:val="001236D4"/>
    <w:rsid w:val="001238AA"/>
    <w:rsid w:val="00123C2E"/>
    <w:rsid w:val="00123DBB"/>
    <w:rsid w:val="00123EDF"/>
    <w:rsid w:val="00123F4E"/>
    <w:rsid w:val="00124109"/>
    <w:rsid w:val="0012456C"/>
    <w:rsid w:val="0012472B"/>
    <w:rsid w:val="001247D9"/>
    <w:rsid w:val="0012484F"/>
    <w:rsid w:val="00124BAC"/>
    <w:rsid w:val="00124BB4"/>
    <w:rsid w:val="00124BBC"/>
    <w:rsid w:val="00124BC8"/>
    <w:rsid w:val="00124E64"/>
    <w:rsid w:val="001251A3"/>
    <w:rsid w:val="00125347"/>
    <w:rsid w:val="00125423"/>
    <w:rsid w:val="00125490"/>
    <w:rsid w:val="001254DD"/>
    <w:rsid w:val="0012560B"/>
    <w:rsid w:val="00125723"/>
    <w:rsid w:val="001257A5"/>
    <w:rsid w:val="00125B0A"/>
    <w:rsid w:val="00125B17"/>
    <w:rsid w:val="00125E48"/>
    <w:rsid w:val="00125E8E"/>
    <w:rsid w:val="00125E96"/>
    <w:rsid w:val="00125F14"/>
    <w:rsid w:val="001264EB"/>
    <w:rsid w:val="0012681D"/>
    <w:rsid w:val="00126939"/>
    <w:rsid w:val="00126AAF"/>
    <w:rsid w:val="00126B34"/>
    <w:rsid w:val="00126B96"/>
    <w:rsid w:val="00126BCD"/>
    <w:rsid w:val="00126BEB"/>
    <w:rsid w:val="00126C09"/>
    <w:rsid w:val="00126F75"/>
    <w:rsid w:val="00126FC5"/>
    <w:rsid w:val="0012701C"/>
    <w:rsid w:val="00127151"/>
    <w:rsid w:val="00127449"/>
    <w:rsid w:val="001276E9"/>
    <w:rsid w:val="00127ABA"/>
    <w:rsid w:val="00127BC2"/>
    <w:rsid w:val="00127C72"/>
    <w:rsid w:val="0013006E"/>
    <w:rsid w:val="0013015E"/>
    <w:rsid w:val="001303C2"/>
    <w:rsid w:val="001305DA"/>
    <w:rsid w:val="0013090F"/>
    <w:rsid w:val="00130910"/>
    <w:rsid w:val="00130A67"/>
    <w:rsid w:val="00130BEA"/>
    <w:rsid w:val="00130C03"/>
    <w:rsid w:val="00130C50"/>
    <w:rsid w:val="00130EF3"/>
    <w:rsid w:val="001310DC"/>
    <w:rsid w:val="001316EA"/>
    <w:rsid w:val="001317D6"/>
    <w:rsid w:val="001319EB"/>
    <w:rsid w:val="00131A89"/>
    <w:rsid w:val="00131AB8"/>
    <w:rsid w:val="00131B01"/>
    <w:rsid w:val="00131B37"/>
    <w:rsid w:val="00131D2A"/>
    <w:rsid w:val="0013220B"/>
    <w:rsid w:val="0013236A"/>
    <w:rsid w:val="0013244B"/>
    <w:rsid w:val="0013249A"/>
    <w:rsid w:val="001324CC"/>
    <w:rsid w:val="00132561"/>
    <w:rsid w:val="001326CB"/>
    <w:rsid w:val="001326DB"/>
    <w:rsid w:val="001327ED"/>
    <w:rsid w:val="001328C4"/>
    <w:rsid w:val="001329ED"/>
    <w:rsid w:val="00132B3F"/>
    <w:rsid w:val="00132D26"/>
    <w:rsid w:val="00132D2F"/>
    <w:rsid w:val="00132D32"/>
    <w:rsid w:val="00132EE1"/>
    <w:rsid w:val="00132FB6"/>
    <w:rsid w:val="001332B4"/>
    <w:rsid w:val="0013341A"/>
    <w:rsid w:val="001334AE"/>
    <w:rsid w:val="0013374A"/>
    <w:rsid w:val="00133780"/>
    <w:rsid w:val="0013382E"/>
    <w:rsid w:val="00133988"/>
    <w:rsid w:val="001339D8"/>
    <w:rsid w:val="00133B0B"/>
    <w:rsid w:val="00133B16"/>
    <w:rsid w:val="00133C3E"/>
    <w:rsid w:val="00133EF5"/>
    <w:rsid w:val="0013474F"/>
    <w:rsid w:val="00134761"/>
    <w:rsid w:val="0013482F"/>
    <w:rsid w:val="00134B39"/>
    <w:rsid w:val="00134BBE"/>
    <w:rsid w:val="00134D37"/>
    <w:rsid w:val="00134D89"/>
    <w:rsid w:val="00134E6C"/>
    <w:rsid w:val="00134F3A"/>
    <w:rsid w:val="00135033"/>
    <w:rsid w:val="00135149"/>
    <w:rsid w:val="0013514D"/>
    <w:rsid w:val="00135344"/>
    <w:rsid w:val="0013534D"/>
    <w:rsid w:val="001355BC"/>
    <w:rsid w:val="0013591C"/>
    <w:rsid w:val="00135A85"/>
    <w:rsid w:val="00135BDA"/>
    <w:rsid w:val="00135F91"/>
    <w:rsid w:val="0013602A"/>
    <w:rsid w:val="001360EB"/>
    <w:rsid w:val="00136237"/>
    <w:rsid w:val="0013625B"/>
    <w:rsid w:val="00136438"/>
    <w:rsid w:val="00136554"/>
    <w:rsid w:val="00136620"/>
    <w:rsid w:val="00136678"/>
    <w:rsid w:val="00136693"/>
    <w:rsid w:val="00136737"/>
    <w:rsid w:val="001368A0"/>
    <w:rsid w:val="00136A48"/>
    <w:rsid w:val="00136AD2"/>
    <w:rsid w:val="00136C32"/>
    <w:rsid w:val="00136E29"/>
    <w:rsid w:val="00136E95"/>
    <w:rsid w:val="00137264"/>
    <w:rsid w:val="001374F4"/>
    <w:rsid w:val="0013761D"/>
    <w:rsid w:val="0013767E"/>
    <w:rsid w:val="00137699"/>
    <w:rsid w:val="001376B2"/>
    <w:rsid w:val="0013778B"/>
    <w:rsid w:val="001378C7"/>
    <w:rsid w:val="001379B9"/>
    <w:rsid w:val="00137AE8"/>
    <w:rsid w:val="00137B9C"/>
    <w:rsid w:val="00137BCA"/>
    <w:rsid w:val="00137C3B"/>
    <w:rsid w:val="00137E54"/>
    <w:rsid w:val="00140144"/>
    <w:rsid w:val="001404FB"/>
    <w:rsid w:val="0014077A"/>
    <w:rsid w:val="0014088D"/>
    <w:rsid w:val="001409DC"/>
    <w:rsid w:val="00140A0A"/>
    <w:rsid w:val="00140A49"/>
    <w:rsid w:val="00140B3E"/>
    <w:rsid w:val="00140C16"/>
    <w:rsid w:val="00140CEA"/>
    <w:rsid w:val="00140CFF"/>
    <w:rsid w:val="00140D4C"/>
    <w:rsid w:val="00140F52"/>
    <w:rsid w:val="00140F58"/>
    <w:rsid w:val="001410AA"/>
    <w:rsid w:val="001410CE"/>
    <w:rsid w:val="001412D5"/>
    <w:rsid w:val="00141483"/>
    <w:rsid w:val="00141501"/>
    <w:rsid w:val="0014167A"/>
    <w:rsid w:val="0014171E"/>
    <w:rsid w:val="0014178D"/>
    <w:rsid w:val="001418ED"/>
    <w:rsid w:val="0014191B"/>
    <w:rsid w:val="00141940"/>
    <w:rsid w:val="00141D86"/>
    <w:rsid w:val="00141D8A"/>
    <w:rsid w:val="00142008"/>
    <w:rsid w:val="0014202B"/>
    <w:rsid w:val="00142066"/>
    <w:rsid w:val="00142098"/>
    <w:rsid w:val="00142215"/>
    <w:rsid w:val="001422EA"/>
    <w:rsid w:val="0014257F"/>
    <w:rsid w:val="00142684"/>
    <w:rsid w:val="001426E4"/>
    <w:rsid w:val="00142777"/>
    <w:rsid w:val="0014296E"/>
    <w:rsid w:val="00142A0A"/>
    <w:rsid w:val="00142A8E"/>
    <w:rsid w:val="00142B7D"/>
    <w:rsid w:val="00142DB0"/>
    <w:rsid w:val="00142F81"/>
    <w:rsid w:val="00142F94"/>
    <w:rsid w:val="00143035"/>
    <w:rsid w:val="0014308F"/>
    <w:rsid w:val="001431E3"/>
    <w:rsid w:val="001432EA"/>
    <w:rsid w:val="001434F5"/>
    <w:rsid w:val="00143501"/>
    <w:rsid w:val="0014370E"/>
    <w:rsid w:val="0014372D"/>
    <w:rsid w:val="00143829"/>
    <w:rsid w:val="00143B4E"/>
    <w:rsid w:val="00143B73"/>
    <w:rsid w:val="00143C36"/>
    <w:rsid w:val="00143DB8"/>
    <w:rsid w:val="00143F01"/>
    <w:rsid w:val="00143FC6"/>
    <w:rsid w:val="00143FD8"/>
    <w:rsid w:val="00144037"/>
    <w:rsid w:val="00144134"/>
    <w:rsid w:val="00144353"/>
    <w:rsid w:val="00144571"/>
    <w:rsid w:val="0014474D"/>
    <w:rsid w:val="00144911"/>
    <w:rsid w:val="0014493A"/>
    <w:rsid w:val="00144ED4"/>
    <w:rsid w:val="00145042"/>
    <w:rsid w:val="00145063"/>
    <w:rsid w:val="00145130"/>
    <w:rsid w:val="00145253"/>
    <w:rsid w:val="00145254"/>
    <w:rsid w:val="001453A8"/>
    <w:rsid w:val="00145490"/>
    <w:rsid w:val="00145610"/>
    <w:rsid w:val="0014564C"/>
    <w:rsid w:val="001456AE"/>
    <w:rsid w:val="0014585F"/>
    <w:rsid w:val="001459D0"/>
    <w:rsid w:val="00145D29"/>
    <w:rsid w:val="00145DDC"/>
    <w:rsid w:val="00146050"/>
    <w:rsid w:val="0014605B"/>
    <w:rsid w:val="0014634E"/>
    <w:rsid w:val="001464A9"/>
    <w:rsid w:val="00146757"/>
    <w:rsid w:val="00146765"/>
    <w:rsid w:val="00146909"/>
    <w:rsid w:val="00146B18"/>
    <w:rsid w:val="00146C5B"/>
    <w:rsid w:val="00147210"/>
    <w:rsid w:val="001474DC"/>
    <w:rsid w:val="001475A1"/>
    <w:rsid w:val="001475FA"/>
    <w:rsid w:val="001476FC"/>
    <w:rsid w:val="00147759"/>
    <w:rsid w:val="001479B6"/>
    <w:rsid w:val="00147A4C"/>
    <w:rsid w:val="00147BF1"/>
    <w:rsid w:val="00147CF0"/>
    <w:rsid w:val="00147D50"/>
    <w:rsid w:val="00147FA8"/>
    <w:rsid w:val="00150197"/>
    <w:rsid w:val="00150282"/>
    <w:rsid w:val="001502D4"/>
    <w:rsid w:val="001504FA"/>
    <w:rsid w:val="0015054A"/>
    <w:rsid w:val="001505E4"/>
    <w:rsid w:val="001506C1"/>
    <w:rsid w:val="0015082D"/>
    <w:rsid w:val="001509A4"/>
    <w:rsid w:val="00150B1F"/>
    <w:rsid w:val="00150B5A"/>
    <w:rsid w:val="00150B86"/>
    <w:rsid w:val="00150BAE"/>
    <w:rsid w:val="00150CF7"/>
    <w:rsid w:val="00150D48"/>
    <w:rsid w:val="00150D90"/>
    <w:rsid w:val="00150DA9"/>
    <w:rsid w:val="0015103B"/>
    <w:rsid w:val="0015128A"/>
    <w:rsid w:val="00151375"/>
    <w:rsid w:val="00151413"/>
    <w:rsid w:val="00151419"/>
    <w:rsid w:val="0015150A"/>
    <w:rsid w:val="0015190A"/>
    <w:rsid w:val="00151A9E"/>
    <w:rsid w:val="00151AF9"/>
    <w:rsid w:val="00151CB3"/>
    <w:rsid w:val="00151E93"/>
    <w:rsid w:val="00151EBD"/>
    <w:rsid w:val="001521B9"/>
    <w:rsid w:val="0015245E"/>
    <w:rsid w:val="001525A2"/>
    <w:rsid w:val="00152885"/>
    <w:rsid w:val="001528DC"/>
    <w:rsid w:val="0015290F"/>
    <w:rsid w:val="00152913"/>
    <w:rsid w:val="00152973"/>
    <w:rsid w:val="00152A3C"/>
    <w:rsid w:val="00152BAC"/>
    <w:rsid w:val="00152DC6"/>
    <w:rsid w:val="00152E49"/>
    <w:rsid w:val="00152FFC"/>
    <w:rsid w:val="00153111"/>
    <w:rsid w:val="00153398"/>
    <w:rsid w:val="0015355A"/>
    <w:rsid w:val="001536A5"/>
    <w:rsid w:val="00153760"/>
    <w:rsid w:val="00153BBE"/>
    <w:rsid w:val="00153C1B"/>
    <w:rsid w:val="00153CB2"/>
    <w:rsid w:val="00153DEA"/>
    <w:rsid w:val="00153E16"/>
    <w:rsid w:val="00153E58"/>
    <w:rsid w:val="001540BF"/>
    <w:rsid w:val="0015416E"/>
    <w:rsid w:val="0015468F"/>
    <w:rsid w:val="00154700"/>
    <w:rsid w:val="001547CF"/>
    <w:rsid w:val="00154823"/>
    <w:rsid w:val="0015483B"/>
    <w:rsid w:val="00154920"/>
    <w:rsid w:val="00154B0A"/>
    <w:rsid w:val="00154CC6"/>
    <w:rsid w:val="00154CE0"/>
    <w:rsid w:val="00154D59"/>
    <w:rsid w:val="00154D93"/>
    <w:rsid w:val="00154E6B"/>
    <w:rsid w:val="00154F16"/>
    <w:rsid w:val="00154F2A"/>
    <w:rsid w:val="00155165"/>
    <w:rsid w:val="00155173"/>
    <w:rsid w:val="001551DA"/>
    <w:rsid w:val="00155276"/>
    <w:rsid w:val="00155458"/>
    <w:rsid w:val="001554C2"/>
    <w:rsid w:val="0015556F"/>
    <w:rsid w:val="0015572D"/>
    <w:rsid w:val="001557B1"/>
    <w:rsid w:val="0015580F"/>
    <w:rsid w:val="00155A09"/>
    <w:rsid w:val="00155D54"/>
    <w:rsid w:val="00155DA4"/>
    <w:rsid w:val="00155ECA"/>
    <w:rsid w:val="001560EB"/>
    <w:rsid w:val="00156AAF"/>
    <w:rsid w:val="00156BB7"/>
    <w:rsid w:val="00156C09"/>
    <w:rsid w:val="00156FD1"/>
    <w:rsid w:val="001572B1"/>
    <w:rsid w:val="00157797"/>
    <w:rsid w:val="0015796A"/>
    <w:rsid w:val="001579DC"/>
    <w:rsid w:val="00157A1B"/>
    <w:rsid w:val="00157A70"/>
    <w:rsid w:val="00157BDA"/>
    <w:rsid w:val="00157D1D"/>
    <w:rsid w:val="00157E06"/>
    <w:rsid w:val="00157F9F"/>
    <w:rsid w:val="00157FEF"/>
    <w:rsid w:val="001600F2"/>
    <w:rsid w:val="001600F7"/>
    <w:rsid w:val="001606B4"/>
    <w:rsid w:val="0016093B"/>
    <w:rsid w:val="00160C78"/>
    <w:rsid w:val="001610B1"/>
    <w:rsid w:val="001612D6"/>
    <w:rsid w:val="0016131C"/>
    <w:rsid w:val="0016164A"/>
    <w:rsid w:val="001616DC"/>
    <w:rsid w:val="0016174D"/>
    <w:rsid w:val="00161777"/>
    <w:rsid w:val="00161925"/>
    <w:rsid w:val="00161E98"/>
    <w:rsid w:val="001620BF"/>
    <w:rsid w:val="00162304"/>
    <w:rsid w:val="00162331"/>
    <w:rsid w:val="001624EA"/>
    <w:rsid w:val="001625E3"/>
    <w:rsid w:val="001626DC"/>
    <w:rsid w:val="00162C4D"/>
    <w:rsid w:val="00162D81"/>
    <w:rsid w:val="0016319F"/>
    <w:rsid w:val="001632D2"/>
    <w:rsid w:val="00163483"/>
    <w:rsid w:val="00163765"/>
    <w:rsid w:val="00163D36"/>
    <w:rsid w:val="00163F78"/>
    <w:rsid w:val="00164076"/>
    <w:rsid w:val="00164104"/>
    <w:rsid w:val="001641A7"/>
    <w:rsid w:val="001641F2"/>
    <w:rsid w:val="0016451E"/>
    <w:rsid w:val="0016452A"/>
    <w:rsid w:val="00164664"/>
    <w:rsid w:val="0016487D"/>
    <w:rsid w:val="00164D18"/>
    <w:rsid w:val="00164E4A"/>
    <w:rsid w:val="00164EE7"/>
    <w:rsid w:val="00164F15"/>
    <w:rsid w:val="00164F1C"/>
    <w:rsid w:val="00164F49"/>
    <w:rsid w:val="00164FCC"/>
    <w:rsid w:val="00164FED"/>
    <w:rsid w:val="00165046"/>
    <w:rsid w:val="00165193"/>
    <w:rsid w:val="001653F2"/>
    <w:rsid w:val="0016561D"/>
    <w:rsid w:val="001656BD"/>
    <w:rsid w:val="00165814"/>
    <w:rsid w:val="001658FA"/>
    <w:rsid w:val="00165BF7"/>
    <w:rsid w:val="00165C36"/>
    <w:rsid w:val="00165C8F"/>
    <w:rsid w:val="00165DEB"/>
    <w:rsid w:val="001660AA"/>
    <w:rsid w:val="0016615B"/>
    <w:rsid w:val="001661C2"/>
    <w:rsid w:val="00166218"/>
    <w:rsid w:val="00166231"/>
    <w:rsid w:val="00166258"/>
    <w:rsid w:val="00166272"/>
    <w:rsid w:val="001662F1"/>
    <w:rsid w:val="001663F2"/>
    <w:rsid w:val="001667FC"/>
    <w:rsid w:val="001668D3"/>
    <w:rsid w:val="00166A4D"/>
    <w:rsid w:val="00166C19"/>
    <w:rsid w:val="00166E59"/>
    <w:rsid w:val="00166ECD"/>
    <w:rsid w:val="00167112"/>
    <w:rsid w:val="00167154"/>
    <w:rsid w:val="001673B0"/>
    <w:rsid w:val="00167452"/>
    <w:rsid w:val="00167487"/>
    <w:rsid w:val="001674B1"/>
    <w:rsid w:val="00167617"/>
    <w:rsid w:val="001679EE"/>
    <w:rsid w:val="00167ACF"/>
    <w:rsid w:val="00167C34"/>
    <w:rsid w:val="00167D8D"/>
    <w:rsid w:val="00167DB4"/>
    <w:rsid w:val="00167E03"/>
    <w:rsid w:val="00167ECF"/>
    <w:rsid w:val="00170012"/>
    <w:rsid w:val="0017002D"/>
    <w:rsid w:val="0017018E"/>
    <w:rsid w:val="00170218"/>
    <w:rsid w:val="00170395"/>
    <w:rsid w:val="001703F7"/>
    <w:rsid w:val="0017059A"/>
    <w:rsid w:val="00170654"/>
    <w:rsid w:val="00170671"/>
    <w:rsid w:val="0017073F"/>
    <w:rsid w:val="00170B40"/>
    <w:rsid w:val="00170ED3"/>
    <w:rsid w:val="00171065"/>
    <w:rsid w:val="0017122A"/>
    <w:rsid w:val="0017145D"/>
    <w:rsid w:val="0017158E"/>
    <w:rsid w:val="001715BF"/>
    <w:rsid w:val="00171C4A"/>
    <w:rsid w:val="00171CD9"/>
    <w:rsid w:val="00171D6C"/>
    <w:rsid w:val="00171E3B"/>
    <w:rsid w:val="0017221A"/>
    <w:rsid w:val="00172256"/>
    <w:rsid w:val="001722F7"/>
    <w:rsid w:val="00172415"/>
    <w:rsid w:val="001725D9"/>
    <w:rsid w:val="00172704"/>
    <w:rsid w:val="001727E7"/>
    <w:rsid w:val="001728CE"/>
    <w:rsid w:val="00172A68"/>
    <w:rsid w:val="00172A9A"/>
    <w:rsid w:val="00172AFF"/>
    <w:rsid w:val="00172C61"/>
    <w:rsid w:val="00172D9D"/>
    <w:rsid w:val="00172ED0"/>
    <w:rsid w:val="00172FBE"/>
    <w:rsid w:val="001731CC"/>
    <w:rsid w:val="00173244"/>
    <w:rsid w:val="00173263"/>
    <w:rsid w:val="001732C0"/>
    <w:rsid w:val="0017344A"/>
    <w:rsid w:val="0017377E"/>
    <w:rsid w:val="00173958"/>
    <w:rsid w:val="00173AA5"/>
    <w:rsid w:val="00173B9B"/>
    <w:rsid w:val="00173BDD"/>
    <w:rsid w:val="00173BFA"/>
    <w:rsid w:val="00173C3C"/>
    <w:rsid w:val="00173EC0"/>
    <w:rsid w:val="0017423A"/>
    <w:rsid w:val="00174967"/>
    <w:rsid w:val="00174B2B"/>
    <w:rsid w:val="00174DC3"/>
    <w:rsid w:val="00174DFD"/>
    <w:rsid w:val="00174E69"/>
    <w:rsid w:val="0017505C"/>
    <w:rsid w:val="001754C2"/>
    <w:rsid w:val="00175514"/>
    <w:rsid w:val="00175542"/>
    <w:rsid w:val="0017566B"/>
    <w:rsid w:val="00175773"/>
    <w:rsid w:val="0017579D"/>
    <w:rsid w:val="00175906"/>
    <w:rsid w:val="00175AE9"/>
    <w:rsid w:val="00175F0F"/>
    <w:rsid w:val="00175F67"/>
    <w:rsid w:val="001760B7"/>
    <w:rsid w:val="001761D5"/>
    <w:rsid w:val="001763D4"/>
    <w:rsid w:val="00176433"/>
    <w:rsid w:val="00176666"/>
    <w:rsid w:val="0017670E"/>
    <w:rsid w:val="0017676F"/>
    <w:rsid w:val="0017706D"/>
    <w:rsid w:val="00177291"/>
    <w:rsid w:val="00177315"/>
    <w:rsid w:val="001775CF"/>
    <w:rsid w:val="001777B5"/>
    <w:rsid w:val="001778E9"/>
    <w:rsid w:val="00177975"/>
    <w:rsid w:val="001779AC"/>
    <w:rsid w:val="00177AE8"/>
    <w:rsid w:val="00177BF6"/>
    <w:rsid w:val="00177C49"/>
    <w:rsid w:val="00177CB5"/>
    <w:rsid w:val="00177E6E"/>
    <w:rsid w:val="00180379"/>
    <w:rsid w:val="001804DF"/>
    <w:rsid w:val="001805BA"/>
    <w:rsid w:val="0018065A"/>
    <w:rsid w:val="001807C3"/>
    <w:rsid w:val="00180903"/>
    <w:rsid w:val="001809B6"/>
    <w:rsid w:val="00180BD1"/>
    <w:rsid w:val="00180DB8"/>
    <w:rsid w:val="00180DC9"/>
    <w:rsid w:val="00180F76"/>
    <w:rsid w:val="00181061"/>
    <w:rsid w:val="001812C4"/>
    <w:rsid w:val="001812D3"/>
    <w:rsid w:val="001814BD"/>
    <w:rsid w:val="0018151B"/>
    <w:rsid w:val="0018153C"/>
    <w:rsid w:val="0018157F"/>
    <w:rsid w:val="00181584"/>
    <w:rsid w:val="001815BF"/>
    <w:rsid w:val="0018195D"/>
    <w:rsid w:val="0018199F"/>
    <w:rsid w:val="00181A4B"/>
    <w:rsid w:val="00181B12"/>
    <w:rsid w:val="00181D2C"/>
    <w:rsid w:val="00181D52"/>
    <w:rsid w:val="00182021"/>
    <w:rsid w:val="00182447"/>
    <w:rsid w:val="00182460"/>
    <w:rsid w:val="001825AE"/>
    <w:rsid w:val="00182647"/>
    <w:rsid w:val="001827BA"/>
    <w:rsid w:val="001827E9"/>
    <w:rsid w:val="00182876"/>
    <w:rsid w:val="0018295B"/>
    <w:rsid w:val="00182D86"/>
    <w:rsid w:val="00182DF0"/>
    <w:rsid w:val="00182E54"/>
    <w:rsid w:val="001830A4"/>
    <w:rsid w:val="00183104"/>
    <w:rsid w:val="00183268"/>
    <w:rsid w:val="00183343"/>
    <w:rsid w:val="0018378E"/>
    <w:rsid w:val="00183C50"/>
    <w:rsid w:val="00183C97"/>
    <w:rsid w:val="00183D1A"/>
    <w:rsid w:val="00183D31"/>
    <w:rsid w:val="00183DDD"/>
    <w:rsid w:val="00184042"/>
    <w:rsid w:val="00184184"/>
    <w:rsid w:val="001842C6"/>
    <w:rsid w:val="00184335"/>
    <w:rsid w:val="0018445A"/>
    <w:rsid w:val="00184765"/>
    <w:rsid w:val="00184789"/>
    <w:rsid w:val="001848F8"/>
    <w:rsid w:val="00184A6C"/>
    <w:rsid w:val="00184F47"/>
    <w:rsid w:val="001850E4"/>
    <w:rsid w:val="0018531C"/>
    <w:rsid w:val="001853E6"/>
    <w:rsid w:val="0018578E"/>
    <w:rsid w:val="001858D2"/>
    <w:rsid w:val="00185A6C"/>
    <w:rsid w:val="00185BCE"/>
    <w:rsid w:val="00185CB3"/>
    <w:rsid w:val="00185D93"/>
    <w:rsid w:val="0018604A"/>
    <w:rsid w:val="0018618C"/>
    <w:rsid w:val="001861B9"/>
    <w:rsid w:val="001861F2"/>
    <w:rsid w:val="001861FA"/>
    <w:rsid w:val="0018631A"/>
    <w:rsid w:val="0018643F"/>
    <w:rsid w:val="00186502"/>
    <w:rsid w:val="0018660D"/>
    <w:rsid w:val="00186655"/>
    <w:rsid w:val="00186697"/>
    <w:rsid w:val="00186762"/>
    <w:rsid w:val="0018697A"/>
    <w:rsid w:val="00186A45"/>
    <w:rsid w:val="00186A55"/>
    <w:rsid w:val="00186B27"/>
    <w:rsid w:val="00186C9A"/>
    <w:rsid w:val="00186CF5"/>
    <w:rsid w:val="00186CFD"/>
    <w:rsid w:val="00186D1C"/>
    <w:rsid w:val="00186D2A"/>
    <w:rsid w:val="00186D52"/>
    <w:rsid w:val="00186FE7"/>
    <w:rsid w:val="00187081"/>
    <w:rsid w:val="001873DE"/>
    <w:rsid w:val="00187512"/>
    <w:rsid w:val="0018757E"/>
    <w:rsid w:val="00187A03"/>
    <w:rsid w:val="00187C83"/>
    <w:rsid w:val="00187CB3"/>
    <w:rsid w:val="00187ED3"/>
    <w:rsid w:val="001903BA"/>
    <w:rsid w:val="00190504"/>
    <w:rsid w:val="0019064D"/>
    <w:rsid w:val="00190A53"/>
    <w:rsid w:val="00190AF9"/>
    <w:rsid w:val="00190B2D"/>
    <w:rsid w:val="00190BA4"/>
    <w:rsid w:val="00190D71"/>
    <w:rsid w:val="00190FAE"/>
    <w:rsid w:val="00191075"/>
    <w:rsid w:val="001911EC"/>
    <w:rsid w:val="0019134A"/>
    <w:rsid w:val="001914FB"/>
    <w:rsid w:val="0019162E"/>
    <w:rsid w:val="001916D2"/>
    <w:rsid w:val="00191779"/>
    <w:rsid w:val="00191791"/>
    <w:rsid w:val="00191C1F"/>
    <w:rsid w:val="00191DC9"/>
    <w:rsid w:val="001921A6"/>
    <w:rsid w:val="001921F3"/>
    <w:rsid w:val="001927CA"/>
    <w:rsid w:val="00192817"/>
    <w:rsid w:val="0019286D"/>
    <w:rsid w:val="0019287A"/>
    <w:rsid w:val="00192BD9"/>
    <w:rsid w:val="00192C85"/>
    <w:rsid w:val="00192D7C"/>
    <w:rsid w:val="00192DB4"/>
    <w:rsid w:val="00193013"/>
    <w:rsid w:val="001933CE"/>
    <w:rsid w:val="0019345F"/>
    <w:rsid w:val="001936FE"/>
    <w:rsid w:val="001938BC"/>
    <w:rsid w:val="0019393D"/>
    <w:rsid w:val="0019395E"/>
    <w:rsid w:val="00193AB4"/>
    <w:rsid w:val="00193D8E"/>
    <w:rsid w:val="00193F31"/>
    <w:rsid w:val="001940F1"/>
    <w:rsid w:val="0019410D"/>
    <w:rsid w:val="00194279"/>
    <w:rsid w:val="00194332"/>
    <w:rsid w:val="0019448D"/>
    <w:rsid w:val="001945D9"/>
    <w:rsid w:val="00194712"/>
    <w:rsid w:val="00194B0D"/>
    <w:rsid w:val="00194EC5"/>
    <w:rsid w:val="00194F50"/>
    <w:rsid w:val="00194FDF"/>
    <w:rsid w:val="00195455"/>
    <w:rsid w:val="00195573"/>
    <w:rsid w:val="0019563A"/>
    <w:rsid w:val="001957E7"/>
    <w:rsid w:val="001958FA"/>
    <w:rsid w:val="00195A03"/>
    <w:rsid w:val="00195A61"/>
    <w:rsid w:val="00195BB8"/>
    <w:rsid w:val="00195DDA"/>
    <w:rsid w:val="00195EEC"/>
    <w:rsid w:val="00196155"/>
    <w:rsid w:val="00196319"/>
    <w:rsid w:val="00196373"/>
    <w:rsid w:val="001964D9"/>
    <w:rsid w:val="00196670"/>
    <w:rsid w:val="0019669B"/>
    <w:rsid w:val="00196766"/>
    <w:rsid w:val="001967BB"/>
    <w:rsid w:val="00196A04"/>
    <w:rsid w:val="00196A16"/>
    <w:rsid w:val="00196B70"/>
    <w:rsid w:val="001971C4"/>
    <w:rsid w:val="00197560"/>
    <w:rsid w:val="0019764B"/>
    <w:rsid w:val="00197661"/>
    <w:rsid w:val="0019781D"/>
    <w:rsid w:val="00197853"/>
    <w:rsid w:val="00197ACD"/>
    <w:rsid w:val="00197C31"/>
    <w:rsid w:val="001A04F9"/>
    <w:rsid w:val="001A056C"/>
    <w:rsid w:val="001A05A9"/>
    <w:rsid w:val="001A05F8"/>
    <w:rsid w:val="001A0602"/>
    <w:rsid w:val="001A064C"/>
    <w:rsid w:val="001A065D"/>
    <w:rsid w:val="001A098A"/>
    <w:rsid w:val="001A0ADA"/>
    <w:rsid w:val="001A0D26"/>
    <w:rsid w:val="001A0F40"/>
    <w:rsid w:val="001A0F8B"/>
    <w:rsid w:val="001A1525"/>
    <w:rsid w:val="001A1766"/>
    <w:rsid w:val="001A180E"/>
    <w:rsid w:val="001A183D"/>
    <w:rsid w:val="001A1954"/>
    <w:rsid w:val="001A19AB"/>
    <w:rsid w:val="001A19F7"/>
    <w:rsid w:val="001A19FF"/>
    <w:rsid w:val="001A1B4B"/>
    <w:rsid w:val="001A1C06"/>
    <w:rsid w:val="001A1E63"/>
    <w:rsid w:val="001A1E89"/>
    <w:rsid w:val="001A22D8"/>
    <w:rsid w:val="001A26BE"/>
    <w:rsid w:val="001A28B0"/>
    <w:rsid w:val="001A2988"/>
    <w:rsid w:val="001A2AFD"/>
    <w:rsid w:val="001A2B0E"/>
    <w:rsid w:val="001A2B27"/>
    <w:rsid w:val="001A2B67"/>
    <w:rsid w:val="001A2BB4"/>
    <w:rsid w:val="001A2E60"/>
    <w:rsid w:val="001A2EE9"/>
    <w:rsid w:val="001A2F1D"/>
    <w:rsid w:val="001A316C"/>
    <w:rsid w:val="001A31B6"/>
    <w:rsid w:val="001A35DB"/>
    <w:rsid w:val="001A3787"/>
    <w:rsid w:val="001A3789"/>
    <w:rsid w:val="001A3794"/>
    <w:rsid w:val="001A3816"/>
    <w:rsid w:val="001A3AE3"/>
    <w:rsid w:val="001A3C65"/>
    <w:rsid w:val="001A3FE4"/>
    <w:rsid w:val="001A4191"/>
    <w:rsid w:val="001A4382"/>
    <w:rsid w:val="001A44AB"/>
    <w:rsid w:val="001A456A"/>
    <w:rsid w:val="001A4590"/>
    <w:rsid w:val="001A45CC"/>
    <w:rsid w:val="001A4740"/>
    <w:rsid w:val="001A4890"/>
    <w:rsid w:val="001A49AE"/>
    <w:rsid w:val="001A5035"/>
    <w:rsid w:val="001A5260"/>
    <w:rsid w:val="001A5345"/>
    <w:rsid w:val="001A555E"/>
    <w:rsid w:val="001A5853"/>
    <w:rsid w:val="001A58F8"/>
    <w:rsid w:val="001A5945"/>
    <w:rsid w:val="001A5A6C"/>
    <w:rsid w:val="001A5BD5"/>
    <w:rsid w:val="001A5C65"/>
    <w:rsid w:val="001A5ED4"/>
    <w:rsid w:val="001A5F18"/>
    <w:rsid w:val="001A60CC"/>
    <w:rsid w:val="001A610F"/>
    <w:rsid w:val="001A6174"/>
    <w:rsid w:val="001A6188"/>
    <w:rsid w:val="001A6220"/>
    <w:rsid w:val="001A6289"/>
    <w:rsid w:val="001A659B"/>
    <w:rsid w:val="001A6650"/>
    <w:rsid w:val="001A6674"/>
    <w:rsid w:val="001A6700"/>
    <w:rsid w:val="001A680A"/>
    <w:rsid w:val="001A6936"/>
    <w:rsid w:val="001A6A58"/>
    <w:rsid w:val="001A6CEC"/>
    <w:rsid w:val="001A6FF7"/>
    <w:rsid w:val="001A7300"/>
    <w:rsid w:val="001A73EC"/>
    <w:rsid w:val="001A73FF"/>
    <w:rsid w:val="001A75B8"/>
    <w:rsid w:val="001A75D0"/>
    <w:rsid w:val="001A7614"/>
    <w:rsid w:val="001A78F9"/>
    <w:rsid w:val="001A7B6C"/>
    <w:rsid w:val="001A7D2C"/>
    <w:rsid w:val="001A7F84"/>
    <w:rsid w:val="001B0003"/>
    <w:rsid w:val="001B0045"/>
    <w:rsid w:val="001B0058"/>
    <w:rsid w:val="001B0193"/>
    <w:rsid w:val="001B0402"/>
    <w:rsid w:val="001B0584"/>
    <w:rsid w:val="001B07AD"/>
    <w:rsid w:val="001B0DBD"/>
    <w:rsid w:val="001B0DDA"/>
    <w:rsid w:val="001B0E22"/>
    <w:rsid w:val="001B0EB1"/>
    <w:rsid w:val="001B0FD6"/>
    <w:rsid w:val="001B1132"/>
    <w:rsid w:val="001B1173"/>
    <w:rsid w:val="001B14C3"/>
    <w:rsid w:val="001B16CA"/>
    <w:rsid w:val="001B193C"/>
    <w:rsid w:val="001B1981"/>
    <w:rsid w:val="001B19F2"/>
    <w:rsid w:val="001B1A48"/>
    <w:rsid w:val="001B1A6A"/>
    <w:rsid w:val="001B1BF4"/>
    <w:rsid w:val="001B1C67"/>
    <w:rsid w:val="001B1CC6"/>
    <w:rsid w:val="001B2007"/>
    <w:rsid w:val="001B2064"/>
    <w:rsid w:val="001B20D4"/>
    <w:rsid w:val="001B211A"/>
    <w:rsid w:val="001B234E"/>
    <w:rsid w:val="001B25E3"/>
    <w:rsid w:val="001B26F9"/>
    <w:rsid w:val="001B2768"/>
    <w:rsid w:val="001B285A"/>
    <w:rsid w:val="001B2A12"/>
    <w:rsid w:val="001B2B65"/>
    <w:rsid w:val="001B2B8D"/>
    <w:rsid w:val="001B2E32"/>
    <w:rsid w:val="001B2E9B"/>
    <w:rsid w:val="001B2EB8"/>
    <w:rsid w:val="001B2F7D"/>
    <w:rsid w:val="001B2FC2"/>
    <w:rsid w:val="001B2FF0"/>
    <w:rsid w:val="001B2FF8"/>
    <w:rsid w:val="001B330B"/>
    <w:rsid w:val="001B3351"/>
    <w:rsid w:val="001B3583"/>
    <w:rsid w:val="001B380A"/>
    <w:rsid w:val="001B3871"/>
    <w:rsid w:val="001B38D6"/>
    <w:rsid w:val="001B3A2B"/>
    <w:rsid w:val="001B3A9B"/>
    <w:rsid w:val="001B3AD1"/>
    <w:rsid w:val="001B3B71"/>
    <w:rsid w:val="001B3BE4"/>
    <w:rsid w:val="001B3BEB"/>
    <w:rsid w:val="001B3C16"/>
    <w:rsid w:val="001B3DA3"/>
    <w:rsid w:val="001B3DDB"/>
    <w:rsid w:val="001B3EA2"/>
    <w:rsid w:val="001B3EFD"/>
    <w:rsid w:val="001B3FC0"/>
    <w:rsid w:val="001B3FDC"/>
    <w:rsid w:val="001B413E"/>
    <w:rsid w:val="001B41FD"/>
    <w:rsid w:val="001B42BF"/>
    <w:rsid w:val="001B4309"/>
    <w:rsid w:val="001B4485"/>
    <w:rsid w:val="001B48FF"/>
    <w:rsid w:val="001B49B0"/>
    <w:rsid w:val="001B4B65"/>
    <w:rsid w:val="001B4EA0"/>
    <w:rsid w:val="001B5081"/>
    <w:rsid w:val="001B5176"/>
    <w:rsid w:val="001B5345"/>
    <w:rsid w:val="001B54CA"/>
    <w:rsid w:val="001B588F"/>
    <w:rsid w:val="001B58F7"/>
    <w:rsid w:val="001B5A16"/>
    <w:rsid w:val="001B5CFB"/>
    <w:rsid w:val="001B5ED6"/>
    <w:rsid w:val="001B62A7"/>
    <w:rsid w:val="001B63AB"/>
    <w:rsid w:val="001B641A"/>
    <w:rsid w:val="001B66B5"/>
    <w:rsid w:val="001B66BB"/>
    <w:rsid w:val="001B6735"/>
    <w:rsid w:val="001B68FE"/>
    <w:rsid w:val="001B6949"/>
    <w:rsid w:val="001B6CCE"/>
    <w:rsid w:val="001B6DA0"/>
    <w:rsid w:val="001B6DCB"/>
    <w:rsid w:val="001B6DDB"/>
    <w:rsid w:val="001B7001"/>
    <w:rsid w:val="001B73C9"/>
    <w:rsid w:val="001B7566"/>
    <w:rsid w:val="001B765C"/>
    <w:rsid w:val="001B770B"/>
    <w:rsid w:val="001B7732"/>
    <w:rsid w:val="001B780D"/>
    <w:rsid w:val="001B79A9"/>
    <w:rsid w:val="001B7A9B"/>
    <w:rsid w:val="001B7B77"/>
    <w:rsid w:val="001B7BA7"/>
    <w:rsid w:val="001B7EC2"/>
    <w:rsid w:val="001B7F0F"/>
    <w:rsid w:val="001C0077"/>
    <w:rsid w:val="001C00B7"/>
    <w:rsid w:val="001C00DA"/>
    <w:rsid w:val="001C0192"/>
    <w:rsid w:val="001C02F8"/>
    <w:rsid w:val="001C04E4"/>
    <w:rsid w:val="001C054C"/>
    <w:rsid w:val="001C06E4"/>
    <w:rsid w:val="001C0807"/>
    <w:rsid w:val="001C0AA3"/>
    <w:rsid w:val="001C0ADE"/>
    <w:rsid w:val="001C0B36"/>
    <w:rsid w:val="001C0E3E"/>
    <w:rsid w:val="001C0E42"/>
    <w:rsid w:val="001C1088"/>
    <w:rsid w:val="001C1113"/>
    <w:rsid w:val="001C1328"/>
    <w:rsid w:val="001C187E"/>
    <w:rsid w:val="001C18E8"/>
    <w:rsid w:val="001C1952"/>
    <w:rsid w:val="001C1A0C"/>
    <w:rsid w:val="001C1A84"/>
    <w:rsid w:val="001C1D17"/>
    <w:rsid w:val="001C1EC1"/>
    <w:rsid w:val="001C1F2B"/>
    <w:rsid w:val="001C20A0"/>
    <w:rsid w:val="001C28B1"/>
    <w:rsid w:val="001C28D6"/>
    <w:rsid w:val="001C2924"/>
    <w:rsid w:val="001C29D7"/>
    <w:rsid w:val="001C2A68"/>
    <w:rsid w:val="001C2B47"/>
    <w:rsid w:val="001C2B80"/>
    <w:rsid w:val="001C2BFD"/>
    <w:rsid w:val="001C2C95"/>
    <w:rsid w:val="001C2DA3"/>
    <w:rsid w:val="001C2DF5"/>
    <w:rsid w:val="001C2FFA"/>
    <w:rsid w:val="001C3008"/>
    <w:rsid w:val="001C305F"/>
    <w:rsid w:val="001C3090"/>
    <w:rsid w:val="001C3148"/>
    <w:rsid w:val="001C3173"/>
    <w:rsid w:val="001C3640"/>
    <w:rsid w:val="001C390E"/>
    <w:rsid w:val="001C3BA1"/>
    <w:rsid w:val="001C3C9F"/>
    <w:rsid w:val="001C3E80"/>
    <w:rsid w:val="001C3E97"/>
    <w:rsid w:val="001C40A4"/>
    <w:rsid w:val="001C4112"/>
    <w:rsid w:val="001C4164"/>
    <w:rsid w:val="001C4183"/>
    <w:rsid w:val="001C41A9"/>
    <w:rsid w:val="001C423E"/>
    <w:rsid w:val="001C4482"/>
    <w:rsid w:val="001C47D8"/>
    <w:rsid w:val="001C4877"/>
    <w:rsid w:val="001C493D"/>
    <w:rsid w:val="001C4963"/>
    <w:rsid w:val="001C4BA8"/>
    <w:rsid w:val="001C4CA6"/>
    <w:rsid w:val="001C5084"/>
    <w:rsid w:val="001C52A0"/>
    <w:rsid w:val="001C56E0"/>
    <w:rsid w:val="001C5771"/>
    <w:rsid w:val="001C57A7"/>
    <w:rsid w:val="001C57CF"/>
    <w:rsid w:val="001C5872"/>
    <w:rsid w:val="001C5C48"/>
    <w:rsid w:val="001C5CB6"/>
    <w:rsid w:val="001C5CF2"/>
    <w:rsid w:val="001C5D2D"/>
    <w:rsid w:val="001C5DC9"/>
    <w:rsid w:val="001C5F27"/>
    <w:rsid w:val="001C619C"/>
    <w:rsid w:val="001C6201"/>
    <w:rsid w:val="001C6223"/>
    <w:rsid w:val="001C6307"/>
    <w:rsid w:val="001C6C2E"/>
    <w:rsid w:val="001C6D7E"/>
    <w:rsid w:val="001C6F7C"/>
    <w:rsid w:val="001C73E0"/>
    <w:rsid w:val="001C747C"/>
    <w:rsid w:val="001C7767"/>
    <w:rsid w:val="001C7AF4"/>
    <w:rsid w:val="001C7C04"/>
    <w:rsid w:val="001C7C83"/>
    <w:rsid w:val="001C7CA3"/>
    <w:rsid w:val="001C7D2C"/>
    <w:rsid w:val="001C7D9E"/>
    <w:rsid w:val="001C7EAC"/>
    <w:rsid w:val="001C7ED2"/>
    <w:rsid w:val="001C7F6F"/>
    <w:rsid w:val="001D007C"/>
    <w:rsid w:val="001D0183"/>
    <w:rsid w:val="001D01F6"/>
    <w:rsid w:val="001D0398"/>
    <w:rsid w:val="001D0607"/>
    <w:rsid w:val="001D06E4"/>
    <w:rsid w:val="001D079B"/>
    <w:rsid w:val="001D085B"/>
    <w:rsid w:val="001D09C1"/>
    <w:rsid w:val="001D09F3"/>
    <w:rsid w:val="001D0A22"/>
    <w:rsid w:val="001D0A33"/>
    <w:rsid w:val="001D0A40"/>
    <w:rsid w:val="001D0AF0"/>
    <w:rsid w:val="001D0B37"/>
    <w:rsid w:val="001D0C85"/>
    <w:rsid w:val="001D0FEE"/>
    <w:rsid w:val="001D1124"/>
    <w:rsid w:val="001D124B"/>
    <w:rsid w:val="001D12C0"/>
    <w:rsid w:val="001D1E52"/>
    <w:rsid w:val="001D1EDF"/>
    <w:rsid w:val="001D1EFF"/>
    <w:rsid w:val="001D1F0F"/>
    <w:rsid w:val="001D2062"/>
    <w:rsid w:val="001D2675"/>
    <w:rsid w:val="001D28E8"/>
    <w:rsid w:val="001D2924"/>
    <w:rsid w:val="001D297F"/>
    <w:rsid w:val="001D2B35"/>
    <w:rsid w:val="001D2B60"/>
    <w:rsid w:val="001D2B66"/>
    <w:rsid w:val="001D31E1"/>
    <w:rsid w:val="001D338C"/>
    <w:rsid w:val="001D3402"/>
    <w:rsid w:val="001D349C"/>
    <w:rsid w:val="001D34C9"/>
    <w:rsid w:val="001D3536"/>
    <w:rsid w:val="001D370F"/>
    <w:rsid w:val="001D3722"/>
    <w:rsid w:val="001D39F4"/>
    <w:rsid w:val="001D3F8A"/>
    <w:rsid w:val="001D407E"/>
    <w:rsid w:val="001D43C4"/>
    <w:rsid w:val="001D458A"/>
    <w:rsid w:val="001D45D1"/>
    <w:rsid w:val="001D473C"/>
    <w:rsid w:val="001D4989"/>
    <w:rsid w:val="001D49D1"/>
    <w:rsid w:val="001D4E72"/>
    <w:rsid w:val="001D4FE8"/>
    <w:rsid w:val="001D501B"/>
    <w:rsid w:val="001D50F4"/>
    <w:rsid w:val="001D5196"/>
    <w:rsid w:val="001D5255"/>
    <w:rsid w:val="001D5395"/>
    <w:rsid w:val="001D559F"/>
    <w:rsid w:val="001D571E"/>
    <w:rsid w:val="001D5856"/>
    <w:rsid w:val="001D5B1F"/>
    <w:rsid w:val="001D5CC7"/>
    <w:rsid w:val="001D5EC0"/>
    <w:rsid w:val="001D5FB2"/>
    <w:rsid w:val="001D617B"/>
    <w:rsid w:val="001D6319"/>
    <w:rsid w:val="001D633D"/>
    <w:rsid w:val="001D64C1"/>
    <w:rsid w:val="001D64DE"/>
    <w:rsid w:val="001D664B"/>
    <w:rsid w:val="001D6935"/>
    <w:rsid w:val="001D6CB6"/>
    <w:rsid w:val="001D6DEB"/>
    <w:rsid w:val="001D7053"/>
    <w:rsid w:val="001D71A1"/>
    <w:rsid w:val="001D72F1"/>
    <w:rsid w:val="001D733C"/>
    <w:rsid w:val="001D73DD"/>
    <w:rsid w:val="001D746F"/>
    <w:rsid w:val="001D7574"/>
    <w:rsid w:val="001D7640"/>
    <w:rsid w:val="001D7738"/>
    <w:rsid w:val="001D7917"/>
    <w:rsid w:val="001D7B1E"/>
    <w:rsid w:val="001D7BC5"/>
    <w:rsid w:val="001D7CB0"/>
    <w:rsid w:val="001D7D27"/>
    <w:rsid w:val="001D7E5B"/>
    <w:rsid w:val="001E0167"/>
    <w:rsid w:val="001E032B"/>
    <w:rsid w:val="001E040E"/>
    <w:rsid w:val="001E0651"/>
    <w:rsid w:val="001E0741"/>
    <w:rsid w:val="001E07CD"/>
    <w:rsid w:val="001E0A1E"/>
    <w:rsid w:val="001E0ACC"/>
    <w:rsid w:val="001E0C1D"/>
    <w:rsid w:val="001E1145"/>
    <w:rsid w:val="001E1177"/>
    <w:rsid w:val="001E1243"/>
    <w:rsid w:val="001E1929"/>
    <w:rsid w:val="001E1991"/>
    <w:rsid w:val="001E1B5B"/>
    <w:rsid w:val="001E1CEE"/>
    <w:rsid w:val="001E211F"/>
    <w:rsid w:val="001E2171"/>
    <w:rsid w:val="001E21B7"/>
    <w:rsid w:val="001E2424"/>
    <w:rsid w:val="001E2723"/>
    <w:rsid w:val="001E28DE"/>
    <w:rsid w:val="001E29DF"/>
    <w:rsid w:val="001E29F4"/>
    <w:rsid w:val="001E2CB6"/>
    <w:rsid w:val="001E2DB5"/>
    <w:rsid w:val="001E2F60"/>
    <w:rsid w:val="001E316B"/>
    <w:rsid w:val="001E3457"/>
    <w:rsid w:val="001E35D7"/>
    <w:rsid w:val="001E3799"/>
    <w:rsid w:val="001E3B82"/>
    <w:rsid w:val="001E3FA0"/>
    <w:rsid w:val="001E41BF"/>
    <w:rsid w:val="001E42E6"/>
    <w:rsid w:val="001E44D9"/>
    <w:rsid w:val="001E45C4"/>
    <w:rsid w:val="001E4628"/>
    <w:rsid w:val="001E46FC"/>
    <w:rsid w:val="001E4AAA"/>
    <w:rsid w:val="001E4AD8"/>
    <w:rsid w:val="001E4CAF"/>
    <w:rsid w:val="001E4DE4"/>
    <w:rsid w:val="001E4F0C"/>
    <w:rsid w:val="001E4F6E"/>
    <w:rsid w:val="001E5029"/>
    <w:rsid w:val="001E5265"/>
    <w:rsid w:val="001E530D"/>
    <w:rsid w:val="001E53BB"/>
    <w:rsid w:val="001E549D"/>
    <w:rsid w:val="001E559B"/>
    <w:rsid w:val="001E5623"/>
    <w:rsid w:val="001E5792"/>
    <w:rsid w:val="001E57AE"/>
    <w:rsid w:val="001E588A"/>
    <w:rsid w:val="001E5BDF"/>
    <w:rsid w:val="001E6026"/>
    <w:rsid w:val="001E638D"/>
    <w:rsid w:val="001E6421"/>
    <w:rsid w:val="001E657E"/>
    <w:rsid w:val="001E65F5"/>
    <w:rsid w:val="001E67E8"/>
    <w:rsid w:val="001E6916"/>
    <w:rsid w:val="001E691D"/>
    <w:rsid w:val="001E6A21"/>
    <w:rsid w:val="001E6B97"/>
    <w:rsid w:val="001E6C18"/>
    <w:rsid w:val="001E6D15"/>
    <w:rsid w:val="001E6EB9"/>
    <w:rsid w:val="001E7087"/>
    <w:rsid w:val="001E7140"/>
    <w:rsid w:val="001E7248"/>
    <w:rsid w:val="001E72DC"/>
    <w:rsid w:val="001E7328"/>
    <w:rsid w:val="001E741A"/>
    <w:rsid w:val="001E74B6"/>
    <w:rsid w:val="001E74CC"/>
    <w:rsid w:val="001E750E"/>
    <w:rsid w:val="001E7653"/>
    <w:rsid w:val="001E768A"/>
    <w:rsid w:val="001E778E"/>
    <w:rsid w:val="001E7CB3"/>
    <w:rsid w:val="001E7D8D"/>
    <w:rsid w:val="001E7E8B"/>
    <w:rsid w:val="001F0035"/>
    <w:rsid w:val="001F0078"/>
    <w:rsid w:val="001F0178"/>
    <w:rsid w:val="001F01A7"/>
    <w:rsid w:val="001F01CE"/>
    <w:rsid w:val="001F0358"/>
    <w:rsid w:val="001F052D"/>
    <w:rsid w:val="001F05A8"/>
    <w:rsid w:val="001F060F"/>
    <w:rsid w:val="001F07E6"/>
    <w:rsid w:val="001F084D"/>
    <w:rsid w:val="001F08E5"/>
    <w:rsid w:val="001F0A7C"/>
    <w:rsid w:val="001F0B64"/>
    <w:rsid w:val="001F1151"/>
    <w:rsid w:val="001F14DB"/>
    <w:rsid w:val="001F16AF"/>
    <w:rsid w:val="001F18D5"/>
    <w:rsid w:val="001F1AD0"/>
    <w:rsid w:val="001F1B48"/>
    <w:rsid w:val="001F1BF2"/>
    <w:rsid w:val="001F1DDD"/>
    <w:rsid w:val="001F1E4F"/>
    <w:rsid w:val="001F1FBD"/>
    <w:rsid w:val="001F2112"/>
    <w:rsid w:val="001F21E0"/>
    <w:rsid w:val="001F228C"/>
    <w:rsid w:val="001F22B3"/>
    <w:rsid w:val="001F2472"/>
    <w:rsid w:val="001F24FC"/>
    <w:rsid w:val="001F2750"/>
    <w:rsid w:val="001F2849"/>
    <w:rsid w:val="001F291E"/>
    <w:rsid w:val="001F2B19"/>
    <w:rsid w:val="001F2D68"/>
    <w:rsid w:val="001F2DFB"/>
    <w:rsid w:val="001F30A4"/>
    <w:rsid w:val="001F324A"/>
    <w:rsid w:val="001F3255"/>
    <w:rsid w:val="001F3550"/>
    <w:rsid w:val="001F3745"/>
    <w:rsid w:val="001F3759"/>
    <w:rsid w:val="001F3937"/>
    <w:rsid w:val="001F3A88"/>
    <w:rsid w:val="001F3B81"/>
    <w:rsid w:val="001F4098"/>
    <w:rsid w:val="001F42C3"/>
    <w:rsid w:val="001F4330"/>
    <w:rsid w:val="001F4371"/>
    <w:rsid w:val="001F44C3"/>
    <w:rsid w:val="001F45E9"/>
    <w:rsid w:val="001F4777"/>
    <w:rsid w:val="001F498E"/>
    <w:rsid w:val="001F49DF"/>
    <w:rsid w:val="001F4A4F"/>
    <w:rsid w:val="001F4DF5"/>
    <w:rsid w:val="001F4F2C"/>
    <w:rsid w:val="001F507A"/>
    <w:rsid w:val="001F509E"/>
    <w:rsid w:val="001F5118"/>
    <w:rsid w:val="001F520B"/>
    <w:rsid w:val="001F52B4"/>
    <w:rsid w:val="001F55A1"/>
    <w:rsid w:val="001F5684"/>
    <w:rsid w:val="001F59E3"/>
    <w:rsid w:val="001F5B21"/>
    <w:rsid w:val="001F5E00"/>
    <w:rsid w:val="001F5EF2"/>
    <w:rsid w:val="001F6163"/>
    <w:rsid w:val="001F631D"/>
    <w:rsid w:val="001F633D"/>
    <w:rsid w:val="001F6407"/>
    <w:rsid w:val="001F647B"/>
    <w:rsid w:val="001F676B"/>
    <w:rsid w:val="001F6A09"/>
    <w:rsid w:val="001F6DB7"/>
    <w:rsid w:val="001F6E06"/>
    <w:rsid w:val="001F7085"/>
    <w:rsid w:val="001F70AE"/>
    <w:rsid w:val="001F7117"/>
    <w:rsid w:val="001F72A3"/>
    <w:rsid w:val="001F732B"/>
    <w:rsid w:val="001F7921"/>
    <w:rsid w:val="001F7992"/>
    <w:rsid w:val="001F7B2F"/>
    <w:rsid w:val="001F7E8C"/>
    <w:rsid w:val="00200033"/>
    <w:rsid w:val="00200135"/>
    <w:rsid w:val="0020027E"/>
    <w:rsid w:val="00200472"/>
    <w:rsid w:val="00200540"/>
    <w:rsid w:val="0020072E"/>
    <w:rsid w:val="0020079F"/>
    <w:rsid w:val="0020080F"/>
    <w:rsid w:val="002008F5"/>
    <w:rsid w:val="00200938"/>
    <w:rsid w:val="00200F23"/>
    <w:rsid w:val="0020109B"/>
    <w:rsid w:val="0020122C"/>
    <w:rsid w:val="002012CE"/>
    <w:rsid w:val="002013C0"/>
    <w:rsid w:val="002014E6"/>
    <w:rsid w:val="0020150D"/>
    <w:rsid w:val="00201620"/>
    <w:rsid w:val="00201720"/>
    <w:rsid w:val="0020176E"/>
    <w:rsid w:val="00201942"/>
    <w:rsid w:val="002019B0"/>
    <w:rsid w:val="00201A7F"/>
    <w:rsid w:val="00201ACF"/>
    <w:rsid w:val="00201BA0"/>
    <w:rsid w:val="00201ED6"/>
    <w:rsid w:val="00201FC3"/>
    <w:rsid w:val="002021F1"/>
    <w:rsid w:val="00202270"/>
    <w:rsid w:val="002022CD"/>
    <w:rsid w:val="0020253B"/>
    <w:rsid w:val="002025C6"/>
    <w:rsid w:val="0020281D"/>
    <w:rsid w:val="0020287A"/>
    <w:rsid w:val="00202907"/>
    <w:rsid w:val="0020293D"/>
    <w:rsid w:val="002029D4"/>
    <w:rsid w:val="00202A0E"/>
    <w:rsid w:val="00202C1D"/>
    <w:rsid w:val="00202D4E"/>
    <w:rsid w:val="00202E10"/>
    <w:rsid w:val="00202E58"/>
    <w:rsid w:val="00202E9C"/>
    <w:rsid w:val="00202ED0"/>
    <w:rsid w:val="00202F4E"/>
    <w:rsid w:val="00202FBB"/>
    <w:rsid w:val="00203102"/>
    <w:rsid w:val="002031AA"/>
    <w:rsid w:val="002031D3"/>
    <w:rsid w:val="00203339"/>
    <w:rsid w:val="002033FF"/>
    <w:rsid w:val="002034DF"/>
    <w:rsid w:val="002034FC"/>
    <w:rsid w:val="002037B0"/>
    <w:rsid w:val="00203839"/>
    <w:rsid w:val="00203984"/>
    <w:rsid w:val="00203BD5"/>
    <w:rsid w:val="00203CB4"/>
    <w:rsid w:val="00203CBC"/>
    <w:rsid w:val="00203CDE"/>
    <w:rsid w:val="00203CEC"/>
    <w:rsid w:val="00203D70"/>
    <w:rsid w:val="00203F3F"/>
    <w:rsid w:val="002046C8"/>
    <w:rsid w:val="0020489F"/>
    <w:rsid w:val="002048F2"/>
    <w:rsid w:val="00204932"/>
    <w:rsid w:val="00204947"/>
    <w:rsid w:val="00204964"/>
    <w:rsid w:val="0020496D"/>
    <w:rsid w:val="00204971"/>
    <w:rsid w:val="00204A05"/>
    <w:rsid w:val="00204A6E"/>
    <w:rsid w:val="00204A8B"/>
    <w:rsid w:val="00204B8A"/>
    <w:rsid w:val="00204E87"/>
    <w:rsid w:val="00204F85"/>
    <w:rsid w:val="00204F99"/>
    <w:rsid w:val="00205033"/>
    <w:rsid w:val="002051AE"/>
    <w:rsid w:val="00205392"/>
    <w:rsid w:val="00205420"/>
    <w:rsid w:val="00205444"/>
    <w:rsid w:val="00205493"/>
    <w:rsid w:val="002054FC"/>
    <w:rsid w:val="002055A2"/>
    <w:rsid w:val="002055B0"/>
    <w:rsid w:val="0020591B"/>
    <w:rsid w:val="00205A05"/>
    <w:rsid w:val="00205A08"/>
    <w:rsid w:val="00205A4F"/>
    <w:rsid w:val="00205B54"/>
    <w:rsid w:val="00205D0F"/>
    <w:rsid w:val="00205DEC"/>
    <w:rsid w:val="00205E3B"/>
    <w:rsid w:val="00205E73"/>
    <w:rsid w:val="00206425"/>
    <w:rsid w:val="002064AE"/>
    <w:rsid w:val="002065BD"/>
    <w:rsid w:val="00206628"/>
    <w:rsid w:val="00206841"/>
    <w:rsid w:val="00206A7B"/>
    <w:rsid w:val="00206BF2"/>
    <w:rsid w:val="00206C70"/>
    <w:rsid w:val="00206CD1"/>
    <w:rsid w:val="00206D82"/>
    <w:rsid w:val="00206ED3"/>
    <w:rsid w:val="00206F23"/>
    <w:rsid w:val="002070E7"/>
    <w:rsid w:val="0020725D"/>
    <w:rsid w:val="00207331"/>
    <w:rsid w:val="002074DB"/>
    <w:rsid w:val="00207691"/>
    <w:rsid w:val="002076A2"/>
    <w:rsid w:val="00207731"/>
    <w:rsid w:val="00207833"/>
    <w:rsid w:val="00207A5E"/>
    <w:rsid w:val="00207BA1"/>
    <w:rsid w:val="00207E3F"/>
    <w:rsid w:val="00207E65"/>
    <w:rsid w:val="00207F12"/>
    <w:rsid w:val="0021037D"/>
    <w:rsid w:val="002105E7"/>
    <w:rsid w:val="00210660"/>
    <w:rsid w:val="00210747"/>
    <w:rsid w:val="0021074F"/>
    <w:rsid w:val="00210795"/>
    <w:rsid w:val="00210864"/>
    <w:rsid w:val="00210902"/>
    <w:rsid w:val="00210AB2"/>
    <w:rsid w:val="00210B08"/>
    <w:rsid w:val="00210B86"/>
    <w:rsid w:val="00210BC1"/>
    <w:rsid w:val="00210C1E"/>
    <w:rsid w:val="00210C78"/>
    <w:rsid w:val="00210C9C"/>
    <w:rsid w:val="00210CEB"/>
    <w:rsid w:val="00210FD1"/>
    <w:rsid w:val="00211386"/>
    <w:rsid w:val="002114D9"/>
    <w:rsid w:val="00211513"/>
    <w:rsid w:val="0021170E"/>
    <w:rsid w:val="00211839"/>
    <w:rsid w:val="00211843"/>
    <w:rsid w:val="00211962"/>
    <w:rsid w:val="002119EB"/>
    <w:rsid w:val="00211C7C"/>
    <w:rsid w:val="00211E00"/>
    <w:rsid w:val="00211ED3"/>
    <w:rsid w:val="00211FCE"/>
    <w:rsid w:val="002120CC"/>
    <w:rsid w:val="0021234C"/>
    <w:rsid w:val="0021241E"/>
    <w:rsid w:val="00212442"/>
    <w:rsid w:val="00212456"/>
    <w:rsid w:val="002125EB"/>
    <w:rsid w:val="00212661"/>
    <w:rsid w:val="002126D3"/>
    <w:rsid w:val="002127D5"/>
    <w:rsid w:val="0021290E"/>
    <w:rsid w:val="0021291E"/>
    <w:rsid w:val="002129A4"/>
    <w:rsid w:val="00212AC3"/>
    <w:rsid w:val="00212F76"/>
    <w:rsid w:val="00213530"/>
    <w:rsid w:val="0021355F"/>
    <w:rsid w:val="002137CB"/>
    <w:rsid w:val="00213833"/>
    <w:rsid w:val="0021391D"/>
    <w:rsid w:val="00213A58"/>
    <w:rsid w:val="00213C48"/>
    <w:rsid w:val="00213C75"/>
    <w:rsid w:val="00213DFC"/>
    <w:rsid w:val="00213E2A"/>
    <w:rsid w:val="00213ECF"/>
    <w:rsid w:val="00214012"/>
    <w:rsid w:val="00214347"/>
    <w:rsid w:val="002144CB"/>
    <w:rsid w:val="00214523"/>
    <w:rsid w:val="00214658"/>
    <w:rsid w:val="00214853"/>
    <w:rsid w:val="00214A93"/>
    <w:rsid w:val="00214AFD"/>
    <w:rsid w:val="00214B72"/>
    <w:rsid w:val="00214C3C"/>
    <w:rsid w:val="00214DF4"/>
    <w:rsid w:val="00214EF9"/>
    <w:rsid w:val="00215174"/>
    <w:rsid w:val="0021519D"/>
    <w:rsid w:val="0021521D"/>
    <w:rsid w:val="00215588"/>
    <w:rsid w:val="0021562B"/>
    <w:rsid w:val="002156BC"/>
    <w:rsid w:val="0021598A"/>
    <w:rsid w:val="00215D50"/>
    <w:rsid w:val="00215F36"/>
    <w:rsid w:val="0021613E"/>
    <w:rsid w:val="00216170"/>
    <w:rsid w:val="002161A8"/>
    <w:rsid w:val="0021641E"/>
    <w:rsid w:val="00216428"/>
    <w:rsid w:val="00216562"/>
    <w:rsid w:val="0021657A"/>
    <w:rsid w:val="00216950"/>
    <w:rsid w:val="00216A0A"/>
    <w:rsid w:val="00216AB4"/>
    <w:rsid w:val="00216C70"/>
    <w:rsid w:val="00216CE3"/>
    <w:rsid w:val="0021735D"/>
    <w:rsid w:val="002173B1"/>
    <w:rsid w:val="00217561"/>
    <w:rsid w:val="0021763E"/>
    <w:rsid w:val="0021764C"/>
    <w:rsid w:val="002177D1"/>
    <w:rsid w:val="00217884"/>
    <w:rsid w:val="00217A3E"/>
    <w:rsid w:val="00217C1B"/>
    <w:rsid w:val="00217D1C"/>
    <w:rsid w:val="00217EA4"/>
    <w:rsid w:val="0021B4BE"/>
    <w:rsid w:val="00220066"/>
    <w:rsid w:val="00220073"/>
    <w:rsid w:val="0022008F"/>
    <w:rsid w:val="002200FD"/>
    <w:rsid w:val="00220529"/>
    <w:rsid w:val="00220887"/>
    <w:rsid w:val="0022098F"/>
    <w:rsid w:val="00220A29"/>
    <w:rsid w:val="00220ABA"/>
    <w:rsid w:val="00220C62"/>
    <w:rsid w:val="00220CA2"/>
    <w:rsid w:val="00220D00"/>
    <w:rsid w:val="00220F7C"/>
    <w:rsid w:val="00220F82"/>
    <w:rsid w:val="00220F85"/>
    <w:rsid w:val="0022180B"/>
    <w:rsid w:val="00221CC3"/>
    <w:rsid w:val="00221EAA"/>
    <w:rsid w:val="002220A3"/>
    <w:rsid w:val="002224C0"/>
    <w:rsid w:val="0022273F"/>
    <w:rsid w:val="002227AE"/>
    <w:rsid w:val="002227DC"/>
    <w:rsid w:val="0022284C"/>
    <w:rsid w:val="00222BDF"/>
    <w:rsid w:val="00222DD2"/>
    <w:rsid w:val="00222E9D"/>
    <w:rsid w:val="00222EBA"/>
    <w:rsid w:val="002230BE"/>
    <w:rsid w:val="00223247"/>
    <w:rsid w:val="0022352D"/>
    <w:rsid w:val="00223578"/>
    <w:rsid w:val="002235C3"/>
    <w:rsid w:val="0022367D"/>
    <w:rsid w:val="0022384F"/>
    <w:rsid w:val="0022386F"/>
    <w:rsid w:val="002239A0"/>
    <w:rsid w:val="00223AB7"/>
    <w:rsid w:val="00223B09"/>
    <w:rsid w:val="00223B6E"/>
    <w:rsid w:val="00223C20"/>
    <w:rsid w:val="00223DB8"/>
    <w:rsid w:val="00223F7A"/>
    <w:rsid w:val="00223F7F"/>
    <w:rsid w:val="00224407"/>
    <w:rsid w:val="002248A0"/>
    <w:rsid w:val="0022499E"/>
    <w:rsid w:val="002249AA"/>
    <w:rsid w:val="002249EC"/>
    <w:rsid w:val="00224D6B"/>
    <w:rsid w:val="00224DEB"/>
    <w:rsid w:val="00224E6C"/>
    <w:rsid w:val="00224F3A"/>
    <w:rsid w:val="00224F4E"/>
    <w:rsid w:val="002252AB"/>
    <w:rsid w:val="00225343"/>
    <w:rsid w:val="002253F1"/>
    <w:rsid w:val="002255A0"/>
    <w:rsid w:val="002257A4"/>
    <w:rsid w:val="002257FA"/>
    <w:rsid w:val="00225964"/>
    <w:rsid w:val="00225A0F"/>
    <w:rsid w:val="00225A16"/>
    <w:rsid w:val="00225CC2"/>
    <w:rsid w:val="00225D97"/>
    <w:rsid w:val="00225DDA"/>
    <w:rsid w:val="00225DE5"/>
    <w:rsid w:val="002266F8"/>
    <w:rsid w:val="00226861"/>
    <w:rsid w:val="00226C11"/>
    <w:rsid w:val="00226E74"/>
    <w:rsid w:val="00227100"/>
    <w:rsid w:val="00227229"/>
    <w:rsid w:val="0022725E"/>
    <w:rsid w:val="00227358"/>
    <w:rsid w:val="002273EC"/>
    <w:rsid w:val="00227470"/>
    <w:rsid w:val="002274B2"/>
    <w:rsid w:val="0022751E"/>
    <w:rsid w:val="00227521"/>
    <w:rsid w:val="002275ED"/>
    <w:rsid w:val="00227647"/>
    <w:rsid w:val="00227825"/>
    <w:rsid w:val="00227844"/>
    <w:rsid w:val="00227956"/>
    <w:rsid w:val="00227B9E"/>
    <w:rsid w:val="00227BAF"/>
    <w:rsid w:val="00227D5A"/>
    <w:rsid w:val="00227EB0"/>
    <w:rsid w:val="002300F3"/>
    <w:rsid w:val="00230124"/>
    <w:rsid w:val="0023058A"/>
    <w:rsid w:val="0023060A"/>
    <w:rsid w:val="002306E0"/>
    <w:rsid w:val="00230709"/>
    <w:rsid w:val="0023076E"/>
    <w:rsid w:val="00230793"/>
    <w:rsid w:val="0023087E"/>
    <w:rsid w:val="0023097E"/>
    <w:rsid w:val="00230ACE"/>
    <w:rsid w:val="00230B41"/>
    <w:rsid w:val="00230C7B"/>
    <w:rsid w:val="00230D61"/>
    <w:rsid w:val="00230DB2"/>
    <w:rsid w:val="00230ECF"/>
    <w:rsid w:val="00230ED9"/>
    <w:rsid w:val="00230F37"/>
    <w:rsid w:val="00230F7B"/>
    <w:rsid w:val="00230FF8"/>
    <w:rsid w:val="00231414"/>
    <w:rsid w:val="00231480"/>
    <w:rsid w:val="00231769"/>
    <w:rsid w:val="00231A1B"/>
    <w:rsid w:val="00231A40"/>
    <w:rsid w:val="00231AE9"/>
    <w:rsid w:val="00231BC5"/>
    <w:rsid w:val="00231C03"/>
    <w:rsid w:val="00231C97"/>
    <w:rsid w:val="00231CFE"/>
    <w:rsid w:val="00231F76"/>
    <w:rsid w:val="00232252"/>
    <w:rsid w:val="00232314"/>
    <w:rsid w:val="002323B8"/>
    <w:rsid w:val="0023241F"/>
    <w:rsid w:val="00232440"/>
    <w:rsid w:val="0023254D"/>
    <w:rsid w:val="00232654"/>
    <w:rsid w:val="00232BB0"/>
    <w:rsid w:val="00232BBB"/>
    <w:rsid w:val="00232CD4"/>
    <w:rsid w:val="00232D6E"/>
    <w:rsid w:val="00232D96"/>
    <w:rsid w:val="00232DB3"/>
    <w:rsid w:val="0023304E"/>
    <w:rsid w:val="00233115"/>
    <w:rsid w:val="00233420"/>
    <w:rsid w:val="00233459"/>
    <w:rsid w:val="0023354D"/>
    <w:rsid w:val="00233709"/>
    <w:rsid w:val="00233803"/>
    <w:rsid w:val="00233BA4"/>
    <w:rsid w:val="00233EF4"/>
    <w:rsid w:val="00233FB4"/>
    <w:rsid w:val="00233FD1"/>
    <w:rsid w:val="00233FE0"/>
    <w:rsid w:val="002341FC"/>
    <w:rsid w:val="00234584"/>
    <w:rsid w:val="002345AF"/>
    <w:rsid w:val="0023464E"/>
    <w:rsid w:val="00234876"/>
    <w:rsid w:val="00234B74"/>
    <w:rsid w:val="00234CAF"/>
    <w:rsid w:val="00234CC2"/>
    <w:rsid w:val="00234EBB"/>
    <w:rsid w:val="00234F5C"/>
    <w:rsid w:val="00234F63"/>
    <w:rsid w:val="00234F9F"/>
    <w:rsid w:val="002350DC"/>
    <w:rsid w:val="002351B3"/>
    <w:rsid w:val="002351E1"/>
    <w:rsid w:val="00235224"/>
    <w:rsid w:val="00235254"/>
    <w:rsid w:val="0023529C"/>
    <w:rsid w:val="0023529F"/>
    <w:rsid w:val="002354CC"/>
    <w:rsid w:val="0023573D"/>
    <w:rsid w:val="00235775"/>
    <w:rsid w:val="002357F0"/>
    <w:rsid w:val="00235873"/>
    <w:rsid w:val="002359EA"/>
    <w:rsid w:val="00235A31"/>
    <w:rsid w:val="00235B70"/>
    <w:rsid w:val="00235B81"/>
    <w:rsid w:val="00235C6A"/>
    <w:rsid w:val="00235E8A"/>
    <w:rsid w:val="00236337"/>
    <w:rsid w:val="0023633A"/>
    <w:rsid w:val="0023637C"/>
    <w:rsid w:val="0023645C"/>
    <w:rsid w:val="00236640"/>
    <w:rsid w:val="00236667"/>
    <w:rsid w:val="002366C2"/>
    <w:rsid w:val="002366FF"/>
    <w:rsid w:val="00236729"/>
    <w:rsid w:val="00236C91"/>
    <w:rsid w:val="002371CA"/>
    <w:rsid w:val="002373AD"/>
    <w:rsid w:val="00237422"/>
    <w:rsid w:val="00237680"/>
    <w:rsid w:val="002376A4"/>
    <w:rsid w:val="00237C32"/>
    <w:rsid w:val="00237C81"/>
    <w:rsid w:val="00237C9B"/>
    <w:rsid w:val="00237CD2"/>
    <w:rsid w:val="00237D6C"/>
    <w:rsid w:val="00237D71"/>
    <w:rsid w:val="00237E7F"/>
    <w:rsid w:val="00237F50"/>
    <w:rsid w:val="00240108"/>
    <w:rsid w:val="00240388"/>
    <w:rsid w:val="002403DB"/>
    <w:rsid w:val="00240406"/>
    <w:rsid w:val="0024050B"/>
    <w:rsid w:val="00240698"/>
    <w:rsid w:val="002406A7"/>
    <w:rsid w:val="0024085A"/>
    <w:rsid w:val="00240861"/>
    <w:rsid w:val="00240959"/>
    <w:rsid w:val="00240A6D"/>
    <w:rsid w:val="00240A91"/>
    <w:rsid w:val="00240E0E"/>
    <w:rsid w:val="00240EFD"/>
    <w:rsid w:val="00240FA5"/>
    <w:rsid w:val="00241055"/>
    <w:rsid w:val="002411B7"/>
    <w:rsid w:val="00241251"/>
    <w:rsid w:val="002412D3"/>
    <w:rsid w:val="00241540"/>
    <w:rsid w:val="002417DB"/>
    <w:rsid w:val="00241B6B"/>
    <w:rsid w:val="00241C51"/>
    <w:rsid w:val="00241DF8"/>
    <w:rsid w:val="002422FF"/>
    <w:rsid w:val="002423A7"/>
    <w:rsid w:val="00242467"/>
    <w:rsid w:val="00242480"/>
    <w:rsid w:val="0024264B"/>
    <w:rsid w:val="00242693"/>
    <w:rsid w:val="0024281B"/>
    <w:rsid w:val="0024283A"/>
    <w:rsid w:val="002428D1"/>
    <w:rsid w:val="00242A71"/>
    <w:rsid w:val="00242B35"/>
    <w:rsid w:val="00242B43"/>
    <w:rsid w:val="00242F05"/>
    <w:rsid w:val="002431FB"/>
    <w:rsid w:val="00243273"/>
    <w:rsid w:val="002432AA"/>
    <w:rsid w:val="002435CE"/>
    <w:rsid w:val="002438A1"/>
    <w:rsid w:val="00243E24"/>
    <w:rsid w:val="00243E2F"/>
    <w:rsid w:val="00243EAF"/>
    <w:rsid w:val="0024403B"/>
    <w:rsid w:val="0024415E"/>
    <w:rsid w:val="002441E0"/>
    <w:rsid w:val="00244245"/>
    <w:rsid w:val="0024434D"/>
    <w:rsid w:val="002445A6"/>
    <w:rsid w:val="00244600"/>
    <w:rsid w:val="00244AA3"/>
    <w:rsid w:val="00244B3F"/>
    <w:rsid w:val="00244F06"/>
    <w:rsid w:val="00244FF1"/>
    <w:rsid w:val="0024521D"/>
    <w:rsid w:val="002453B2"/>
    <w:rsid w:val="00245432"/>
    <w:rsid w:val="0024543E"/>
    <w:rsid w:val="002454B2"/>
    <w:rsid w:val="00245678"/>
    <w:rsid w:val="00245683"/>
    <w:rsid w:val="0024582A"/>
    <w:rsid w:val="00245B51"/>
    <w:rsid w:val="00245F36"/>
    <w:rsid w:val="00245F75"/>
    <w:rsid w:val="00245F9C"/>
    <w:rsid w:val="0024622F"/>
    <w:rsid w:val="002462DE"/>
    <w:rsid w:val="00246378"/>
    <w:rsid w:val="002464BD"/>
    <w:rsid w:val="002465BC"/>
    <w:rsid w:val="002466A5"/>
    <w:rsid w:val="00246756"/>
    <w:rsid w:val="0024691A"/>
    <w:rsid w:val="00246967"/>
    <w:rsid w:val="00246A47"/>
    <w:rsid w:val="00246BD3"/>
    <w:rsid w:val="00246F4F"/>
    <w:rsid w:val="00246F5B"/>
    <w:rsid w:val="00247041"/>
    <w:rsid w:val="00247053"/>
    <w:rsid w:val="002470FC"/>
    <w:rsid w:val="00247128"/>
    <w:rsid w:val="00247176"/>
    <w:rsid w:val="0024731D"/>
    <w:rsid w:val="00247326"/>
    <w:rsid w:val="0024736E"/>
    <w:rsid w:val="002473AA"/>
    <w:rsid w:val="002474E5"/>
    <w:rsid w:val="0024766F"/>
    <w:rsid w:val="00247683"/>
    <w:rsid w:val="00247697"/>
    <w:rsid w:val="00247755"/>
    <w:rsid w:val="00247A50"/>
    <w:rsid w:val="00247C83"/>
    <w:rsid w:val="00250186"/>
    <w:rsid w:val="00250291"/>
    <w:rsid w:val="0025069E"/>
    <w:rsid w:val="00250799"/>
    <w:rsid w:val="00250A36"/>
    <w:rsid w:val="00250DFD"/>
    <w:rsid w:val="00250E03"/>
    <w:rsid w:val="00251055"/>
    <w:rsid w:val="002512E7"/>
    <w:rsid w:val="00251460"/>
    <w:rsid w:val="0025147C"/>
    <w:rsid w:val="00251538"/>
    <w:rsid w:val="00251837"/>
    <w:rsid w:val="00251848"/>
    <w:rsid w:val="002519D8"/>
    <w:rsid w:val="00251AC7"/>
    <w:rsid w:val="00251BA0"/>
    <w:rsid w:val="00251DCC"/>
    <w:rsid w:val="00252527"/>
    <w:rsid w:val="002525DB"/>
    <w:rsid w:val="0025263D"/>
    <w:rsid w:val="002526CC"/>
    <w:rsid w:val="002527C2"/>
    <w:rsid w:val="00252862"/>
    <w:rsid w:val="00252AD3"/>
    <w:rsid w:val="00252B40"/>
    <w:rsid w:val="00252B4A"/>
    <w:rsid w:val="00252CC8"/>
    <w:rsid w:val="00252F4C"/>
    <w:rsid w:val="00252F56"/>
    <w:rsid w:val="0025302A"/>
    <w:rsid w:val="00253124"/>
    <w:rsid w:val="00253457"/>
    <w:rsid w:val="00253460"/>
    <w:rsid w:val="00253594"/>
    <w:rsid w:val="002536EA"/>
    <w:rsid w:val="0025381C"/>
    <w:rsid w:val="002538B9"/>
    <w:rsid w:val="002538CA"/>
    <w:rsid w:val="002539E5"/>
    <w:rsid w:val="00253AC3"/>
    <w:rsid w:val="00253B84"/>
    <w:rsid w:val="00253D5D"/>
    <w:rsid w:val="002540CC"/>
    <w:rsid w:val="00254109"/>
    <w:rsid w:val="002541D8"/>
    <w:rsid w:val="00254253"/>
    <w:rsid w:val="00254272"/>
    <w:rsid w:val="002542D5"/>
    <w:rsid w:val="002543F0"/>
    <w:rsid w:val="00254490"/>
    <w:rsid w:val="00254502"/>
    <w:rsid w:val="00254588"/>
    <w:rsid w:val="00254620"/>
    <w:rsid w:val="00254849"/>
    <w:rsid w:val="002548FC"/>
    <w:rsid w:val="00254E6F"/>
    <w:rsid w:val="00254EEA"/>
    <w:rsid w:val="00254FD6"/>
    <w:rsid w:val="002550C8"/>
    <w:rsid w:val="002551AD"/>
    <w:rsid w:val="002551FE"/>
    <w:rsid w:val="002555DC"/>
    <w:rsid w:val="002558A8"/>
    <w:rsid w:val="0025590D"/>
    <w:rsid w:val="00255A31"/>
    <w:rsid w:val="00255A8E"/>
    <w:rsid w:val="00255B30"/>
    <w:rsid w:val="00255BAA"/>
    <w:rsid w:val="00255C49"/>
    <w:rsid w:val="00255E9A"/>
    <w:rsid w:val="00255F6B"/>
    <w:rsid w:val="0025600D"/>
    <w:rsid w:val="00256249"/>
    <w:rsid w:val="0025634D"/>
    <w:rsid w:val="0025641F"/>
    <w:rsid w:val="002564F5"/>
    <w:rsid w:val="002566DD"/>
    <w:rsid w:val="0025687C"/>
    <w:rsid w:val="00256A25"/>
    <w:rsid w:val="00256C3A"/>
    <w:rsid w:val="00256DD2"/>
    <w:rsid w:val="0025758C"/>
    <w:rsid w:val="00257673"/>
    <w:rsid w:val="00257AFF"/>
    <w:rsid w:val="00257C2E"/>
    <w:rsid w:val="00257C3E"/>
    <w:rsid w:val="00257CE3"/>
    <w:rsid w:val="00257D31"/>
    <w:rsid w:val="00257D83"/>
    <w:rsid w:val="0026001B"/>
    <w:rsid w:val="002602BD"/>
    <w:rsid w:val="00260683"/>
    <w:rsid w:val="00260692"/>
    <w:rsid w:val="0026075D"/>
    <w:rsid w:val="00260917"/>
    <w:rsid w:val="00260A33"/>
    <w:rsid w:val="00260BA6"/>
    <w:rsid w:val="00260C80"/>
    <w:rsid w:val="00260ECB"/>
    <w:rsid w:val="002610F8"/>
    <w:rsid w:val="0026113B"/>
    <w:rsid w:val="00261689"/>
    <w:rsid w:val="00261765"/>
    <w:rsid w:val="002617F8"/>
    <w:rsid w:val="00261884"/>
    <w:rsid w:val="0026192C"/>
    <w:rsid w:val="00261A1E"/>
    <w:rsid w:val="00261A2D"/>
    <w:rsid w:val="00261C92"/>
    <w:rsid w:val="00261CFB"/>
    <w:rsid w:val="00262214"/>
    <w:rsid w:val="0026241C"/>
    <w:rsid w:val="00262424"/>
    <w:rsid w:val="00262462"/>
    <w:rsid w:val="002626C0"/>
    <w:rsid w:val="0026281D"/>
    <w:rsid w:val="00262BF4"/>
    <w:rsid w:val="00262F08"/>
    <w:rsid w:val="00263226"/>
    <w:rsid w:val="002632D2"/>
    <w:rsid w:val="002637E9"/>
    <w:rsid w:val="00263EB6"/>
    <w:rsid w:val="00263EBE"/>
    <w:rsid w:val="00263FA5"/>
    <w:rsid w:val="00263FD1"/>
    <w:rsid w:val="0026410F"/>
    <w:rsid w:val="0026412F"/>
    <w:rsid w:val="00264310"/>
    <w:rsid w:val="002643A4"/>
    <w:rsid w:val="00264458"/>
    <w:rsid w:val="002646EB"/>
    <w:rsid w:val="00264E25"/>
    <w:rsid w:val="00264F73"/>
    <w:rsid w:val="0026541F"/>
    <w:rsid w:val="0026544A"/>
    <w:rsid w:val="00265555"/>
    <w:rsid w:val="0026585E"/>
    <w:rsid w:val="00265A78"/>
    <w:rsid w:val="00265AD9"/>
    <w:rsid w:val="00265B81"/>
    <w:rsid w:val="00265D9E"/>
    <w:rsid w:val="00265DA4"/>
    <w:rsid w:val="00265E8F"/>
    <w:rsid w:val="00266085"/>
    <w:rsid w:val="002660DB"/>
    <w:rsid w:val="00266319"/>
    <w:rsid w:val="00266408"/>
    <w:rsid w:val="00266861"/>
    <w:rsid w:val="00266A3C"/>
    <w:rsid w:val="00266BA8"/>
    <w:rsid w:val="00266D6D"/>
    <w:rsid w:val="00266DA4"/>
    <w:rsid w:val="00266E38"/>
    <w:rsid w:val="00266E52"/>
    <w:rsid w:val="00266E5F"/>
    <w:rsid w:val="00266EF4"/>
    <w:rsid w:val="002671BF"/>
    <w:rsid w:val="00267236"/>
    <w:rsid w:val="0026738A"/>
    <w:rsid w:val="002674BA"/>
    <w:rsid w:val="00267527"/>
    <w:rsid w:val="0026758D"/>
    <w:rsid w:val="00267B3B"/>
    <w:rsid w:val="00267CA3"/>
    <w:rsid w:val="00267CFA"/>
    <w:rsid w:val="00267DB6"/>
    <w:rsid w:val="0027064C"/>
    <w:rsid w:val="00270659"/>
    <w:rsid w:val="00270A8A"/>
    <w:rsid w:val="00270BD4"/>
    <w:rsid w:val="00270C57"/>
    <w:rsid w:val="00270EE7"/>
    <w:rsid w:val="002711C0"/>
    <w:rsid w:val="002712C0"/>
    <w:rsid w:val="0027138D"/>
    <w:rsid w:val="002713FB"/>
    <w:rsid w:val="0027143F"/>
    <w:rsid w:val="00271514"/>
    <w:rsid w:val="0027160A"/>
    <w:rsid w:val="0027179E"/>
    <w:rsid w:val="00271A25"/>
    <w:rsid w:val="00271C0F"/>
    <w:rsid w:val="00271CF1"/>
    <w:rsid w:val="00271D73"/>
    <w:rsid w:val="00271E0E"/>
    <w:rsid w:val="00272232"/>
    <w:rsid w:val="002725D0"/>
    <w:rsid w:val="002727AD"/>
    <w:rsid w:val="00272BEE"/>
    <w:rsid w:val="00272BF9"/>
    <w:rsid w:val="00272CCF"/>
    <w:rsid w:val="00272D6B"/>
    <w:rsid w:val="00272ECA"/>
    <w:rsid w:val="00272F02"/>
    <w:rsid w:val="00272F97"/>
    <w:rsid w:val="002732C1"/>
    <w:rsid w:val="002733C4"/>
    <w:rsid w:val="00273405"/>
    <w:rsid w:val="002737BB"/>
    <w:rsid w:val="0027393C"/>
    <w:rsid w:val="002739B3"/>
    <w:rsid w:val="00273FA2"/>
    <w:rsid w:val="002744C9"/>
    <w:rsid w:val="00274A71"/>
    <w:rsid w:val="00274A9D"/>
    <w:rsid w:val="00274BDC"/>
    <w:rsid w:val="00274BDD"/>
    <w:rsid w:val="00274D01"/>
    <w:rsid w:val="00274DAB"/>
    <w:rsid w:val="00274F4C"/>
    <w:rsid w:val="002750DC"/>
    <w:rsid w:val="002750DE"/>
    <w:rsid w:val="00275219"/>
    <w:rsid w:val="002752CA"/>
    <w:rsid w:val="00275418"/>
    <w:rsid w:val="00275577"/>
    <w:rsid w:val="002755B3"/>
    <w:rsid w:val="002755C8"/>
    <w:rsid w:val="00275649"/>
    <w:rsid w:val="0027564B"/>
    <w:rsid w:val="0027584B"/>
    <w:rsid w:val="00275AEB"/>
    <w:rsid w:val="00275B75"/>
    <w:rsid w:val="00275F23"/>
    <w:rsid w:val="00275F73"/>
    <w:rsid w:val="0027604B"/>
    <w:rsid w:val="002761F0"/>
    <w:rsid w:val="002762C1"/>
    <w:rsid w:val="00276326"/>
    <w:rsid w:val="0027667E"/>
    <w:rsid w:val="00276894"/>
    <w:rsid w:val="00276A79"/>
    <w:rsid w:val="00276A80"/>
    <w:rsid w:val="00276F11"/>
    <w:rsid w:val="0027703D"/>
    <w:rsid w:val="00277691"/>
    <w:rsid w:val="002778B1"/>
    <w:rsid w:val="00277B2A"/>
    <w:rsid w:val="00277BA6"/>
    <w:rsid w:val="00277BD9"/>
    <w:rsid w:val="00277C67"/>
    <w:rsid w:val="00277C6D"/>
    <w:rsid w:val="00277F09"/>
    <w:rsid w:val="0028024C"/>
    <w:rsid w:val="002802B6"/>
    <w:rsid w:val="00280410"/>
    <w:rsid w:val="0028047D"/>
    <w:rsid w:val="00280505"/>
    <w:rsid w:val="0028057C"/>
    <w:rsid w:val="0028058E"/>
    <w:rsid w:val="00280628"/>
    <w:rsid w:val="002806AC"/>
    <w:rsid w:val="00280701"/>
    <w:rsid w:val="0028071A"/>
    <w:rsid w:val="002807AA"/>
    <w:rsid w:val="002807E5"/>
    <w:rsid w:val="00280896"/>
    <w:rsid w:val="00280A43"/>
    <w:rsid w:val="00280CE0"/>
    <w:rsid w:val="00281364"/>
    <w:rsid w:val="00281466"/>
    <w:rsid w:val="002814DE"/>
    <w:rsid w:val="002816E4"/>
    <w:rsid w:val="00281798"/>
    <w:rsid w:val="00281847"/>
    <w:rsid w:val="0028186D"/>
    <w:rsid w:val="002818F7"/>
    <w:rsid w:val="002819CA"/>
    <w:rsid w:val="00281A30"/>
    <w:rsid w:val="00281B10"/>
    <w:rsid w:val="00282096"/>
    <w:rsid w:val="00282198"/>
    <w:rsid w:val="0028219D"/>
    <w:rsid w:val="002821A1"/>
    <w:rsid w:val="00282218"/>
    <w:rsid w:val="002822C5"/>
    <w:rsid w:val="002822C8"/>
    <w:rsid w:val="0028253B"/>
    <w:rsid w:val="00282548"/>
    <w:rsid w:val="002825BB"/>
    <w:rsid w:val="00282733"/>
    <w:rsid w:val="00282AC7"/>
    <w:rsid w:val="00282EE6"/>
    <w:rsid w:val="00282F58"/>
    <w:rsid w:val="0028306C"/>
    <w:rsid w:val="00283161"/>
    <w:rsid w:val="00283191"/>
    <w:rsid w:val="002831E2"/>
    <w:rsid w:val="00283233"/>
    <w:rsid w:val="0028328D"/>
    <w:rsid w:val="0028333E"/>
    <w:rsid w:val="0028342D"/>
    <w:rsid w:val="00283473"/>
    <w:rsid w:val="0028353F"/>
    <w:rsid w:val="0028366E"/>
    <w:rsid w:val="002837D5"/>
    <w:rsid w:val="00283834"/>
    <w:rsid w:val="002838F3"/>
    <w:rsid w:val="00283A71"/>
    <w:rsid w:val="00283A82"/>
    <w:rsid w:val="00283ACF"/>
    <w:rsid w:val="00283D9F"/>
    <w:rsid w:val="00283E83"/>
    <w:rsid w:val="00283EC7"/>
    <w:rsid w:val="00284061"/>
    <w:rsid w:val="002841E1"/>
    <w:rsid w:val="002847F0"/>
    <w:rsid w:val="00285031"/>
    <w:rsid w:val="0028549D"/>
    <w:rsid w:val="002854AF"/>
    <w:rsid w:val="002855BD"/>
    <w:rsid w:val="00285965"/>
    <w:rsid w:val="0028596B"/>
    <w:rsid w:val="002859DC"/>
    <w:rsid w:val="00285A14"/>
    <w:rsid w:val="00285AA1"/>
    <w:rsid w:val="00285B1A"/>
    <w:rsid w:val="00285B89"/>
    <w:rsid w:val="00285B8F"/>
    <w:rsid w:val="00285E7A"/>
    <w:rsid w:val="00285FF5"/>
    <w:rsid w:val="002860D4"/>
    <w:rsid w:val="00286138"/>
    <w:rsid w:val="0028623B"/>
    <w:rsid w:val="0028637A"/>
    <w:rsid w:val="00286415"/>
    <w:rsid w:val="0028643B"/>
    <w:rsid w:val="00286447"/>
    <w:rsid w:val="00286540"/>
    <w:rsid w:val="0028658A"/>
    <w:rsid w:val="002865F5"/>
    <w:rsid w:val="002867BD"/>
    <w:rsid w:val="00286902"/>
    <w:rsid w:val="00286970"/>
    <w:rsid w:val="0028698C"/>
    <w:rsid w:val="00286B5A"/>
    <w:rsid w:val="00286CC9"/>
    <w:rsid w:val="00286D21"/>
    <w:rsid w:val="00286DDD"/>
    <w:rsid w:val="00286E59"/>
    <w:rsid w:val="00286E77"/>
    <w:rsid w:val="00286EBE"/>
    <w:rsid w:val="00286F2D"/>
    <w:rsid w:val="00287290"/>
    <w:rsid w:val="00287777"/>
    <w:rsid w:val="00287D06"/>
    <w:rsid w:val="00287D8C"/>
    <w:rsid w:val="002900DA"/>
    <w:rsid w:val="00290153"/>
    <w:rsid w:val="0029026B"/>
    <w:rsid w:val="002902AD"/>
    <w:rsid w:val="002903F8"/>
    <w:rsid w:val="0029065A"/>
    <w:rsid w:val="0029074F"/>
    <w:rsid w:val="002907D3"/>
    <w:rsid w:val="00290BD7"/>
    <w:rsid w:val="00290CCF"/>
    <w:rsid w:val="00290EB5"/>
    <w:rsid w:val="00290EE7"/>
    <w:rsid w:val="00290EF1"/>
    <w:rsid w:val="00291189"/>
    <w:rsid w:val="002911C5"/>
    <w:rsid w:val="00291324"/>
    <w:rsid w:val="002913FA"/>
    <w:rsid w:val="002917B2"/>
    <w:rsid w:val="002917CC"/>
    <w:rsid w:val="0029181E"/>
    <w:rsid w:val="0029187E"/>
    <w:rsid w:val="002918D1"/>
    <w:rsid w:val="00291D0B"/>
    <w:rsid w:val="00291D16"/>
    <w:rsid w:val="00291DB4"/>
    <w:rsid w:val="00291FCF"/>
    <w:rsid w:val="00291FD4"/>
    <w:rsid w:val="002920C4"/>
    <w:rsid w:val="0029251D"/>
    <w:rsid w:val="002926F6"/>
    <w:rsid w:val="00292B1D"/>
    <w:rsid w:val="00292B22"/>
    <w:rsid w:val="00292BF0"/>
    <w:rsid w:val="00292D95"/>
    <w:rsid w:val="00292F73"/>
    <w:rsid w:val="00293039"/>
    <w:rsid w:val="00293091"/>
    <w:rsid w:val="0029318F"/>
    <w:rsid w:val="0029325E"/>
    <w:rsid w:val="002932A3"/>
    <w:rsid w:val="002932AC"/>
    <w:rsid w:val="0029350C"/>
    <w:rsid w:val="0029378F"/>
    <w:rsid w:val="00293836"/>
    <w:rsid w:val="002939D3"/>
    <w:rsid w:val="00293C4D"/>
    <w:rsid w:val="00293D49"/>
    <w:rsid w:val="00293E22"/>
    <w:rsid w:val="00293EF2"/>
    <w:rsid w:val="00293F5A"/>
    <w:rsid w:val="0029414C"/>
    <w:rsid w:val="00294307"/>
    <w:rsid w:val="00294350"/>
    <w:rsid w:val="0029435E"/>
    <w:rsid w:val="0029450C"/>
    <w:rsid w:val="00294581"/>
    <w:rsid w:val="002945C4"/>
    <w:rsid w:val="0029460C"/>
    <w:rsid w:val="002946E3"/>
    <w:rsid w:val="00294977"/>
    <w:rsid w:val="00294C16"/>
    <w:rsid w:val="00294F14"/>
    <w:rsid w:val="00294F55"/>
    <w:rsid w:val="002950A1"/>
    <w:rsid w:val="002950FB"/>
    <w:rsid w:val="00295138"/>
    <w:rsid w:val="00295323"/>
    <w:rsid w:val="002953BA"/>
    <w:rsid w:val="00295579"/>
    <w:rsid w:val="002956A6"/>
    <w:rsid w:val="0029584F"/>
    <w:rsid w:val="002958FA"/>
    <w:rsid w:val="00295A70"/>
    <w:rsid w:val="00295BA6"/>
    <w:rsid w:val="00295BCF"/>
    <w:rsid w:val="00295E0C"/>
    <w:rsid w:val="00295E27"/>
    <w:rsid w:val="00295F33"/>
    <w:rsid w:val="00295F54"/>
    <w:rsid w:val="002961F2"/>
    <w:rsid w:val="00296245"/>
    <w:rsid w:val="0029628A"/>
    <w:rsid w:val="0029629A"/>
    <w:rsid w:val="002963B3"/>
    <w:rsid w:val="0029659C"/>
    <w:rsid w:val="00296914"/>
    <w:rsid w:val="00296AC1"/>
    <w:rsid w:val="00296B49"/>
    <w:rsid w:val="00296CE4"/>
    <w:rsid w:val="00296CF8"/>
    <w:rsid w:val="00296FC7"/>
    <w:rsid w:val="0029715E"/>
    <w:rsid w:val="002971A2"/>
    <w:rsid w:val="00297202"/>
    <w:rsid w:val="00297272"/>
    <w:rsid w:val="00297275"/>
    <w:rsid w:val="002972A4"/>
    <w:rsid w:val="002973B4"/>
    <w:rsid w:val="002973BA"/>
    <w:rsid w:val="002975EB"/>
    <w:rsid w:val="00297609"/>
    <w:rsid w:val="00297766"/>
    <w:rsid w:val="002979B6"/>
    <w:rsid w:val="00297A58"/>
    <w:rsid w:val="00297ADA"/>
    <w:rsid w:val="00297B17"/>
    <w:rsid w:val="00297B5C"/>
    <w:rsid w:val="00297C12"/>
    <w:rsid w:val="00297D99"/>
    <w:rsid w:val="002A0074"/>
    <w:rsid w:val="002A0245"/>
    <w:rsid w:val="002A025A"/>
    <w:rsid w:val="002A04BD"/>
    <w:rsid w:val="002A0711"/>
    <w:rsid w:val="002A07B2"/>
    <w:rsid w:val="002A07B4"/>
    <w:rsid w:val="002A08B4"/>
    <w:rsid w:val="002A0CAD"/>
    <w:rsid w:val="002A0D29"/>
    <w:rsid w:val="002A0E06"/>
    <w:rsid w:val="002A0F95"/>
    <w:rsid w:val="002A105C"/>
    <w:rsid w:val="002A121E"/>
    <w:rsid w:val="002A14A8"/>
    <w:rsid w:val="002A1588"/>
    <w:rsid w:val="002A1837"/>
    <w:rsid w:val="002A1E2E"/>
    <w:rsid w:val="002A1E97"/>
    <w:rsid w:val="002A2116"/>
    <w:rsid w:val="002A226E"/>
    <w:rsid w:val="002A22E1"/>
    <w:rsid w:val="002A2740"/>
    <w:rsid w:val="002A289F"/>
    <w:rsid w:val="002A28BF"/>
    <w:rsid w:val="002A296A"/>
    <w:rsid w:val="002A2A07"/>
    <w:rsid w:val="002A2B1F"/>
    <w:rsid w:val="002A2E34"/>
    <w:rsid w:val="002A2E6A"/>
    <w:rsid w:val="002A2E76"/>
    <w:rsid w:val="002A2EE3"/>
    <w:rsid w:val="002A2FD3"/>
    <w:rsid w:val="002A3194"/>
    <w:rsid w:val="002A32FB"/>
    <w:rsid w:val="002A3561"/>
    <w:rsid w:val="002A3699"/>
    <w:rsid w:val="002A389E"/>
    <w:rsid w:val="002A38DA"/>
    <w:rsid w:val="002A390E"/>
    <w:rsid w:val="002A3BBD"/>
    <w:rsid w:val="002A3D3B"/>
    <w:rsid w:val="002A3E5F"/>
    <w:rsid w:val="002A400C"/>
    <w:rsid w:val="002A4023"/>
    <w:rsid w:val="002A417C"/>
    <w:rsid w:val="002A47A2"/>
    <w:rsid w:val="002A4C1B"/>
    <w:rsid w:val="002A4F93"/>
    <w:rsid w:val="002A4FC2"/>
    <w:rsid w:val="002A5137"/>
    <w:rsid w:val="002A5350"/>
    <w:rsid w:val="002A547C"/>
    <w:rsid w:val="002A54FE"/>
    <w:rsid w:val="002A5513"/>
    <w:rsid w:val="002A5A63"/>
    <w:rsid w:val="002A5B2F"/>
    <w:rsid w:val="002A5D91"/>
    <w:rsid w:val="002A5F81"/>
    <w:rsid w:val="002A6033"/>
    <w:rsid w:val="002A60CF"/>
    <w:rsid w:val="002A6327"/>
    <w:rsid w:val="002A6452"/>
    <w:rsid w:val="002A67BD"/>
    <w:rsid w:val="002A6853"/>
    <w:rsid w:val="002A6881"/>
    <w:rsid w:val="002A69BF"/>
    <w:rsid w:val="002A6A28"/>
    <w:rsid w:val="002A6B05"/>
    <w:rsid w:val="002A6B24"/>
    <w:rsid w:val="002A6B3A"/>
    <w:rsid w:val="002A6C30"/>
    <w:rsid w:val="002A6DC1"/>
    <w:rsid w:val="002A705F"/>
    <w:rsid w:val="002A7669"/>
    <w:rsid w:val="002A77B7"/>
    <w:rsid w:val="002A7940"/>
    <w:rsid w:val="002A7B58"/>
    <w:rsid w:val="002A7CFE"/>
    <w:rsid w:val="002A7EE8"/>
    <w:rsid w:val="002A7FF6"/>
    <w:rsid w:val="002B002A"/>
    <w:rsid w:val="002B00A1"/>
    <w:rsid w:val="002B0149"/>
    <w:rsid w:val="002B09BE"/>
    <w:rsid w:val="002B09E8"/>
    <w:rsid w:val="002B0B1E"/>
    <w:rsid w:val="002B0C7D"/>
    <w:rsid w:val="002B0D59"/>
    <w:rsid w:val="002B0DCB"/>
    <w:rsid w:val="002B112C"/>
    <w:rsid w:val="002B1167"/>
    <w:rsid w:val="002B1303"/>
    <w:rsid w:val="002B1364"/>
    <w:rsid w:val="002B13C3"/>
    <w:rsid w:val="002B17E8"/>
    <w:rsid w:val="002B1A4A"/>
    <w:rsid w:val="002B1A4E"/>
    <w:rsid w:val="002B1B77"/>
    <w:rsid w:val="002B1B85"/>
    <w:rsid w:val="002B1E10"/>
    <w:rsid w:val="002B1F41"/>
    <w:rsid w:val="002B2045"/>
    <w:rsid w:val="002B210D"/>
    <w:rsid w:val="002B2177"/>
    <w:rsid w:val="002B230F"/>
    <w:rsid w:val="002B2431"/>
    <w:rsid w:val="002B256F"/>
    <w:rsid w:val="002B265C"/>
    <w:rsid w:val="002B273A"/>
    <w:rsid w:val="002B28FF"/>
    <w:rsid w:val="002B2AE9"/>
    <w:rsid w:val="002B2D64"/>
    <w:rsid w:val="002B2D65"/>
    <w:rsid w:val="002B2EB7"/>
    <w:rsid w:val="002B2FA4"/>
    <w:rsid w:val="002B3073"/>
    <w:rsid w:val="002B309F"/>
    <w:rsid w:val="002B31E6"/>
    <w:rsid w:val="002B32A9"/>
    <w:rsid w:val="002B35EB"/>
    <w:rsid w:val="002B372F"/>
    <w:rsid w:val="002B375F"/>
    <w:rsid w:val="002B3896"/>
    <w:rsid w:val="002B3ABB"/>
    <w:rsid w:val="002B3ED5"/>
    <w:rsid w:val="002B3F00"/>
    <w:rsid w:val="002B3F42"/>
    <w:rsid w:val="002B3F70"/>
    <w:rsid w:val="002B4053"/>
    <w:rsid w:val="002B4129"/>
    <w:rsid w:val="002B4290"/>
    <w:rsid w:val="002B4664"/>
    <w:rsid w:val="002B46AB"/>
    <w:rsid w:val="002B4730"/>
    <w:rsid w:val="002B47A6"/>
    <w:rsid w:val="002B47BC"/>
    <w:rsid w:val="002B4963"/>
    <w:rsid w:val="002B4B02"/>
    <w:rsid w:val="002B4B80"/>
    <w:rsid w:val="002B4CAC"/>
    <w:rsid w:val="002B4D16"/>
    <w:rsid w:val="002B4D98"/>
    <w:rsid w:val="002B4DFF"/>
    <w:rsid w:val="002B4EC4"/>
    <w:rsid w:val="002B4F4B"/>
    <w:rsid w:val="002B516E"/>
    <w:rsid w:val="002B53E3"/>
    <w:rsid w:val="002B56F3"/>
    <w:rsid w:val="002B5886"/>
    <w:rsid w:val="002B58B0"/>
    <w:rsid w:val="002B59B2"/>
    <w:rsid w:val="002B5A95"/>
    <w:rsid w:val="002B5EC2"/>
    <w:rsid w:val="002B5FD7"/>
    <w:rsid w:val="002B5FFA"/>
    <w:rsid w:val="002B614F"/>
    <w:rsid w:val="002B6170"/>
    <w:rsid w:val="002B62B6"/>
    <w:rsid w:val="002B62CC"/>
    <w:rsid w:val="002B62CF"/>
    <w:rsid w:val="002B65CE"/>
    <w:rsid w:val="002B663C"/>
    <w:rsid w:val="002B6819"/>
    <w:rsid w:val="002B6849"/>
    <w:rsid w:val="002B6A7F"/>
    <w:rsid w:val="002B6B3C"/>
    <w:rsid w:val="002B6B9F"/>
    <w:rsid w:val="002B6C70"/>
    <w:rsid w:val="002B6CD1"/>
    <w:rsid w:val="002B6CE4"/>
    <w:rsid w:val="002B6FA2"/>
    <w:rsid w:val="002B7078"/>
    <w:rsid w:val="002B7240"/>
    <w:rsid w:val="002B7424"/>
    <w:rsid w:val="002B7484"/>
    <w:rsid w:val="002B74C6"/>
    <w:rsid w:val="002B74ED"/>
    <w:rsid w:val="002B75A1"/>
    <w:rsid w:val="002B771B"/>
    <w:rsid w:val="002B7D91"/>
    <w:rsid w:val="002B7D94"/>
    <w:rsid w:val="002B7E16"/>
    <w:rsid w:val="002C0143"/>
    <w:rsid w:val="002C024B"/>
    <w:rsid w:val="002C0514"/>
    <w:rsid w:val="002C0550"/>
    <w:rsid w:val="002C0656"/>
    <w:rsid w:val="002C0735"/>
    <w:rsid w:val="002C07C9"/>
    <w:rsid w:val="002C084D"/>
    <w:rsid w:val="002C085D"/>
    <w:rsid w:val="002C0B95"/>
    <w:rsid w:val="002C0D07"/>
    <w:rsid w:val="002C0D9A"/>
    <w:rsid w:val="002C0ECD"/>
    <w:rsid w:val="002C0ED5"/>
    <w:rsid w:val="002C1216"/>
    <w:rsid w:val="002C137A"/>
    <w:rsid w:val="002C139E"/>
    <w:rsid w:val="002C1696"/>
    <w:rsid w:val="002C18D5"/>
    <w:rsid w:val="002C1ACC"/>
    <w:rsid w:val="002C1BEF"/>
    <w:rsid w:val="002C1D09"/>
    <w:rsid w:val="002C1D7B"/>
    <w:rsid w:val="002C1E49"/>
    <w:rsid w:val="002C1F68"/>
    <w:rsid w:val="002C1FF3"/>
    <w:rsid w:val="002C22C9"/>
    <w:rsid w:val="002C2623"/>
    <w:rsid w:val="002C2848"/>
    <w:rsid w:val="002C29FF"/>
    <w:rsid w:val="002C2A7F"/>
    <w:rsid w:val="002C2AC5"/>
    <w:rsid w:val="002C2B46"/>
    <w:rsid w:val="002C2B5F"/>
    <w:rsid w:val="002C2C03"/>
    <w:rsid w:val="002C2D97"/>
    <w:rsid w:val="002C2F14"/>
    <w:rsid w:val="002C2F48"/>
    <w:rsid w:val="002C305D"/>
    <w:rsid w:val="002C32B5"/>
    <w:rsid w:val="002C3681"/>
    <w:rsid w:val="002C3738"/>
    <w:rsid w:val="002C3742"/>
    <w:rsid w:val="002C39C6"/>
    <w:rsid w:val="002C3D0C"/>
    <w:rsid w:val="002C3D24"/>
    <w:rsid w:val="002C3EB1"/>
    <w:rsid w:val="002C43E8"/>
    <w:rsid w:val="002C4433"/>
    <w:rsid w:val="002C4686"/>
    <w:rsid w:val="002C4906"/>
    <w:rsid w:val="002C4A59"/>
    <w:rsid w:val="002C4A9C"/>
    <w:rsid w:val="002C4BAF"/>
    <w:rsid w:val="002C4BD7"/>
    <w:rsid w:val="002C4C9C"/>
    <w:rsid w:val="002C4CD8"/>
    <w:rsid w:val="002C4F1A"/>
    <w:rsid w:val="002C4FED"/>
    <w:rsid w:val="002C50C2"/>
    <w:rsid w:val="002C512B"/>
    <w:rsid w:val="002C52C1"/>
    <w:rsid w:val="002C5313"/>
    <w:rsid w:val="002C533B"/>
    <w:rsid w:val="002C54B3"/>
    <w:rsid w:val="002C58A0"/>
    <w:rsid w:val="002C5991"/>
    <w:rsid w:val="002C5AB5"/>
    <w:rsid w:val="002C5B08"/>
    <w:rsid w:val="002C5C61"/>
    <w:rsid w:val="002C5EBF"/>
    <w:rsid w:val="002C5EFD"/>
    <w:rsid w:val="002C5FB1"/>
    <w:rsid w:val="002C602A"/>
    <w:rsid w:val="002C6078"/>
    <w:rsid w:val="002C637A"/>
    <w:rsid w:val="002C66C4"/>
    <w:rsid w:val="002C6A47"/>
    <w:rsid w:val="002C6B40"/>
    <w:rsid w:val="002C6CAA"/>
    <w:rsid w:val="002C6CE3"/>
    <w:rsid w:val="002C6DF5"/>
    <w:rsid w:val="002C6EEF"/>
    <w:rsid w:val="002C700E"/>
    <w:rsid w:val="002C729F"/>
    <w:rsid w:val="002C73C3"/>
    <w:rsid w:val="002C73D3"/>
    <w:rsid w:val="002C7475"/>
    <w:rsid w:val="002C74AF"/>
    <w:rsid w:val="002C759B"/>
    <w:rsid w:val="002C7775"/>
    <w:rsid w:val="002C7929"/>
    <w:rsid w:val="002C7C22"/>
    <w:rsid w:val="002C7FF5"/>
    <w:rsid w:val="002D00C4"/>
    <w:rsid w:val="002D0264"/>
    <w:rsid w:val="002D0274"/>
    <w:rsid w:val="002D03A8"/>
    <w:rsid w:val="002D041E"/>
    <w:rsid w:val="002D04D3"/>
    <w:rsid w:val="002D0944"/>
    <w:rsid w:val="002D0ABD"/>
    <w:rsid w:val="002D0FA5"/>
    <w:rsid w:val="002D0FE1"/>
    <w:rsid w:val="002D115C"/>
    <w:rsid w:val="002D11A1"/>
    <w:rsid w:val="002D11AE"/>
    <w:rsid w:val="002D11FD"/>
    <w:rsid w:val="002D1295"/>
    <w:rsid w:val="002D12EE"/>
    <w:rsid w:val="002D1838"/>
    <w:rsid w:val="002D18A5"/>
    <w:rsid w:val="002D191A"/>
    <w:rsid w:val="002D1AC9"/>
    <w:rsid w:val="002D1B99"/>
    <w:rsid w:val="002D1BE3"/>
    <w:rsid w:val="002D1C14"/>
    <w:rsid w:val="002D20C3"/>
    <w:rsid w:val="002D2243"/>
    <w:rsid w:val="002D2277"/>
    <w:rsid w:val="002D2450"/>
    <w:rsid w:val="002D2500"/>
    <w:rsid w:val="002D287E"/>
    <w:rsid w:val="002D2948"/>
    <w:rsid w:val="002D2B4B"/>
    <w:rsid w:val="002D2DE8"/>
    <w:rsid w:val="002D2F97"/>
    <w:rsid w:val="002D3275"/>
    <w:rsid w:val="002D339B"/>
    <w:rsid w:val="002D33D5"/>
    <w:rsid w:val="002D3783"/>
    <w:rsid w:val="002D37EC"/>
    <w:rsid w:val="002D38B5"/>
    <w:rsid w:val="002D38EB"/>
    <w:rsid w:val="002D38F9"/>
    <w:rsid w:val="002D3900"/>
    <w:rsid w:val="002D392A"/>
    <w:rsid w:val="002D3A48"/>
    <w:rsid w:val="002D3AA4"/>
    <w:rsid w:val="002D3C48"/>
    <w:rsid w:val="002D3CD5"/>
    <w:rsid w:val="002D3D22"/>
    <w:rsid w:val="002D3DC5"/>
    <w:rsid w:val="002D3EC0"/>
    <w:rsid w:val="002D3FB1"/>
    <w:rsid w:val="002D3FCC"/>
    <w:rsid w:val="002D4036"/>
    <w:rsid w:val="002D4A3E"/>
    <w:rsid w:val="002D4A8C"/>
    <w:rsid w:val="002D4B62"/>
    <w:rsid w:val="002D4B91"/>
    <w:rsid w:val="002D4F2D"/>
    <w:rsid w:val="002D4FA0"/>
    <w:rsid w:val="002D5188"/>
    <w:rsid w:val="002D5376"/>
    <w:rsid w:val="002D55C3"/>
    <w:rsid w:val="002D5A4F"/>
    <w:rsid w:val="002D5C4E"/>
    <w:rsid w:val="002D5C97"/>
    <w:rsid w:val="002D5CC1"/>
    <w:rsid w:val="002D5CC3"/>
    <w:rsid w:val="002D5CD6"/>
    <w:rsid w:val="002D5EA9"/>
    <w:rsid w:val="002D627D"/>
    <w:rsid w:val="002D63BC"/>
    <w:rsid w:val="002D64B0"/>
    <w:rsid w:val="002D6596"/>
    <w:rsid w:val="002D65C4"/>
    <w:rsid w:val="002D66EB"/>
    <w:rsid w:val="002D68EC"/>
    <w:rsid w:val="002D6A9C"/>
    <w:rsid w:val="002D6BC4"/>
    <w:rsid w:val="002D6DB9"/>
    <w:rsid w:val="002D7000"/>
    <w:rsid w:val="002D7255"/>
    <w:rsid w:val="002D734B"/>
    <w:rsid w:val="002D7577"/>
    <w:rsid w:val="002D7A91"/>
    <w:rsid w:val="002D7BCF"/>
    <w:rsid w:val="002D7C49"/>
    <w:rsid w:val="002DE054"/>
    <w:rsid w:val="002E0003"/>
    <w:rsid w:val="002E00EE"/>
    <w:rsid w:val="002E0385"/>
    <w:rsid w:val="002E03AE"/>
    <w:rsid w:val="002E06BF"/>
    <w:rsid w:val="002E0C18"/>
    <w:rsid w:val="002E0CC3"/>
    <w:rsid w:val="002E0E53"/>
    <w:rsid w:val="002E10FD"/>
    <w:rsid w:val="002E11A0"/>
    <w:rsid w:val="002E11A2"/>
    <w:rsid w:val="002E1229"/>
    <w:rsid w:val="002E1490"/>
    <w:rsid w:val="002E183B"/>
    <w:rsid w:val="002E1A6F"/>
    <w:rsid w:val="002E1AED"/>
    <w:rsid w:val="002E1B17"/>
    <w:rsid w:val="002E1B78"/>
    <w:rsid w:val="002E1BF1"/>
    <w:rsid w:val="002E1C58"/>
    <w:rsid w:val="002E1CE1"/>
    <w:rsid w:val="002E1DC1"/>
    <w:rsid w:val="002E1FEE"/>
    <w:rsid w:val="002E21E5"/>
    <w:rsid w:val="002E22B5"/>
    <w:rsid w:val="002E22FB"/>
    <w:rsid w:val="002E24ED"/>
    <w:rsid w:val="002E265E"/>
    <w:rsid w:val="002E27C9"/>
    <w:rsid w:val="002E282E"/>
    <w:rsid w:val="002E2877"/>
    <w:rsid w:val="002E28BA"/>
    <w:rsid w:val="002E2915"/>
    <w:rsid w:val="002E2931"/>
    <w:rsid w:val="002E2B1A"/>
    <w:rsid w:val="002E2B27"/>
    <w:rsid w:val="002E2C4D"/>
    <w:rsid w:val="002E2C7C"/>
    <w:rsid w:val="002E2CB2"/>
    <w:rsid w:val="002E2CE0"/>
    <w:rsid w:val="002E2D58"/>
    <w:rsid w:val="002E30FA"/>
    <w:rsid w:val="002E31C1"/>
    <w:rsid w:val="002E32C5"/>
    <w:rsid w:val="002E3496"/>
    <w:rsid w:val="002E350E"/>
    <w:rsid w:val="002E38BA"/>
    <w:rsid w:val="002E3A97"/>
    <w:rsid w:val="002E3ABA"/>
    <w:rsid w:val="002E3B44"/>
    <w:rsid w:val="002E3BA1"/>
    <w:rsid w:val="002E3CE7"/>
    <w:rsid w:val="002E3DA0"/>
    <w:rsid w:val="002E3F7F"/>
    <w:rsid w:val="002E3FE9"/>
    <w:rsid w:val="002E40F8"/>
    <w:rsid w:val="002E4106"/>
    <w:rsid w:val="002E42CB"/>
    <w:rsid w:val="002E434C"/>
    <w:rsid w:val="002E448D"/>
    <w:rsid w:val="002E4558"/>
    <w:rsid w:val="002E46F5"/>
    <w:rsid w:val="002E47ED"/>
    <w:rsid w:val="002E4801"/>
    <w:rsid w:val="002E49DC"/>
    <w:rsid w:val="002E4A1B"/>
    <w:rsid w:val="002E4AA3"/>
    <w:rsid w:val="002E4C09"/>
    <w:rsid w:val="002E4C47"/>
    <w:rsid w:val="002E4D46"/>
    <w:rsid w:val="002E4E51"/>
    <w:rsid w:val="002E534A"/>
    <w:rsid w:val="002E53D1"/>
    <w:rsid w:val="002E53DF"/>
    <w:rsid w:val="002E5516"/>
    <w:rsid w:val="002E5569"/>
    <w:rsid w:val="002E5622"/>
    <w:rsid w:val="002E5632"/>
    <w:rsid w:val="002E5643"/>
    <w:rsid w:val="002E5A08"/>
    <w:rsid w:val="002E5D59"/>
    <w:rsid w:val="002E5F59"/>
    <w:rsid w:val="002E613E"/>
    <w:rsid w:val="002E614B"/>
    <w:rsid w:val="002E61DD"/>
    <w:rsid w:val="002E621C"/>
    <w:rsid w:val="002E6370"/>
    <w:rsid w:val="002E637A"/>
    <w:rsid w:val="002E6977"/>
    <w:rsid w:val="002E6A7A"/>
    <w:rsid w:val="002E6E76"/>
    <w:rsid w:val="002E6F5D"/>
    <w:rsid w:val="002E6FA6"/>
    <w:rsid w:val="002E701B"/>
    <w:rsid w:val="002E7031"/>
    <w:rsid w:val="002E70C4"/>
    <w:rsid w:val="002E7107"/>
    <w:rsid w:val="002E716C"/>
    <w:rsid w:val="002E71C6"/>
    <w:rsid w:val="002E71D3"/>
    <w:rsid w:val="002E72BB"/>
    <w:rsid w:val="002E733A"/>
    <w:rsid w:val="002E742D"/>
    <w:rsid w:val="002E76D2"/>
    <w:rsid w:val="002E772C"/>
    <w:rsid w:val="002E7785"/>
    <w:rsid w:val="002E793E"/>
    <w:rsid w:val="002E798C"/>
    <w:rsid w:val="002E7B0C"/>
    <w:rsid w:val="002E7BEE"/>
    <w:rsid w:val="002F0184"/>
    <w:rsid w:val="002F021C"/>
    <w:rsid w:val="002F03B5"/>
    <w:rsid w:val="002F043C"/>
    <w:rsid w:val="002F0447"/>
    <w:rsid w:val="002F0873"/>
    <w:rsid w:val="002F0B65"/>
    <w:rsid w:val="002F0D76"/>
    <w:rsid w:val="002F0DE1"/>
    <w:rsid w:val="002F0E95"/>
    <w:rsid w:val="002F0F48"/>
    <w:rsid w:val="002F10F6"/>
    <w:rsid w:val="002F1155"/>
    <w:rsid w:val="002F1284"/>
    <w:rsid w:val="002F13A3"/>
    <w:rsid w:val="002F1450"/>
    <w:rsid w:val="002F1556"/>
    <w:rsid w:val="002F1640"/>
    <w:rsid w:val="002F1823"/>
    <w:rsid w:val="002F1AB7"/>
    <w:rsid w:val="002F1CC5"/>
    <w:rsid w:val="002F1EDC"/>
    <w:rsid w:val="002F1EF2"/>
    <w:rsid w:val="002F2142"/>
    <w:rsid w:val="002F2214"/>
    <w:rsid w:val="002F223F"/>
    <w:rsid w:val="002F233A"/>
    <w:rsid w:val="002F2682"/>
    <w:rsid w:val="002F2ABE"/>
    <w:rsid w:val="002F330F"/>
    <w:rsid w:val="002F339B"/>
    <w:rsid w:val="002F345E"/>
    <w:rsid w:val="002F3467"/>
    <w:rsid w:val="002F359F"/>
    <w:rsid w:val="002F3791"/>
    <w:rsid w:val="002F37B5"/>
    <w:rsid w:val="002F39D1"/>
    <w:rsid w:val="002F3C12"/>
    <w:rsid w:val="002F3D3B"/>
    <w:rsid w:val="002F3DDC"/>
    <w:rsid w:val="002F401B"/>
    <w:rsid w:val="002F431C"/>
    <w:rsid w:val="002F4521"/>
    <w:rsid w:val="002F460E"/>
    <w:rsid w:val="002F48C0"/>
    <w:rsid w:val="002F4B65"/>
    <w:rsid w:val="002F4C4B"/>
    <w:rsid w:val="002F4DE9"/>
    <w:rsid w:val="002F4E3C"/>
    <w:rsid w:val="002F5071"/>
    <w:rsid w:val="002F52B7"/>
    <w:rsid w:val="002F53F7"/>
    <w:rsid w:val="002F5527"/>
    <w:rsid w:val="002F56CB"/>
    <w:rsid w:val="002F582F"/>
    <w:rsid w:val="002F5B7A"/>
    <w:rsid w:val="002F5C44"/>
    <w:rsid w:val="002F5C66"/>
    <w:rsid w:val="002F5D5D"/>
    <w:rsid w:val="002F5EE0"/>
    <w:rsid w:val="002F5F12"/>
    <w:rsid w:val="002F5FEA"/>
    <w:rsid w:val="002F5FF3"/>
    <w:rsid w:val="002F600B"/>
    <w:rsid w:val="002F6092"/>
    <w:rsid w:val="002F614B"/>
    <w:rsid w:val="002F6342"/>
    <w:rsid w:val="002F63DF"/>
    <w:rsid w:val="002F6601"/>
    <w:rsid w:val="002F6646"/>
    <w:rsid w:val="002F66B2"/>
    <w:rsid w:val="002F6D21"/>
    <w:rsid w:val="002F6D34"/>
    <w:rsid w:val="002F70DF"/>
    <w:rsid w:val="002F7170"/>
    <w:rsid w:val="002F72DC"/>
    <w:rsid w:val="002F7453"/>
    <w:rsid w:val="002F7763"/>
    <w:rsid w:val="002F794C"/>
    <w:rsid w:val="002F7999"/>
    <w:rsid w:val="002F79BA"/>
    <w:rsid w:val="002F7B8D"/>
    <w:rsid w:val="002F7BEA"/>
    <w:rsid w:val="002F7CBD"/>
    <w:rsid w:val="002F7F6F"/>
    <w:rsid w:val="002FA146"/>
    <w:rsid w:val="0030016B"/>
    <w:rsid w:val="00300240"/>
    <w:rsid w:val="003002E2"/>
    <w:rsid w:val="003002F0"/>
    <w:rsid w:val="00300688"/>
    <w:rsid w:val="003007FA"/>
    <w:rsid w:val="00300995"/>
    <w:rsid w:val="00300A6D"/>
    <w:rsid w:val="00300BF5"/>
    <w:rsid w:val="00300C7D"/>
    <w:rsid w:val="00300EC4"/>
    <w:rsid w:val="00300FF4"/>
    <w:rsid w:val="0030110B"/>
    <w:rsid w:val="0030118A"/>
    <w:rsid w:val="003011AF"/>
    <w:rsid w:val="003012B7"/>
    <w:rsid w:val="003013E8"/>
    <w:rsid w:val="003015BB"/>
    <w:rsid w:val="00301601"/>
    <w:rsid w:val="0030181A"/>
    <w:rsid w:val="00301A94"/>
    <w:rsid w:val="00301CD8"/>
    <w:rsid w:val="00301D7C"/>
    <w:rsid w:val="00301E86"/>
    <w:rsid w:val="00301FAB"/>
    <w:rsid w:val="003022AE"/>
    <w:rsid w:val="003022E7"/>
    <w:rsid w:val="00302425"/>
    <w:rsid w:val="003026E7"/>
    <w:rsid w:val="003026EC"/>
    <w:rsid w:val="00302700"/>
    <w:rsid w:val="00302756"/>
    <w:rsid w:val="003027FD"/>
    <w:rsid w:val="00302815"/>
    <w:rsid w:val="00302959"/>
    <w:rsid w:val="003029D3"/>
    <w:rsid w:val="00302A0F"/>
    <w:rsid w:val="00302BBF"/>
    <w:rsid w:val="00302CAA"/>
    <w:rsid w:val="0030300E"/>
    <w:rsid w:val="003030B8"/>
    <w:rsid w:val="00303194"/>
    <w:rsid w:val="00303265"/>
    <w:rsid w:val="003032D5"/>
    <w:rsid w:val="00303341"/>
    <w:rsid w:val="003034C0"/>
    <w:rsid w:val="00303582"/>
    <w:rsid w:val="003035D7"/>
    <w:rsid w:val="00303668"/>
    <w:rsid w:val="00303745"/>
    <w:rsid w:val="003039BB"/>
    <w:rsid w:val="00303CE4"/>
    <w:rsid w:val="0030414C"/>
    <w:rsid w:val="00304274"/>
    <w:rsid w:val="003042DD"/>
    <w:rsid w:val="003045A4"/>
    <w:rsid w:val="003047AD"/>
    <w:rsid w:val="00304D20"/>
    <w:rsid w:val="00304F3E"/>
    <w:rsid w:val="0030537A"/>
    <w:rsid w:val="0030544C"/>
    <w:rsid w:val="00305479"/>
    <w:rsid w:val="00305A07"/>
    <w:rsid w:val="00305B25"/>
    <w:rsid w:val="00305B74"/>
    <w:rsid w:val="00305B76"/>
    <w:rsid w:val="00305BAB"/>
    <w:rsid w:val="00305BE2"/>
    <w:rsid w:val="00305D77"/>
    <w:rsid w:val="00305F71"/>
    <w:rsid w:val="00305FD3"/>
    <w:rsid w:val="00306182"/>
    <w:rsid w:val="003061A8"/>
    <w:rsid w:val="0030626F"/>
    <w:rsid w:val="0030627B"/>
    <w:rsid w:val="003062A2"/>
    <w:rsid w:val="00306393"/>
    <w:rsid w:val="00306403"/>
    <w:rsid w:val="00306834"/>
    <w:rsid w:val="00306BB9"/>
    <w:rsid w:val="00306D0B"/>
    <w:rsid w:val="00306DA6"/>
    <w:rsid w:val="00306F54"/>
    <w:rsid w:val="003070E9"/>
    <w:rsid w:val="0030710F"/>
    <w:rsid w:val="00307124"/>
    <w:rsid w:val="003071F6"/>
    <w:rsid w:val="0030737D"/>
    <w:rsid w:val="00307437"/>
    <w:rsid w:val="0030756E"/>
    <w:rsid w:val="0030784C"/>
    <w:rsid w:val="00307923"/>
    <w:rsid w:val="00307A78"/>
    <w:rsid w:val="00307AC5"/>
    <w:rsid w:val="00307B37"/>
    <w:rsid w:val="00307B64"/>
    <w:rsid w:val="00307C97"/>
    <w:rsid w:val="00307F0D"/>
    <w:rsid w:val="00307F37"/>
    <w:rsid w:val="00307FCA"/>
    <w:rsid w:val="0031005D"/>
    <w:rsid w:val="003100BD"/>
    <w:rsid w:val="00310156"/>
    <w:rsid w:val="0031018C"/>
    <w:rsid w:val="003101D8"/>
    <w:rsid w:val="00310761"/>
    <w:rsid w:val="00310873"/>
    <w:rsid w:val="0031088D"/>
    <w:rsid w:val="00310A4A"/>
    <w:rsid w:val="00310BCF"/>
    <w:rsid w:val="00310C13"/>
    <w:rsid w:val="00310D58"/>
    <w:rsid w:val="00310EF4"/>
    <w:rsid w:val="0031141A"/>
    <w:rsid w:val="003114D7"/>
    <w:rsid w:val="003115E2"/>
    <w:rsid w:val="0031178F"/>
    <w:rsid w:val="00311909"/>
    <w:rsid w:val="0031199F"/>
    <w:rsid w:val="00311AE3"/>
    <w:rsid w:val="00311B96"/>
    <w:rsid w:val="00311C65"/>
    <w:rsid w:val="00311D49"/>
    <w:rsid w:val="00311F0D"/>
    <w:rsid w:val="003122B2"/>
    <w:rsid w:val="00312740"/>
    <w:rsid w:val="00312A43"/>
    <w:rsid w:val="00312A69"/>
    <w:rsid w:val="00312AAC"/>
    <w:rsid w:val="00312EF8"/>
    <w:rsid w:val="00313085"/>
    <w:rsid w:val="00313424"/>
    <w:rsid w:val="003134BB"/>
    <w:rsid w:val="003134DD"/>
    <w:rsid w:val="0031371D"/>
    <w:rsid w:val="0031373B"/>
    <w:rsid w:val="003137BF"/>
    <w:rsid w:val="00313863"/>
    <w:rsid w:val="00313876"/>
    <w:rsid w:val="0031395F"/>
    <w:rsid w:val="00313B9E"/>
    <w:rsid w:val="00313D99"/>
    <w:rsid w:val="00313E9E"/>
    <w:rsid w:val="00313EFD"/>
    <w:rsid w:val="00313F16"/>
    <w:rsid w:val="00313F3D"/>
    <w:rsid w:val="0031407C"/>
    <w:rsid w:val="003140D9"/>
    <w:rsid w:val="0031411D"/>
    <w:rsid w:val="0031426C"/>
    <w:rsid w:val="003143EF"/>
    <w:rsid w:val="003144A1"/>
    <w:rsid w:val="003144C1"/>
    <w:rsid w:val="0031450D"/>
    <w:rsid w:val="00314690"/>
    <w:rsid w:val="00314702"/>
    <w:rsid w:val="00314793"/>
    <w:rsid w:val="00314863"/>
    <w:rsid w:val="00314D04"/>
    <w:rsid w:val="00314D08"/>
    <w:rsid w:val="00314DC1"/>
    <w:rsid w:val="003155CB"/>
    <w:rsid w:val="00315949"/>
    <w:rsid w:val="0031594B"/>
    <w:rsid w:val="0031596B"/>
    <w:rsid w:val="00315B34"/>
    <w:rsid w:val="00315D74"/>
    <w:rsid w:val="00315D9D"/>
    <w:rsid w:val="003160B2"/>
    <w:rsid w:val="003162CF"/>
    <w:rsid w:val="00316307"/>
    <w:rsid w:val="0031642A"/>
    <w:rsid w:val="00316557"/>
    <w:rsid w:val="00316835"/>
    <w:rsid w:val="003168FC"/>
    <w:rsid w:val="00316908"/>
    <w:rsid w:val="0031697A"/>
    <w:rsid w:val="00316D8C"/>
    <w:rsid w:val="00316E2C"/>
    <w:rsid w:val="00316E92"/>
    <w:rsid w:val="0031720F"/>
    <w:rsid w:val="00317343"/>
    <w:rsid w:val="003177A9"/>
    <w:rsid w:val="003177BB"/>
    <w:rsid w:val="00317B1B"/>
    <w:rsid w:val="00317C05"/>
    <w:rsid w:val="00317E4C"/>
    <w:rsid w:val="00317E9F"/>
    <w:rsid w:val="00317FA5"/>
    <w:rsid w:val="00320041"/>
    <w:rsid w:val="0032016D"/>
    <w:rsid w:val="00320185"/>
    <w:rsid w:val="003201CC"/>
    <w:rsid w:val="00320320"/>
    <w:rsid w:val="00320350"/>
    <w:rsid w:val="00320382"/>
    <w:rsid w:val="003203F6"/>
    <w:rsid w:val="003203FD"/>
    <w:rsid w:val="0032043F"/>
    <w:rsid w:val="00320C3C"/>
    <w:rsid w:val="00320D02"/>
    <w:rsid w:val="00320E99"/>
    <w:rsid w:val="00320EE4"/>
    <w:rsid w:val="003211E0"/>
    <w:rsid w:val="00321213"/>
    <w:rsid w:val="003212C1"/>
    <w:rsid w:val="00321349"/>
    <w:rsid w:val="003217D4"/>
    <w:rsid w:val="00321864"/>
    <w:rsid w:val="003219BC"/>
    <w:rsid w:val="00321ACD"/>
    <w:rsid w:val="00321EBD"/>
    <w:rsid w:val="00321F9F"/>
    <w:rsid w:val="003220BE"/>
    <w:rsid w:val="0032223B"/>
    <w:rsid w:val="0032229D"/>
    <w:rsid w:val="00322300"/>
    <w:rsid w:val="0032273E"/>
    <w:rsid w:val="00322C3E"/>
    <w:rsid w:val="00322D83"/>
    <w:rsid w:val="00322F9C"/>
    <w:rsid w:val="0032316C"/>
    <w:rsid w:val="003232CB"/>
    <w:rsid w:val="00323368"/>
    <w:rsid w:val="00323695"/>
    <w:rsid w:val="00323710"/>
    <w:rsid w:val="003237B5"/>
    <w:rsid w:val="003239E5"/>
    <w:rsid w:val="00323A08"/>
    <w:rsid w:val="00323D8A"/>
    <w:rsid w:val="00323F25"/>
    <w:rsid w:val="00324383"/>
    <w:rsid w:val="00324401"/>
    <w:rsid w:val="003244A5"/>
    <w:rsid w:val="003244FA"/>
    <w:rsid w:val="003246A3"/>
    <w:rsid w:val="00324939"/>
    <w:rsid w:val="00324BC7"/>
    <w:rsid w:val="00324D82"/>
    <w:rsid w:val="00324F33"/>
    <w:rsid w:val="00325159"/>
    <w:rsid w:val="003253F9"/>
    <w:rsid w:val="003254F8"/>
    <w:rsid w:val="003256CD"/>
    <w:rsid w:val="0032590C"/>
    <w:rsid w:val="00325A49"/>
    <w:rsid w:val="00325C9C"/>
    <w:rsid w:val="00325CC7"/>
    <w:rsid w:val="00325D19"/>
    <w:rsid w:val="00325D20"/>
    <w:rsid w:val="00325E1B"/>
    <w:rsid w:val="00325E20"/>
    <w:rsid w:val="00325E89"/>
    <w:rsid w:val="0032610D"/>
    <w:rsid w:val="00326284"/>
    <w:rsid w:val="003262D5"/>
    <w:rsid w:val="0032645A"/>
    <w:rsid w:val="003264D9"/>
    <w:rsid w:val="00326616"/>
    <w:rsid w:val="00326B14"/>
    <w:rsid w:val="00326B28"/>
    <w:rsid w:val="00326C0F"/>
    <w:rsid w:val="00326CA7"/>
    <w:rsid w:val="00326E8D"/>
    <w:rsid w:val="00326EBA"/>
    <w:rsid w:val="00326FF6"/>
    <w:rsid w:val="0032704C"/>
    <w:rsid w:val="00327081"/>
    <w:rsid w:val="0032722C"/>
    <w:rsid w:val="00327420"/>
    <w:rsid w:val="003274FC"/>
    <w:rsid w:val="0032762F"/>
    <w:rsid w:val="00327999"/>
    <w:rsid w:val="00327A15"/>
    <w:rsid w:val="00327A1A"/>
    <w:rsid w:val="00327A78"/>
    <w:rsid w:val="00327AC1"/>
    <w:rsid w:val="00327C6B"/>
    <w:rsid w:val="00327C6E"/>
    <w:rsid w:val="00327E66"/>
    <w:rsid w:val="00327EA7"/>
    <w:rsid w:val="00327F2C"/>
    <w:rsid w:val="0033007F"/>
    <w:rsid w:val="003300ED"/>
    <w:rsid w:val="00330263"/>
    <w:rsid w:val="003302D8"/>
    <w:rsid w:val="003303AF"/>
    <w:rsid w:val="003306A9"/>
    <w:rsid w:val="0033073D"/>
    <w:rsid w:val="00330830"/>
    <w:rsid w:val="00330894"/>
    <w:rsid w:val="00330B3E"/>
    <w:rsid w:val="00330BBE"/>
    <w:rsid w:val="00330C68"/>
    <w:rsid w:val="00330CD0"/>
    <w:rsid w:val="00331076"/>
    <w:rsid w:val="00331116"/>
    <w:rsid w:val="00331297"/>
    <w:rsid w:val="003312B0"/>
    <w:rsid w:val="00331420"/>
    <w:rsid w:val="00331651"/>
    <w:rsid w:val="003317B7"/>
    <w:rsid w:val="003317EA"/>
    <w:rsid w:val="00331810"/>
    <w:rsid w:val="00331893"/>
    <w:rsid w:val="003318F6"/>
    <w:rsid w:val="003319A8"/>
    <w:rsid w:val="00331A1B"/>
    <w:rsid w:val="00331AFC"/>
    <w:rsid w:val="00331BF7"/>
    <w:rsid w:val="00331D41"/>
    <w:rsid w:val="00331DF6"/>
    <w:rsid w:val="00331E4E"/>
    <w:rsid w:val="003320F5"/>
    <w:rsid w:val="00332223"/>
    <w:rsid w:val="00332347"/>
    <w:rsid w:val="003324D8"/>
    <w:rsid w:val="00332569"/>
    <w:rsid w:val="00332664"/>
    <w:rsid w:val="003326AB"/>
    <w:rsid w:val="003327AD"/>
    <w:rsid w:val="00332DC9"/>
    <w:rsid w:val="00332FB0"/>
    <w:rsid w:val="0033318D"/>
    <w:rsid w:val="0033362F"/>
    <w:rsid w:val="0033367F"/>
    <w:rsid w:val="003336A4"/>
    <w:rsid w:val="003337FE"/>
    <w:rsid w:val="00333AD9"/>
    <w:rsid w:val="00333C1F"/>
    <w:rsid w:val="00333CC0"/>
    <w:rsid w:val="00333DF3"/>
    <w:rsid w:val="00333E7C"/>
    <w:rsid w:val="00333F31"/>
    <w:rsid w:val="00334151"/>
    <w:rsid w:val="00334179"/>
    <w:rsid w:val="003346DF"/>
    <w:rsid w:val="00334840"/>
    <w:rsid w:val="0033491C"/>
    <w:rsid w:val="00334A87"/>
    <w:rsid w:val="00334CEB"/>
    <w:rsid w:val="00334D5E"/>
    <w:rsid w:val="00334DA1"/>
    <w:rsid w:val="00334FCB"/>
    <w:rsid w:val="00335095"/>
    <w:rsid w:val="003351AE"/>
    <w:rsid w:val="003354FD"/>
    <w:rsid w:val="0033555C"/>
    <w:rsid w:val="00335C96"/>
    <w:rsid w:val="00335D72"/>
    <w:rsid w:val="003360C4"/>
    <w:rsid w:val="00336105"/>
    <w:rsid w:val="003361CF"/>
    <w:rsid w:val="003362B4"/>
    <w:rsid w:val="00336341"/>
    <w:rsid w:val="003364F2"/>
    <w:rsid w:val="003365E5"/>
    <w:rsid w:val="0033663E"/>
    <w:rsid w:val="00336752"/>
    <w:rsid w:val="00336A84"/>
    <w:rsid w:val="00337288"/>
    <w:rsid w:val="003376B6"/>
    <w:rsid w:val="003376EC"/>
    <w:rsid w:val="003377FA"/>
    <w:rsid w:val="0033796B"/>
    <w:rsid w:val="00337BB4"/>
    <w:rsid w:val="00337BF0"/>
    <w:rsid w:val="00337DA6"/>
    <w:rsid w:val="00337FF5"/>
    <w:rsid w:val="00340250"/>
    <w:rsid w:val="003402B5"/>
    <w:rsid w:val="00340775"/>
    <w:rsid w:val="003409A1"/>
    <w:rsid w:val="00340A36"/>
    <w:rsid w:val="00340CEF"/>
    <w:rsid w:val="00340D83"/>
    <w:rsid w:val="00340F49"/>
    <w:rsid w:val="0034112C"/>
    <w:rsid w:val="00341326"/>
    <w:rsid w:val="0034138E"/>
    <w:rsid w:val="003417AB"/>
    <w:rsid w:val="0034183F"/>
    <w:rsid w:val="003419A1"/>
    <w:rsid w:val="00341BAF"/>
    <w:rsid w:val="00341C34"/>
    <w:rsid w:val="003421CC"/>
    <w:rsid w:val="003422F3"/>
    <w:rsid w:val="00342426"/>
    <w:rsid w:val="0034263A"/>
    <w:rsid w:val="00342757"/>
    <w:rsid w:val="003428CD"/>
    <w:rsid w:val="003429BA"/>
    <w:rsid w:val="00342AF6"/>
    <w:rsid w:val="00342B7B"/>
    <w:rsid w:val="00342C08"/>
    <w:rsid w:val="00342DE1"/>
    <w:rsid w:val="00342DE4"/>
    <w:rsid w:val="00342F46"/>
    <w:rsid w:val="00342F79"/>
    <w:rsid w:val="00342FED"/>
    <w:rsid w:val="00343356"/>
    <w:rsid w:val="003433B6"/>
    <w:rsid w:val="0034347E"/>
    <w:rsid w:val="003434EF"/>
    <w:rsid w:val="0034362F"/>
    <w:rsid w:val="00343792"/>
    <w:rsid w:val="003439A8"/>
    <w:rsid w:val="003439E5"/>
    <w:rsid w:val="00343E99"/>
    <w:rsid w:val="0034407E"/>
    <w:rsid w:val="0034408F"/>
    <w:rsid w:val="0034419D"/>
    <w:rsid w:val="0034421C"/>
    <w:rsid w:val="0034432B"/>
    <w:rsid w:val="00344337"/>
    <w:rsid w:val="003446E5"/>
    <w:rsid w:val="0034481F"/>
    <w:rsid w:val="00344B2E"/>
    <w:rsid w:val="00344C11"/>
    <w:rsid w:val="00344DB6"/>
    <w:rsid w:val="0034502D"/>
    <w:rsid w:val="003452AF"/>
    <w:rsid w:val="00345353"/>
    <w:rsid w:val="0034557C"/>
    <w:rsid w:val="00345744"/>
    <w:rsid w:val="003457D0"/>
    <w:rsid w:val="0034582C"/>
    <w:rsid w:val="00345B61"/>
    <w:rsid w:val="00345BC0"/>
    <w:rsid w:val="00345BE3"/>
    <w:rsid w:val="00345C44"/>
    <w:rsid w:val="00345C79"/>
    <w:rsid w:val="00345E01"/>
    <w:rsid w:val="00345F19"/>
    <w:rsid w:val="00345F99"/>
    <w:rsid w:val="00346045"/>
    <w:rsid w:val="00346234"/>
    <w:rsid w:val="00346519"/>
    <w:rsid w:val="00346576"/>
    <w:rsid w:val="0034667C"/>
    <w:rsid w:val="003466CD"/>
    <w:rsid w:val="00346B6B"/>
    <w:rsid w:val="00346BD7"/>
    <w:rsid w:val="00346C59"/>
    <w:rsid w:val="00346D27"/>
    <w:rsid w:val="00346FC4"/>
    <w:rsid w:val="003471F5"/>
    <w:rsid w:val="0034722D"/>
    <w:rsid w:val="003473DC"/>
    <w:rsid w:val="003478C1"/>
    <w:rsid w:val="0034792D"/>
    <w:rsid w:val="00347A41"/>
    <w:rsid w:val="00347A4B"/>
    <w:rsid w:val="00347C54"/>
    <w:rsid w:val="00347EC4"/>
    <w:rsid w:val="0035004C"/>
    <w:rsid w:val="00350084"/>
    <w:rsid w:val="00350139"/>
    <w:rsid w:val="0035062A"/>
    <w:rsid w:val="00350672"/>
    <w:rsid w:val="003508DE"/>
    <w:rsid w:val="0035098A"/>
    <w:rsid w:val="003509CE"/>
    <w:rsid w:val="003509E9"/>
    <w:rsid w:val="00350A81"/>
    <w:rsid w:val="00350B78"/>
    <w:rsid w:val="00350E81"/>
    <w:rsid w:val="00350ECC"/>
    <w:rsid w:val="00350FF6"/>
    <w:rsid w:val="0035118A"/>
    <w:rsid w:val="0035122A"/>
    <w:rsid w:val="0035132B"/>
    <w:rsid w:val="0035136D"/>
    <w:rsid w:val="00351425"/>
    <w:rsid w:val="0035176F"/>
    <w:rsid w:val="0035178F"/>
    <w:rsid w:val="00351A04"/>
    <w:rsid w:val="00351ACC"/>
    <w:rsid w:val="00351D74"/>
    <w:rsid w:val="0035219A"/>
    <w:rsid w:val="0035221C"/>
    <w:rsid w:val="00352854"/>
    <w:rsid w:val="00352A72"/>
    <w:rsid w:val="00352C25"/>
    <w:rsid w:val="00352C45"/>
    <w:rsid w:val="00352E07"/>
    <w:rsid w:val="00353087"/>
    <w:rsid w:val="003530FD"/>
    <w:rsid w:val="003531CF"/>
    <w:rsid w:val="003532C7"/>
    <w:rsid w:val="003533EA"/>
    <w:rsid w:val="00353419"/>
    <w:rsid w:val="0035349D"/>
    <w:rsid w:val="00353582"/>
    <w:rsid w:val="003536CD"/>
    <w:rsid w:val="00353859"/>
    <w:rsid w:val="00353994"/>
    <w:rsid w:val="00353A04"/>
    <w:rsid w:val="00353A35"/>
    <w:rsid w:val="00353AA7"/>
    <w:rsid w:val="00353C03"/>
    <w:rsid w:val="00353D2E"/>
    <w:rsid w:val="00353DF7"/>
    <w:rsid w:val="00353EB5"/>
    <w:rsid w:val="00353F03"/>
    <w:rsid w:val="00353FAD"/>
    <w:rsid w:val="0035416F"/>
    <w:rsid w:val="003542AC"/>
    <w:rsid w:val="003542C6"/>
    <w:rsid w:val="00354337"/>
    <w:rsid w:val="00354572"/>
    <w:rsid w:val="003547FB"/>
    <w:rsid w:val="00354834"/>
    <w:rsid w:val="00354989"/>
    <w:rsid w:val="00354AA0"/>
    <w:rsid w:val="00354B80"/>
    <w:rsid w:val="00354DC1"/>
    <w:rsid w:val="0035529C"/>
    <w:rsid w:val="003552AD"/>
    <w:rsid w:val="00355493"/>
    <w:rsid w:val="0035575A"/>
    <w:rsid w:val="00355B33"/>
    <w:rsid w:val="00355CA3"/>
    <w:rsid w:val="00355D5C"/>
    <w:rsid w:val="003560AA"/>
    <w:rsid w:val="003560BF"/>
    <w:rsid w:val="003560E0"/>
    <w:rsid w:val="003561AB"/>
    <w:rsid w:val="00356218"/>
    <w:rsid w:val="0035629F"/>
    <w:rsid w:val="003562A7"/>
    <w:rsid w:val="00356641"/>
    <w:rsid w:val="0035689D"/>
    <w:rsid w:val="003568E5"/>
    <w:rsid w:val="00356A10"/>
    <w:rsid w:val="00356C8E"/>
    <w:rsid w:val="00356CB9"/>
    <w:rsid w:val="0035723B"/>
    <w:rsid w:val="00357763"/>
    <w:rsid w:val="00357A59"/>
    <w:rsid w:val="00357A84"/>
    <w:rsid w:val="00357D18"/>
    <w:rsid w:val="00357DBA"/>
    <w:rsid w:val="00357E99"/>
    <w:rsid w:val="003605DD"/>
    <w:rsid w:val="00360625"/>
    <w:rsid w:val="003606D8"/>
    <w:rsid w:val="00360A2D"/>
    <w:rsid w:val="00360B2B"/>
    <w:rsid w:val="00360BF2"/>
    <w:rsid w:val="00360D6B"/>
    <w:rsid w:val="00360DBC"/>
    <w:rsid w:val="0036106F"/>
    <w:rsid w:val="00361167"/>
    <w:rsid w:val="00361179"/>
    <w:rsid w:val="0036117B"/>
    <w:rsid w:val="00361282"/>
    <w:rsid w:val="003612A4"/>
    <w:rsid w:val="003612A9"/>
    <w:rsid w:val="00361378"/>
    <w:rsid w:val="003613F2"/>
    <w:rsid w:val="0036176B"/>
    <w:rsid w:val="00361B2E"/>
    <w:rsid w:val="00361CE5"/>
    <w:rsid w:val="00361D22"/>
    <w:rsid w:val="00361DAD"/>
    <w:rsid w:val="00361EAA"/>
    <w:rsid w:val="00361EB6"/>
    <w:rsid w:val="00361FA9"/>
    <w:rsid w:val="00361FD9"/>
    <w:rsid w:val="003621AC"/>
    <w:rsid w:val="0036221A"/>
    <w:rsid w:val="0036226B"/>
    <w:rsid w:val="00362283"/>
    <w:rsid w:val="003622BB"/>
    <w:rsid w:val="003625AF"/>
    <w:rsid w:val="00362648"/>
    <w:rsid w:val="00362ED4"/>
    <w:rsid w:val="003632F2"/>
    <w:rsid w:val="00363799"/>
    <w:rsid w:val="003637CB"/>
    <w:rsid w:val="00363937"/>
    <w:rsid w:val="00363B93"/>
    <w:rsid w:val="00363C2E"/>
    <w:rsid w:val="00363FCA"/>
    <w:rsid w:val="00364160"/>
    <w:rsid w:val="00364432"/>
    <w:rsid w:val="00364481"/>
    <w:rsid w:val="003646DF"/>
    <w:rsid w:val="003647EA"/>
    <w:rsid w:val="00364829"/>
    <w:rsid w:val="0036490E"/>
    <w:rsid w:val="003649E1"/>
    <w:rsid w:val="00364AED"/>
    <w:rsid w:val="00364B06"/>
    <w:rsid w:val="00364C56"/>
    <w:rsid w:val="00365161"/>
    <w:rsid w:val="0036539F"/>
    <w:rsid w:val="00365401"/>
    <w:rsid w:val="00365689"/>
    <w:rsid w:val="003656BD"/>
    <w:rsid w:val="003657D5"/>
    <w:rsid w:val="0036580D"/>
    <w:rsid w:val="00365863"/>
    <w:rsid w:val="00365A9A"/>
    <w:rsid w:val="00365D1C"/>
    <w:rsid w:val="00365D4E"/>
    <w:rsid w:val="00365DB9"/>
    <w:rsid w:val="00365ED1"/>
    <w:rsid w:val="00365EF9"/>
    <w:rsid w:val="00366209"/>
    <w:rsid w:val="00366213"/>
    <w:rsid w:val="003662E7"/>
    <w:rsid w:val="00366497"/>
    <w:rsid w:val="003664F4"/>
    <w:rsid w:val="0036676C"/>
    <w:rsid w:val="00366AA3"/>
    <w:rsid w:val="00366ABE"/>
    <w:rsid w:val="00366E6B"/>
    <w:rsid w:val="00366F8B"/>
    <w:rsid w:val="003670CD"/>
    <w:rsid w:val="00367301"/>
    <w:rsid w:val="00367483"/>
    <w:rsid w:val="003676AF"/>
    <w:rsid w:val="003676FB"/>
    <w:rsid w:val="003677E0"/>
    <w:rsid w:val="0036788A"/>
    <w:rsid w:val="003679D3"/>
    <w:rsid w:val="003679F1"/>
    <w:rsid w:val="00367BF5"/>
    <w:rsid w:val="00367C62"/>
    <w:rsid w:val="00367D0A"/>
    <w:rsid w:val="00367D5E"/>
    <w:rsid w:val="00367E5D"/>
    <w:rsid w:val="00370244"/>
    <w:rsid w:val="003703EF"/>
    <w:rsid w:val="003706AB"/>
    <w:rsid w:val="00370732"/>
    <w:rsid w:val="003707DA"/>
    <w:rsid w:val="00370856"/>
    <w:rsid w:val="00370889"/>
    <w:rsid w:val="00370BAF"/>
    <w:rsid w:val="00370C8D"/>
    <w:rsid w:val="00370D2C"/>
    <w:rsid w:val="00370D70"/>
    <w:rsid w:val="00371035"/>
    <w:rsid w:val="003710DE"/>
    <w:rsid w:val="003710EC"/>
    <w:rsid w:val="003712BA"/>
    <w:rsid w:val="003713A0"/>
    <w:rsid w:val="0037149B"/>
    <w:rsid w:val="003714CC"/>
    <w:rsid w:val="00371529"/>
    <w:rsid w:val="00371530"/>
    <w:rsid w:val="00371786"/>
    <w:rsid w:val="0037197A"/>
    <w:rsid w:val="00371B68"/>
    <w:rsid w:val="00371C1D"/>
    <w:rsid w:val="00371C3F"/>
    <w:rsid w:val="00371DF6"/>
    <w:rsid w:val="00371E1B"/>
    <w:rsid w:val="00371EB0"/>
    <w:rsid w:val="00371F80"/>
    <w:rsid w:val="00371FC7"/>
    <w:rsid w:val="003721EB"/>
    <w:rsid w:val="00372574"/>
    <w:rsid w:val="003729EF"/>
    <w:rsid w:val="00372B52"/>
    <w:rsid w:val="00372EB6"/>
    <w:rsid w:val="0037308D"/>
    <w:rsid w:val="00373426"/>
    <w:rsid w:val="003738E6"/>
    <w:rsid w:val="00373966"/>
    <w:rsid w:val="00373985"/>
    <w:rsid w:val="00373D13"/>
    <w:rsid w:val="00373FD4"/>
    <w:rsid w:val="003744E0"/>
    <w:rsid w:val="0037453C"/>
    <w:rsid w:val="0037465D"/>
    <w:rsid w:val="00374875"/>
    <w:rsid w:val="00374D6C"/>
    <w:rsid w:val="00374E0F"/>
    <w:rsid w:val="00374FEC"/>
    <w:rsid w:val="0037524D"/>
    <w:rsid w:val="00375326"/>
    <w:rsid w:val="0037545F"/>
    <w:rsid w:val="00375EB1"/>
    <w:rsid w:val="00375F77"/>
    <w:rsid w:val="00375F8C"/>
    <w:rsid w:val="00375F9A"/>
    <w:rsid w:val="003761F4"/>
    <w:rsid w:val="0037637C"/>
    <w:rsid w:val="0037639F"/>
    <w:rsid w:val="0037667B"/>
    <w:rsid w:val="00376714"/>
    <w:rsid w:val="0037694E"/>
    <w:rsid w:val="00376BFB"/>
    <w:rsid w:val="00376D0F"/>
    <w:rsid w:val="00376D59"/>
    <w:rsid w:val="0037705B"/>
    <w:rsid w:val="0037706C"/>
    <w:rsid w:val="003770D4"/>
    <w:rsid w:val="00377145"/>
    <w:rsid w:val="00377153"/>
    <w:rsid w:val="00377334"/>
    <w:rsid w:val="0037759B"/>
    <w:rsid w:val="003775AD"/>
    <w:rsid w:val="0037769F"/>
    <w:rsid w:val="0037784F"/>
    <w:rsid w:val="003778D9"/>
    <w:rsid w:val="003778F7"/>
    <w:rsid w:val="00377AA7"/>
    <w:rsid w:val="00377BC9"/>
    <w:rsid w:val="00377C58"/>
    <w:rsid w:val="00377D00"/>
    <w:rsid w:val="00377DBF"/>
    <w:rsid w:val="00377E19"/>
    <w:rsid w:val="00377E53"/>
    <w:rsid w:val="00380063"/>
    <w:rsid w:val="00380112"/>
    <w:rsid w:val="00380325"/>
    <w:rsid w:val="00380480"/>
    <w:rsid w:val="00380728"/>
    <w:rsid w:val="0038082A"/>
    <w:rsid w:val="00380A9F"/>
    <w:rsid w:val="00380AB3"/>
    <w:rsid w:val="00380E5B"/>
    <w:rsid w:val="00380E72"/>
    <w:rsid w:val="00380F39"/>
    <w:rsid w:val="00381035"/>
    <w:rsid w:val="003813D7"/>
    <w:rsid w:val="00381475"/>
    <w:rsid w:val="00381630"/>
    <w:rsid w:val="00381BA2"/>
    <w:rsid w:val="00381C97"/>
    <w:rsid w:val="003820A7"/>
    <w:rsid w:val="003821B6"/>
    <w:rsid w:val="003821E6"/>
    <w:rsid w:val="00382242"/>
    <w:rsid w:val="00382419"/>
    <w:rsid w:val="0038262C"/>
    <w:rsid w:val="003826E8"/>
    <w:rsid w:val="00382883"/>
    <w:rsid w:val="003828DB"/>
    <w:rsid w:val="00382AFF"/>
    <w:rsid w:val="00382BB2"/>
    <w:rsid w:val="00382BF1"/>
    <w:rsid w:val="00382C45"/>
    <w:rsid w:val="00382D0B"/>
    <w:rsid w:val="00382ED8"/>
    <w:rsid w:val="003832A1"/>
    <w:rsid w:val="003832B7"/>
    <w:rsid w:val="00383306"/>
    <w:rsid w:val="00383341"/>
    <w:rsid w:val="003833ED"/>
    <w:rsid w:val="0038356E"/>
    <w:rsid w:val="003835CE"/>
    <w:rsid w:val="003837D1"/>
    <w:rsid w:val="00383819"/>
    <w:rsid w:val="0038393F"/>
    <w:rsid w:val="00383A04"/>
    <w:rsid w:val="00383AFC"/>
    <w:rsid w:val="00383BA7"/>
    <w:rsid w:val="00383D84"/>
    <w:rsid w:val="00383DEE"/>
    <w:rsid w:val="0038413D"/>
    <w:rsid w:val="00384183"/>
    <w:rsid w:val="0038447E"/>
    <w:rsid w:val="00384589"/>
    <w:rsid w:val="0038462A"/>
    <w:rsid w:val="0038470A"/>
    <w:rsid w:val="00384C53"/>
    <w:rsid w:val="00384CB4"/>
    <w:rsid w:val="00384E47"/>
    <w:rsid w:val="00384F35"/>
    <w:rsid w:val="00384FAE"/>
    <w:rsid w:val="00384FE6"/>
    <w:rsid w:val="0038507F"/>
    <w:rsid w:val="00385086"/>
    <w:rsid w:val="003851BE"/>
    <w:rsid w:val="0038527D"/>
    <w:rsid w:val="003852CC"/>
    <w:rsid w:val="0038530D"/>
    <w:rsid w:val="0038536F"/>
    <w:rsid w:val="00385704"/>
    <w:rsid w:val="003857FD"/>
    <w:rsid w:val="00385C35"/>
    <w:rsid w:val="00385D41"/>
    <w:rsid w:val="00385E7B"/>
    <w:rsid w:val="00385FA4"/>
    <w:rsid w:val="003860F2"/>
    <w:rsid w:val="00386162"/>
    <w:rsid w:val="003861EE"/>
    <w:rsid w:val="0038646A"/>
    <w:rsid w:val="00386481"/>
    <w:rsid w:val="003868BA"/>
    <w:rsid w:val="00386A46"/>
    <w:rsid w:val="00386AAD"/>
    <w:rsid w:val="00386B99"/>
    <w:rsid w:val="00386C58"/>
    <w:rsid w:val="00386DE7"/>
    <w:rsid w:val="00387267"/>
    <w:rsid w:val="003873D1"/>
    <w:rsid w:val="003879E7"/>
    <w:rsid w:val="00387A61"/>
    <w:rsid w:val="00387C17"/>
    <w:rsid w:val="00387C35"/>
    <w:rsid w:val="00387D72"/>
    <w:rsid w:val="00387E48"/>
    <w:rsid w:val="00387E80"/>
    <w:rsid w:val="00387EC5"/>
    <w:rsid w:val="00390223"/>
    <w:rsid w:val="00390436"/>
    <w:rsid w:val="003904F2"/>
    <w:rsid w:val="003904F5"/>
    <w:rsid w:val="0039054F"/>
    <w:rsid w:val="003905C4"/>
    <w:rsid w:val="003906A0"/>
    <w:rsid w:val="00390A08"/>
    <w:rsid w:val="00390CCE"/>
    <w:rsid w:val="00391138"/>
    <w:rsid w:val="0039151B"/>
    <w:rsid w:val="00391719"/>
    <w:rsid w:val="0039177B"/>
    <w:rsid w:val="003917EA"/>
    <w:rsid w:val="00391914"/>
    <w:rsid w:val="003919A3"/>
    <w:rsid w:val="00391CB8"/>
    <w:rsid w:val="0039208F"/>
    <w:rsid w:val="00392415"/>
    <w:rsid w:val="0039248E"/>
    <w:rsid w:val="0039249A"/>
    <w:rsid w:val="00392779"/>
    <w:rsid w:val="00392796"/>
    <w:rsid w:val="0039286A"/>
    <w:rsid w:val="0039294F"/>
    <w:rsid w:val="00392A4D"/>
    <w:rsid w:val="00392CCE"/>
    <w:rsid w:val="00392D06"/>
    <w:rsid w:val="00392DB4"/>
    <w:rsid w:val="00393059"/>
    <w:rsid w:val="003930E4"/>
    <w:rsid w:val="00393140"/>
    <w:rsid w:val="003931F9"/>
    <w:rsid w:val="003933FA"/>
    <w:rsid w:val="00393512"/>
    <w:rsid w:val="003935C8"/>
    <w:rsid w:val="0039381E"/>
    <w:rsid w:val="003939CE"/>
    <w:rsid w:val="003939EA"/>
    <w:rsid w:val="00393A24"/>
    <w:rsid w:val="00393F79"/>
    <w:rsid w:val="0039405D"/>
    <w:rsid w:val="003945D6"/>
    <w:rsid w:val="003945F4"/>
    <w:rsid w:val="00394650"/>
    <w:rsid w:val="00394BC8"/>
    <w:rsid w:val="00394BCB"/>
    <w:rsid w:val="00394CA0"/>
    <w:rsid w:val="0039503B"/>
    <w:rsid w:val="003950A0"/>
    <w:rsid w:val="00395136"/>
    <w:rsid w:val="003953F8"/>
    <w:rsid w:val="0039553E"/>
    <w:rsid w:val="00395615"/>
    <w:rsid w:val="00395A0C"/>
    <w:rsid w:val="00395DB8"/>
    <w:rsid w:val="00395E85"/>
    <w:rsid w:val="0039602B"/>
    <w:rsid w:val="00396247"/>
    <w:rsid w:val="003962E3"/>
    <w:rsid w:val="003963F6"/>
    <w:rsid w:val="00396402"/>
    <w:rsid w:val="00396465"/>
    <w:rsid w:val="0039659D"/>
    <w:rsid w:val="0039660D"/>
    <w:rsid w:val="0039690B"/>
    <w:rsid w:val="00396914"/>
    <w:rsid w:val="00396CBC"/>
    <w:rsid w:val="00396E7F"/>
    <w:rsid w:val="0039707B"/>
    <w:rsid w:val="00397277"/>
    <w:rsid w:val="0039736A"/>
    <w:rsid w:val="003975F9"/>
    <w:rsid w:val="0039770E"/>
    <w:rsid w:val="00397777"/>
    <w:rsid w:val="0039777D"/>
    <w:rsid w:val="003977FA"/>
    <w:rsid w:val="003979B8"/>
    <w:rsid w:val="00397AD7"/>
    <w:rsid w:val="00397B18"/>
    <w:rsid w:val="00397BE4"/>
    <w:rsid w:val="00397DA1"/>
    <w:rsid w:val="00397E41"/>
    <w:rsid w:val="00397FD6"/>
    <w:rsid w:val="003A001F"/>
    <w:rsid w:val="003A0270"/>
    <w:rsid w:val="003A0279"/>
    <w:rsid w:val="003A045C"/>
    <w:rsid w:val="003A04F5"/>
    <w:rsid w:val="003A0651"/>
    <w:rsid w:val="003A0732"/>
    <w:rsid w:val="003A0765"/>
    <w:rsid w:val="003A07BC"/>
    <w:rsid w:val="003A0AD2"/>
    <w:rsid w:val="003A0B81"/>
    <w:rsid w:val="003A0BA2"/>
    <w:rsid w:val="003A0BF5"/>
    <w:rsid w:val="003A0C66"/>
    <w:rsid w:val="003A0C8A"/>
    <w:rsid w:val="003A0E6C"/>
    <w:rsid w:val="003A0F8A"/>
    <w:rsid w:val="003A1010"/>
    <w:rsid w:val="003A11AA"/>
    <w:rsid w:val="003A16CA"/>
    <w:rsid w:val="003A1B24"/>
    <w:rsid w:val="003A1D1F"/>
    <w:rsid w:val="003A1D45"/>
    <w:rsid w:val="003A1D87"/>
    <w:rsid w:val="003A1EF9"/>
    <w:rsid w:val="003A2401"/>
    <w:rsid w:val="003A2671"/>
    <w:rsid w:val="003A29EE"/>
    <w:rsid w:val="003A2B49"/>
    <w:rsid w:val="003A2BD0"/>
    <w:rsid w:val="003A2C54"/>
    <w:rsid w:val="003A3145"/>
    <w:rsid w:val="003A3173"/>
    <w:rsid w:val="003A32D8"/>
    <w:rsid w:val="003A32E5"/>
    <w:rsid w:val="003A3466"/>
    <w:rsid w:val="003A34DE"/>
    <w:rsid w:val="003A3533"/>
    <w:rsid w:val="003A393A"/>
    <w:rsid w:val="003A3997"/>
    <w:rsid w:val="003A3C88"/>
    <w:rsid w:val="003A3EFA"/>
    <w:rsid w:val="003A3F2D"/>
    <w:rsid w:val="003A3F5A"/>
    <w:rsid w:val="003A42D4"/>
    <w:rsid w:val="003A4466"/>
    <w:rsid w:val="003A4575"/>
    <w:rsid w:val="003A46E1"/>
    <w:rsid w:val="003A493B"/>
    <w:rsid w:val="003A4975"/>
    <w:rsid w:val="003A4B56"/>
    <w:rsid w:val="003A4B62"/>
    <w:rsid w:val="003A4BAA"/>
    <w:rsid w:val="003A4D44"/>
    <w:rsid w:val="003A4DF0"/>
    <w:rsid w:val="003A4EAA"/>
    <w:rsid w:val="003A502F"/>
    <w:rsid w:val="003A5033"/>
    <w:rsid w:val="003A50B4"/>
    <w:rsid w:val="003A510B"/>
    <w:rsid w:val="003A5238"/>
    <w:rsid w:val="003A5294"/>
    <w:rsid w:val="003A5850"/>
    <w:rsid w:val="003A58B4"/>
    <w:rsid w:val="003A5A06"/>
    <w:rsid w:val="003A5ACD"/>
    <w:rsid w:val="003A5C6B"/>
    <w:rsid w:val="003A5D50"/>
    <w:rsid w:val="003A5D54"/>
    <w:rsid w:val="003A5D76"/>
    <w:rsid w:val="003A5FE2"/>
    <w:rsid w:val="003A6210"/>
    <w:rsid w:val="003A62B5"/>
    <w:rsid w:val="003A6372"/>
    <w:rsid w:val="003A6518"/>
    <w:rsid w:val="003A6541"/>
    <w:rsid w:val="003A69C2"/>
    <w:rsid w:val="003A6AA0"/>
    <w:rsid w:val="003A6BB5"/>
    <w:rsid w:val="003A6CD3"/>
    <w:rsid w:val="003A6E49"/>
    <w:rsid w:val="003A6E87"/>
    <w:rsid w:val="003A6FBE"/>
    <w:rsid w:val="003A70C9"/>
    <w:rsid w:val="003A7116"/>
    <w:rsid w:val="003A711F"/>
    <w:rsid w:val="003A7274"/>
    <w:rsid w:val="003A7354"/>
    <w:rsid w:val="003A78CF"/>
    <w:rsid w:val="003A7955"/>
    <w:rsid w:val="003A79F6"/>
    <w:rsid w:val="003A7AB8"/>
    <w:rsid w:val="003A7B7E"/>
    <w:rsid w:val="003A7C4F"/>
    <w:rsid w:val="003A7CC9"/>
    <w:rsid w:val="003B0141"/>
    <w:rsid w:val="003B0295"/>
    <w:rsid w:val="003B02A4"/>
    <w:rsid w:val="003B031E"/>
    <w:rsid w:val="003B0489"/>
    <w:rsid w:val="003B0504"/>
    <w:rsid w:val="003B07EB"/>
    <w:rsid w:val="003B0F0C"/>
    <w:rsid w:val="003B12B9"/>
    <w:rsid w:val="003B1332"/>
    <w:rsid w:val="003B1611"/>
    <w:rsid w:val="003B1672"/>
    <w:rsid w:val="003B16A7"/>
    <w:rsid w:val="003B16EF"/>
    <w:rsid w:val="003B19D4"/>
    <w:rsid w:val="003B1F2E"/>
    <w:rsid w:val="003B1F67"/>
    <w:rsid w:val="003B1FCC"/>
    <w:rsid w:val="003B2028"/>
    <w:rsid w:val="003B210F"/>
    <w:rsid w:val="003B2563"/>
    <w:rsid w:val="003B2576"/>
    <w:rsid w:val="003B2597"/>
    <w:rsid w:val="003B25C7"/>
    <w:rsid w:val="003B25F6"/>
    <w:rsid w:val="003B27D5"/>
    <w:rsid w:val="003B2A4B"/>
    <w:rsid w:val="003B2C3F"/>
    <w:rsid w:val="003B2C86"/>
    <w:rsid w:val="003B2C88"/>
    <w:rsid w:val="003B2D31"/>
    <w:rsid w:val="003B2E0F"/>
    <w:rsid w:val="003B2EA6"/>
    <w:rsid w:val="003B2EF8"/>
    <w:rsid w:val="003B32A9"/>
    <w:rsid w:val="003B3345"/>
    <w:rsid w:val="003B352C"/>
    <w:rsid w:val="003B35BF"/>
    <w:rsid w:val="003B35E5"/>
    <w:rsid w:val="003B36B4"/>
    <w:rsid w:val="003B3739"/>
    <w:rsid w:val="003B3812"/>
    <w:rsid w:val="003B38DF"/>
    <w:rsid w:val="003B395E"/>
    <w:rsid w:val="003B39A9"/>
    <w:rsid w:val="003B3A98"/>
    <w:rsid w:val="003B3AE3"/>
    <w:rsid w:val="003B3D0D"/>
    <w:rsid w:val="003B3E8F"/>
    <w:rsid w:val="003B3EE4"/>
    <w:rsid w:val="003B3FC1"/>
    <w:rsid w:val="003B407A"/>
    <w:rsid w:val="003B4388"/>
    <w:rsid w:val="003B4454"/>
    <w:rsid w:val="003B4524"/>
    <w:rsid w:val="003B4688"/>
    <w:rsid w:val="003B4742"/>
    <w:rsid w:val="003B4BDA"/>
    <w:rsid w:val="003B4CC1"/>
    <w:rsid w:val="003B4D9F"/>
    <w:rsid w:val="003B4E28"/>
    <w:rsid w:val="003B4F17"/>
    <w:rsid w:val="003B5273"/>
    <w:rsid w:val="003B52C7"/>
    <w:rsid w:val="003B55F0"/>
    <w:rsid w:val="003B5609"/>
    <w:rsid w:val="003B565D"/>
    <w:rsid w:val="003B567B"/>
    <w:rsid w:val="003B581A"/>
    <w:rsid w:val="003B5878"/>
    <w:rsid w:val="003B58AC"/>
    <w:rsid w:val="003B5A4C"/>
    <w:rsid w:val="003B5E02"/>
    <w:rsid w:val="003B5EDE"/>
    <w:rsid w:val="003B6837"/>
    <w:rsid w:val="003B6859"/>
    <w:rsid w:val="003B693B"/>
    <w:rsid w:val="003B6BF1"/>
    <w:rsid w:val="003B6D3C"/>
    <w:rsid w:val="003B7028"/>
    <w:rsid w:val="003B716C"/>
    <w:rsid w:val="003B72A3"/>
    <w:rsid w:val="003B74F7"/>
    <w:rsid w:val="003B76E0"/>
    <w:rsid w:val="003B7737"/>
    <w:rsid w:val="003B7987"/>
    <w:rsid w:val="003B79C4"/>
    <w:rsid w:val="003B7A19"/>
    <w:rsid w:val="003C0068"/>
    <w:rsid w:val="003C038B"/>
    <w:rsid w:val="003C0441"/>
    <w:rsid w:val="003C083B"/>
    <w:rsid w:val="003C08D6"/>
    <w:rsid w:val="003C12B1"/>
    <w:rsid w:val="003C13D2"/>
    <w:rsid w:val="003C143B"/>
    <w:rsid w:val="003C15FF"/>
    <w:rsid w:val="003C1737"/>
    <w:rsid w:val="003C17F7"/>
    <w:rsid w:val="003C1807"/>
    <w:rsid w:val="003C1938"/>
    <w:rsid w:val="003C19D4"/>
    <w:rsid w:val="003C1A4D"/>
    <w:rsid w:val="003C1C34"/>
    <w:rsid w:val="003C1CC2"/>
    <w:rsid w:val="003C1D02"/>
    <w:rsid w:val="003C1E5D"/>
    <w:rsid w:val="003C1EBB"/>
    <w:rsid w:val="003C1F3C"/>
    <w:rsid w:val="003C2582"/>
    <w:rsid w:val="003C26AC"/>
    <w:rsid w:val="003C279C"/>
    <w:rsid w:val="003C289E"/>
    <w:rsid w:val="003C2A12"/>
    <w:rsid w:val="003C2BD8"/>
    <w:rsid w:val="003C2E4B"/>
    <w:rsid w:val="003C2EBE"/>
    <w:rsid w:val="003C2FD9"/>
    <w:rsid w:val="003C3056"/>
    <w:rsid w:val="003C31A9"/>
    <w:rsid w:val="003C337C"/>
    <w:rsid w:val="003C3432"/>
    <w:rsid w:val="003C34D9"/>
    <w:rsid w:val="003C35C9"/>
    <w:rsid w:val="003C360E"/>
    <w:rsid w:val="003C3740"/>
    <w:rsid w:val="003C3889"/>
    <w:rsid w:val="003C3A1E"/>
    <w:rsid w:val="003C3AB9"/>
    <w:rsid w:val="003C3B34"/>
    <w:rsid w:val="003C3B81"/>
    <w:rsid w:val="003C3BDE"/>
    <w:rsid w:val="003C3E46"/>
    <w:rsid w:val="003C3E4A"/>
    <w:rsid w:val="003C3EBB"/>
    <w:rsid w:val="003C40A3"/>
    <w:rsid w:val="003C42A7"/>
    <w:rsid w:val="003C44AB"/>
    <w:rsid w:val="003C4576"/>
    <w:rsid w:val="003C45F0"/>
    <w:rsid w:val="003C46F5"/>
    <w:rsid w:val="003C4851"/>
    <w:rsid w:val="003C4926"/>
    <w:rsid w:val="003C4951"/>
    <w:rsid w:val="003C49DD"/>
    <w:rsid w:val="003C4B13"/>
    <w:rsid w:val="003C4C33"/>
    <w:rsid w:val="003C4D76"/>
    <w:rsid w:val="003C4E13"/>
    <w:rsid w:val="003C4E3B"/>
    <w:rsid w:val="003C4F16"/>
    <w:rsid w:val="003C4F2E"/>
    <w:rsid w:val="003C517E"/>
    <w:rsid w:val="003C5410"/>
    <w:rsid w:val="003C55A2"/>
    <w:rsid w:val="003C56F7"/>
    <w:rsid w:val="003C596A"/>
    <w:rsid w:val="003C5A06"/>
    <w:rsid w:val="003C5C0A"/>
    <w:rsid w:val="003C5C51"/>
    <w:rsid w:val="003C5D27"/>
    <w:rsid w:val="003C5DCA"/>
    <w:rsid w:val="003C5F3C"/>
    <w:rsid w:val="003C5F45"/>
    <w:rsid w:val="003C6052"/>
    <w:rsid w:val="003C6365"/>
    <w:rsid w:val="003C64B0"/>
    <w:rsid w:val="003C6708"/>
    <w:rsid w:val="003C6CA4"/>
    <w:rsid w:val="003C6D08"/>
    <w:rsid w:val="003C6E48"/>
    <w:rsid w:val="003C6EC6"/>
    <w:rsid w:val="003C7277"/>
    <w:rsid w:val="003C728F"/>
    <w:rsid w:val="003C735B"/>
    <w:rsid w:val="003C742F"/>
    <w:rsid w:val="003C74BE"/>
    <w:rsid w:val="003C7553"/>
    <w:rsid w:val="003C758F"/>
    <w:rsid w:val="003C76E4"/>
    <w:rsid w:val="003C78DF"/>
    <w:rsid w:val="003C7918"/>
    <w:rsid w:val="003C7AEF"/>
    <w:rsid w:val="003D003E"/>
    <w:rsid w:val="003D0211"/>
    <w:rsid w:val="003D0250"/>
    <w:rsid w:val="003D0886"/>
    <w:rsid w:val="003D08DA"/>
    <w:rsid w:val="003D09DC"/>
    <w:rsid w:val="003D0B71"/>
    <w:rsid w:val="003D0CA1"/>
    <w:rsid w:val="003D0D46"/>
    <w:rsid w:val="003D0EBE"/>
    <w:rsid w:val="003D10F7"/>
    <w:rsid w:val="003D1349"/>
    <w:rsid w:val="003D138D"/>
    <w:rsid w:val="003D1400"/>
    <w:rsid w:val="003D14F5"/>
    <w:rsid w:val="003D15C3"/>
    <w:rsid w:val="003D15D8"/>
    <w:rsid w:val="003D16F7"/>
    <w:rsid w:val="003D1B92"/>
    <w:rsid w:val="003D1D96"/>
    <w:rsid w:val="003D1DA5"/>
    <w:rsid w:val="003D1EE6"/>
    <w:rsid w:val="003D1F10"/>
    <w:rsid w:val="003D1F98"/>
    <w:rsid w:val="003D20E8"/>
    <w:rsid w:val="003D20F9"/>
    <w:rsid w:val="003D2259"/>
    <w:rsid w:val="003D2452"/>
    <w:rsid w:val="003D24A4"/>
    <w:rsid w:val="003D2531"/>
    <w:rsid w:val="003D259F"/>
    <w:rsid w:val="003D2755"/>
    <w:rsid w:val="003D2772"/>
    <w:rsid w:val="003D288C"/>
    <w:rsid w:val="003D2B3C"/>
    <w:rsid w:val="003D2BD6"/>
    <w:rsid w:val="003D2BEB"/>
    <w:rsid w:val="003D2D45"/>
    <w:rsid w:val="003D2D7C"/>
    <w:rsid w:val="003D2EB0"/>
    <w:rsid w:val="003D2F1F"/>
    <w:rsid w:val="003D2FFC"/>
    <w:rsid w:val="003D3074"/>
    <w:rsid w:val="003D3199"/>
    <w:rsid w:val="003D3327"/>
    <w:rsid w:val="003D343C"/>
    <w:rsid w:val="003D3447"/>
    <w:rsid w:val="003D35DB"/>
    <w:rsid w:val="003D365C"/>
    <w:rsid w:val="003D3A71"/>
    <w:rsid w:val="003D3D43"/>
    <w:rsid w:val="003D3DF1"/>
    <w:rsid w:val="003D3F25"/>
    <w:rsid w:val="003D423E"/>
    <w:rsid w:val="003D435B"/>
    <w:rsid w:val="003D4472"/>
    <w:rsid w:val="003D453D"/>
    <w:rsid w:val="003D46DC"/>
    <w:rsid w:val="003D471D"/>
    <w:rsid w:val="003D47E4"/>
    <w:rsid w:val="003D4B73"/>
    <w:rsid w:val="003D4BED"/>
    <w:rsid w:val="003D4BFE"/>
    <w:rsid w:val="003D4CE0"/>
    <w:rsid w:val="003D4DF5"/>
    <w:rsid w:val="003D4E16"/>
    <w:rsid w:val="003D4EFA"/>
    <w:rsid w:val="003D4F38"/>
    <w:rsid w:val="003D51C8"/>
    <w:rsid w:val="003D51DD"/>
    <w:rsid w:val="003D529D"/>
    <w:rsid w:val="003D5347"/>
    <w:rsid w:val="003D535D"/>
    <w:rsid w:val="003D56F5"/>
    <w:rsid w:val="003D573F"/>
    <w:rsid w:val="003D57C0"/>
    <w:rsid w:val="003D5986"/>
    <w:rsid w:val="003D59BE"/>
    <w:rsid w:val="003D59EB"/>
    <w:rsid w:val="003D5A46"/>
    <w:rsid w:val="003D5BA7"/>
    <w:rsid w:val="003D5D19"/>
    <w:rsid w:val="003D5EE8"/>
    <w:rsid w:val="003D5F13"/>
    <w:rsid w:val="003D5FB1"/>
    <w:rsid w:val="003D60C2"/>
    <w:rsid w:val="003D616E"/>
    <w:rsid w:val="003D6188"/>
    <w:rsid w:val="003D61F1"/>
    <w:rsid w:val="003D6384"/>
    <w:rsid w:val="003D6B3E"/>
    <w:rsid w:val="003D6B7D"/>
    <w:rsid w:val="003D6BC8"/>
    <w:rsid w:val="003D6D44"/>
    <w:rsid w:val="003D6F32"/>
    <w:rsid w:val="003D6FE8"/>
    <w:rsid w:val="003D71EF"/>
    <w:rsid w:val="003D72C2"/>
    <w:rsid w:val="003D72FE"/>
    <w:rsid w:val="003D735D"/>
    <w:rsid w:val="003D75AE"/>
    <w:rsid w:val="003D7953"/>
    <w:rsid w:val="003D7A29"/>
    <w:rsid w:val="003D7AF3"/>
    <w:rsid w:val="003D7BFD"/>
    <w:rsid w:val="003D7D73"/>
    <w:rsid w:val="003D7FBB"/>
    <w:rsid w:val="003E03D1"/>
    <w:rsid w:val="003E04DC"/>
    <w:rsid w:val="003E0682"/>
    <w:rsid w:val="003E074E"/>
    <w:rsid w:val="003E075C"/>
    <w:rsid w:val="003E0B61"/>
    <w:rsid w:val="003E0BFF"/>
    <w:rsid w:val="003E0E28"/>
    <w:rsid w:val="003E117D"/>
    <w:rsid w:val="003E1338"/>
    <w:rsid w:val="003E156C"/>
    <w:rsid w:val="003E15A8"/>
    <w:rsid w:val="003E16F7"/>
    <w:rsid w:val="003E186A"/>
    <w:rsid w:val="003E1908"/>
    <w:rsid w:val="003E1B90"/>
    <w:rsid w:val="003E1BA2"/>
    <w:rsid w:val="003E1C6B"/>
    <w:rsid w:val="003E1FC3"/>
    <w:rsid w:val="003E2065"/>
    <w:rsid w:val="003E2123"/>
    <w:rsid w:val="003E21FD"/>
    <w:rsid w:val="003E2200"/>
    <w:rsid w:val="003E24D0"/>
    <w:rsid w:val="003E2615"/>
    <w:rsid w:val="003E26FB"/>
    <w:rsid w:val="003E27E7"/>
    <w:rsid w:val="003E288A"/>
    <w:rsid w:val="003E28F5"/>
    <w:rsid w:val="003E2A5E"/>
    <w:rsid w:val="003E2A93"/>
    <w:rsid w:val="003E2BBB"/>
    <w:rsid w:val="003E2CF6"/>
    <w:rsid w:val="003E2DC2"/>
    <w:rsid w:val="003E2F1D"/>
    <w:rsid w:val="003E2F8A"/>
    <w:rsid w:val="003E3090"/>
    <w:rsid w:val="003E3098"/>
    <w:rsid w:val="003E3213"/>
    <w:rsid w:val="003E32DA"/>
    <w:rsid w:val="003E339F"/>
    <w:rsid w:val="003E34E7"/>
    <w:rsid w:val="003E34F6"/>
    <w:rsid w:val="003E35DF"/>
    <w:rsid w:val="003E374B"/>
    <w:rsid w:val="003E37E2"/>
    <w:rsid w:val="003E38B4"/>
    <w:rsid w:val="003E38E2"/>
    <w:rsid w:val="003E3A6E"/>
    <w:rsid w:val="003E3B3B"/>
    <w:rsid w:val="003E3BE9"/>
    <w:rsid w:val="003E3C5F"/>
    <w:rsid w:val="003E3C9C"/>
    <w:rsid w:val="003E3CC1"/>
    <w:rsid w:val="003E3D6B"/>
    <w:rsid w:val="003E3DCD"/>
    <w:rsid w:val="003E41B6"/>
    <w:rsid w:val="003E430B"/>
    <w:rsid w:val="003E444B"/>
    <w:rsid w:val="003E45CA"/>
    <w:rsid w:val="003E4638"/>
    <w:rsid w:val="003E46EA"/>
    <w:rsid w:val="003E4701"/>
    <w:rsid w:val="003E49D1"/>
    <w:rsid w:val="003E4A2D"/>
    <w:rsid w:val="003E4AAB"/>
    <w:rsid w:val="003E4C50"/>
    <w:rsid w:val="003E4C63"/>
    <w:rsid w:val="003E4FEE"/>
    <w:rsid w:val="003E5259"/>
    <w:rsid w:val="003E52AF"/>
    <w:rsid w:val="003E53BA"/>
    <w:rsid w:val="003E54AD"/>
    <w:rsid w:val="003E5514"/>
    <w:rsid w:val="003E5552"/>
    <w:rsid w:val="003E5740"/>
    <w:rsid w:val="003E5809"/>
    <w:rsid w:val="003E58AF"/>
    <w:rsid w:val="003E58CB"/>
    <w:rsid w:val="003E59FD"/>
    <w:rsid w:val="003E5CCC"/>
    <w:rsid w:val="003E5FDA"/>
    <w:rsid w:val="003E6036"/>
    <w:rsid w:val="003E61DB"/>
    <w:rsid w:val="003E62B4"/>
    <w:rsid w:val="003E641C"/>
    <w:rsid w:val="003E6443"/>
    <w:rsid w:val="003E645C"/>
    <w:rsid w:val="003E6517"/>
    <w:rsid w:val="003E65F7"/>
    <w:rsid w:val="003E6722"/>
    <w:rsid w:val="003E68E2"/>
    <w:rsid w:val="003E68E9"/>
    <w:rsid w:val="003E6988"/>
    <w:rsid w:val="003E6A16"/>
    <w:rsid w:val="003E6BA9"/>
    <w:rsid w:val="003E6C73"/>
    <w:rsid w:val="003E6DA5"/>
    <w:rsid w:val="003E6F4D"/>
    <w:rsid w:val="003E6FC9"/>
    <w:rsid w:val="003E7376"/>
    <w:rsid w:val="003E743B"/>
    <w:rsid w:val="003E74DA"/>
    <w:rsid w:val="003E75A6"/>
    <w:rsid w:val="003E774F"/>
    <w:rsid w:val="003E78C0"/>
    <w:rsid w:val="003E7930"/>
    <w:rsid w:val="003E7C4B"/>
    <w:rsid w:val="003F0016"/>
    <w:rsid w:val="003F0152"/>
    <w:rsid w:val="003F01DF"/>
    <w:rsid w:val="003F0235"/>
    <w:rsid w:val="003F0396"/>
    <w:rsid w:val="003F0784"/>
    <w:rsid w:val="003F0B5A"/>
    <w:rsid w:val="003F0CD6"/>
    <w:rsid w:val="003F0D2C"/>
    <w:rsid w:val="003F0F11"/>
    <w:rsid w:val="003F0F49"/>
    <w:rsid w:val="003F103B"/>
    <w:rsid w:val="003F12B2"/>
    <w:rsid w:val="003F1590"/>
    <w:rsid w:val="003F1674"/>
    <w:rsid w:val="003F19DB"/>
    <w:rsid w:val="003F1A39"/>
    <w:rsid w:val="003F1B74"/>
    <w:rsid w:val="003F2081"/>
    <w:rsid w:val="003F22E0"/>
    <w:rsid w:val="003F233B"/>
    <w:rsid w:val="003F240F"/>
    <w:rsid w:val="003F2430"/>
    <w:rsid w:val="003F24DC"/>
    <w:rsid w:val="003F25C6"/>
    <w:rsid w:val="003F286A"/>
    <w:rsid w:val="003F2A87"/>
    <w:rsid w:val="003F2B71"/>
    <w:rsid w:val="003F2BE2"/>
    <w:rsid w:val="003F2BF7"/>
    <w:rsid w:val="003F2F5C"/>
    <w:rsid w:val="003F31AB"/>
    <w:rsid w:val="003F3321"/>
    <w:rsid w:val="003F34DA"/>
    <w:rsid w:val="003F357A"/>
    <w:rsid w:val="003F3605"/>
    <w:rsid w:val="003F3963"/>
    <w:rsid w:val="003F3BA3"/>
    <w:rsid w:val="003F3FCA"/>
    <w:rsid w:val="003F4234"/>
    <w:rsid w:val="003F438C"/>
    <w:rsid w:val="003F46CD"/>
    <w:rsid w:val="003F47A6"/>
    <w:rsid w:val="003F4CD9"/>
    <w:rsid w:val="003F4D14"/>
    <w:rsid w:val="003F4D47"/>
    <w:rsid w:val="003F4EB9"/>
    <w:rsid w:val="003F526E"/>
    <w:rsid w:val="003F5312"/>
    <w:rsid w:val="003F5653"/>
    <w:rsid w:val="003F56CD"/>
    <w:rsid w:val="003F571C"/>
    <w:rsid w:val="003F572A"/>
    <w:rsid w:val="003F57C7"/>
    <w:rsid w:val="003F57FF"/>
    <w:rsid w:val="003F592B"/>
    <w:rsid w:val="003F5A7A"/>
    <w:rsid w:val="003F5B07"/>
    <w:rsid w:val="003F5C26"/>
    <w:rsid w:val="003F5C5F"/>
    <w:rsid w:val="003F6234"/>
    <w:rsid w:val="003F623C"/>
    <w:rsid w:val="003F6323"/>
    <w:rsid w:val="003F638A"/>
    <w:rsid w:val="003F63EF"/>
    <w:rsid w:val="003F67EE"/>
    <w:rsid w:val="003F68FD"/>
    <w:rsid w:val="003F69CD"/>
    <w:rsid w:val="003F6A3C"/>
    <w:rsid w:val="003F6AFE"/>
    <w:rsid w:val="003F6B49"/>
    <w:rsid w:val="003F748C"/>
    <w:rsid w:val="003F755B"/>
    <w:rsid w:val="003F7616"/>
    <w:rsid w:val="003F7716"/>
    <w:rsid w:val="003F7779"/>
    <w:rsid w:val="003F7C3B"/>
    <w:rsid w:val="003F7DA6"/>
    <w:rsid w:val="003F7DB5"/>
    <w:rsid w:val="003F7E8D"/>
    <w:rsid w:val="004001E1"/>
    <w:rsid w:val="0040041B"/>
    <w:rsid w:val="004007CE"/>
    <w:rsid w:val="004007D4"/>
    <w:rsid w:val="00400832"/>
    <w:rsid w:val="004009D2"/>
    <w:rsid w:val="004009FF"/>
    <w:rsid w:val="00400ADB"/>
    <w:rsid w:val="00400D3A"/>
    <w:rsid w:val="00400DAE"/>
    <w:rsid w:val="00400F4C"/>
    <w:rsid w:val="00400FBD"/>
    <w:rsid w:val="004010D8"/>
    <w:rsid w:val="004010FE"/>
    <w:rsid w:val="00401118"/>
    <w:rsid w:val="0040112C"/>
    <w:rsid w:val="004011CC"/>
    <w:rsid w:val="004016E7"/>
    <w:rsid w:val="004017DD"/>
    <w:rsid w:val="00401F90"/>
    <w:rsid w:val="00402093"/>
    <w:rsid w:val="00402185"/>
    <w:rsid w:val="00402783"/>
    <w:rsid w:val="00402A63"/>
    <w:rsid w:val="00402A8B"/>
    <w:rsid w:val="00402B20"/>
    <w:rsid w:val="00402BC5"/>
    <w:rsid w:val="00402C16"/>
    <w:rsid w:val="00402D15"/>
    <w:rsid w:val="00402F09"/>
    <w:rsid w:val="00403051"/>
    <w:rsid w:val="00403105"/>
    <w:rsid w:val="004031EF"/>
    <w:rsid w:val="0040332E"/>
    <w:rsid w:val="0040337B"/>
    <w:rsid w:val="00403418"/>
    <w:rsid w:val="004034C9"/>
    <w:rsid w:val="00403ACE"/>
    <w:rsid w:val="00403B08"/>
    <w:rsid w:val="00403B09"/>
    <w:rsid w:val="00403B8A"/>
    <w:rsid w:val="00403C1D"/>
    <w:rsid w:val="00403D09"/>
    <w:rsid w:val="00403D7B"/>
    <w:rsid w:val="00403F31"/>
    <w:rsid w:val="0040400F"/>
    <w:rsid w:val="00404191"/>
    <w:rsid w:val="00404243"/>
    <w:rsid w:val="004042D5"/>
    <w:rsid w:val="00404627"/>
    <w:rsid w:val="00404734"/>
    <w:rsid w:val="004048AD"/>
    <w:rsid w:val="00404A71"/>
    <w:rsid w:val="00404A83"/>
    <w:rsid w:val="00404BFC"/>
    <w:rsid w:val="00404C5A"/>
    <w:rsid w:val="00404DD0"/>
    <w:rsid w:val="00405195"/>
    <w:rsid w:val="004051C5"/>
    <w:rsid w:val="0040522A"/>
    <w:rsid w:val="00405512"/>
    <w:rsid w:val="00405541"/>
    <w:rsid w:val="00405623"/>
    <w:rsid w:val="00405680"/>
    <w:rsid w:val="00405768"/>
    <w:rsid w:val="00405A3A"/>
    <w:rsid w:val="00405AAC"/>
    <w:rsid w:val="00405AF6"/>
    <w:rsid w:val="00405B75"/>
    <w:rsid w:val="00405BA0"/>
    <w:rsid w:val="00405BC7"/>
    <w:rsid w:val="00405CA8"/>
    <w:rsid w:val="00405CAC"/>
    <w:rsid w:val="00405D03"/>
    <w:rsid w:val="00405E6E"/>
    <w:rsid w:val="00406183"/>
    <w:rsid w:val="00406284"/>
    <w:rsid w:val="00406336"/>
    <w:rsid w:val="00406440"/>
    <w:rsid w:val="00406657"/>
    <w:rsid w:val="00406716"/>
    <w:rsid w:val="00406A8A"/>
    <w:rsid w:val="00406C95"/>
    <w:rsid w:val="00406DCA"/>
    <w:rsid w:val="00406E71"/>
    <w:rsid w:val="0040723E"/>
    <w:rsid w:val="0040727A"/>
    <w:rsid w:val="004072A4"/>
    <w:rsid w:val="0040740F"/>
    <w:rsid w:val="004078CE"/>
    <w:rsid w:val="00407941"/>
    <w:rsid w:val="00407968"/>
    <w:rsid w:val="00407B2A"/>
    <w:rsid w:val="00407E90"/>
    <w:rsid w:val="00407FDB"/>
    <w:rsid w:val="0040E554"/>
    <w:rsid w:val="004100E3"/>
    <w:rsid w:val="004102E7"/>
    <w:rsid w:val="004107E4"/>
    <w:rsid w:val="00410846"/>
    <w:rsid w:val="00410928"/>
    <w:rsid w:val="004109D7"/>
    <w:rsid w:val="00410A44"/>
    <w:rsid w:val="0041106C"/>
    <w:rsid w:val="004112DB"/>
    <w:rsid w:val="0041133E"/>
    <w:rsid w:val="004114D9"/>
    <w:rsid w:val="00411616"/>
    <w:rsid w:val="00411ADA"/>
    <w:rsid w:val="00411E62"/>
    <w:rsid w:val="00411FFC"/>
    <w:rsid w:val="00412160"/>
    <w:rsid w:val="0041219C"/>
    <w:rsid w:val="0041266C"/>
    <w:rsid w:val="004126D3"/>
    <w:rsid w:val="004128EC"/>
    <w:rsid w:val="004129CF"/>
    <w:rsid w:val="00412F0C"/>
    <w:rsid w:val="00413061"/>
    <w:rsid w:val="004130F7"/>
    <w:rsid w:val="004131D8"/>
    <w:rsid w:val="004135CE"/>
    <w:rsid w:val="004135DA"/>
    <w:rsid w:val="004135F1"/>
    <w:rsid w:val="00413656"/>
    <w:rsid w:val="004136AF"/>
    <w:rsid w:val="004137C9"/>
    <w:rsid w:val="004138C6"/>
    <w:rsid w:val="00413B18"/>
    <w:rsid w:val="00413EE2"/>
    <w:rsid w:val="00413F49"/>
    <w:rsid w:val="00413FBF"/>
    <w:rsid w:val="0041424F"/>
    <w:rsid w:val="004142EB"/>
    <w:rsid w:val="004143C0"/>
    <w:rsid w:val="00414530"/>
    <w:rsid w:val="00414680"/>
    <w:rsid w:val="004148C8"/>
    <w:rsid w:val="00414A32"/>
    <w:rsid w:val="00414B26"/>
    <w:rsid w:val="00414BA4"/>
    <w:rsid w:val="00414CF7"/>
    <w:rsid w:val="00414D22"/>
    <w:rsid w:val="00414DF4"/>
    <w:rsid w:val="00414E44"/>
    <w:rsid w:val="00414E48"/>
    <w:rsid w:val="00414F66"/>
    <w:rsid w:val="00414F94"/>
    <w:rsid w:val="0041515C"/>
    <w:rsid w:val="00415245"/>
    <w:rsid w:val="004152C1"/>
    <w:rsid w:val="0041550A"/>
    <w:rsid w:val="0041550C"/>
    <w:rsid w:val="00415668"/>
    <w:rsid w:val="004157AE"/>
    <w:rsid w:val="004157D7"/>
    <w:rsid w:val="00415988"/>
    <w:rsid w:val="00415A62"/>
    <w:rsid w:val="00415B61"/>
    <w:rsid w:val="00415D99"/>
    <w:rsid w:val="00415DEE"/>
    <w:rsid w:val="0041602D"/>
    <w:rsid w:val="0041609B"/>
    <w:rsid w:val="004161D7"/>
    <w:rsid w:val="0041627A"/>
    <w:rsid w:val="004163FD"/>
    <w:rsid w:val="0041682A"/>
    <w:rsid w:val="0041685A"/>
    <w:rsid w:val="004168E5"/>
    <w:rsid w:val="004169B9"/>
    <w:rsid w:val="00416B61"/>
    <w:rsid w:val="00416CD7"/>
    <w:rsid w:val="00416D7B"/>
    <w:rsid w:val="00417087"/>
    <w:rsid w:val="004170F2"/>
    <w:rsid w:val="004172C4"/>
    <w:rsid w:val="004172F9"/>
    <w:rsid w:val="004175F9"/>
    <w:rsid w:val="00417758"/>
    <w:rsid w:val="00417767"/>
    <w:rsid w:val="00417AA4"/>
    <w:rsid w:val="00417E13"/>
    <w:rsid w:val="00417F2F"/>
    <w:rsid w:val="0042026D"/>
    <w:rsid w:val="004202C0"/>
    <w:rsid w:val="0042033E"/>
    <w:rsid w:val="004207A1"/>
    <w:rsid w:val="004207E2"/>
    <w:rsid w:val="004209F4"/>
    <w:rsid w:val="00420A15"/>
    <w:rsid w:val="00420B26"/>
    <w:rsid w:val="00420B6D"/>
    <w:rsid w:val="00420B72"/>
    <w:rsid w:val="00420DA7"/>
    <w:rsid w:val="00420ECE"/>
    <w:rsid w:val="0042126A"/>
    <w:rsid w:val="00421321"/>
    <w:rsid w:val="0042177A"/>
    <w:rsid w:val="00421788"/>
    <w:rsid w:val="004217BB"/>
    <w:rsid w:val="004219F9"/>
    <w:rsid w:val="00421B45"/>
    <w:rsid w:val="00421BEA"/>
    <w:rsid w:val="00421C7D"/>
    <w:rsid w:val="00421CD4"/>
    <w:rsid w:val="00421F8D"/>
    <w:rsid w:val="00422078"/>
    <w:rsid w:val="0042207D"/>
    <w:rsid w:val="004221CC"/>
    <w:rsid w:val="004221D8"/>
    <w:rsid w:val="0042224B"/>
    <w:rsid w:val="0042224F"/>
    <w:rsid w:val="0042243F"/>
    <w:rsid w:val="00422488"/>
    <w:rsid w:val="00422679"/>
    <w:rsid w:val="004227A9"/>
    <w:rsid w:val="00422823"/>
    <w:rsid w:val="004228F3"/>
    <w:rsid w:val="00422998"/>
    <w:rsid w:val="00422AAE"/>
    <w:rsid w:val="00422B2A"/>
    <w:rsid w:val="00422F1E"/>
    <w:rsid w:val="00423274"/>
    <w:rsid w:val="004232F1"/>
    <w:rsid w:val="0042356A"/>
    <w:rsid w:val="0042361A"/>
    <w:rsid w:val="004236A9"/>
    <w:rsid w:val="004236C5"/>
    <w:rsid w:val="00423949"/>
    <w:rsid w:val="00423B2D"/>
    <w:rsid w:val="00423C34"/>
    <w:rsid w:val="00423DDB"/>
    <w:rsid w:val="00423F2C"/>
    <w:rsid w:val="00424277"/>
    <w:rsid w:val="004242B3"/>
    <w:rsid w:val="00424325"/>
    <w:rsid w:val="0042446D"/>
    <w:rsid w:val="0042461C"/>
    <w:rsid w:val="00424A72"/>
    <w:rsid w:val="00424AA8"/>
    <w:rsid w:val="00424C74"/>
    <w:rsid w:val="00424D22"/>
    <w:rsid w:val="00425322"/>
    <w:rsid w:val="00425342"/>
    <w:rsid w:val="00425549"/>
    <w:rsid w:val="004255B0"/>
    <w:rsid w:val="004258F0"/>
    <w:rsid w:val="004259EE"/>
    <w:rsid w:val="00425D84"/>
    <w:rsid w:val="00425D92"/>
    <w:rsid w:val="00426547"/>
    <w:rsid w:val="004265A9"/>
    <w:rsid w:val="004268CB"/>
    <w:rsid w:val="00426A35"/>
    <w:rsid w:val="00426A68"/>
    <w:rsid w:val="00426AC3"/>
    <w:rsid w:val="00426B33"/>
    <w:rsid w:val="00426E0B"/>
    <w:rsid w:val="00426E87"/>
    <w:rsid w:val="00426F19"/>
    <w:rsid w:val="00426F24"/>
    <w:rsid w:val="00427086"/>
    <w:rsid w:val="00427142"/>
    <w:rsid w:val="00427239"/>
    <w:rsid w:val="00427363"/>
    <w:rsid w:val="00427586"/>
    <w:rsid w:val="00427800"/>
    <w:rsid w:val="004278EA"/>
    <w:rsid w:val="00427940"/>
    <w:rsid w:val="00427A69"/>
    <w:rsid w:val="00427E8F"/>
    <w:rsid w:val="00427EE6"/>
    <w:rsid w:val="004300AD"/>
    <w:rsid w:val="004300D5"/>
    <w:rsid w:val="004300F0"/>
    <w:rsid w:val="004300F9"/>
    <w:rsid w:val="004302C1"/>
    <w:rsid w:val="004305A4"/>
    <w:rsid w:val="00430608"/>
    <w:rsid w:val="0043068F"/>
    <w:rsid w:val="00430C76"/>
    <w:rsid w:val="00430D31"/>
    <w:rsid w:val="00430F48"/>
    <w:rsid w:val="00430FAC"/>
    <w:rsid w:val="00431066"/>
    <w:rsid w:val="00431229"/>
    <w:rsid w:val="004313A6"/>
    <w:rsid w:val="00431A19"/>
    <w:rsid w:val="00431A4E"/>
    <w:rsid w:val="00431AC6"/>
    <w:rsid w:val="00431CB4"/>
    <w:rsid w:val="00431F8A"/>
    <w:rsid w:val="004322D4"/>
    <w:rsid w:val="0043231C"/>
    <w:rsid w:val="004323B5"/>
    <w:rsid w:val="004324C0"/>
    <w:rsid w:val="004325C8"/>
    <w:rsid w:val="00432617"/>
    <w:rsid w:val="004329EF"/>
    <w:rsid w:val="00432ACD"/>
    <w:rsid w:val="00432B04"/>
    <w:rsid w:val="00432EEA"/>
    <w:rsid w:val="00433009"/>
    <w:rsid w:val="00433107"/>
    <w:rsid w:val="004332C9"/>
    <w:rsid w:val="004333D4"/>
    <w:rsid w:val="00433560"/>
    <w:rsid w:val="00433752"/>
    <w:rsid w:val="00433904"/>
    <w:rsid w:val="00433A45"/>
    <w:rsid w:val="00433B2F"/>
    <w:rsid w:val="00433C1E"/>
    <w:rsid w:val="00433C3C"/>
    <w:rsid w:val="00433D84"/>
    <w:rsid w:val="00433F81"/>
    <w:rsid w:val="00433FEA"/>
    <w:rsid w:val="0043411C"/>
    <w:rsid w:val="00434154"/>
    <w:rsid w:val="00434537"/>
    <w:rsid w:val="00434595"/>
    <w:rsid w:val="0043464E"/>
    <w:rsid w:val="00434698"/>
    <w:rsid w:val="004349E5"/>
    <w:rsid w:val="00434A1B"/>
    <w:rsid w:val="00434CF9"/>
    <w:rsid w:val="00434D7A"/>
    <w:rsid w:val="0043520F"/>
    <w:rsid w:val="004352DB"/>
    <w:rsid w:val="00435350"/>
    <w:rsid w:val="004354B2"/>
    <w:rsid w:val="004356BE"/>
    <w:rsid w:val="00435702"/>
    <w:rsid w:val="00435941"/>
    <w:rsid w:val="00435A43"/>
    <w:rsid w:val="00435AA4"/>
    <w:rsid w:val="00435B49"/>
    <w:rsid w:val="00435D2F"/>
    <w:rsid w:val="00435E28"/>
    <w:rsid w:val="00435FFF"/>
    <w:rsid w:val="004362AC"/>
    <w:rsid w:val="00436395"/>
    <w:rsid w:val="00436582"/>
    <w:rsid w:val="004366B5"/>
    <w:rsid w:val="004367D0"/>
    <w:rsid w:val="00436848"/>
    <w:rsid w:val="00436D0D"/>
    <w:rsid w:val="00436FA0"/>
    <w:rsid w:val="00436FED"/>
    <w:rsid w:val="004370B3"/>
    <w:rsid w:val="00437331"/>
    <w:rsid w:val="0043751D"/>
    <w:rsid w:val="00437636"/>
    <w:rsid w:val="004378BD"/>
    <w:rsid w:val="0043795C"/>
    <w:rsid w:val="00437A06"/>
    <w:rsid w:val="00437BB6"/>
    <w:rsid w:val="00440075"/>
    <w:rsid w:val="00440084"/>
    <w:rsid w:val="00440173"/>
    <w:rsid w:val="004404AF"/>
    <w:rsid w:val="004404F4"/>
    <w:rsid w:val="00440722"/>
    <w:rsid w:val="00440817"/>
    <w:rsid w:val="0044093B"/>
    <w:rsid w:val="00440A1F"/>
    <w:rsid w:val="00440BC2"/>
    <w:rsid w:val="00440BD5"/>
    <w:rsid w:val="00440D3A"/>
    <w:rsid w:val="00440DE6"/>
    <w:rsid w:val="00440EDB"/>
    <w:rsid w:val="00440F86"/>
    <w:rsid w:val="00441152"/>
    <w:rsid w:val="0044125E"/>
    <w:rsid w:val="00441325"/>
    <w:rsid w:val="00441726"/>
    <w:rsid w:val="00441798"/>
    <w:rsid w:val="00441870"/>
    <w:rsid w:val="00441DC7"/>
    <w:rsid w:val="00441E35"/>
    <w:rsid w:val="00442023"/>
    <w:rsid w:val="00442191"/>
    <w:rsid w:val="0044238B"/>
    <w:rsid w:val="004424DC"/>
    <w:rsid w:val="004425D5"/>
    <w:rsid w:val="0044266F"/>
    <w:rsid w:val="00442749"/>
    <w:rsid w:val="00443159"/>
    <w:rsid w:val="00443226"/>
    <w:rsid w:val="0044325F"/>
    <w:rsid w:val="004433B4"/>
    <w:rsid w:val="00443483"/>
    <w:rsid w:val="00443682"/>
    <w:rsid w:val="00443A06"/>
    <w:rsid w:val="00443B77"/>
    <w:rsid w:val="00443BA2"/>
    <w:rsid w:val="00443C41"/>
    <w:rsid w:val="00443C56"/>
    <w:rsid w:val="00443CC4"/>
    <w:rsid w:val="00443CFB"/>
    <w:rsid w:val="00443F3D"/>
    <w:rsid w:val="0044443D"/>
    <w:rsid w:val="00444523"/>
    <w:rsid w:val="00444530"/>
    <w:rsid w:val="004445B0"/>
    <w:rsid w:val="0044464A"/>
    <w:rsid w:val="0044470F"/>
    <w:rsid w:val="00444A1A"/>
    <w:rsid w:val="00444B12"/>
    <w:rsid w:val="00444C99"/>
    <w:rsid w:val="0044500A"/>
    <w:rsid w:val="0044501F"/>
    <w:rsid w:val="004450F2"/>
    <w:rsid w:val="0044513F"/>
    <w:rsid w:val="004451FD"/>
    <w:rsid w:val="0044533F"/>
    <w:rsid w:val="00445362"/>
    <w:rsid w:val="004453BD"/>
    <w:rsid w:val="004454D7"/>
    <w:rsid w:val="0044586E"/>
    <w:rsid w:val="0044598A"/>
    <w:rsid w:val="004459BD"/>
    <w:rsid w:val="00445A37"/>
    <w:rsid w:val="00445C11"/>
    <w:rsid w:val="00445CD0"/>
    <w:rsid w:val="00446101"/>
    <w:rsid w:val="004461C4"/>
    <w:rsid w:val="0044620C"/>
    <w:rsid w:val="00446432"/>
    <w:rsid w:val="0044648B"/>
    <w:rsid w:val="00446490"/>
    <w:rsid w:val="00446710"/>
    <w:rsid w:val="00446AAB"/>
    <w:rsid w:val="00446F52"/>
    <w:rsid w:val="0044717D"/>
    <w:rsid w:val="00447190"/>
    <w:rsid w:val="004472FB"/>
    <w:rsid w:val="0044730D"/>
    <w:rsid w:val="0044739D"/>
    <w:rsid w:val="00447458"/>
    <w:rsid w:val="004476E4"/>
    <w:rsid w:val="00447B93"/>
    <w:rsid w:val="00447BEE"/>
    <w:rsid w:val="00447C0F"/>
    <w:rsid w:val="00447E4B"/>
    <w:rsid w:val="00447E50"/>
    <w:rsid w:val="00447E98"/>
    <w:rsid w:val="00447F3F"/>
    <w:rsid w:val="00447FB7"/>
    <w:rsid w:val="00450397"/>
    <w:rsid w:val="00450674"/>
    <w:rsid w:val="004508B4"/>
    <w:rsid w:val="0045099B"/>
    <w:rsid w:val="00450C40"/>
    <w:rsid w:val="00450CB8"/>
    <w:rsid w:val="00450D32"/>
    <w:rsid w:val="00450D4B"/>
    <w:rsid w:val="00450E5A"/>
    <w:rsid w:val="0045140C"/>
    <w:rsid w:val="00451568"/>
    <w:rsid w:val="00451775"/>
    <w:rsid w:val="00451BCD"/>
    <w:rsid w:val="00451E2F"/>
    <w:rsid w:val="00451E46"/>
    <w:rsid w:val="00451EB8"/>
    <w:rsid w:val="00451F78"/>
    <w:rsid w:val="0045224F"/>
    <w:rsid w:val="00452392"/>
    <w:rsid w:val="0045298A"/>
    <w:rsid w:val="004529F4"/>
    <w:rsid w:val="00452A45"/>
    <w:rsid w:val="00452C19"/>
    <w:rsid w:val="00452DA0"/>
    <w:rsid w:val="00452F3A"/>
    <w:rsid w:val="004530B6"/>
    <w:rsid w:val="00453139"/>
    <w:rsid w:val="004531B1"/>
    <w:rsid w:val="004531C2"/>
    <w:rsid w:val="0045325E"/>
    <w:rsid w:val="004533BE"/>
    <w:rsid w:val="00453401"/>
    <w:rsid w:val="0045350F"/>
    <w:rsid w:val="0045351A"/>
    <w:rsid w:val="0045353C"/>
    <w:rsid w:val="0045390D"/>
    <w:rsid w:val="00453A3E"/>
    <w:rsid w:val="00453AB8"/>
    <w:rsid w:val="00453B8F"/>
    <w:rsid w:val="00453C93"/>
    <w:rsid w:val="00453DC8"/>
    <w:rsid w:val="00453E88"/>
    <w:rsid w:val="00453F5A"/>
    <w:rsid w:val="00454048"/>
    <w:rsid w:val="0045409B"/>
    <w:rsid w:val="0045423F"/>
    <w:rsid w:val="00454540"/>
    <w:rsid w:val="0045455C"/>
    <w:rsid w:val="00454718"/>
    <w:rsid w:val="00454826"/>
    <w:rsid w:val="004548CE"/>
    <w:rsid w:val="004548D2"/>
    <w:rsid w:val="004549F0"/>
    <w:rsid w:val="00454A25"/>
    <w:rsid w:val="00454B3B"/>
    <w:rsid w:val="00454C46"/>
    <w:rsid w:val="00454E2A"/>
    <w:rsid w:val="00454E6A"/>
    <w:rsid w:val="0045502C"/>
    <w:rsid w:val="004551E0"/>
    <w:rsid w:val="0045542B"/>
    <w:rsid w:val="004555D1"/>
    <w:rsid w:val="00455C96"/>
    <w:rsid w:val="00455F1A"/>
    <w:rsid w:val="00455F68"/>
    <w:rsid w:val="00456089"/>
    <w:rsid w:val="004560D4"/>
    <w:rsid w:val="00456366"/>
    <w:rsid w:val="00456484"/>
    <w:rsid w:val="00456874"/>
    <w:rsid w:val="004569E6"/>
    <w:rsid w:val="00456BFF"/>
    <w:rsid w:val="004570B2"/>
    <w:rsid w:val="004572EA"/>
    <w:rsid w:val="00457613"/>
    <w:rsid w:val="00457691"/>
    <w:rsid w:val="004576F4"/>
    <w:rsid w:val="0045780D"/>
    <w:rsid w:val="004579E5"/>
    <w:rsid w:val="00457BF0"/>
    <w:rsid w:val="00457DCD"/>
    <w:rsid w:val="00457EC4"/>
    <w:rsid w:val="00457F78"/>
    <w:rsid w:val="00457F9B"/>
    <w:rsid w:val="004604EC"/>
    <w:rsid w:val="004606C6"/>
    <w:rsid w:val="004607FD"/>
    <w:rsid w:val="00460866"/>
    <w:rsid w:val="004609F2"/>
    <w:rsid w:val="00460A48"/>
    <w:rsid w:val="00460E89"/>
    <w:rsid w:val="0046123F"/>
    <w:rsid w:val="00461452"/>
    <w:rsid w:val="00461732"/>
    <w:rsid w:val="0046175E"/>
    <w:rsid w:val="004617C5"/>
    <w:rsid w:val="00461A81"/>
    <w:rsid w:val="00461AE0"/>
    <w:rsid w:val="00461D20"/>
    <w:rsid w:val="00461D84"/>
    <w:rsid w:val="00461DB6"/>
    <w:rsid w:val="00462027"/>
    <w:rsid w:val="00462080"/>
    <w:rsid w:val="004620E6"/>
    <w:rsid w:val="0046243E"/>
    <w:rsid w:val="004624A9"/>
    <w:rsid w:val="004625D1"/>
    <w:rsid w:val="0046275D"/>
    <w:rsid w:val="00462918"/>
    <w:rsid w:val="00462C9D"/>
    <w:rsid w:val="00462F1C"/>
    <w:rsid w:val="00462F37"/>
    <w:rsid w:val="004630C2"/>
    <w:rsid w:val="00463136"/>
    <w:rsid w:val="004631ED"/>
    <w:rsid w:val="0046320F"/>
    <w:rsid w:val="0046323F"/>
    <w:rsid w:val="00463310"/>
    <w:rsid w:val="004634C3"/>
    <w:rsid w:val="0046354A"/>
    <w:rsid w:val="00463731"/>
    <w:rsid w:val="0046377C"/>
    <w:rsid w:val="00463A6E"/>
    <w:rsid w:val="00463AB2"/>
    <w:rsid w:val="00463AE9"/>
    <w:rsid w:val="00463B80"/>
    <w:rsid w:val="00463BF9"/>
    <w:rsid w:val="00463CBE"/>
    <w:rsid w:val="00463FC7"/>
    <w:rsid w:val="00464058"/>
    <w:rsid w:val="00464209"/>
    <w:rsid w:val="004642D6"/>
    <w:rsid w:val="0046452D"/>
    <w:rsid w:val="00464633"/>
    <w:rsid w:val="0046464A"/>
    <w:rsid w:val="00464650"/>
    <w:rsid w:val="004647C4"/>
    <w:rsid w:val="00464D10"/>
    <w:rsid w:val="00464F3D"/>
    <w:rsid w:val="00464F47"/>
    <w:rsid w:val="00465148"/>
    <w:rsid w:val="00465199"/>
    <w:rsid w:val="00465226"/>
    <w:rsid w:val="0046522E"/>
    <w:rsid w:val="00465340"/>
    <w:rsid w:val="0046538F"/>
    <w:rsid w:val="004655AB"/>
    <w:rsid w:val="004656AC"/>
    <w:rsid w:val="00465825"/>
    <w:rsid w:val="00465B48"/>
    <w:rsid w:val="00465C8A"/>
    <w:rsid w:val="00465F38"/>
    <w:rsid w:val="00466035"/>
    <w:rsid w:val="004660D8"/>
    <w:rsid w:val="00466152"/>
    <w:rsid w:val="004665BB"/>
    <w:rsid w:val="0046661D"/>
    <w:rsid w:val="00466630"/>
    <w:rsid w:val="004666B1"/>
    <w:rsid w:val="00466885"/>
    <w:rsid w:val="004668E4"/>
    <w:rsid w:val="00466B10"/>
    <w:rsid w:val="00466B7A"/>
    <w:rsid w:val="00466D53"/>
    <w:rsid w:val="00466F94"/>
    <w:rsid w:val="00466F9E"/>
    <w:rsid w:val="00467114"/>
    <w:rsid w:val="00467138"/>
    <w:rsid w:val="0046727D"/>
    <w:rsid w:val="00467321"/>
    <w:rsid w:val="00467405"/>
    <w:rsid w:val="004674F2"/>
    <w:rsid w:val="0046750B"/>
    <w:rsid w:val="0046775A"/>
    <w:rsid w:val="00467ACC"/>
    <w:rsid w:val="00467BA7"/>
    <w:rsid w:val="00467D17"/>
    <w:rsid w:val="0047005B"/>
    <w:rsid w:val="004700D6"/>
    <w:rsid w:val="00470154"/>
    <w:rsid w:val="004704A8"/>
    <w:rsid w:val="00470591"/>
    <w:rsid w:val="00470830"/>
    <w:rsid w:val="00470865"/>
    <w:rsid w:val="00470A6B"/>
    <w:rsid w:val="00470B26"/>
    <w:rsid w:val="00470CB4"/>
    <w:rsid w:val="004711CE"/>
    <w:rsid w:val="004714A3"/>
    <w:rsid w:val="004714F2"/>
    <w:rsid w:val="00471970"/>
    <w:rsid w:val="00471B6B"/>
    <w:rsid w:val="00471CDA"/>
    <w:rsid w:val="00471D19"/>
    <w:rsid w:val="00471EAB"/>
    <w:rsid w:val="00471FE5"/>
    <w:rsid w:val="0047201C"/>
    <w:rsid w:val="004720A7"/>
    <w:rsid w:val="0047261E"/>
    <w:rsid w:val="004726C1"/>
    <w:rsid w:val="00472900"/>
    <w:rsid w:val="00472A75"/>
    <w:rsid w:val="00472A97"/>
    <w:rsid w:val="00472B73"/>
    <w:rsid w:val="00472C17"/>
    <w:rsid w:val="00472DE7"/>
    <w:rsid w:val="00473001"/>
    <w:rsid w:val="00473063"/>
    <w:rsid w:val="004730AD"/>
    <w:rsid w:val="00473296"/>
    <w:rsid w:val="004734D6"/>
    <w:rsid w:val="0047357C"/>
    <w:rsid w:val="004735A8"/>
    <w:rsid w:val="004738E1"/>
    <w:rsid w:val="0047399A"/>
    <w:rsid w:val="00473A41"/>
    <w:rsid w:val="00473B2E"/>
    <w:rsid w:val="00474089"/>
    <w:rsid w:val="004740D4"/>
    <w:rsid w:val="00474118"/>
    <w:rsid w:val="0047419E"/>
    <w:rsid w:val="0047427E"/>
    <w:rsid w:val="004742A1"/>
    <w:rsid w:val="0047452E"/>
    <w:rsid w:val="004748C8"/>
    <w:rsid w:val="00474A61"/>
    <w:rsid w:val="00474A6D"/>
    <w:rsid w:val="00474B83"/>
    <w:rsid w:val="00474E18"/>
    <w:rsid w:val="00474F5D"/>
    <w:rsid w:val="0047535D"/>
    <w:rsid w:val="0047542E"/>
    <w:rsid w:val="0047595D"/>
    <w:rsid w:val="004759DD"/>
    <w:rsid w:val="00475A8D"/>
    <w:rsid w:val="00475B1E"/>
    <w:rsid w:val="00475ECA"/>
    <w:rsid w:val="00475FD9"/>
    <w:rsid w:val="0047616C"/>
    <w:rsid w:val="00476776"/>
    <w:rsid w:val="00476878"/>
    <w:rsid w:val="00476907"/>
    <w:rsid w:val="00476F81"/>
    <w:rsid w:val="0047704D"/>
    <w:rsid w:val="00477094"/>
    <w:rsid w:val="004771D5"/>
    <w:rsid w:val="004772A7"/>
    <w:rsid w:val="00477488"/>
    <w:rsid w:val="004776AD"/>
    <w:rsid w:val="0047773E"/>
    <w:rsid w:val="00477A46"/>
    <w:rsid w:val="00477D49"/>
    <w:rsid w:val="00477E8A"/>
    <w:rsid w:val="00480003"/>
    <w:rsid w:val="00480062"/>
    <w:rsid w:val="004801EF"/>
    <w:rsid w:val="0048041A"/>
    <w:rsid w:val="004804DD"/>
    <w:rsid w:val="004805A7"/>
    <w:rsid w:val="0048078A"/>
    <w:rsid w:val="004807B1"/>
    <w:rsid w:val="0048086C"/>
    <w:rsid w:val="00480908"/>
    <w:rsid w:val="00480AC4"/>
    <w:rsid w:val="00480D3F"/>
    <w:rsid w:val="00480DFB"/>
    <w:rsid w:val="004810C5"/>
    <w:rsid w:val="00481151"/>
    <w:rsid w:val="004812DF"/>
    <w:rsid w:val="004813A0"/>
    <w:rsid w:val="00481494"/>
    <w:rsid w:val="004814BC"/>
    <w:rsid w:val="00481716"/>
    <w:rsid w:val="00481745"/>
    <w:rsid w:val="00481896"/>
    <w:rsid w:val="00481938"/>
    <w:rsid w:val="00481B78"/>
    <w:rsid w:val="00481BBF"/>
    <w:rsid w:val="00481F83"/>
    <w:rsid w:val="004821EB"/>
    <w:rsid w:val="00482208"/>
    <w:rsid w:val="004822CC"/>
    <w:rsid w:val="0048232F"/>
    <w:rsid w:val="004823E2"/>
    <w:rsid w:val="0048246C"/>
    <w:rsid w:val="004825A9"/>
    <w:rsid w:val="004826B6"/>
    <w:rsid w:val="00482757"/>
    <w:rsid w:val="00482781"/>
    <w:rsid w:val="00482819"/>
    <w:rsid w:val="00482CA4"/>
    <w:rsid w:val="00482F39"/>
    <w:rsid w:val="00482F5E"/>
    <w:rsid w:val="004830D9"/>
    <w:rsid w:val="004833CD"/>
    <w:rsid w:val="0048340D"/>
    <w:rsid w:val="004834E0"/>
    <w:rsid w:val="00483599"/>
    <w:rsid w:val="004837A3"/>
    <w:rsid w:val="004838E0"/>
    <w:rsid w:val="00483933"/>
    <w:rsid w:val="00483940"/>
    <w:rsid w:val="00483AD2"/>
    <w:rsid w:val="00483BA3"/>
    <w:rsid w:val="00483BEC"/>
    <w:rsid w:val="00483D39"/>
    <w:rsid w:val="00483DDB"/>
    <w:rsid w:val="00483F7F"/>
    <w:rsid w:val="004841D2"/>
    <w:rsid w:val="00484257"/>
    <w:rsid w:val="0048455B"/>
    <w:rsid w:val="00484656"/>
    <w:rsid w:val="0048496B"/>
    <w:rsid w:val="004849CE"/>
    <w:rsid w:val="00484A2F"/>
    <w:rsid w:val="00484AAB"/>
    <w:rsid w:val="00484B20"/>
    <w:rsid w:val="00484D72"/>
    <w:rsid w:val="00484FD0"/>
    <w:rsid w:val="004851B8"/>
    <w:rsid w:val="0048522C"/>
    <w:rsid w:val="00485318"/>
    <w:rsid w:val="00485369"/>
    <w:rsid w:val="004853A7"/>
    <w:rsid w:val="004854AB"/>
    <w:rsid w:val="004855B3"/>
    <w:rsid w:val="004856B7"/>
    <w:rsid w:val="004859F5"/>
    <w:rsid w:val="00485A04"/>
    <w:rsid w:val="00485B14"/>
    <w:rsid w:val="00485B48"/>
    <w:rsid w:val="00485C7A"/>
    <w:rsid w:val="00485DA4"/>
    <w:rsid w:val="00485E53"/>
    <w:rsid w:val="00486070"/>
    <w:rsid w:val="00486184"/>
    <w:rsid w:val="004861F0"/>
    <w:rsid w:val="004863D2"/>
    <w:rsid w:val="0048668B"/>
    <w:rsid w:val="00486786"/>
    <w:rsid w:val="0048679F"/>
    <w:rsid w:val="004867A2"/>
    <w:rsid w:val="004867B1"/>
    <w:rsid w:val="004867B8"/>
    <w:rsid w:val="00486A08"/>
    <w:rsid w:val="00486B11"/>
    <w:rsid w:val="00486B68"/>
    <w:rsid w:val="00487145"/>
    <w:rsid w:val="00487271"/>
    <w:rsid w:val="00487291"/>
    <w:rsid w:val="004872FE"/>
    <w:rsid w:val="00487334"/>
    <w:rsid w:val="00487535"/>
    <w:rsid w:val="00487B7C"/>
    <w:rsid w:val="00487B88"/>
    <w:rsid w:val="00487CD0"/>
    <w:rsid w:val="00487E50"/>
    <w:rsid w:val="00487E97"/>
    <w:rsid w:val="00487F50"/>
    <w:rsid w:val="00487F64"/>
    <w:rsid w:val="00487FF0"/>
    <w:rsid w:val="004902E2"/>
    <w:rsid w:val="00490588"/>
    <w:rsid w:val="00490594"/>
    <w:rsid w:val="004908AD"/>
    <w:rsid w:val="004908D1"/>
    <w:rsid w:val="00490A43"/>
    <w:rsid w:val="00490C98"/>
    <w:rsid w:val="00490CB3"/>
    <w:rsid w:val="00490D54"/>
    <w:rsid w:val="00490ED8"/>
    <w:rsid w:val="00491007"/>
    <w:rsid w:val="0049155D"/>
    <w:rsid w:val="0049190C"/>
    <w:rsid w:val="00491C0E"/>
    <w:rsid w:val="00491C14"/>
    <w:rsid w:val="00491C37"/>
    <w:rsid w:val="00491DF2"/>
    <w:rsid w:val="00491E23"/>
    <w:rsid w:val="00491E4A"/>
    <w:rsid w:val="00491EAE"/>
    <w:rsid w:val="00492150"/>
    <w:rsid w:val="00492182"/>
    <w:rsid w:val="00492183"/>
    <w:rsid w:val="00492255"/>
    <w:rsid w:val="0049225D"/>
    <w:rsid w:val="0049235D"/>
    <w:rsid w:val="004923E7"/>
    <w:rsid w:val="004924AE"/>
    <w:rsid w:val="004926A1"/>
    <w:rsid w:val="00492AAC"/>
    <w:rsid w:val="00492B64"/>
    <w:rsid w:val="00492E29"/>
    <w:rsid w:val="00492E36"/>
    <w:rsid w:val="00492E57"/>
    <w:rsid w:val="004930B3"/>
    <w:rsid w:val="004930C3"/>
    <w:rsid w:val="004930D5"/>
    <w:rsid w:val="004933B5"/>
    <w:rsid w:val="00493484"/>
    <w:rsid w:val="00493725"/>
    <w:rsid w:val="00493951"/>
    <w:rsid w:val="004939EC"/>
    <w:rsid w:val="00493B95"/>
    <w:rsid w:val="00493D61"/>
    <w:rsid w:val="00494066"/>
    <w:rsid w:val="0049430C"/>
    <w:rsid w:val="00494368"/>
    <w:rsid w:val="00494459"/>
    <w:rsid w:val="004944AC"/>
    <w:rsid w:val="00494727"/>
    <w:rsid w:val="004948B6"/>
    <w:rsid w:val="004949EA"/>
    <w:rsid w:val="00494B75"/>
    <w:rsid w:val="00494DE8"/>
    <w:rsid w:val="00494E2C"/>
    <w:rsid w:val="0049506C"/>
    <w:rsid w:val="00495150"/>
    <w:rsid w:val="0049535B"/>
    <w:rsid w:val="004954B1"/>
    <w:rsid w:val="00495587"/>
    <w:rsid w:val="004955BE"/>
    <w:rsid w:val="004955C2"/>
    <w:rsid w:val="004956CE"/>
    <w:rsid w:val="004957E5"/>
    <w:rsid w:val="0049594E"/>
    <w:rsid w:val="00495B16"/>
    <w:rsid w:val="00495B8A"/>
    <w:rsid w:val="00495BE3"/>
    <w:rsid w:val="00495DC2"/>
    <w:rsid w:val="00495E49"/>
    <w:rsid w:val="00495FBA"/>
    <w:rsid w:val="00496048"/>
    <w:rsid w:val="004961EA"/>
    <w:rsid w:val="00496242"/>
    <w:rsid w:val="004965DA"/>
    <w:rsid w:val="004965EE"/>
    <w:rsid w:val="004966FA"/>
    <w:rsid w:val="00496863"/>
    <w:rsid w:val="00496A2B"/>
    <w:rsid w:val="00496B87"/>
    <w:rsid w:val="00496CF5"/>
    <w:rsid w:val="004970F8"/>
    <w:rsid w:val="00497114"/>
    <w:rsid w:val="004972BD"/>
    <w:rsid w:val="0049739F"/>
    <w:rsid w:val="004973FA"/>
    <w:rsid w:val="0049753B"/>
    <w:rsid w:val="004979F7"/>
    <w:rsid w:val="00497AFF"/>
    <w:rsid w:val="00497CBB"/>
    <w:rsid w:val="00497CE9"/>
    <w:rsid w:val="00497E39"/>
    <w:rsid w:val="0049A388"/>
    <w:rsid w:val="004A0025"/>
    <w:rsid w:val="004A0102"/>
    <w:rsid w:val="004A01AB"/>
    <w:rsid w:val="004A02AF"/>
    <w:rsid w:val="004A0408"/>
    <w:rsid w:val="004A0499"/>
    <w:rsid w:val="004A052E"/>
    <w:rsid w:val="004A05A6"/>
    <w:rsid w:val="004A06FB"/>
    <w:rsid w:val="004A0775"/>
    <w:rsid w:val="004A0805"/>
    <w:rsid w:val="004A0850"/>
    <w:rsid w:val="004A08D9"/>
    <w:rsid w:val="004A114F"/>
    <w:rsid w:val="004A12E5"/>
    <w:rsid w:val="004A1472"/>
    <w:rsid w:val="004A156E"/>
    <w:rsid w:val="004A157C"/>
    <w:rsid w:val="004A15E0"/>
    <w:rsid w:val="004A1B51"/>
    <w:rsid w:val="004A1BE9"/>
    <w:rsid w:val="004A1EEA"/>
    <w:rsid w:val="004A200C"/>
    <w:rsid w:val="004A2217"/>
    <w:rsid w:val="004A2301"/>
    <w:rsid w:val="004A236B"/>
    <w:rsid w:val="004A2641"/>
    <w:rsid w:val="004A275E"/>
    <w:rsid w:val="004A2855"/>
    <w:rsid w:val="004A29E2"/>
    <w:rsid w:val="004A2BA2"/>
    <w:rsid w:val="004A2C2E"/>
    <w:rsid w:val="004A2CC4"/>
    <w:rsid w:val="004A2D87"/>
    <w:rsid w:val="004A2E0F"/>
    <w:rsid w:val="004A2F9D"/>
    <w:rsid w:val="004A2FA1"/>
    <w:rsid w:val="004A30AD"/>
    <w:rsid w:val="004A3316"/>
    <w:rsid w:val="004A333C"/>
    <w:rsid w:val="004A3408"/>
    <w:rsid w:val="004A3479"/>
    <w:rsid w:val="004A3565"/>
    <w:rsid w:val="004A3579"/>
    <w:rsid w:val="004A383A"/>
    <w:rsid w:val="004A38DA"/>
    <w:rsid w:val="004A396E"/>
    <w:rsid w:val="004A3AE5"/>
    <w:rsid w:val="004A3DCD"/>
    <w:rsid w:val="004A3EB6"/>
    <w:rsid w:val="004A3F8E"/>
    <w:rsid w:val="004A40A4"/>
    <w:rsid w:val="004A42E6"/>
    <w:rsid w:val="004A431E"/>
    <w:rsid w:val="004A4516"/>
    <w:rsid w:val="004A477F"/>
    <w:rsid w:val="004A49FF"/>
    <w:rsid w:val="004A4BD1"/>
    <w:rsid w:val="004A4C64"/>
    <w:rsid w:val="004A4CAD"/>
    <w:rsid w:val="004A4CEE"/>
    <w:rsid w:val="004A4D3F"/>
    <w:rsid w:val="004A4E61"/>
    <w:rsid w:val="004A4FA8"/>
    <w:rsid w:val="004A5251"/>
    <w:rsid w:val="004A5338"/>
    <w:rsid w:val="004A538D"/>
    <w:rsid w:val="004A5476"/>
    <w:rsid w:val="004A54DA"/>
    <w:rsid w:val="004A55E4"/>
    <w:rsid w:val="004A5684"/>
    <w:rsid w:val="004A577C"/>
    <w:rsid w:val="004A5922"/>
    <w:rsid w:val="004A5CBA"/>
    <w:rsid w:val="004A5D70"/>
    <w:rsid w:val="004A5DB8"/>
    <w:rsid w:val="004A5DFA"/>
    <w:rsid w:val="004A5FBC"/>
    <w:rsid w:val="004A5FED"/>
    <w:rsid w:val="004A63C6"/>
    <w:rsid w:val="004A647F"/>
    <w:rsid w:val="004A6547"/>
    <w:rsid w:val="004A670F"/>
    <w:rsid w:val="004A6AC7"/>
    <w:rsid w:val="004A6CC4"/>
    <w:rsid w:val="004A6D82"/>
    <w:rsid w:val="004A6DAC"/>
    <w:rsid w:val="004A7371"/>
    <w:rsid w:val="004A74E5"/>
    <w:rsid w:val="004A75EE"/>
    <w:rsid w:val="004A777C"/>
    <w:rsid w:val="004A7BCE"/>
    <w:rsid w:val="004A7D8B"/>
    <w:rsid w:val="004A7EDB"/>
    <w:rsid w:val="004A7F59"/>
    <w:rsid w:val="004B0089"/>
    <w:rsid w:val="004B02D6"/>
    <w:rsid w:val="004B0363"/>
    <w:rsid w:val="004B038A"/>
    <w:rsid w:val="004B0566"/>
    <w:rsid w:val="004B0942"/>
    <w:rsid w:val="004B098F"/>
    <w:rsid w:val="004B0C71"/>
    <w:rsid w:val="004B0D08"/>
    <w:rsid w:val="004B0EA2"/>
    <w:rsid w:val="004B12EC"/>
    <w:rsid w:val="004B1670"/>
    <w:rsid w:val="004B17C5"/>
    <w:rsid w:val="004B183C"/>
    <w:rsid w:val="004B1B75"/>
    <w:rsid w:val="004B1C1A"/>
    <w:rsid w:val="004B2071"/>
    <w:rsid w:val="004B2126"/>
    <w:rsid w:val="004B2173"/>
    <w:rsid w:val="004B21A0"/>
    <w:rsid w:val="004B2214"/>
    <w:rsid w:val="004B228D"/>
    <w:rsid w:val="004B22F7"/>
    <w:rsid w:val="004B23BA"/>
    <w:rsid w:val="004B23E4"/>
    <w:rsid w:val="004B23FB"/>
    <w:rsid w:val="004B24E5"/>
    <w:rsid w:val="004B2567"/>
    <w:rsid w:val="004B25AE"/>
    <w:rsid w:val="004B261E"/>
    <w:rsid w:val="004B266B"/>
    <w:rsid w:val="004B26C2"/>
    <w:rsid w:val="004B2776"/>
    <w:rsid w:val="004B2845"/>
    <w:rsid w:val="004B2B59"/>
    <w:rsid w:val="004B2CDA"/>
    <w:rsid w:val="004B2EF0"/>
    <w:rsid w:val="004B2FDA"/>
    <w:rsid w:val="004B320B"/>
    <w:rsid w:val="004B339D"/>
    <w:rsid w:val="004B364A"/>
    <w:rsid w:val="004B3816"/>
    <w:rsid w:val="004B3824"/>
    <w:rsid w:val="004B3980"/>
    <w:rsid w:val="004B3E27"/>
    <w:rsid w:val="004B3F16"/>
    <w:rsid w:val="004B3F59"/>
    <w:rsid w:val="004B4135"/>
    <w:rsid w:val="004B42CB"/>
    <w:rsid w:val="004B43B3"/>
    <w:rsid w:val="004B43D5"/>
    <w:rsid w:val="004B44E6"/>
    <w:rsid w:val="004B460F"/>
    <w:rsid w:val="004B46E1"/>
    <w:rsid w:val="004B475F"/>
    <w:rsid w:val="004B4C2E"/>
    <w:rsid w:val="004B4CCF"/>
    <w:rsid w:val="004B4CE8"/>
    <w:rsid w:val="004B4EEB"/>
    <w:rsid w:val="004B503A"/>
    <w:rsid w:val="004B51AE"/>
    <w:rsid w:val="004B5284"/>
    <w:rsid w:val="004B52C5"/>
    <w:rsid w:val="004B560E"/>
    <w:rsid w:val="004B594D"/>
    <w:rsid w:val="004B5A37"/>
    <w:rsid w:val="004B5A4D"/>
    <w:rsid w:val="004B5AA1"/>
    <w:rsid w:val="004B5AF6"/>
    <w:rsid w:val="004B5B82"/>
    <w:rsid w:val="004B60AB"/>
    <w:rsid w:val="004B6492"/>
    <w:rsid w:val="004B659C"/>
    <w:rsid w:val="004B66A2"/>
    <w:rsid w:val="004B6952"/>
    <w:rsid w:val="004B6BE9"/>
    <w:rsid w:val="004B6C18"/>
    <w:rsid w:val="004B6D84"/>
    <w:rsid w:val="004B6FF9"/>
    <w:rsid w:val="004B71DE"/>
    <w:rsid w:val="004B72F9"/>
    <w:rsid w:val="004B7362"/>
    <w:rsid w:val="004B76B2"/>
    <w:rsid w:val="004B7778"/>
    <w:rsid w:val="004B77D5"/>
    <w:rsid w:val="004B7911"/>
    <w:rsid w:val="004B7A23"/>
    <w:rsid w:val="004B7C03"/>
    <w:rsid w:val="004B7C9F"/>
    <w:rsid w:val="004B7E85"/>
    <w:rsid w:val="004C00E1"/>
    <w:rsid w:val="004C0191"/>
    <w:rsid w:val="004C0224"/>
    <w:rsid w:val="004C024F"/>
    <w:rsid w:val="004C0297"/>
    <w:rsid w:val="004C02CB"/>
    <w:rsid w:val="004C0310"/>
    <w:rsid w:val="004C06DE"/>
    <w:rsid w:val="004C08D8"/>
    <w:rsid w:val="004C0AC4"/>
    <w:rsid w:val="004C0BAC"/>
    <w:rsid w:val="004C0CA3"/>
    <w:rsid w:val="004C1191"/>
    <w:rsid w:val="004C158C"/>
    <w:rsid w:val="004C174F"/>
    <w:rsid w:val="004C1A5F"/>
    <w:rsid w:val="004C1B55"/>
    <w:rsid w:val="004C1E4F"/>
    <w:rsid w:val="004C1ECE"/>
    <w:rsid w:val="004C1FF5"/>
    <w:rsid w:val="004C205C"/>
    <w:rsid w:val="004C240D"/>
    <w:rsid w:val="004C2728"/>
    <w:rsid w:val="004C28AC"/>
    <w:rsid w:val="004C2A16"/>
    <w:rsid w:val="004C2B6E"/>
    <w:rsid w:val="004C2BA5"/>
    <w:rsid w:val="004C2C6A"/>
    <w:rsid w:val="004C2E6C"/>
    <w:rsid w:val="004C301E"/>
    <w:rsid w:val="004C30C9"/>
    <w:rsid w:val="004C3192"/>
    <w:rsid w:val="004C32DC"/>
    <w:rsid w:val="004C3384"/>
    <w:rsid w:val="004C3435"/>
    <w:rsid w:val="004C354E"/>
    <w:rsid w:val="004C35A1"/>
    <w:rsid w:val="004C37BD"/>
    <w:rsid w:val="004C384F"/>
    <w:rsid w:val="004C38FB"/>
    <w:rsid w:val="004C39DC"/>
    <w:rsid w:val="004C3A26"/>
    <w:rsid w:val="004C3A75"/>
    <w:rsid w:val="004C3F3F"/>
    <w:rsid w:val="004C44AC"/>
    <w:rsid w:val="004C4535"/>
    <w:rsid w:val="004C4608"/>
    <w:rsid w:val="004C4727"/>
    <w:rsid w:val="004C47C3"/>
    <w:rsid w:val="004C49BD"/>
    <w:rsid w:val="004C4A12"/>
    <w:rsid w:val="004C4AE4"/>
    <w:rsid w:val="004C4D63"/>
    <w:rsid w:val="004C4D8F"/>
    <w:rsid w:val="004C4E18"/>
    <w:rsid w:val="004C4E50"/>
    <w:rsid w:val="004C4FAC"/>
    <w:rsid w:val="004C5172"/>
    <w:rsid w:val="004C52D6"/>
    <w:rsid w:val="004C53A6"/>
    <w:rsid w:val="004C53DA"/>
    <w:rsid w:val="004C541E"/>
    <w:rsid w:val="004C551E"/>
    <w:rsid w:val="004C5526"/>
    <w:rsid w:val="004C56B9"/>
    <w:rsid w:val="004C571A"/>
    <w:rsid w:val="004C5915"/>
    <w:rsid w:val="004C5A87"/>
    <w:rsid w:val="004C5D94"/>
    <w:rsid w:val="004C5D9B"/>
    <w:rsid w:val="004C5F17"/>
    <w:rsid w:val="004C5F4D"/>
    <w:rsid w:val="004C5FFF"/>
    <w:rsid w:val="004C60B6"/>
    <w:rsid w:val="004C6219"/>
    <w:rsid w:val="004C6876"/>
    <w:rsid w:val="004C6ECB"/>
    <w:rsid w:val="004C6EF5"/>
    <w:rsid w:val="004C6EFC"/>
    <w:rsid w:val="004C7247"/>
    <w:rsid w:val="004C72BD"/>
    <w:rsid w:val="004C738F"/>
    <w:rsid w:val="004C743F"/>
    <w:rsid w:val="004C788F"/>
    <w:rsid w:val="004C792D"/>
    <w:rsid w:val="004C796C"/>
    <w:rsid w:val="004C7B20"/>
    <w:rsid w:val="004C7B92"/>
    <w:rsid w:val="004C7BBF"/>
    <w:rsid w:val="004C7BC8"/>
    <w:rsid w:val="004C7DA8"/>
    <w:rsid w:val="004D0025"/>
    <w:rsid w:val="004D004F"/>
    <w:rsid w:val="004D0134"/>
    <w:rsid w:val="004D01A9"/>
    <w:rsid w:val="004D01C5"/>
    <w:rsid w:val="004D031D"/>
    <w:rsid w:val="004D03FA"/>
    <w:rsid w:val="004D0710"/>
    <w:rsid w:val="004D09E5"/>
    <w:rsid w:val="004D0CF5"/>
    <w:rsid w:val="004D0DE5"/>
    <w:rsid w:val="004D0FBE"/>
    <w:rsid w:val="004D0FC5"/>
    <w:rsid w:val="004D1249"/>
    <w:rsid w:val="004D1384"/>
    <w:rsid w:val="004D17DF"/>
    <w:rsid w:val="004D18A5"/>
    <w:rsid w:val="004D1948"/>
    <w:rsid w:val="004D1A29"/>
    <w:rsid w:val="004D1CFB"/>
    <w:rsid w:val="004D1FF2"/>
    <w:rsid w:val="004D2052"/>
    <w:rsid w:val="004D2058"/>
    <w:rsid w:val="004D214A"/>
    <w:rsid w:val="004D21E1"/>
    <w:rsid w:val="004D25BB"/>
    <w:rsid w:val="004D2636"/>
    <w:rsid w:val="004D2AC9"/>
    <w:rsid w:val="004D2C57"/>
    <w:rsid w:val="004D2D96"/>
    <w:rsid w:val="004D2ECB"/>
    <w:rsid w:val="004D2F58"/>
    <w:rsid w:val="004D322D"/>
    <w:rsid w:val="004D32C3"/>
    <w:rsid w:val="004D337A"/>
    <w:rsid w:val="004D3410"/>
    <w:rsid w:val="004D35EE"/>
    <w:rsid w:val="004D35F4"/>
    <w:rsid w:val="004D3A00"/>
    <w:rsid w:val="004D3DBA"/>
    <w:rsid w:val="004D3EBB"/>
    <w:rsid w:val="004D4016"/>
    <w:rsid w:val="004D402C"/>
    <w:rsid w:val="004D4082"/>
    <w:rsid w:val="004D4098"/>
    <w:rsid w:val="004D409A"/>
    <w:rsid w:val="004D40E9"/>
    <w:rsid w:val="004D4148"/>
    <w:rsid w:val="004D4175"/>
    <w:rsid w:val="004D42B6"/>
    <w:rsid w:val="004D42D5"/>
    <w:rsid w:val="004D488B"/>
    <w:rsid w:val="004D48F3"/>
    <w:rsid w:val="004D49ED"/>
    <w:rsid w:val="004D4D82"/>
    <w:rsid w:val="004D4EBD"/>
    <w:rsid w:val="004D4EFD"/>
    <w:rsid w:val="004D537A"/>
    <w:rsid w:val="004D54C9"/>
    <w:rsid w:val="004D55E4"/>
    <w:rsid w:val="004D5647"/>
    <w:rsid w:val="004D57CB"/>
    <w:rsid w:val="004D581A"/>
    <w:rsid w:val="004D584E"/>
    <w:rsid w:val="004D5BFA"/>
    <w:rsid w:val="004D5C44"/>
    <w:rsid w:val="004D5C7A"/>
    <w:rsid w:val="004D5D28"/>
    <w:rsid w:val="004D5D53"/>
    <w:rsid w:val="004D5DA5"/>
    <w:rsid w:val="004D5FB1"/>
    <w:rsid w:val="004D601F"/>
    <w:rsid w:val="004D6300"/>
    <w:rsid w:val="004D68B8"/>
    <w:rsid w:val="004D6AC2"/>
    <w:rsid w:val="004D6B60"/>
    <w:rsid w:val="004D6BEF"/>
    <w:rsid w:val="004D6CB2"/>
    <w:rsid w:val="004D6E22"/>
    <w:rsid w:val="004D6ECA"/>
    <w:rsid w:val="004D6FB0"/>
    <w:rsid w:val="004D7011"/>
    <w:rsid w:val="004D7050"/>
    <w:rsid w:val="004D757C"/>
    <w:rsid w:val="004D75C2"/>
    <w:rsid w:val="004D7825"/>
    <w:rsid w:val="004D78BF"/>
    <w:rsid w:val="004D79A6"/>
    <w:rsid w:val="004D7B69"/>
    <w:rsid w:val="004D7BEE"/>
    <w:rsid w:val="004D7EB9"/>
    <w:rsid w:val="004D7F81"/>
    <w:rsid w:val="004D7FD0"/>
    <w:rsid w:val="004E000B"/>
    <w:rsid w:val="004E0033"/>
    <w:rsid w:val="004E01EB"/>
    <w:rsid w:val="004E04AA"/>
    <w:rsid w:val="004E06EB"/>
    <w:rsid w:val="004E0711"/>
    <w:rsid w:val="004E089B"/>
    <w:rsid w:val="004E08E7"/>
    <w:rsid w:val="004E0C90"/>
    <w:rsid w:val="004E0CB5"/>
    <w:rsid w:val="004E0D42"/>
    <w:rsid w:val="004E0DD2"/>
    <w:rsid w:val="004E1060"/>
    <w:rsid w:val="004E11D6"/>
    <w:rsid w:val="004E11E7"/>
    <w:rsid w:val="004E1240"/>
    <w:rsid w:val="004E127C"/>
    <w:rsid w:val="004E1458"/>
    <w:rsid w:val="004E1473"/>
    <w:rsid w:val="004E1526"/>
    <w:rsid w:val="004E176E"/>
    <w:rsid w:val="004E18B2"/>
    <w:rsid w:val="004E1B36"/>
    <w:rsid w:val="004E1E08"/>
    <w:rsid w:val="004E1EC7"/>
    <w:rsid w:val="004E1FB1"/>
    <w:rsid w:val="004E2113"/>
    <w:rsid w:val="004E21BF"/>
    <w:rsid w:val="004E22DB"/>
    <w:rsid w:val="004E2368"/>
    <w:rsid w:val="004E23E5"/>
    <w:rsid w:val="004E24F4"/>
    <w:rsid w:val="004E27B2"/>
    <w:rsid w:val="004E2800"/>
    <w:rsid w:val="004E28BF"/>
    <w:rsid w:val="004E28E4"/>
    <w:rsid w:val="004E29D9"/>
    <w:rsid w:val="004E2B73"/>
    <w:rsid w:val="004E2B8F"/>
    <w:rsid w:val="004E2CA3"/>
    <w:rsid w:val="004E2CB0"/>
    <w:rsid w:val="004E2FE9"/>
    <w:rsid w:val="004E30C1"/>
    <w:rsid w:val="004E30F7"/>
    <w:rsid w:val="004E33DD"/>
    <w:rsid w:val="004E361E"/>
    <w:rsid w:val="004E3648"/>
    <w:rsid w:val="004E367A"/>
    <w:rsid w:val="004E3708"/>
    <w:rsid w:val="004E3746"/>
    <w:rsid w:val="004E39F2"/>
    <w:rsid w:val="004E3B20"/>
    <w:rsid w:val="004E3B44"/>
    <w:rsid w:val="004E3DC5"/>
    <w:rsid w:val="004E4187"/>
    <w:rsid w:val="004E4189"/>
    <w:rsid w:val="004E419F"/>
    <w:rsid w:val="004E4306"/>
    <w:rsid w:val="004E4590"/>
    <w:rsid w:val="004E46E8"/>
    <w:rsid w:val="004E499E"/>
    <w:rsid w:val="004E4A11"/>
    <w:rsid w:val="004E4B59"/>
    <w:rsid w:val="004E4C9A"/>
    <w:rsid w:val="004E501C"/>
    <w:rsid w:val="004E529E"/>
    <w:rsid w:val="004E56E7"/>
    <w:rsid w:val="004E5828"/>
    <w:rsid w:val="004E5968"/>
    <w:rsid w:val="004E5A21"/>
    <w:rsid w:val="004E5A34"/>
    <w:rsid w:val="004E5AFE"/>
    <w:rsid w:val="004E5B87"/>
    <w:rsid w:val="004E5ED2"/>
    <w:rsid w:val="004E5F2A"/>
    <w:rsid w:val="004E5FEA"/>
    <w:rsid w:val="004E61EF"/>
    <w:rsid w:val="004E64CD"/>
    <w:rsid w:val="004E659A"/>
    <w:rsid w:val="004E6B65"/>
    <w:rsid w:val="004E6B85"/>
    <w:rsid w:val="004E6BB2"/>
    <w:rsid w:val="004E6DC4"/>
    <w:rsid w:val="004E6E33"/>
    <w:rsid w:val="004E70E6"/>
    <w:rsid w:val="004E7372"/>
    <w:rsid w:val="004E7665"/>
    <w:rsid w:val="004E77AE"/>
    <w:rsid w:val="004E797D"/>
    <w:rsid w:val="004E7A56"/>
    <w:rsid w:val="004E7C1B"/>
    <w:rsid w:val="004E7C80"/>
    <w:rsid w:val="004E7F31"/>
    <w:rsid w:val="004E7F47"/>
    <w:rsid w:val="004E7F8B"/>
    <w:rsid w:val="004E7FD4"/>
    <w:rsid w:val="004E7FF3"/>
    <w:rsid w:val="004F0022"/>
    <w:rsid w:val="004F0105"/>
    <w:rsid w:val="004F01DD"/>
    <w:rsid w:val="004F0239"/>
    <w:rsid w:val="004F0395"/>
    <w:rsid w:val="004F03B3"/>
    <w:rsid w:val="004F04BB"/>
    <w:rsid w:val="004F05BE"/>
    <w:rsid w:val="004F05DF"/>
    <w:rsid w:val="004F06E5"/>
    <w:rsid w:val="004F0729"/>
    <w:rsid w:val="004F0896"/>
    <w:rsid w:val="004F08B4"/>
    <w:rsid w:val="004F0DB8"/>
    <w:rsid w:val="004F0E12"/>
    <w:rsid w:val="004F1242"/>
    <w:rsid w:val="004F1430"/>
    <w:rsid w:val="004F162B"/>
    <w:rsid w:val="004F16D0"/>
    <w:rsid w:val="004F1758"/>
    <w:rsid w:val="004F19BD"/>
    <w:rsid w:val="004F1B82"/>
    <w:rsid w:val="004F200F"/>
    <w:rsid w:val="004F204E"/>
    <w:rsid w:val="004F2176"/>
    <w:rsid w:val="004F2277"/>
    <w:rsid w:val="004F2514"/>
    <w:rsid w:val="004F28A3"/>
    <w:rsid w:val="004F2A8B"/>
    <w:rsid w:val="004F2AEC"/>
    <w:rsid w:val="004F2B31"/>
    <w:rsid w:val="004F2E6E"/>
    <w:rsid w:val="004F318F"/>
    <w:rsid w:val="004F3470"/>
    <w:rsid w:val="004F349E"/>
    <w:rsid w:val="004F36CC"/>
    <w:rsid w:val="004F36E3"/>
    <w:rsid w:val="004F3762"/>
    <w:rsid w:val="004F3775"/>
    <w:rsid w:val="004F3A5B"/>
    <w:rsid w:val="004F3B63"/>
    <w:rsid w:val="004F3C65"/>
    <w:rsid w:val="004F3D8E"/>
    <w:rsid w:val="004F3E49"/>
    <w:rsid w:val="004F3EBE"/>
    <w:rsid w:val="004F3FAA"/>
    <w:rsid w:val="004F40A4"/>
    <w:rsid w:val="004F42B3"/>
    <w:rsid w:val="004F42E5"/>
    <w:rsid w:val="004F4304"/>
    <w:rsid w:val="004F4381"/>
    <w:rsid w:val="004F451A"/>
    <w:rsid w:val="004F4559"/>
    <w:rsid w:val="004F46A6"/>
    <w:rsid w:val="004F47B8"/>
    <w:rsid w:val="004F49D5"/>
    <w:rsid w:val="004F4A5F"/>
    <w:rsid w:val="004F4B90"/>
    <w:rsid w:val="004F4CD2"/>
    <w:rsid w:val="004F4E7B"/>
    <w:rsid w:val="004F518F"/>
    <w:rsid w:val="004F550F"/>
    <w:rsid w:val="004F5558"/>
    <w:rsid w:val="004F558B"/>
    <w:rsid w:val="004F55E8"/>
    <w:rsid w:val="004F583D"/>
    <w:rsid w:val="004F58A9"/>
    <w:rsid w:val="004F5B76"/>
    <w:rsid w:val="004F5C7F"/>
    <w:rsid w:val="004F5E78"/>
    <w:rsid w:val="004F5FA8"/>
    <w:rsid w:val="004F61C8"/>
    <w:rsid w:val="004F637C"/>
    <w:rsid w:val="004F67EF"/>
    <w:rsid w:val="004F6A49"/>
    <w:rsid w:val="004F6AD4"/>
    <w:rsid w:val="004F6B7F"/>
    <w:rsid w:val="004F6BB0"/>
    <w:rsid w:val="004F6C0A"/>
    <w:rsid w:val="004F6CD4"/>
    <w:rsid w:val="004F6DE2"/>
    <w:rsid w:val="004F7186"/>
    <w:rsid w:val="004F7310"/>
    <w:rsid w:val="004F7339"/>
    <w:rsid w:val="004F7435"/>
    <w:rsid w:val="004F7445"/>
    <w:rsid w:val="004F7763"/>
    <w:rsid w:val="004F788D"/>
    <w:rsid w:val="004F78FC"/>
    <w:rsid w:val="004F7934"/>
    <w:rsid w:val="004F7A92"/>
    <w:rsid w:val="004F7BF5"/>
    <w:rsid w:val="004F7C0C"/>
    <w:rsid w:val="004F7CED"/>
    <w:rsid w:val="004F7D08"/>
    <w:rsid w:val="004F7D3A"/>
    <w:rsid w:val="004F7E35"/>
    <w:rsid w:val="004F7F6D"/>
    <w:rsid w:val="005001DC"/>
    <w:rsid w:val="005001ED"/>
    <w:rsid w:val="00500253"/>
    <w:rsid w:val="0050034A"/>
    <w:rsid w:val="0050040F"/>
    <w:rsid w:val="00500499"/>
    <w:rsid w:val="005004B1"/>
    <w:rsid w:val="005005A2"/>
    <w:rsid w:val="005008FE"/>
    <w:rsid w:val="00500A29"/>
    <w:rsid w:val="00500AC3"/>
    <w:rsid w:val="00500F5F"/>
    <w:rsid w:val="00500FC3"/>
    <w:rsid w:val="005010E9"/>
    <w:rsid w:val="00501476"/>
    <w:rsid w:val="0050152C"/>
    <w:rsid w:val="005016BB"/>
    <w:rsid w:val="005016CB"/>
    <w:rsid w:val="00501966"/>
    <w:rsid w:val="00501A89"/>
    <w:rsid w:val="00501BCA"/>
    <w:rsid w:val="00501CDF"/>
    <w:rsid w:val="0050204F"/>
    <w:rsid w:val="005020B5"/>
    <w:rsid w:val="00502223"/>
    <w:rsid w:val="0050225F"/>
    <w:rsid w:val="005022B1"/>
    <w:rsid w:val="005024B3"/>
    <w:rsid w:val="0050255D"/>
    <w:rsid w:val="005025B8"/>
    <w:rsid w:val="0050269D"/>
    <w:rsid w:val="00502709"/>
    <w:rsid w:val="00502A11"/>
    <w:rsid w:val="00502AD0"/>
    <w:rsid w:val="00502BD5"/>
    <w:rsid w:val="00502BF9"/>
    <w:rsid w:val="00502D91"/>
    <w:rsid w:val="00502E81"/>
    <w:rsid w:val="00502F0E"/>
    <w:rsid w:val="00502FB9"/>
    <w:rsid w:val="0050311B"/>
    <w:rsid w:val="00503169"/>
    <w:rsid w:val="005031AF"/>
    <w:rsid w:val="005032D7"/>
    <w:rsid w:val="0050351F"/>
    <w:rsid w:val="005035B6"/>
    <w:rsid w:val="005035F0"/>
    <w:rsid w:val="00503664"/>
    <w:rsid w:val="00503693"/>
    <w:rsid w:val="005037FB"/>
    <w:rsid w:val="00503B03"/>
    <w:rsid w:val="00503B67"/>
    <w:rsid w:val="00503BFC"/>
    <w:rsid w:val="00503CC3"/>
    <w:rsid w:val="00503CCF"/>
    <w:rsid w:val="00504066"/>
    <w:rsid w:val="0050414E"/>
    <w:rsid w:val="005042E6"/>
    <w:rsid w:val="00504481"/>
    <w:rsid w:val="005049AE"/>
    <w:rsid w:val="00504A80"/>
    <w:rsid w:val="00504B3B"/>
    <w:rsid w:val="00504BF2"/>
    <w:rsid w:val="005050DD"/>
    <w:rsid w:val="00505195"/>
    <w:rsid w:val="005054D4"/>
    <w:rsid w:val="00505599"/>
    <w:rsid w:val="005056EE"/>
    <w:rsid w:val="0050572C"/>
    <w:rsid w:val="005058A3"/>
    <w:rsid w:val="005059E0"/>
    <w:rsid w:val="00505B0A"/>
    <w:rsid w:val="00505EDA"/>
    <w:rsid w:val="005060A3"/>
    <w:rsid w:val="005060FD"/>
    <w:rsid w:val="0050612F"/>
    <w:rsid w:val="005061B8"/>
    <w:rsid w:val="005063FF"/>
    <w:rsid w:val="00506465"/>
    <w:rsid w:val="005065DD"/>
    <w:rsid w:val="0050669F"/>
    <w:rsid w:val="005067DF"/>
    <w:rsid w:val="005069C8"/>
    <w:rsid w:val="005069E8"/>
    <w:rsid w:val="00506BAF"/>
    <w:rsid w:val="00506D0D"/>
    <w:rsid w:val="00506DC7"/>
    <w:rsid w:val="00506EF1"/>
    <w:rsid w:val="00506FA1"/>
    <w:rsid w:val="0050710B"/>
    <w:rsid w:val="0050713B"/>
    <w:rsid w:val="005071B5"/>
    <w:rsid w:val="005073AE"/>
    <w:rsid w:val="00507459"/>
    <w:rsid w:val="00507475"/>
    <w:rsid w:val="00507547"/>
    <w:rsid w:val="0050778B"/>
    <w:rsid w:val="005078E3"/>
    <w:rsid w:val="00507BA4"/>
    <w:rsid w:val="00507D32"/>
    <w:rsid w:val="00507FC3"/>
    <w:rsid w:val="00510124"/>
    <w:rsid w:val="0051025D"/>
    <w:rsid w:val="005102C8"/>
    <w:rsid w:val="005105E6"/>
    <w:rsid w:val="00510980"/>
    <w:rsid w:val="00510A75"/>
    <w:rsid w:val="00510DD5"/>
    <w:rsid w:val="00510E74"/>
    <w:rsid w:val="00510EEA"/>
    <w:rsid w:val="00511039"/>
    <w:rsid w:val="0051107C"/>
    <w:rsid w:val="005113A5"/>
    <w:rsid w:val="005114D6"/>
    <w:rsid w:val="0051158F"/>
    <w:rsid w:val="00511606"/>
    <w:rsid w:val="00511627"/>
    <w:rsid w:val="005117C2"/>
    <w:rsid w:val="00511AA6"/>
    <w:rsid w:val="00511B11"/>
    <w:rsid w:val="00511C1F"/>
    <w:rsid w:val="00511E28"/>
    <w:rsid w:val="00511EA8"/>
    <w:rsid w:val="0051208F"/>
    <w:rsid w:val="005121BC"/>
    <w:rsid w:val="00512281"/>
    <w:rsid w:val="0051249E"/>
    <w:rsid w:val="005124BD"/>
    <w:rsid w:val="00512622"/>
    <w:rsid w:val="00512697"/>
    <w:rsid w:val="00512811"/>
    <w:rsid w:val="00512842"/>
    <w:rsid w:val="00512905"/>
    <w:rsid w:val="00512996"/>
    <w:rsid w:val="00512A92"/>
    <w:rsid w:val="00512CA5"/>
    <w:rsid w:val="00512ED1"/>
    <w:rsid w:val="00512FB7"/>
    <w:rsid w:val="00512FE8"/>
    <w:rsid w:val="00513042"/>
    <w:rsid w:val="005130C1"/>
    <w:rsid w:val="0051322C"/>
    <w:rsid w:val="005134F3"/>
    <w:rsid w:val="00513618"/>
    <w:rsid w:val="0051379D"/>
    <w:rsid w:val="005137FC"/>
    <w:rsid w:val="00513850"/>
    <w:rsid w:val="005139D2"/>
    <w:rsid w:val="00513A78"/>
    <w:rsid w:val="00513E5F"/>
    <w:rsid w:val="00514292"/>
    <w:rsid w:val="005144EF"/>
    <w:rsid w:val="005146DE"/>
    <w:rsid w:val="005148E4"/>
    <w:rsid w:val="00514A3A"/>
    <w:rsid w:val="00514BC1"/>
    <w:rsid w:val="00514DDA"/>
    <w:rsid w:val="00514E9C"/>
    <w:rsid w:val="00514F16"/>
    <w:rsid w:val="00514FF0"/>
    <w:rsid w:val="00515064"/>
    <w:rsid w:val="005151C8"/>
    <w:rsid w:val="00515308"/>
    <w:rsid w:val="0051530A"/>
    <w:rsid w:val="00515572"/>
    <w:rsid w:val="00515658"/>
    <w:rsid w:val="005157B6"/>
    <w:rsid w:val="00515946"/>
    <w:rsid w:val="0051595E"/>
    <w:rsid w:val="005159C2"/>
    <w:rsid w:val="00515D99"/>
    <w:rsid w:val="00515EB5"/>
    <w:rsid w:val="005160C3"/>
    <w:rsid w:val="0051658F"/>
    <w:rsid w:val="00516711"/>
    <w:rsid w:val="00516737"/>
    <w:rsid w:val="00516A5C"/>
    <w:rsid w:val="00516B66"/>
    <w:rsid w:val="00516C63"/>
    <w:rsid w:val="00516D17"/>
    <w:rsid w:val="00516F42"/>
    <w:rsid w:val="0051723B"/>
    <w:rsid w:val="00517277"/>
    <w:rsid w:val="00517395"/>
    <w:rsid w:val="00517460"/>
    <w:rsid w:val="00517624"/>
    <w:rsid w:val="005176A6"/>
    <w:rsid w:val="005178E7"/>
    <w:rsid w:val="0051799F"/>
    <w:rsid w:val="00517CEC"/>
    <w:rsid w:val="00520162"/>
    <w:rsid w:val="00520282"/>
    <w:rsid w:val="00520818"/>
    <w:rsid w:val="00520961"/>
    <w:rsid w:val="00520B27"/>
    <w:rsid w:val="00520BDB"/>
    <w:rsid w:val="00520C67"/>
    <w:rsid w:val="00520D47"/>
    <w:rsid w:val="00520D62"/>
    <w:rsid w:val="00520D78"/>
    <w:rsid w:val="00520DEC"/>
    <w:rsid w:val="00520E58"/>
    <w:rsid w:val="00520F44"/>
    <w:rsid w:val="00520FFD"/>
    <w:rsid w:val="0052120B"/>
    <w:rsid w:val="005212A6"/>
    <w:rsid w:val="00521330"/>
    <w:rsid w:val="005213CF"/>
    <w:rsid w:val="0052166B"/>
    <w:rsid w:val="00521712"/>
    <w:rsid w:val="005218CE"/>
    <w:rsid w:val="00521B06"/>
    <w:rsid w:val="00521C22"/>
    <w:rsid w:val="00521F65"/>
    <w:rsid w:val="0052218F"/>
    <w:rsid w:val="00522242"/>
    <w:rsid w:val="0052245C"/>
    <w:rsid w:val="0052249F"/>
    <w:rsid w:val="00522606"/>
    <w:rsid w:val="005226E6"/>
    <w:rsid w:val="00522856"/>
    <w:rsid w:val="00522ACD"/>
    <w:rsid w:val="00522AEE"/>
    <w:rsid w:val="00522CC2"/>
    <w:rsid w:val="00522DB8"/>
    <w:rsid w:val="00522F18"/>
    <w:rsid w:val="005230F8"/>
    <w:rsid w:val="0052345F"/>
    <w:rsid w:val="0052348C"/>
    <w:rsid w:val="005234A0"/>
    <w:rsid w:val="005235D1"/>
    <w:rsid w:val="005236FE"/>
    <w:rsid w:val="0052392B"/>
    <w:rsid w:val="00523A5B"/>
    <w:rsid w:val="00523CF1"/>
    <w:rsid w:val="00523E15"/>
    <w:rsid w:val="00523E23"/>
    <w:rsid w:val="00523F6F"/>
    <w:rsid w:val="0052407D"/>
    <w:rsid w:val="005240CB"/>
    <w:rsid w:val="005241F3"/>
    <w:rsid w:val="00524298"/>
    <w:rsid w:val="005242E1"/>
    <w:rsid w:val="00524353"/>
    <w:rsid w:val="00524365"/>
    <w:rsid w:val="005243F4"/>
    <w:rsid w:val="0052440D"/>
    <w:rsid w:val="005244C7"/>
    <w:rsid w:val="005246CC"/>
    <w:rsid w:val="00524824"/>
    <w:rsid w:val="00524887"/>
    <w:rsid w:val="00524943"/>
    <w:rsid w:val="0052497C"/>
    <w:rsid w:val="00524A9B"/>
    <w:rsid w:val="00524BDA"/>
    <w:rsid w:val="00524C87"/>
    <w:rsid w:val="00524CD5"/>
    <w:rsid w:val="00524D16"/>
    <w:rsid w:val="00525066"/>
    <w:rsid w:val="0052514B"/>
    <w:rsid w:val="0052536A"/>
    <w:rsid w:val="00525441"/>
    <w:rsid w:val="0052553E"/>
    <w:rsid w:val="0052585E"/>
    <w:rsid w:val="00525B77"/>
    <w:rsid w:val="00525C5C"/>
    <w:rsid w:val="00525CDA"/>
    <w:rsid w:val="00525DF4"/>
    <w:rsid w:val="00526019"/>
    <w:rsid w:val="005261EA"/>
    <w:rsid w:val="0052628C"/>
    <w:rsid w:val="0052635F"/>
    <w:rsid w:val="0052649B"/>
    <w:rsid w:val="005264A1"/>
    <w:rsid w:val="005265A1"/>
    <w:rsid w:val="00526644"/>
    <w:rsid w:val="00526671"/>
    <w:rsid w:val="0052683B"/>
    <w:rsid w:val="00526ACE"/>
    <w:rsid w:val="00526DAA"/>
    <w:rsid w:val="00526DD1"/>
    <w:rsid w:val="00527186"/>
    <w:rsid w:val="00527247"/>
    <w:rsid w:val="005274CA"/>
    <w:rsid w:val="0052772C"/>
    <w:rsid w:val="00527952"/>
    <w:rsid w:val="00527A49"/>
    <w:rsid w:val="00527AA4"/>
    <w:rsid w:val="00527C22"/>
    <w:rsid w:val="00527EDD"/>
    <w:rsid w:val="0053003B"/>
    <w:rsid w:val="00530442"/>
    <w:rsid w:val="00530574"/>
    <w:rsid w:val="0053075F"/>
    <w:rsid w:val="00530982"/>
    <w:rsid w:val="00530AB4"/>
    <w:rsid w:val="00530BD9"/>
    <w:rsid w:val="00530C19"/>
    <w:rsid w:val="00530CF4"/>
    <w:rsid w:val="00530EC1"/>
    <w:rsid w:val="00530EE0"/>
    <w:rsid w:val="0053100C"/>
    <w:rsid w:val="00531080"/>
    <w:rsid w:val="005312BE"/>
    <w:rsid w:val="00531350"/>
    <w:rsid w:val="005313F6"/>
    <w:rsid w:val="005315A4"/>
    <w:rsid w:val="00531680"/>
    <w:rsid w:val="00531974"/>
    <w:rsid w:val="00531BC7"/>
    <w:rsid w:val="00531C4F"/>
    <w:rsid w:val="00531CB3"/>
    <w:rsid w:val="00531D20"/>
    <w:rsid w:val="00531E5A"/>
    <w:rsid w:val="00531E75"/>
    <w:rsid w:val="005321B6"/>
    <w:rsid w:val="005323D6"/>
    <w:rsid w:val="00532573"/>
    <w:rsid w:val="00532699"/>
    <w:rsid w:val="005326A7"/>
    <w:rsid w:val="00532934"/>
    <w:rsid w:val="00532974"/>
    <w:rsid w:val="00532BBF"/>
    <w:rsid w:val="00532DFE"/>
    <w:rsid w:val="005330A2"/>
    <w:rsid w:val="005330EC"/>
    <w:rsid w:val="005333A5"/>
    <w:rsid w:val="0053365F"/>
    <w:rsid w:val="005336C7"/>
    <w:rsid w:val="005338B3"/>
    <w:rsid w:val="00533C36"/>
    <w:rsid w:val="00533E74"/>
    <w:rsid w:val="00534081"/>
    <w:rsid w:val="0053425D"/>
    <w:rsid w:val="005344E9"/>
    <w:rsid w:val="00534828"/>
    <w:rsid w:val="005349A1"/>
    <w:rsid w:val="005349E8"/>
    <w:rsid w:val="00534B6D"/>
    <w:rsid w:val="00534D8C"/>
    <w:rsid w:val="005350FB"/>
    <w:rsid w:val="005352BD"/>
    <w:rsid w:val="0053537A"/>
    <w:rsid w:val="005353F7"/>
    <w:rsid w:val="005354F2"/>
    <w:rsid w:val="00535517"/>
    <w:rsid w:val="00535584"/>
    <w:rsid w:val="00535850"/>
    <w:rsid w:val="0053587E"/>
    <w:rsid w:val="0053591F"/>
    <w:rsid w:val="00535A29"/>
    <w:rsid w:val="00535B5E"/>
    <w:rsid w:val="00535BE1"/>
    <w:rsid w:val="00536394"/>
    <w:rsid w:val="005365BD"/>
    <w:rsid w:val="005365D3"/>
    <w:rsid w:val="00536728"/>
    <w:rsid w:val="0053678F"/>
    <w:rsid w:val="00536AF4"/>
    <w:rsid w:val="00536C36"/>
    <w:rsid w:val="00536DE8"/>
    <w:rsid w:val="00536EFF"/>
    <w:rsid w:val="00536F7C"/>
    <w:rsid w:val="00537001"/>
    <w:rsid w:val="00537046"/>
    <w:rsid w:val="005370E8"/>
    <w:rsid w:val="005371C7"/>
    <w:rsid w:val="005373ED"/>
    <w:rsid w:val="005375B4"/>
    <w:rsid w:val="005375C8"/>
    <w:rsid w:val="005375D2"/>
    <w:rsid w:val="005377AB"/>
    <w:rsid w:val="00537801"/>
    <w:rsid w:val="00537944"/>
    <w:rsid w:val="00537B64"/>
    <w:rsid w:val="00537BF8"/>
    <w:rsid w:val="00537C46"/>
    <w:rsid w:val="00537EFA"/>
    <w:rsid w:val="00537FC7"/>
    <w:rsid w:val="005404F9"/>
    <w:rsid w:val="005407DB"/>
    <w:rsid w:val="005407F4"/>
    <w:rsid w:val="00540A04"/>
    <w:rsid w:val="00540AAA"/>
    <w:rsid w:val="00540BA3"/>
    <w:rsid w:val="00541030"/>
    <w:rsid w:val="00541081"/>
    <w:rsid w:val="005410DD"/>
    <w:rsid w:val="0054131C"/>
    <w:rsid w:val="00541380"/>
    <w:rsid w:val="005417B3"/>
    <w:rsid w:val="005418BA"/>
    <w:rsid w:val="00541A0B"/>
    <w:rsid w:val="00542035"/>
    <w:rsid w:val="005420E9"/>
    <w:rsid w:val="00542129"/>
    <w:rsid w:val="00542318"/>
    <w:rsid w:val="00542388"/>
    <w:rsid w:val="00542664"/>
    <w:rsid w:val="005426ED"/>
    <w:rsid w:val="00542910"/>
    <w:rsid w:val="00542A4C"/>
    <w:rsid w:val="00542AA4"/>
    <w:rsid w:val="00542C8D"/>
    <w:rsid w:val="00542D40"/>
    <w:rsid w:val="00542D72"/>
    <w:rsid w:val="00542DE7"/>
    <w:rsid w:val="00542EF3"/>
    <w:rsid w:val="00542F23"/>
    <w:rsid w:val="005430E6"/>
    <w:rsid w:val="0054315E"/>
    <w:rsid w:val="0054334F"/>
    <w:rsid w:val="0054335D"/>
    <w:rsid w:val="0054357A"/>
    <w:rsid w:val="005436FF"/>
    <w:rsid w:val="005438CF"/>
    <w:rsid w:val="00543990"/>
    <w:rsid w:val="00543BA1"/>
    <w:rsid w:val="00543D71"/>
    <w:rsid w:val="00543E7A"/>
    <w:rsid w:val="00543F19"/>
    <w:rsid w:val="005446AE"/>
    <w:rsid w:val="005449B4"/>
    <w:rsid w:val="00544B0B"/>
    <w:rsid w:val="00544EA3"/>
    <w:rsid w:val="00545084"/>
    <w:rsid w:val="00545142"/>
    <w:rsid w:val="00545168"/>
    <w:rsid w:val="0054528C"/>
    <w:rsid w:val="00545394"/>
    <w:rsid w:val="005454AC"/>
    <w:rsid w:val="00545571"/>
    <w:rsid w:val="0054566D"/>
    <w:rsid w:val="00545671"/>
    <w:rsid w:val="0054571B"/>
    <w:rsid w:val="00545A39"/>
    <w:rsid w:val="00545B81"/>
    <w:rsid w:val="00545C08"/>
    <w:rsid w:val="00545EED"/>
    <w:rsid w:val="00545F72"/>
    <w:rsid w:val="00546245"/>
    <w:rsid w:val="005463C4"/>
    <w:rsid w:val="005464AB"/>
    <w:rsid w:val="005467AF"/>
    <w:rsid w:val="00546A49"/>
    <w:rsid w:val="00546D1D"/>
    <w:rsid w:val="00546DE6"/>
    <w:rsid w:val="00546F56"/>
    <w:rsid w:val="00546FF3"/>
    <w:rsid w:val="00547019"/>
    <w:rsid w:val="0054706E"/>
    <w:rsid w:val="00547218"/>
    <w:rsid w:val="005472D7"/>
    <w:rsid w:val="0054736D"/>
    <w:rsid w:val="0054758A"/>
    <w:rsid w:val="005475D3"/>
    <w:rsid w:val="00547620"/>
    <w:rsid w:val="005478EB"/>
    <w:rsid w:val="00547917"/>
    <w:rsid w:val="00547A18"/>
    <w:rsid w:val="00547C9D"/>
    <w:rsid w:val="00547CE6"/>
    <w:rsid w:val="00547D12"/>
    <w:rsid w:val="00547D51"/>
    <w:rsid w:val="00547F2E"/>
    <w:rsid w:val="005500B1"/>
    <w:rsid w:val="00550111"/>
    <w:rsid w:val="00550162"/>
    <w:rsid w:val="00550252"/>
    <w:rsid w:val="00550512"/>
    <w:rsid w:val="005505AB"/>
    <w:rsid w:val="005506F3"/>
    <w:rsid w:val="00550A44"/>
    <w:rsid w:val="00550B4B"/>
    <w:rsid w:val="00550D2B"/>
    <w:rsid w:val="00550E02"/>
    <w:rsid w:val="00550EF1"/>
    <w:rsid w:val="00550FAC"/>
    <w:rsid w:val="00551103"/>
    <w:rsid w:val="00551415"/>
    <w:rsid w:val="005515FD"/>
    <w:rsid w:val="00551647"/>
    <w:rsid w:val="00551A69"/>
    <w:rsid w:val="00551C9C"/>
    <w:rsid w:val="00551E0F"/>
    <w:rsid w:val="00551EB2"/>
    <w:rsid w:val="00551FEF"/>
    <w:rsid w:val="00552092"/>
    <w:rsid w:val="0055215C"/>
    <w:rsid w:val="0055219F"/>
    <w:rsid w:val="005521C5"/>
    <w:rsid w:val="0055227C"/>
    <w:rsid w:val="005522E9"/>
    <w:rsid w:val="005523AF"/>
    <w:rsid w:val="005523F9"/>
    <w:rsid w:val="005524AE"/>
    <w:rsid w:val="0055258D"/>
    <w:rsid w:val="00552645"/>
    <w:rsid w:val="00552D1D"/>
    <w:rsid w:val="00552E67"/>
    <w:rsid w:val="00552ECC"/>
    <w:rsid w:val="00552F1B"/>
    <w:rsid w:val="00552F69"/>
    <w:rsid w:val="005532F9"/>
    <w:rsid w:val="00553325"/>
    <w:rsid w:val="00553703"/>
    <w:rsid w:val="00553780"/>
    <w:rsid w:val="00553841"/>
    <w:rsid w:val="00553E37"/>
    <w:rsid w:val="00554008"/>
    <w:rsid w:val="00554391"/>
    <w:rsid w:val="005544FF"/>
    <w:rsid w:val="0055472C"/>
    <w:rsid w:val="005547DA"/>
    <w:rsid w:val="00554851"/>
    <w:rsid w:val="005549A9"/>
    <w:rsid w:val="00554C35"/>
    <w:rsid w:val="00554EA7"/>
    <w:rsid w:val="00554F94"/>
    <w:rsid w:val="00554FC2"/>
    <w:rsid w:val="00554FCB"/>
    <w:rsid w:val="00554FEF"/>
    <w:rsid w:val="00555373"/>
    <w:rsid w:val="00555404"/>
    <w:rsid w:val="00555670"/>
    <w:rsid w:val="005557EE"/>
    <w:rsid w:val="005558F6"/>
    <w:rsid w:val="00555EB0"/>
    <w:rsid w:val="005562FB"/>
    <w:rsid w:val="00556583"/>
    <w:rsid w:val="00556627"/>
    <w:rsid w:val="00556864"/>
    <w:rsid w:val="0055686A"/>
    <w:rsid w:val="005569F1"/>
    <w:rsid w:val="00556A55"/>
    <w:rsid w:val="00556AF4"/>
    <w:rsid w:val="00556B55"/>
    <w:rsid w:val="00556B61"/>
    <w:rsid w:val="00556BC0"/>
    <w:rsid w:val="00556BF3"/>
    <w:rsid w:val="00556CA8"/>
    <w:rsid w:val="00556CD1"/>
    <w:rsid w:val="00556E4A"/>
    <w:rsid w:val="005570F1"/>
    <w:rsid w:val="00557196"/>
    <w:rsid w:val="0055719D"/>
    <w:rsid w:val="00557467"/>
    <w:rsid w:val="005574E9"/>
    <w:rsid w:val="00557548"/>
    <w:rsid w:val="00557799"/>
    <w:rsid w:val="005577C6"/>
    <w:rsid w:val="005578EC"/>
    <w:rsid w:val="00557A9C"/>
    <w:rsid w:val="00557B44"/>
    <w:rsid w:val="00557D36"/>
    <w:rsid w:val="00557D3E"/>
    <w:rsid w:val="00557E64"/>
    <w:rsid w:val="00557E75"/>
    <w:rsid w:val="00557FD2"/>
    <w:rsid w:val="00560196"/>
    <w:rsid w:val="0056024B"/>
    <w:rsid w:val="0056031A"/>
    <w:rsid w:val="00560771"/>
    <w:rsid w:val="0056088C"/>
    <w:rsid w:val="00560997"/>
    <w:rsid w:val="005609D9"/>
    <w:rsid w:val="005609DB"/>
    <w:rsid w:val="00560A78"/>
    <w:rsid w:val="00560AA2"/>
    <w:rsid w:val="00560B7C"/>
    <w:rsid w:val="00560C0D"/>
    <w:rsid w:val="00560E98"/>
    <w:rsid w:val="00560EEA"/>
    <w:rsid w:val="00560FB1"/>
    <w:rsid w:val="0056114C"/>
    <w:rsid w:val="0056117C"/>
    <w:rsid w:val="005617CA"/>
    <w:rsid w:val="00561874"/>
    <w:rsid w:val="0056188B"/>
    <w:rsid w:val="005619E1"/>
    <w:rsid w:val="00561B02"/>
    <w:rsid w:val="0056204F"/>
    <w:rsid w:val="00562190"/>
    <w:rsid w:val="00562269"/>
    <w:rsid w:val="0056236F"/>
    <w:rsid w:val="0056243D"/>
    <w:rsid w:val="0056253A"/>
    <w:rsid w:val="005625F5"/>
    <w:rsid w:val="005626D0"/>
    <w:rsid w:val="00562758"/>
    <w:rsid w:val="00562766"/>
    <w:rsid w:val="00562A57"/>
    <w:rsid w:val="00562B47"/>
    <w:rsid w:val="00562C05"/>
    <w:rsid w:val="00562CA7"/>
    <w:rsid w:val="00562F09"/>
    <w:rsid w:val="00562F12"/>
    <w:rsid w:val="0056304B"/>
    <w:rsid w:val="0056322C"/>
    <w:rsid w:val="00563271"/>
    <w:rsid w:val="00563430"/>
    <w:rsid w:val="00563445"/>
    <w:rsid w:val="0056365F"/>
    <w:rsid w:val="0056374E"/>
    <w:rsid w:val="0056380F"/>
    <w:rsid w:val="00563B50"/>
    <w:rsid w:val="00563B71"/>
    <w:rsid w:val="00563BDD"/>
    <w:rsid w:val="00563CB3"/>
    <w:rsid w:val="00563D2C"/>
    <w:rsid w:val="00563E84"/>
    <w:rsid w:val="00563F82"/>
    <w:rsid w:val="00563FB1"/>
    <w:rsid w:val="005642F8"/>
    <w:rsid w:val="0056438B"/>
    <w:rsid w:val="0056448A"/>
    <w:rsid w:val="00564790"/>
    <w:rsid w:val="00564AFE"/>
    <w:rsid w:val="00564BE5"/>
    <w:rsid w:val="00564BF4"/>
    <w:rsid w:val="00564CBA"/>
    <w:rsid w:val="00564F78"/>
    <w:rsid w:val="00565202"/>
    <w:rsid w:val="005652E4"/>
    <w:rsid w:val="0056578A"/>
    <w:rsid w:val="0056583F"/>
    <w:rsid w:val="00565913"/>
    <w:rsid w:val="0056597B"/>
    <w:rsid w:val="00565A5D"/>
    <w:rsid w:val="00565B2F"/>
    <w:rsid w:val="00565C8D"/>
    <w:rsid w:val="00565CBD"/>
    <w:rsid w:val="00565DA8"/>
    <w:rsid w:val="00565E13"/>
    <w:rsid w:val="00565FF5"/>
    <w:rsid w:val="0056620A"/>
    <w:rsid w:val="005662E8"/>
    <w:rsid w:val="0056650B"/>
    <w:rsid w:val="0056670D"/>
    <w:rsid w:val="005668C7"/>
    <w:rsid w:val="005668F3"/>
    <w:rsid w:val="00566A01"/>
    <w:rsid w:val="00566A76"/>
    <w:rsid w:val="00566AB5"/>
    <w:rsid w:val="00566CD5"/>
    <w:rsid w:val="00566DA7"/>
    <w:rsid w:val="00566EA6"/>
    <w:rsid w:val="00566F5D"/>
    <w:rsid w:val="005670E0"/>
    <w:rsid w:val="005672C0"/>
    <w:rsid w:val="00567602"/>
    <w:rsid w:val="00567636"/>
    <w:rsid w:val="005676C2"/>
    <w:rsid w:val="005677DC"/>
    <w:rsid w:val="005677FD"/>
    <w:rsid w:val="00567A50"/>
    <w:rsid w:val="00567E1A"/>
    <w:rsid w:val="00567F5A"/>
    <w:rsid w:val="00570451"/>
    <w:rsid w:val="005704ED"/>
    <w:rsid w:val="00570619"/>
    <w:rsid w:val="0057078B"/>
    <w:rsid w:val="00570A78"/>
    <w:rsid w:val="00570ABB"/>
    <w:rsid w:val="00570CD1"/>
    <w:rsid w:val="00570D63"/>
    <w:rsid w:val="00570ECE"/>
    <w:rsid w:val="00570F58"/>
    <w:rsid w:val="00570F6F"/>
    <w:rsid w:val="005713CB"/>
    <w:rsid w:val="005713F4"/>
    <w:rsid w:val="00571420"/>
    <w:rsid w:val="00571450"/>
    <w:rsid w:val="00571504"/>
    <w:rsid w:val="0057154C"/>
    <w:rsid w:val="0057164A"/>
    <w:rsid w:val="005719F1"/>
    <w:rsid w:val="00571D8B"/>
    <w:rsid w:val="00571DD0"/>
    <w:rsid w:val="00571FCA"/>
    <w:rsid w:val="00571FD9"/>
    <w:rsid w:val="0057212D"/>
    <w:rsid w:val="00572228"/>
    <w:rsid w:val="0057244B"/>
    <w:rsid w:val="0057244D"/>
    <w:rsid w:val="005724F2"/>
    <w:rsid w:val="005725B4"/>
    <w:rsid w:val="00572619"/>
    <w:rsid w:val="00572761"/>
    <w:rsid w:val="00572791"/>
    <w:rsid w:val="00572799"/>
    <w:rsid w:val="0057284A"/>
    <w:rsid w:val="005728C4"/>
    <w:rsid w:val="005729B7"/>
    <w:rsid w:val="00572CC3"/>
    <w:rsid w:val="00572E9E"/>
    <w:rsid w:val="00573208"/>
    <w:rsid w:val="00573254"/>
    <w:rsid w:val="00573285"/>
    <w:rsid w:val="0057357E"/>
    <w:rsid w:val="005735B9"/>
    <w:rsid w:val="005736FE"/>
    <w:rsid w:val="005739E2"/>
    <w:rsid w:val="00573B31"/>
    <w:rsid w:val="00573BE5"/>
    <w:rsid w:val="00573E9D"/>
    <w:rsid w:val="00573F08"/>
    <w:rsid w:val="00573F4E"/>
    <w:rsid w:val="00573FB4"/>
    <w:rsid w:val="00573FD5"/>
    <w:rsid w:val="005740DC"/>
    <w:rsid w:val="00574417"/>
    <w:rsid w:val="0057472A"/>
    <w:rsid w:val="005749D4"/>
    <w:rsid w:val="00574B16"/>
    <w:rsid w:val="00574BFD"/>
    <w:rsid w:val="00574C87"/>
    <w:rsid w:val="00574C93"/>
    <w:rsid w:val="00575078"/>
    <w:rsid w:val="00575227"/>
    <w:rsid w:val="005752D5"/>
    <w:rsid w:val="00575896"/>
    <w:rsid w:val="00575B19"/>
    <w:rsid w:val="00575CC6"/>
    <w:rsid w:val="00575CF0"/>
    <w:rsid w:val="00576047"/>
    <w:rsid w:val="0057622C"/>
    <w:rsid w:val="0057627E"/>
    <w:rsid w:val="00576483"/>
    <w:rsid w:val="005764AD"/>
    <w:rsid w:val="005764C7"/>
    <w:rsid w:val="005765AA"/>
    <w:rsid w:val="005765FC"/>
    <w:rsid w:val="0057661F"/>
    <w:rsid w:val="005769CC"/>
    <w:rsid w:val="005769E7"/>
    <w:rsid w:val="00576B01"/>
    <w:rsid w:val="00576BF0"/>
    <w:rsid w:val="00576C2C"/>
    <w:rsid w:val="00576F7D"/>
    <w:rsid w:val="0057716A"/>
    <w:rsid w:val="0057717E"/>
    <w:rsid w:val="005773E6"/>
    <w:rsid w:val="005774C8"/>
    <w:rsid w:val="005777D0"/>
    <w:rsid w:val="00577C71"/>
    <w:rsid w:val="00577D0C"/>
    <w:rsid w:val="00577D1F"/>
    <w:rsid w:val="00577D74"/>
    <w:rsid w:val="00577F44"/>
    <w:rsid w:val="00577F9F"/>
    <w:rsid w:val="00577FBA"/>
    <w:rsid w:val="005800D0"/>
    <w:rsid w:val="00580137"/>
    <w:rsid w:val="005805FD"/>
    <w:rsid w:val="00580B91"/>
    <w:rsid w:val="00580C1B"/>
    <w:rsid w:val="00580DE1"/>
    <w:rsid w:val="00580E8A"/>
    <w:rsid w:val="00580FFA"/>
    <w:rsid w:val="005813DE"/>
    <w:rsid w:val="0058140E"/>
    <w:rsid w:val="00581629"/>
    <w:rsid w:val="005818BB"/>
    <w:rsid w:val="00581989"/>
    <w:rsid w:val="005819A4"/>
    <w:rsid w:val="00581A8A"/>
    <w:rsid w:val="00581F03"/>
    <w:rsid w:val="00581F62"/>
    <w:rsid w:val="00582559"/>
    <w:rsid w:val="00582640"/>
    <w:rsid w:val="00582735"/>
    <w:rsid w:val="0058281C"/>
    <w:rsid w:val="00582B82"/>
    <w:rsid w:val="00582C2A"/>
    <w:rsid w:val="00582C8F"/>
    <w:rsid w:val="00582EEA"/>
    <w:rsid w:val="00583126"/>
    <w:rsid w:val="00583317"/>
    <w:rsid w:val="0058357C"/>
    <w:rsid w:val="0058370C"/>
    <w:rsid w:val="00583774"/>
    <w:rsid w:val="00583896"/>
    <w:rsid w:val="005839FF"/>
    <w:rsid w:val="00583A97"/>
    <w:rsid w:val="00583ACA"/>
    <w:rsid w:val="00583BF9"/>
    <w:rsid w:val="00583CA4"/>
    <w:rsid w:val="00583FB6"/>
    <w:rsid w:val="005840BB"/>
    <w:rsid w:val="005840ED"/>
    <w:rsid w:val="0058434C"/>
    <w:rsid w:val="0058437A"/>
    <w:rsid w:val="005849AC"/>
    <w:rsid w:val="00584A99"/>
    <w:rsid w:val="00584C40"/>
    <w:rsid w:val="00585201"/>
    <w:rsid w:val="0058530C"/>
    <w:rsid w:val="005855BC"/>
    <w:rsid w:val="005855DB"/>
    <w:rsid w:val="005856EC"/>
    <w:rsid w:val="00585DBD"/>
    <w:rsid w:val="00586140"/>
    <w:rsid w:val="00586548"/>
    <w:rsid w:val="0058658F"/>
    <w:rsid w:val="00586641"/>
    <w:rsid w:val="005866EE"/>
    <w:rsid w:val="0058670F"/>
    <w:rsid w:val="0058684D"/>
    <w:rsid w:val="00586AA5"/>
    <w:rsid w:val="00586C3C"/>
    <w:rsid w:val="00586F48"/>
    <w:rsid w:val="00587090"/>
    <w:rsid w:val="005871FF"/>
    <w:rsid w:val="00587368"/>
    <w:rsid w:val="00587417"/>
    <w:rsid w:val="0058753C"/>
    <w:rsid w:val="005876A3"/>
    <w:rsid w:val="00587855"/>
    <w:rsid w:val="005878C2"/>
    <w:rsid w:val="005878CD"/>
    <w:rsid w:val="00587E1A"/>
    <w:rsid w:val="00587F00"/>
    <w:rsid w:val="0059015E"/>
    <w:rsid w:val="00590193"/>
    <w:rsid w:val="00590402"/>
    <w:rsid w:val="005904EF"/>
    <w:rsid w:val="005904FF"/>
    <w:rsid w:val="0059054A"/>
    <w:rsid w:val="0059073A"/>
    <w:rsid w:val="00590819"/>
    <w:rsid w:val="005908E2"/>
    <w:rsid w:val="005909DB"/>
    <w:rsid w:val="00590A00"/>
    <w:rsid w:val="00590A08"/>
    <w:rsid w:val="00590AA4"/>
    <w:rsid w:val="0059174D"/>
    <w:rsid w:val="0059179A"/>
    <w:rsid w:val="005917B4"/>
    <w:rsid w:val="00591864"/>
    <w:rsid w:val="00591A69"/>
    <w:rsid w:val="00591C48"/>
    <w:rsid w:val="00591EB9"/>
    <w:rsid w:val="00591FF8"/>
    <w:rsid w:val="0059221E"/>
    <w:rsid w:val="0059227D"/>
    <w:rsid w:val="0059242A"/>
    <w:rsid w:val="0059243B"/>
    <w:rsid w:val="00592453"/>
    <w:rsid w:val="00592478"/>
    <w:rsid w:val="005924BB"/>
    <w:rsid w:val="005925AB"/>
    <w:rsid w:val="00592774"/>
    <w:rsid w:val="005927B9"/>
    <w:rsid w:val="005928B1"/>
    <w:rsid w:val="005929D4"/>
    <w:rsid w:val="00592B41"/>
    <w:rsid w:val="00592C2F"/>
    <w:rsid w:val="00592D79"/>
    <w:rsid w:val="00592DE1"/>
    <w:rsid w:val="00592EB3"/>
    <w:rsid w:val="00592F08"/>
    <w:rsid w:val="00592F8F"/>
    <w:rsid w:val="0059305D"/>
    <w:rsid w:val="0059341F"/>
    <w:rsid w:val="00593933"/>
    <w:rsid w:val="00593B07"/>
    <w:rsid w:val="00593B21"/>
    <w:rsid w:val="00593BAC"/>
    <w:rsid w:val="00593CA9"/>
    <w:rsid w:val="00593D6D"/>
    <w:rsid w:val="00593E2F"/>
    <w:rsid w:val="00593E88"/>
    <w:rsid w:val="005940CA"/>
    <w:rsid w:val="0059421C"/>
    <w:rsid w:val="005942BF"/>
    <w:rsid w:val="0059457B"/>
    <w:rsid w:val="005945D5"/>
    <w:rsid w:val="005945E1"/>
    <w:rsid w:val="0059461C"/>
    <w:rsid w:val="00594751"/>
    <w:rsid w:val="005947B1"/>
    <w:rsid w:val="00594B45"/>
    <w:rsid w:val="00594B91"/>
    <w:rsid w:val="00594CD2"/>
    <w:rsid w:val="00594E48"/>
    <w:rsid w:val="00595036"/>
    <w:rsid w:val="00595066"/>
    <w:rsid w:val="005953DA"/>
    <w:rsid w:val="005953F6"/>
    <w:rsid w:val="00595529"/>
    <w:rsid w:val="00595785"/>
    <w:rsid w:val="005957A2"/>
    <w:rsid w:val="00595807"/>
    <w:rsid w:val="00595C19"/>
    <w:rsid w:val="00595C4B"/>
    <w:rsid w:val="00595D24"/>
    <w:rsid w:val="00595F67"/>
    <w:rsid w:val="00595FE7"/>
    <w:rsid w:val="0059600D"/>
    <w:rsid w:val="00596044"/>
    <w:rsid w:val="005960FB"/>
    <w:rsid w:val="00596103"/>
    <w:rsid w:val="005961E5"/>
    <w:rsid w:val="0059627F"/>
    <w:rsid w:val="005962D8"/>
    <w:rsid w:val="005963AB"/>
    <w:rsid w:val="005963BD"/>
    <w:rsid w:val="0059644A"/>
    <w:rsid w:val="005965CC"/>
    <w:rsid w:val="005967E3"/>
    <w:rsid w:val="0059682F"/>
    <w:rsid w:val="00596960"/>
    <w:rsid w:val="00596AFD"/>
    <w:rsid w:val="00596CDC"/>
    <w:rsid w:val="00596D18"/>
    <w:rsid w:val="00596D1D"/>
    <w:rsid w:val="00596DC6"/>
    <w:rsid w:val="00596E12"/>
    <w:rsid w:val="00596F1A"/>
    <w:rsid w:val="00596F48"/>
    <w:rsid w:val="00596FC7"/>
    <w:rsid w:val="0059703D"/>
    <w:rsid w:val="00597328"/>
    <w:rsid w:val="00597619"/>
    <w:rsid w:val="00597838"/>
    <w:rsid w:val="00597B7D"/>
    <w:rsid w:val="00597B94"/>
    <w:rsid w:val="00597C42"/>
    <w:rsid w:val="00597DC5"/>
    <w:rsid w:val="00597E17"/>
    <w:rsid w:val="00597E54"/>
    <w:rsid w:val="005A00D5"/>
    <w:rsid w:val="005A00EA"/>
    <w:rsid w:val="005A018F"/>
    <w:rsid w:val="005A029B"/>
    <w:rsid w:val="005A042B"/>
    <w:rsid w:val="005A0572"/>
    <w:rsid w:val="005A0608"/>
    <w:rsid w:val="005A088C"/>
    <w:rsid w:val="005A089C"/>
    <w:rsid w:val="005A094A"/>
    <w:rsid w:val="005A0B83"/>
    <w:rsid w:val="005A0C3A"/>
    <w:rsid w:val="005A0D43"/>
    <w:rsid w:val="005A0E54"/>
    <w:rsid w:val="005A0E73"/>
    <w:rsid w:val="005A0E84"/>
    <w:rsid w:val="005A0EFD"/>
    <w:rsid w:val="005A1098"/>
    <w:rsid w:val="005A12BC"/>
    <w:rsid w:val="005A1354"/>
    <w:rsid w:val="005A1403"/>
    <w:rsid w:val="005A16EA"/>
    <w:rsid w:val="005A18D0"/>
    <w:rsid w:val="005A190F"/>
    <w:rsid w:val="005A1A54"/>
    <w:rsid w:val="005A1B0D"/>
    <w:rsid w:val="005A1B15"/>
    <w:rsid w:val="005A1C1F"/>
    <w:rsid w:val="005A1F5D"/>
    <w:rsid w:val="005A2118"/>
    <w:rsid w:val="005A21B4"/>
    <w:rsid w:val="005A240C"/>
    <w:rsid w:val="005A2780"/>
    <w:rsid w:val="005A27A4"/>
    <w:rsid w:val="005A27BC"/>
    <w:rsid w:val="005A2887"/>
    <w:rsid w:val="005A2B2A"/>
    <w:rsid w:val="005A2C0D"/>
    <w:rsid w:val="005A2C7A"/>
    <w:rsid w:val="005A300D"/>
    <w:rsid w:val="005A301D"/>
    <w:rsid w:val="005A30E9"/>
    <w:rsid w:val="005A3218"/>
    <w:rsid w:val="005A3270"/>
    <w:rsid w:val="005A3273"/>
    <w:rsid w:val="005A32A5"/>
    <w:rsid w:val="005A3475"/>
    <w:rsid w:val="005A36AE"/>
    <w:rsid w:val="005A3768"/>
    <w:rsid w:val="005A3973"/>
    <w:rsid w:val="005A3B92"/>
    <w:rsid w:val="005A3C2E"/>
    <w:rsid w:val="005A3E3B"/>
    <w:rsid w:val="005A3EE2"/>
    <w:rsid w:val="005A3FDD"/>
    <w:rsid w:val="005A400D"/>
    <w:rsid w:val="005A40E8"/>
    <w:rsid w:val="005A4347"/>
    <w:rsid w:val="005A43D6"/>
    <w:rsid w:val="005A4483"/>
    <w:rsid w:val="005A44B6"/>
    <w:rsid w:val="005A46EA"/>
    <w:rsid w:val="005A4756"/>
    <w:rsid w:val="005A4BFC"/>
    <w:rsid w:val="005A4CBB"/>
    <w:rsid w:val="005A4E94"/>
    <w:rsid w:val="005A4F94"/>
    <w:rsid w:val="005A540A"/>
    <w:rsid w:val="005A5415"/>
    <w:rsid w:val="005A5494"/>
    <w:rsid w:val="005A5639"/>
    <w:rsid w:val="005A5699"/>
    <w:rsid w:val="005A5910"/>
    <w:rsid w:val="005A5967"/>
    <w:rsid w:val="005A59DC"/>
    <w:rsid w:val="005A5A64"/>
    <w:rsid w:val="005A5B00"/>
    <w:rsid w:val="005A5D00"/>
    <w:rsid w:val="005A5D63"/>
    <w:rsid w:val="005A5D72"/>
    <w:rsid w:val="005A5EAA"/>
    <w:rsid w:val="005A5EC6"/>
    <w:rsid w:val="005A63EC"/>
    <w:rsid w:val="005A6457"/>
    <w:rsid w:val="005A658B"/>
    <w:rsid w:val="005A65CB"/>
    <w:rsid w:val="005A66A9"/>
    <w:rsid w:val="005A675C"/>
    <w:rsid w:val="005A68FF"/>
    <w:rsid w:val="005A6C1D"/>
    <w:rsid w:val="005A6CB9"/>
    <w:rsid w:val="005A6F92"/>
    <w:rsid w:val="005A7071"/>
    <w:rsid w:val="005A70BF"/>
    <w:rsid w:val="005A723D"/>
    <w:rsid w:val="005A724D"/>
    <w:rsid w:val="005A7457"/>
    <w:rsid w:val="005A749D"/>
    <w:rsid w:val="005A75E0"/>
    <w:rsid w:val="005A7618"/>
    <w:rsid w:val="005A768F"/>
    <w:rsid w:val="005A7801"/>
    <w:rsid w:val="005A7B8B"/>
    <w:rsid w:val="005A7D7B"/>
    <w:rsid w:val="005A7D9A"/>
    <w:rsid w:val="005A7F0E"/>
    <w:rsid w:val="005A7F98"/>
    <w:rsid w:val="005B0218"/>
    <w:rsid w:val="005B02E5"/>
    <w:rsid w:val="005B05C2"/>
    <w:rsid w:val="005B06DA"/>
    <w:rsid w:val="005B071C"/>
    <w:rsid w:val="005B08C5"/>
    <w:rsid w:val="005B092F"/>
    <w:rsid w:val="005B09B0"/>
    <w:rsid w:val="005B0A07"/>
    <w:rsid w:val="005B0AE7"/>
    <w:rsid w:val="005B0B56"/>
    <w:rsid w:val="005B0C0E"/>
    <w:rsid w:val="005B0CD1"/>
    <w:rsid w:val="005B0DFA"/>
    <w:rsid w:val="005B0E18"/>
    <w:rsid w:val="005B0E38"/>
    <w:rsid w:val="005B0ECD"/>
    <w:rsid w:val="005B12D5"/>
    <w:rsid w:val="005B1360"/>
    <w:rsid w:val="005B1946"/>
    <w:rsid w:val="005B1970"/>
    <w:rsid w:val="005B1978"/>
    <w:rsid w:val="005B1A47"/>
    <w:rsid w:val="005B1AC4"/>
    <w:rsid w:val="005B1C5E"/>
    <w:rsid w:val="005B1CFC"/>
    <w:rsid w:val="005B1FDF"/>
    <w:rsid w:val="005B211F"/>
    <w:rsid w:val="005B2151"/>
    <w:rsid w:val="005B2285"/>
    <w:rsid w:val="005B2317"/>
    <w:rsid w:val="005B244D"/>
    <w:rsid w:val="005B259A"/>
    <w:rsid w:val="005B2620"/>
    <w:rsid w:val="005B2C99"/>
    <w:rsid w:val="005B2EE4"/>
    <w:rsid w:val="005B2FB7"/>
    <w:rsid w:val="005B3229"/>
    <w:rsid w:val="005B3250"/>
    <w:rsid w:val="005B3253"/>
    <w:rsid w:val="005B336E"/>
    <w:rsid w:val="005B3486"/>
    <w:rsid w:val="005B3B74"/>
    <w:rsid w:val="005B3C35"/>
    <w:rsid w:val="005B3D4C"/>
    <w:rsid w:val="005B3D52"/>
    <w:rsid w:val="005B3FA0"/>
    <w:rsid w:val="005B4113"/>
    <w:rsid w:val="005B435D"/>
    <w:rsid w:val="005B453E"/>
    <w:rsid w:val="005B45F7"/>
    <w:rsid w:val="005B46E4"/>
    <w:rsid w:val="005B4CF4"/>
    <w:rsid w:val="005B4D8B"/>
    <w:rsid w:val="005B4F76"/>
    <w:rsid w:val="005B503E"/>
    <w:rsid w:val="005B50A1"/>
    <w:rsid w:val="005B5282"/>
    <w:rsid w:val="005B5543"/>
    <w:rsid w:val="005B555A"/>
    <w:rsid w:val="005B5617"/>
    <w:rsid w:val="005B5749"/>
    <w:rsid w:val="005B57C4"/>
    <w:rsid w:val="005B589A"/>
    <w:rsid w:val="005B595B"/>
    <w:rsid w:val="005B5977"/>
    <w:rsid w:val="005B59E9"/>
    <w:rsid w:val="005B60B6"/>
    <w:rsid w:val="005B6123"/>
    <w:rsid w:val="005B6481"/>
    <w:rsid w:val="005B65F6"/>
    <w:rsid w:val="005B66DE"/>
    <w:rsid w:val="005B6B10"/>
    <w:rsid w:val="005B6B61"/>
    <w:rsid w:val="005B6C98"/>
    <w:rsid w:val="005B6D1A"/>
    <w:rsid w:val="005B6D2A"/>
    <w:rsid w:val="005B722C"/>
    <w:rsid w:val="005B7447"/>
    <w:rsid w:val="005B74CE"/>
    <w:rsid w:val="005B751C"/>
    <w:rsid w:val="005B7867"/>
    <w:rsid w:val="005B7911"/>
    <w:rsid w:val="005B7AF4"/>
    <w:rsid w:val="005B7B89"/>
    <w:rsid w:val="005B7BE2"/>
    <w:rsid w:val="005B7C1F"/>
    <w:rsid w:val="005B7C90"/>
    <w:rsid w:val="005B7D08"/>
    <w:rsid w:val="005B7D58"/>
    <w:rsid w:val="005B7D66"/>
    <w:rsid w:val="005B7FE4"/>
    <w:rsid w:val="005C0006"/>
    <w:rsid w:val="005C01BB"/>
    <w:rsid w:val="005C022B"/>
    <w:rsid w:val="005C02C4"/>
    <w:rsid w:val="005C0440"/>
    <w:rsid w:val="005C0642"/>
    <w:rsid w:val="005C073B"/>
    <w:rsid w:val="005C074A"/>
    <w:rsid w:val="005C079C"/>
    <w:rsid w:val="005C07F6"/>
    <w:rsid w:val="005C08BB"/>
    <w:rsid w:val="005C0A86"/>
    <w:rsid w:val="005C0D5B"/>
    <w:rsid w:val="005C0E00"/>
    <w:rsid w:val="005C0EF6"/>
    <w:rsid w:val="005C11C2"/>
    <w:rsid w:val="005C11D0"/>
    <w:rsid w:val="005C12CE"/>
    <w:rsid w:val="005C1306"/>
    <w:rsid w:val="005C188E"/>
    <w:rsid w:val="005C1A73"/>
    <w:rsid w:val="005C1BC0"/>
    <w:rsid w:val="005C1C2C"/>
    <w:rsid w:val="005C1CA9"/>
    <w:rsid w:val="005C216B"/>
    <w:rsid w:val="005C2349"/>
    <w:rsid w:val="005C236F"/>
    <w:rsid w:val="005C2436"/>
    <w:rsid w:val="005C2443"/>
    <w:rsid w:val="005C2487"/>
    <w:rsid w:val="005C2623"/>
    <w:rsid w:val="005C29C9"/>
    <w:rsid w:val="005C29E0"/>
    <w:rsid w:val="005C2E2B"/>
    <w:rsid w:val="005C2EAA"/>
    <w:rsid w:val="005C3420"/>
    <w:rsid w:val="005C349B"/>
    <w:rsid w:val="005C351A"/>
    <w:rsid w:val="005C382D"/>
    <w:rsid w:val="005C3965"/>
    <w:rsid w:val="005C3CCA"/>
    <w:rsid w:val="005C3CD6"/>
    <w:rsid w:val="005C3DCA"/>
    <w:rsid w:val="005C3E21"/>
    <w:rsid w:val="005C3E7F"/>
    <w:rsid w:val="005C3F1A"/>
    <w:rsid w:val="005C3FA4"/>
    <w:rsid w:val="005C40D3"/>
    <w:rsid w:val="005C4211"/>
    <w:rsid w:val="005C4245"/>
    <w:rsid w:val="005C4488"/>
    <w:rsid w:val="005C4950"/>
    <w:rsid w:val="005C4A01"/>
    <w:rsid w:val="005C4A39"/>
    <w:rsid w:val="005C4A71"/>
    <w:rsid w:val="005C4C09"/>
    <w:rsid w:val="005C4C1F"/>
    <w:rsid w:val="005C4C85"/>
    <w:rsid w:val="005C4DE1"/>
    <w:rsid w:val="005C5093"/>
    <w:rsid w:val="005C51AA"/>
    <w:rsid w:val="005C5281"/>
    <w:rsid w:val="005C55D5"/>
    <w:rsid w:val="005C57D0"/>
    <w:rsid w:val="005C58B6"/>
    <w:rsid w:val="005C5920"/>
    <w:rsid w:val="005C5968"/>
    <w:rsid w:val="005C59BF"/>
    <w:rsid w:val="005C5A33"/>
    <w:rsid w:val="005C5A5B"/>
    <w:rsid w:val="005C5A78"/>
    <w:rsid w:val="005C5EB4"/>
    <w:rsid w:val="005C5F52"/>
    <w:rsid w:val="005C5F93"/>
    <w:rsid w:val="005C604E"/>
    <w:rsid w:val="005C6180"/>
    <w:rsid w:val="005C6323"/>
    <w:rsid w:val="005C635F"/>
    <w:rsid w:val="005C6582"/>
    <w:rsid w:val="005C65F5"/>
    <w:rsid w:val="005C6686"/>
    <w:rsid w:val="005C66DD"/>
    <w:rsid w:val="005C675F"/>
    <w:rsid w:val="005C6AA1"/>
    <w:rsid w:val="005C6AB7"/>
    <w:rsid w:val="005C6D51"/>
    <w:rsid w:val="005C6E1A"/>
    <w:rsid w:val="005C6F5A"/>
    <w:rsid w:val="005C6FAC"/>
    <w:rsid w:val="005C6FC8"/>
    <w:rsid w:val="005C7178"/>
    <w:rsid w:val="005C7525"/>
    <w:rsid w:val="005C7550"/>
    <w:rsid w:val="005C78CE"/>
    <w:rsid w:val="005C7A8A"/>
    <w:rsid w:val="005C7BE3"/>
    <w:rsid w:val="005C7BE9"/>
    <w:rsid w:val="005C7C4D"/>
    <w:rsid w:val="005C7CC4"/>
    <w:rsid w:val="005C7D78"/>
    <w:rsid w:val="005C7E87"/>
    <w:rsid w:val="005C7F8E"/>
    <w:rsid w:val="005C7FB4"/>
    <w:rsid w:val="005C7FD4"/>
    <w:rsid w:val="005D006B"/>
    <w:rsid w:val="005D0172"/>
    <w:rsid w:val="005D03EF"/>
    <w:rsid w:val="005D049B"/>
    <w:rsid w:val="005D0528"/>
    <w:rsid w:val="005D0621"/>
    <w:rsid w:val="005D0805"/>
    <w:rsid w:val="005D094E"/>
    <w:rsid w:val="005D0B5F"/>
    <w:rsid w:val="005D0BAB"/>
    <w:rsid w:val="005D0DD2"/>
    <w:rsid w:val="005D10F5"/>
    <w:rsid w:val="005D1390"/>
    <w:rsid w:val="005D13F4"/>
    <w:rsid w:val="005D15A8"/>
    <w:rsid w:val="005D1624"/>
    <w:rsid w:val="005D1717"/>
    <w:rsid w:val="005D180F"/>
    <w:rsid w:val="005D1FFC"/>
    <w:rsid w:val="005D20E2"/>
    <w:rsid w:val="005D2173"/>
    <w:rsid w:val="005D222F"/>
    <w:rsid w:val="005D234D"/>
    <w:rsid w:val="005D2380"/>
    <w:rsid w:val="005D23B4"/>
    <w:rsid w:val="005D2553"/>
    <w:rsid w:val="005D25AE"/>
    <w:rsid w:val="005D2632"/>
    <w:rsid w:val="005D2860"/>
    <w:rsid w:val="005D2D4B"/>
    <w:rsid w:val="005D2DFB"/>
    <w:rsid w:val="005D2EEA"/>
    <w:rsid w:val="005D2F44"/>
    <w:rsid w:val="005D3011"/>
    <w:rsid w:val="005D3080"/>
    <w:rsid w:val="005D30B2"/>
    <w:rsid w:val="005D3249"/>
    <w:rsid w:val="005D325C"/>
    <w:rsid w:val="005D354F"/>
    <w:rsid w:val="005D35A6"/>
    <w:rsid w:val="005D3755"/>
    <w:rsid w:val="005D3804"/>
    <w:rsid w:val="005D39B7"/>
    <w:rsid w:val="005D3A2A"/>
    <w:rsid w:val="005D3C1F"/>
    <w:rsid w:val="005D3E3B"/>
    <w:rsid w:val="005D3E88"/>
    <w:rsid w:val="005D4019"/>
    <w:rsid w:val="005D402E"/>
    <w:rsid w:val="005D40DE"/>
    <w:rsid w:val="005D41BF"/>
    <w:rsid w:val="005D4387"/>
    <w:rsid w:val="005D4402"/>
    <w:rsid w:val="005D4673"/>
    <w:rsid w:val="005D46F8"/>
    <w:rsid w:val="005D4726"/>
    <w:rsid w:val="005D473F"/>
    <w:rsid w:val="005D474E"/>
    <w:rsid w:val="005D47AB"/>
    <w:rsid w:val="005D4884"/>
    <w:rsid w:val="005D492E"/>
    <w:rsid w:val="005D497B"/>
    <w:rsid w:val="005D4E2C"/>
    <w:rsid w:val="005D4ED3"/>
    <w:rsid w:val="005D50BF"/>
    <w:rsid w:val="005D526B"/>
    <w:rsid w:val="005D52C4"/>
    <w:rsid w:val="005D5351"/>
    <w:rsid w:val="005D54D5"/>
    <w:rsid w:val="005D54F8"/>
    <w:rsid w:val="005D5688"/>
    <w:rsid w:val="005D56D9"/>
    <w:rsid w:val="005D56EF"/>
    <w:rsid w:val="005D584C"/>
    <w:rsid w:val="005D5881"/>
    <w:rsid w:val="005D5A26"/>
    <w:rsid w:val="005D5B64"/>
    <w:rsid w:val="005D5D2F"/>
    <w:rsid w:val="005D5F5B"/>
    <w:rsid w:val="005D6358"/>
    <w:rsid w:val="005D6B17"/>
    <w:rsid w:val="005D6B6D"/>
    <w:rsid w:val="005D6B6E"/>
    <w:rsid w:val="005D6D1A"/>
    <w:rsid w:val="005D6D1B"/>
    <w:rsid w:val="005D6F40"/>
    <w:rsid w:val="005D711A"/>
    <w:rsid w:val="005D753A"/>
    <w:rsid w:val="005D76DA"/>
    <w:rsid w:val="005D7787"/>
    <w:rsid w:val="005D79CE"/>
    <w:rsid w:val="005D7C1F"/>
    <w:rsid w:val="005D7CDF"/>
    <w:rsid w:val="005D7D77"/>
    <w:rsid w:val="005D7E80"/>
    <w:rsid w:val="005D7F7F"/>
    <w:rsid w:val="005E00A2"/>
    <w:rsid w:val="005E029B"/>
    <w:rsid w:val="005E02E0"/>
    <w:rsid w:val="005E0548"/>
    <w:rsid w:val="005E061E"/>
    <w:rsid w:val="005E0BDA"/>
    <w:rsid w:val="005E0BFF"/>
    <w:rsid w:val="005E0F03"/>
    <w:rsid w:val="005E123A"/>
    <w:rsid w:val="005E1587"/>
    <w:rsid w:val="005E15C8"/>
    <w:rsid w:val="005E1608"/>
    <w:rsid w:val="005E1610"/>
    <w:rsid w:val="005E169F"/>
    <w:rsid w:val="005E19C4"/>
    <w:rsid w:val="005E1A60"/>
    <w:rsid w:val="005E1D5B"/>
    <w:rsid w:val="005E1D88"/>
    <w:rsid w:val="005E1E6A"/>
    <w:rsid w:val="005E1E8D"/>
    <w:rsid w:val="005E1FB6"/>
    <w:rsid w:val="005E2084"/>
    <w:rsid w:val="005E20E3"/>
    <w:rsid w:val="005E22E6"/>
    <w:rsid w:val="005E2308"/>
    <w:rsid w:val="005E2451"/>
    <w:rsid w:val="005E25DB"/>
    <w:rsid w:val="005E25F5"/>
    <w:rsid w:val="005E27D5"/>
    <w:rsid w:val="005E28E5"/>
    <w:rsid w:val="005E294A"/>
    <w:rsid w:val="005E2A33"/>
    <w:rsid w:val="005E2D0E"/>
    <w:rsid w:val="005E2DEA"/>
    <w:rsid w:val="005E2E53"/>
    <w:rsid w:val="005E2F29"/>
    <w:rsid w:val="005E2F32"/>
    <w:rsid w:val="005E3129"/>
    <w:rsid w:val="005E312A"/>
    <w:rsid w:val="005E319F"/>
    <w:rsid w:val="005E31ED"/>
    <w:rsid w:val="005E33FA"/>
    <w:rsid w:val="005E3565"/>
    <w:rsid w:val="005E36D7"/>
    <w:rsid w:val="005E393C"/>
    <w:rsid w:val="005E39B4"/>
    <w:rsid w:val="005E39BC"/>
    <w:rsid w:val="005E3BE4"/>
    <w:rsid w:val="005E3C8F"/>
    <w:rsid w:val="005E3D12"/>
    <w:rsid w:val="005E3D6A"/>
    <w:rsid w:val="005E3DBC"/>
    <w:rsid w:val="005E3F2E"/>
    <w:rsid w:val="005E41DE"/>
    <w:rsid w:val="005E42D1"/>
    <w:rsid w:val="005E4315"/>
    <w:rsid w:val="005E43BB"/>
    <w:rsid w:val="005E445A"/>
    <w:rsid w:val="005E45CD"/>
    <w:rsid w:val="005E48A2"/>
    <w:rsid w:val="005E4B98"/>
    <w:rsid w:val="005E4D57"/>
    <w:rsid w:val="005E4F4A"/>
    <w:rsid w:val="005E5211"/>
    <w:rsid w:val="005E532C"/>
    <w:rsid w:val="005E5AAF"/>
    <w:rsid w:val="005E5AE4"/>
    <w:rsid w:val="005E5B67"/>
    <w:rsid w:val="005E5BF1"/>
    <w:rsid w:val="005E5DFE"/>
    <w:rsid w:val="005E5E87"/>
    <w:rsid w:val="005E5EBE"/>
    <w:rsid w:val="005E617A"/>
    <w:rsid w:val="005E642B"/>
    <w:rsid w:val="005E64CD"/>
    <w:rsid w:val="005E6530"/>
    <w:rsid w:val="005E670B"/>
    <w:rsid w:val="005E6741"/>
    <w:rsid w:val="005E68EA"/>
    <w:rsid w:val="005E692B"/>
    <w:rsid w:val="005E6952"/>
    <w:rsid w:val="005E6C0B"/>
    <w:rsid w:val="005E6E22"/>
    <w:rsid w:val="005E6F8D"/>
    <w:rsid w:val="005E6FF0"/>
    <w:rsid w:val="005E70FF"/>
    <w:rsid w:val="005E72BC"/>
    <w:rsid w:val="005E7313"/>
    <w:rsid w:val="005E7347"/>
    <w:rsid w:val="005E75D5"/>
    <w:rsid w:val="005E771A"/>
    <w:rsid w:val="005E787A"/>
    <w:rsid w:val="005E78DC"/>
    <w:rsid w:val="005E790A"/>
    <w:rsid w:val="005E7E72"/>
    <w:rsid w:val="005E7FD1"/>
    <w:rsid w:val="005F0127"/>
    <w:rsid w:val="005F0662"/>
    <w:rsid w:val="005F094E"/>
    <w:rsid w:val="005F09A9"/>
    <w:rsid w:val="005F0BB9"/>
    <w:rsid w:val="005F0C73"/>
    <w:rsid w:val="005F0CC9"/>
    <w:rsid w:val="005F0D2F"/>
    <w:rsid w:val="005F0DD3"/>
    <w:rsid w:val="005F0DE0"/>
    <w:rsid w:val="005F1231"/>
    <w:rsid w:val="005F13E6"/>
    <w:rsid w:val="005F151A"/>
    <w:rsid w:val="005F15E9"/>
    <w:rsid w:val="005F16A8"/>
    <w:rsid w:val="005F174E"/>
    <w:rsid w:val="005F17B9"/>
    <w:rsid w:val="005F18CD"/>
    <w:rsid w:val="005F1995"/>
    <w:rsid w:val="005F1AC1"/>
    <w:rsid w:val="005F1B45"/>
    <w:rsid w:val="005F1B65"/>
    <w:rsid w:val="005F1F16"/>
    <w:rsid w:val="005F1F9E"/>
    <w:rsid w:val="005F23C2"/>
    <w:rsid w:val="005F2813"/>
    <w:rsid w:val="005F28CA"/>
    <w:rsid w:val="005F28E8"/>
    <w:rsid w:val="005F2951"/>
    <w:rsid w:val="005F2A6D"/>
    <w:rsid w:val="005F2BD3"/>
    <w:rsid w:val="005F2BEA"/>
    <w:rsid w:val="005F2E5D"/>
    <w:rsid w:val="005F30AD"/>
    <w:rsid w:val="005F3353"/>
    <w:rsid w:val="005F3500"/>
    <w:rsid w:val="005F366B"/>
    <w:rsid w:val="005F3AA7"/>
    <w:rsid w:val="005F3B34"/>
    <w:rsid w:val="005F3D13"/>
    <w:rsid w:val="005F3D75"/>
    <w:rsid w:val="005F4179"/>
    <w:rsid w:val="005F46FB"/>
    <w:rsid w:val="005F4748"/>
    <w:rsid w:val="005F4963"/>
    <w:rsid w:val="005F4E36"/>
    <w:rsid w:val="005F51A2"/>
    <w:rsid w:val="005F53C2"/>
    <w:rsid w:val="005F56FD"/>
    <w:rsid w:val="005F5887"/>
    <w:rsid w:val="005F5ABA"/>
    <w:rsid w:val="005F5BA3"/>
    <w:rsid w:val="005F5E31"/>
    <w:rsid w:val="005F5F76"/>
    <w:rsid w:val="005F60FA"/>
    <w:rsid w:val="005F6161"/>
    <w:rsid w:val="005F617C"/>
    <w:rsid w:val="005F61CD"/>
    <w:rsid w:val="005F61F2"/>
    <w:rsid w:val="005F621E"/>
    <w:rsid w:val="005F6389"/>
    <w:rsid w:val="005F6484"/>
    <w:rsid w:val="005F674C"/>
    <w:rsid w:val="005F677B"/>
    <w:rsid w:val="005F6FF9"/>
    <w:rsid w:val="005F70C5"/>
    <w:rsid w:val="005F7493"/>
    <w:rsid w:val="005F770E"/>
    <w:rsid w:val="005F7815"/>
    <w:rsid w:val="005F7E97"/>
    <w:rsid w:val="005F7F4D"/>
    <w:rsid w:val="005F7F7D"/>
    <w:rsid w:val="005F7F85"/>
    <w:rsid w:val="00600266"/>
    <w:rsid w:val="00600310"/>
    <w:rsid w:val="00600314"/>
    <w:rsid w:val="00600316"/>
    <w:rsid w:val="006004CC"/>
    <w:rsid w:val="00600754"/>
    <w:rsid w:val="0060094B"/>
    <w:rsid w:val="0060098E"/>
    <w:rsid w:val="00600ADE"/>
    <w:rsid w:val="00600AEB"/>
    <w:rsid w:val="00600CAF"/>
    <w:rsid w:val="00600D5A"/>
    <w:rsid w:val="00600ED6"/>
    <w:rsid w:val="00600F73"/>
    <w:rsid w:val="006010E0"/>
    <w:rsid w:val="0060132C"/>
    <w:rsid w:val="0060138C"/>
    <w:rsid w:val="00601538"/>
    <w:rsid w:val="0060174B"/>
    <w:rsid w:val="00601810"/>
    <w:rsid w:val="00601E2C"/>
    <w:rsid w:val="00601F77"/>
    <w:rsid w:val="006021E3"/>
    <w:rsid w:val="00602219"/>
    <w:rsid w:val="006023BA"/>
    <w:rsid w:val="006025B6"/>
    <w:rsid w:val="00602727"/>
    <w:rsid w:val="006029D7"/>
    <w:rsid w:val="00602B49"/>
    <w:rsid w:val="00602B51"/>
    <w:rsid w:val="00602C5B"/>
    <w:rsid w:val="00602D89"/>
    <w:rsid w:val="00602E19"/>
    <w:rsid w:val="00602E4A"/>
    <w:rsid w:val="00603254"/>
    <w:rsid w:val="006032A8"/>
    <w:rsid w:val="006032F2"/>
    <w:rsid w:val="0060341D"/>
    <w:rsid w:val="00603444"/>
    <w:rsid w:val="006034FF"/>
    <w:rsid w:val="0060352B"/>
    <w:rsid w:val="006036FA"/>
    <w:rsid w:val="00603831"/>
    <w:rsid w:val="006038D6"/>
    <w:rsid w:val="0060390A"/>
    <w:rsid w:val="00603B2A"/>
    <w:rsid w:val="00603E13"/>
    <w:rsid w:val="00603EC0"/>
    <w:rsid w:val="00603F81"/>
    <w:rsid w:val="006043B5"/>
    <w:rsid w:val="00604469"/>
    <w:rsid w:val="006044B7"/>
    <w:rsid w:val="006045F8"/>
    <w:rsid w:val="006046DF"/>
    <w:rsid w:val="006047A3"/>
    <w:rsid w:val="006048E6"/>
    <w:rsid w:val="00604BCF"/>
    <w:rsid w:val="00604DA0"/>
    <w:rsid w:val="00604E7D"/>
    <w:rsid w:val="00604F8F"/>
    <w:rsid w:val="0060511C"/>
    <w:rsid w:val="0060514A"/>
    <w:rsid w:val="006051FB"/>
    <w:rsid w:val="00605356"/>
    <w:rsid w:val="0060558E"/>
    <w:rsid w:val="006055AD"/>
    <w:rsid w:val="006056DE"/>
    <w:rsid w:val="00605749"/>
    <w:rsid w:val="00605A5A"/>
    <w:rsid w:val="00605A8E"/>
    <w:rsid w:val="00605C4D"/>
    <w:rsid w:val="00605DB0"/>
    <w:rsid w:val="00605DF6"/>
    <w:rsid w:val="00605EB0"/>
    <w:rsid w:val="00605EDC"/>
    <w:rsid w:val="006062A2"/>
    <w:rsid w:val="00606359"/>
    <w:rsid w:val="006065C3"/>
    <w:rsid w:val="00606708"/>
    <w:rsid w:val="0060677B"/>
    <w:rsid w:val="006067FE"/>
    <w:rsid w:val="00606963"/>
    <w:rsid w:val="006069C7"/>
    <w:rsid w:val="00606C85"/>
    <w:rsid w:val="00606CD0"/>
    <w:rsid w:val="00607087"/>
    <w:rsid w:val="0060715F"/>
    <w:rsid w:val="00607169"/>
    <w:rsid w:val="006072E3"/>
    <w:rsid w:val="006075C9"/>
    <w:rsid w:val="00607880"/>
    <w:rsid w:val="00607B39"/>
    <w:rsid w:val="00607BD3"/>
    <w:rsid w:val="00607D3F"/>
    <w:rsid w:val="00607D55"/>
    <w:rsid w:val="006100D2"/>
    <w:rsid w:val="0061026A"/>
    <w:rsid w:val="006104E3"/>
    <w:rsid w:val="0061050C"/>
    <w:rsid w:val="006106BE"/>
    <w:rsid w:val="006107D5"/>
    <w:rsid w:val="00610BEB"/>
    <w:rsid w:val="00610CEC"/>
    <w:rsid w:val="00610D29"/>
    <w:rsid w:val="00610DEB"/>
    <w:rsid w:val="00610E0D"/>
    <w:rsid w:val="00610EE7"/>
    <w:rsid w:val="0061113E"/>
    <w:rsid w:val="00611189"/>
    <w:rsid w:val="006113C3"/>
    <w:rsid w:val="006114AE"/>
    <w:rsid w:val="00611562"/>
    <w:rsid w:val="006115FD"/>
    <w:rsid w:val="0061161A"/>
    <w:rsid w:val="0061197F"/>
    <w:rsid w:val="00611BCC"/>
    <w:rsid w:val="00611CF9"/>
    <w:rsid w:val="00611D83"/>
    <w:rsid w:val="00611D9A"/>
    <w:rsid w:val="00611DE3"/>
    <w:rsid w:val="00611E54"/>
    <w:rsid w:val="00611FAF"/>
    <w:rsid w:val="00611FB7"/>
    <w:rsid w:val="00612251"/>
    <w:rsid w:val="006124E7"/>
    <w:rsid w:val="006125B8"/>
    <w:rsid w:val="0061277B"/>
    <w:rsid w:val="006127A5"/>
    <w:rsid w:val="006127E8"/>
    <w:rsid w:val="00612814"/>
    <w:rsid w:val="006128E5"/>
    <w:rsid w:val="00612925"/>
    <w:rsid w:val="00612AF4"/>
    <w:rsid w:val="00612B27"/>
    <w:rsid w:val="00612BD1"/>
    <w:rsid w:val="00612C6C"/>
    <w:rsid w:val="00612D83"/>
    <w:rsid w:val="00612E8A"/>
    <w:rsid w:val="00613295"/>
    <w:rsid w:val="00613394"/>
    <w:rsid w:val="00613453"/>
    <w:rsid w:val="006134BE"/>
    <w:rsid w:val="006135A5"/>
    <w:rsid w:val="0061360A"/>
    <w:rsid w:val="006137A5"/>
    <w:rsid w:val="006137E9"/>
    <w:rsid w:val="00613928"/>
    <w:rsid w:val="00613939"/>
    <w:rsid w:val="00613AC2"/>
    <w:rsid w:val="00613E59"/>
    <w:rsid w:val="00613EEF"/>
    <w:rsid w:val="0061413F"/>
    <w:rsid w:val="0061414B"/>
    <w:rsid w:val="006144DE"/>
    <w:rsid w:val="006144F7"/>
    <w:rsid w:val="00614530"/>
    <w:rsid w:val="00614625"/>
    <w:rsid w:val="00614784"/>
    <w:rsid w:val="00614A8E"/>
    <w:rsid w:val="00614E54"/>
    <w:rsid w:val="00614EF3"/>
    <w:rsid w:val="0061512E"/>
    <w:rsid w:val="0061519B"/>
    <w:rsid w:val="00615363"/>
    <w:rsid w:val="00615505"/>
    <w:rsid w:val="00615583"/>
    <w:rsid w:val="006155EC"/>
    <w:rsid w:val="00615666"/>
    <w:rsid w:val="0061570A"/>
    <w:rsid w:val="00615773"/>
    <w:rsid w:val="0061590D"/>
    <w:rsid w:val="0061595C"/>
    <w:rsid w:val="00615A1B"/>
    <w:rsid w:val="00615AAB"/>
    <w:rsid w:val="00615AC8"/>
    <w:rsid w:val="00615B22"/>
    <w:rsid w:val="00615CAF"/>
    <w:rsid w:val="00615D88"/>
    <w:rsid w:val="00615EA5"/>
    <w:rsid w:val="00615ED5"/>
    <w:rsid w:val="00615FB9"/>
    <w:rsid w:val="00616242"/>
    <w:rsid w:val="006163A9"/>
    <w:rsid w:val="0061644D"/>
    <w:rsid w:val="006164B1"/>
    <w:rsid w:val="006165EC"/>
    <w:rsid w:val="00616765"/>
    <w:rsid w:val="00616875"/>
    <w:rsid w:val="00616B8A"/>
    <w:rsid w:val="00616C6D"/>
    <w:rsid w:val="00616D2D"/>
    <w:rsid w:val="00616E0F"/>
    <w:rsid w:val="00616F7F"/>
    <w:rsid w:val="0061719D"/>
    <w:rsid w:val="00617288"/>
    <w:rsid w:val="00617462"/>
    <w:rsid w:val="006174A1"/>
    <w:rsid w:val="00617669"/>
    <w:rsid w:val="006176F0"/>
    <w:rsid w:val="0061771F"/>
    <w:rsid w:val="006177E3"/>
    <w:rsid w:val="0061799C"/>
    <w:rsid w:val="006179B5"/>
    <w:rsid w:val="006200EC"/>
    <w:rsid w:val="0062037F"/>
    <w:rsid w:val="00620612"/>
    <w:rsid w:val="0062074B"/>
    <w:rsid w:val="00620771"/>
    <w:rsid w:val="006208EE"/>
    <w:rsid w:val="00620902"/>
    <w:rsid w:val="00620D61"/>
    <w:rsid w:val="00620DB3"/>
    <w:rsid w:val="00620E14"/>
    <w:rsid w:val="00620F3C"/>
    <w:rsid w:val="006210C8"/>
    <w:rsid w:val="00621108"/>
    <w:rsid w:val="006212FA"/>
    <w:rsid w:val="00621388"/>
    <w:rsid w:val="00621488"/>
    <w:rsid w:val="00621535"/>
    <w:rsid w:val="00621678"/>
    <w:rsid w:val="006217C0"/>
    <w:rsid w:val="00621A46"/>
    <w:rsid w:val="00621AE0"/>
    <w:rsid w:val="00621B42"/>
    <w:rsid w:val="00621C82"/>
    <w:rsid w:val="00621D81"/>
    <w:rsid w:val="00621DB4"/>
    <w:rsid w:val="00621DEF"/>
    <w:rsid w:val="00621EBA"/>
    <w:rsid w:val="00621FCB"/>
    <w:rsid w:val="00622000"/>
    <w:rsid w:val="00622241"/>
    <w:rsid w:val="00622385"/>
    <w:rsid w:val="006227F7"/>
    <w:rsid w:val="0062280B"/>
    <w:rsid w:val="006229E3"/>
    <w:rsid w:val="00622AAD"/>
    <w:rsid w:val="00622B44"/>
    <w:rsid w:val="00622EA0"/>
    <w:rsid w:val="0062301B"/>
    <w:rsid w:val="00623184"/>
    <w:rsid w:val="00623271"/>
    <w:rsid w:val="00623292"/>
    <w:rsid w:val="0062365C"/>
    <w:rsid w:val="006236FE"/>
    <w:rsid w:val="006237FE"/>
    <w:rsid w:val="00623881"/>
    <w:rsid w:val="006238FD"/>
    <w:rsid w:val="0062394B"/>
    <w:rsid w:val="00623AD0"/>
    <w:rsid w:val="00623D13"/>
    <w:rsid w:val="00623D56"/>
    <w:rsid w:val="00623E0B"/>
    <w:rsid w:val="00623FE3"/>
    <w:rsid w:val="00624040"/>
    <w:rsid w:val="0062408F"/>
    <w:rsid w:val="006241F3"/>
    <w:rsid w:val="006241FC"/>
    <w:rsid w:val="00624298"/>
    <w:rsid w:val="00624329"/>
    <w:rsid w:val="006244A8"/>
    <w:rsid w:val="00624703"/>
    <w:rsid w:val="006247AC"/>
    <w:rsid w:val="00624AA5"/>
    <w:rsid w:val="00624B43"/>
    <w:rsid w:val="00624D4B"/>
    <w:rsid w:val="00624DF4"/>
    <w:rsid w:val="00624FA9"/>
    <w:rsid w:val="00625109"/>
    <w:rsid w:val="0062518B"/>
    <w:rsid w:val="006252A3"/>
    <w:rsid w:val="00625316"/>
    <w:rsid w:val="006255E3"/>
    <w:rsid w:val="00625D1E"/>
    <w:rsid w:val="00625DF0"/>
    <w:rsid w:val="00625E5C"/>
    <w:rsid w:val="00625EE8"/>
    <w:rsid w:val="0062616D"/>
    <w:rsid w:val="006261C8"/>
    <w:rsid w:val="006262D5"/>
    <w:rsid w:val="00626471"/>
    <w:rsid w:val="00626767"/>
    <w:rsid w:val="00626783"/>
    <w:rsid w:val="00626838"/>
    <w:rsid w:val="006268D2"/>
    <w:rsid w:val="00626C7B"/>
    <w:rsid w:val="00626CB6"/>
    <w:rsid w:val="00626D3B"/>
    <w:rsid w:val="00626DED"/>
    <w:rsid w:val="00627066"/>
    <w:rsid w:val="00627228"/>
    <w:rsid w:val="0062725B"/>
    <w:rsid w:val="0062741F"/>
    <w:rsid w:val="006274C4"/>
    <w:rsid w:val="00627570"/>
    <w:rsid w:val="0062768C"/>
    <w:rsid w:val="006276CA"/>
    <w:rsid w:val="006276DF"/>
    <w:rsid w:val="006276F8"/>
    <w:rsid w:val="00627701"/>
    <w:rsid w:val="00627889"/>
    <w:rsid w:val="006278A7"/>
    <w:rsid w:val="006279A9"/>
    <w:rsid w:val="00627AD6"/>
    <w:rsid w:val="00627B4A"/>
    <w:rsid w:val="00627CE6"/>
    <w:rsid w:val="00627FBD"/>
    <w:rsid w:val="0063031D"/>
    <w:rsid w:val="00630460"/>
    <w:rsid w:val="006305B9"/>
    <w:rsid w:val="0063092C"/>
    <w:rsid w:val="00630A57"/>
    <w:rsid w:val="00630B3C"/>
    <w:rsid w:val="00630DEB"/>
    <w:rsid w:val="00630EB7"/>
    <w:rsid w:val="00631127"/>
    <w:rsid w:val="0063151A"/>
    <w:rsid w:val="00631559"/>
    <w:rsid w:val="0063168A"/>
    <w:rsid w:val="006319D2"/>
    <w:rsid w:val="00631A19"/>
    <w:rsid w:val="00631B60"/>
    <w:rsid w:val="00631B9F"/>
    <w:rsid w:val="00631CBA"/>
    <w:rsid w:val="00631CD0"/>
    <w:rsid w:val="00631E20"/>
    <w:rsid w:val="00631EFC"/>
    <w:rsid w:val="0063200D"/>
    <w:rsid w:val="006320FE"/>
    <w:rsid w:val="0063239B"/>
    <w:rsid w:val="006325DE"/>
    <w:rsid w:val="00632812"/>
    <w:rsid w:val="006329B4"/>
    <w:rsid w:val="006329DC"/>
    <w:rsid w:val="00632B78"/>
    <w:rsid w:val="00632B9B"/>
    <w:rsid w:val="00632D45"/>
    <w:rsid w:val="00632F10"/>
    <w:rsid w:val="00632FA3"/>
    <w:rsid w:val="00633208"/>
    <w:rsid w:val="00633701"/>
    <w:rsid w:val="0063384F"/>
    <w:rsid w:val="00633854"/>
    <w:rsid w:val="00633932"/>
    <w:rsid w:val="00633A17"/>
    <w:rsid w:val="00633C92"/>
    <w:rsid w:val="00633DEE"/>
    <w:rsid w:val="00633E35"/>
    <w:rsid w:val="00633FDC"/>
    <w:rsid w:val="0063403A"/>
    <w:rsid w:val="0063405D"/>
    <w:rsid w:val="006340C2"/>
    <w:rsid w:val="006340C5"/>
    <w:rsid w:val="00634142"/>
    <w:rsid w:val="0063425A"/>
    <w:rsid w:val="006342AF"/>
    <w:rsid w:val="00634339"/>
    <w:rsid w:val="006346A7"/>
    <w:rsid w:val="00634A73"/>
    <w:rsid w:val="00634C6F"/>
    <w:rsid w:val="00634D62"/>
    <w:rsid w:val="00634EBF"/>
    <w:rsid w:val="00634F87"/>
    <w:rsid w:val="00635320"/>
    <w:rsid w:val="00635336"/>
    <w:rsid w:val="006353F9"/>
    <w:rsid w:val="00635487"/>
    <w:rsid w:val="0063572C"/>
    <w:rsid w:val="00635948"/>
    <w:rsid w:val="00635B1C"/>
    <w:rsid w:val="00635C6B"/>
    <w:rsid w:val="00635DEF"/>
    <w:rsid w:val="00635EEC"/>
    <w:rsid w:val="00635EF9"/>
    <w:rsid w:val="00635F2F"/>
    <w:rsid w:val="00636321"/>
    <w:rsid w:val="00636545"/>
    <w:rsid w:val="00636731"/>
    <w:rsid w:val="0063676B"/>
    <w:rsid w:val="00636977"/>
    <w:rsid w:val="0063699E"/>
    <w:rsid w:val="006369D2"/>
    <w:rsid w:val="006369E1"/>
    <w:rsid w:val="00636A39"/>
    <w:rsid w:val="00636A71"/>
    <w:rsid w:val="00636A80"/>
    <w:rsid w:val="00636A98"/>
    <w:rsid w:val="00636B7A"/>
    <w:rsid w:val="0063703A"/>
    <w:rsid w:val="00637065"/>
    <w:rsid w:val="00637701"/>
    <w:rsid w:val="0063785F"/>
    <w:rsid w:val="0063787E"/>
    <w:rsid w:val="00637894"/>
    <w:rsid w:val="006378BA"/>
    <w:rsid w:val="006378BC"/>
    <w:rsid w:val="006379C2"/>
    <w:rsid w:val="00637BAA"/>
    <w:rsid w:val="00637BB4"/>
    <w:rsid w:val="00637BE1"/>
    <w:rsid w:val="00637C3E"/>
    <w:rsid w:val="00637E2B"/>
    <w:rsid w:val="00637F28"/>
    <w:rsid w:val="00640080"/>
    <w:rsid w:val="006404DA"/>
    <w:rsid w:val="00640546"/>
    <w:rsid w:val="0064064E"/>
    <w:rsid w:val="006407BC"/>
    <w:rsid w:val="00640A4D"/>
    <w:rsid w:val="00640AAF"/>
    <w:rsid w:val="00640B17"/>
    <w:rsid w:val="00640C37"/>
    <w:rsid w:val="00640C6D"/>
    <w:rsid w:val="00640F94"/>
    <w:rsid w:val="006411D6"/>
    <w:rsid w:val="006411E2"/>
    <w:rsid w:val="0064131E"/>
    <w:rsid w:val="00641454"/>
    <w:rsid w:val="00641758"/>
    <w:rsid w:val="0064182C"/>
    <w:rsid w:val="00641840"/>
    <w:rsid w:val="00641A1D"/>
    <w:rsid w:val="00641A3F"/>
    <w:rsid w:val="00641B91"/>
    <w:rsid w:val="00641B98"/>
    <w:rsid w:val="00641D9A"/>
    <w:rsid w:val="006420B4"/>
    <w:rsid w:val="006421CB"/>
    <w:rsid w:val="006422A9"/>
    <w:rsid w:val="006424FA"/>
    <w:rsid w:val="0064291D"/>
    <w:rsid w:val="00642935"/>
    <w:rsid w:val="006429AC"/>
    <w:rsid w:val="00642E40"/>
    <w:rsid w:val="00642F72"/>
    <w:rsid w:val="0064306E"/>
    <w:rsid w:val="00643372"/>
    <w:rsid w:val="006433C6"/>
    <w:rsid w:val="006435D3"/>
    <w:rsid w:val="00643630"/>
    <w:rsid w:val="0064372E"/>
    <w:rsid w:val="00643A4B"/>
    <w:rsid w:val="00643AEF"/>
    <w:rsid w:val="00643C3D"/>
    <w:rsid w:val="00643F86"/>
    <w:rsid w:val="00643FC1"/>
    <w:rsid w:val="0064419C"/>
    <w:rsid w:val="006441DC"/>
    <w:rsid w:val="0064427D"/>
    <w:rsid w:val="0064427E"/>
    <w:rsid w:val="006443E1"/>
    <w:rsid w:val="006443FC"/>
    <w:rsid w:val="006444C2"/>
    <w:rsid w:val="006445DC"/>
    <w:rsid w:val="00644A6F"/>
    <w:rsid w:val="00644BC8"/>
    <w:rsid w:val="00644CA4"/>
    <w:rsid w:val="00644CE4"/>
    <w:rsid w:val="00644DC6"/>
    <w:rsid w:val="00644E16"/>
    <w:rsid w:val="00644E8F"/>
    <w:rsid w:val="00644F42"/>
    <w:rsid w:val="006451AB"/>
    <w:rsid w:val="00645297"/>
    <w:rsid w:val="00645350"/>
    <w:rsid w:val="00645432"/>
    <w:rsid w:val="006454B6"/>
    <w:rsid w:val="006454B7"/>
    <w:rsid w:val="006454DE"/>
    <w:rsid w:val="00645532"/>
    <w:rsid w:val="006456AA"/>
    <w:rsid w:val="006456AB"/>
    <w:rsid w:val="006457CF"/>
    <w:rsid w:val="00645C91"/>
    <w:rsid w:val="00645D52"/>
    <w:rsid w:val="00645DB8"/>
    <w:rsid w:val="00645DC8"/>
    <w:rsid w:val="0064632C"/>
    <w:rsid w:val="00646715"/>
    <w:rsid w:val="0064683B"/>
    <w:rsid w:val="00646C3D"/>
    <w:rsid w:val="00646CC8"/>
    <w:rsid w:val="00646D0A"/>
    <w:rsid w:val="00647164"/>
    <w:rsid w:val="006471C4"/>
    <w:rsid w:val="0064736C"/>
    <w:rsid w:val="006473F7"/>
    <w:rsid w:val="00647451"/>
    <w:rsid w:val="00647486"/>
    <w:rsid w:val="00647638"/>
    <w:rsid w:val="006478E1"/>
    <w:rsid w:val="0064792E"/>
    <w:rsid w:val="00647952"/>
    <w:rsid w:val="00647C7F"/>
    <w:rsid w:val="00647D24"/>
    <w:rsid w:val="00647E8E"/>
    <w:rsid w:val="006500CF"/>
    <w:rsid w:val="006501F4"/>
    <w:rsid w:val="00650247"/>
    <w:rsid w:val="006503A2"/>
    <w:rsid w:val="0065048A"/>
    <w:rsid w:val="00650885"/>
    <w:rsid w:val="006509BF"/>
    <w:rsid w:val="00650A1C"/>
    <w:rsid w:val="00650B73"/>
    <w:rsid w:val="00650B9D"/>
    <w:rsid w:val="00650C09"/>
    <w:rsid w:val="006512A4"/>
    <w:rsid w:val="0065158C"/>
    <w:rsid w:val="006515B5"/>
    <w:rsid w:val="006515D4"/>
    <w:rsid w:val="00651AA1"/>
    <w:rsid w:val="00651FF8"/>
    <w:rsid w:val="00652129"/>
    <w:rsid w:val="00652162"/>
    <w:rsid w:val="006521F1"/>
    <w:rsid w:val="0065220D"/>
    <w:rsid w:val="0065223F"/>
    <w:rsid w:val="006522EF"/>
    <w:rsid w:val="00652443"/>
    <w:rsid w:val="006526ED"/>
    <w:rsid w:val="006527EB"/>
    <w:rsid w:val="00652930"/>
    <w:rsid w:val="00652B13"/>
    <w:rsid w:val="00652B54"/>
    <w:rsid w:val="00652C42"/>
    <w:rsid w:val="00652C73"/>
    <w:rsid w:val="00652CE4"/>
    <w:rsid w:val="00652E11"/>
    <w:rsid w:val="00652F52"/>
    <w:rsid w:val="00653132"/>
    <w:rsid w:val="0065314C"/>
    <w:rsid w:val="00653282"/>
    <w:rsid w:val="006533A7"/>
    <w:rsid w:val="006539D4"/>
    <w:rsid w:val="00653D43"/>
    <w:rsid w:val="00654055"/>
    <w:rsid w:val="00654087"/>
    <w:rsid w:val="00654255"/>
    <w:rsid w:val="00654995"/>
    <w:rsid w:val="00654D74"/>
    <w:rsid w:val="00654F1D"/>
    <w:rsid w:val="00654F87"/>
    <w:rsid w:val="00655010"/>
    <w:rsid w:val="006550D3"/>
    <w:rsid w:val="00655376"/>
    <w:rsid w:val="00655460"/>
    <w:rsid w:val="006554A4"/>
    <w:rsid w:val="0065550D"/>
    <w:rsid w:val="0065550E"/>
    <w:rsid w:val="00655540"/>
    <w:rsid w:val="00655564"/>
    <w:rsid w:val="00655699"/>
    <w:rsid w:val="006556BD"/>
    <w:rsid w:val="00655719"/>
    <w:rsid w:val="00655778"/>
    <w:rsid w:val="00655B35"/>
    <w:rsid w:val="00655BF5"/>
    <w:rsid w:val="00655C0D"/>
    <w:rsid w:val="00655DA0"/>
    <w:rsid w:val="00655E82"/>
    <w:rsid w:val="00656090"/>
    <w:rsid w:val="00656189"/>
    <w:rsid w:val="0065634F"/>
    <w:rsid w:val="00656629"/>
    <w:rsid w:val="00656747"/>
    <w:rsid w:val="006569C6"/>
    <w:rsid w:val="00656B1D"/>
    <w:rsid w:val="00656BFA"/>
    <w:rsid w:val="00656F20"/>
    <w:rsid w:val="00657129"/>
    <w:rsid w:val="00657619"/>
    <w:rsid w:val="0065764C"/>
    <w:rsid w:val="006577B7"/>
    <w:rsid w:val="0065783B"/>
    <w:rsid w:val="006578AF"/>
    <w:rsid w:val="00657BB8"/>
    <w:rsid w:val="00657BC6"/>
    <w:rsid w:val="00657C27"/>
    <w:rsid w:val="00657DF5"/>
    <w:rsid w:val="00657E02"/>
    <w:rsid w:val="00660037"/>
    <w:rsid w:val="006601A5"/>
    <w:rsid w:val="006603EF"/>
    <w:rsid w:val="00660497"/>
    <w:rsid w:val="006604B1"/>
    <w:rsid w:val="00660641"/>
    <w:rsid w:val="00660791"/>
    <w:rsid w:val="006607D4"/>
    <w:rsid w:val="006609F7"/>
    <w:rsid w:val="00660A0D"/>
    <w:rsid w:val="00660A3F"/>
    <w:rsid w:val="00660A6B"/>
    <w:rsid w:val="00660BCE"/>
    <w:rsid w:val="00660C05"/>
    <w:rsid w:val="00660F09"/>
    <w:rsid w:val="0066166C"/>
    <w:rsid w:val="00661992"/>
    <w:rsid w:val="006619F8"/>
    <w:rsid w:val="00661AF7"/>
    <w:rsid w:val="00661C74"/>
    <w:rsid w:val="00661EA7"/>
    <w:rsid w:val="0066203B"/>
    <w:rsid w:val="00662073"/>
    <w:rsid w:val="006621D3"/>
    <w:rsid w:val="006622B3"/>
    <w:rsid w:val="00662307"/>
    <w:rsid w:val="006623D7"/>
    <w:rsid w:val="00662484"/>
    <w:rsid w:val="00662816"/>
    <w:rsid w:val="006628B6"/>
    <w:rsid w:val="00662946"/>
    <w:rsid w:val="0066294B"/>
    <w:rsid w:val="00662AAC"/>
    <w:rsid w:val="00662D42"/>
    <w:rsid w:val="00662DA5"/>
    <w:rsid w:val="00662DC2"/>
    <w:rsid w:val="00662E34"/>
    <w:rsid w:val="00662FC6"/>
    <w:rsid w:val="0066304B"/>
    <w:rsid w:val="0066306A"/>
    <w:rsid w:val="006633DD"/>
    <w:rsid w:val="0066351E"/>
    <w:rsid w:val="006637AD"/>
    <w:rsid w:val="006639FE"/>
    <w:rsid w:val="00663BF7"/>
    <w:rsid w:val="00663C14"/>
    <w:rsid w:val="00663D20"/>
    <w:rsid w:val="00663EA3"/>
    <w:rsid w:val="006640B3"/>
    <w:rsid w:val="006642F1"/>
    <w:rsid w:val="00664359"/>
    <w:rsid w:val="006649B7"/>
    <w:rsid w:val="006649F5"/>
    <w:rsid w:val="00664A94"/>
    <w:rsid w:val="00665430"/>
    <w:rsid w:val="00665556"/>
    <w:rsid w:val="00665566"/>
    <w:rsid w:val="0066563D"/>
    <w:rsid w:val="006657D3"/>
    <w:rsid w:val="00665965"/>
    <w:rsid w:val="006659CD"/>
    <w:rsid w:val="00665A61"/>
    <w:rsid w:val="00665BD9"/>
    <w:rsid w:val="00665F49"/>
    <w:rsid w:val="00666205"/>
    <w:rsid w:val="006663FB"/>
    <w:rsid w:val="00666445"/>
    <w:rsid w:val="006664B3"/>
    <w:rsid w:val="00666582"/>
    <w:rsid w:val="006667F7"/>
    <w:rsid w:val="0066691F"/>
    <w:rsid w:val="00666992"/>
    <w:rsid w:val="006669CA"/>
    <w:rsid w:val="00666B63"/>
    <w:rsid w:val="00666BBB"/>
    <w:rsid w:val="00666BC9"/>
    <w:rsid w:val="006670F1"/>
    <w:rsid w:val="00667162"/>
    <w:rsid w:val="00667250"/>
    <w:rsid w:val="00667493"/>
    <w:rsid w:val="006674A1"/>
    <w:rsid w:val="00667986"/>
    <w:rsid w:val="00667A7A"/>
    <w:rsid w:val="00667D5A"/>
    <w:rsid w:val="00667E95"/>
    <w:rsid w:val="00667EE4"/>
    <w:rsid w:val="00667F11"/>
    <w:rsid w:val="00667F41"/>
    <w:rsid w:val="00667F8C"/>
    <w:rsid w:val="00667FF3"/>
    <w:rsid w:val="006701AF"/>
    <w:rsid w:val="00670334"/>
    <w:rsid w:val="006704D3"/>
    <w:rsid w:val="00670CEC"/>
    <w:rsid w:val="0067110B"/>
    <w:rsid w:val="0067123C"/>
    <w:rsid w:val="00671290"/>
    <w:rsid w:val="00671441"/>
    <w:rsid w:val="0067147F"/>
    <w:rsid w:val="006715E2"/>
    <w:rsid w:val="00671679"/>
    <w:rsid w:val="00671CA8"/>
    <w:rsid w:val="00672029"/>
    <w:rsid w:val="00672120"/>
    <w:rsid w:val="0067254E"/>
    <w:rsid w:val="006726A6"/>
    <w:rsid w:val="00672919"/>
    <w:rsid w:val="00672946"/>
    <w:rsid w:val="0067298E"/>
    <w:rsid w:val="00672AEB"/>
    <w:rsid w:val="00672B23"/>
    <w:rsid w:val="00672BBF"/>
    <w:rsid w:val="00672F0B"/>
    <w:rsid w:val="00673137"/>
    <w:rsid w:val="0067336F"/>
    <w:rsid w:val="00673633"/>
    <w:rsid w:val="006736F1"/>
    <w:rsid w:val="006737D5"/>
    <w:rsid w:val="006738DC"/>
    <w:rsid w:val="00673B40"/>
    <w:rsid w:val="00673B53"/>
    <w:rsid w:val="00673C20"/>
    <w:rsid w:val="00673C55"/>
    <w:rsid w:val="00673C68"/>
    <w:rsid w:val="00673F23"/>
    <w:rsid w:val="0067401C"/>
    <w:rsid w:val="00674176"/>
    <w:rsid w:val="0067425C"/>
    <w:rsid w:val="00674625"/>
    <w:rsid w:val="0067467F"/>
    <w:rsid w:val="006746DA"/>
    <w:rsid w:val="006749CB"/>
    <w:rsid w:val="00674B4B"/>
    <w:rsid w:val="00674BBD"/>
    <w:rsid w:val="00674DD2"/>
    <w:rsid w:val="00674DEF"/>
    <w:rsid w:val="00674E64"/>
    <w:rsid w:val="00674E9B"/>
    <w:rsid w:val="00674EC7"/>
    <w:rsid w:val="00674FA1"/>
    <w:rsid w:val="00675519"/>
    <w:rsid w:val="00675579"/>
    <w:rsid w:val="00675616"/>
    <w:rsid w:val="006757A5"/>
    <w:rsid w:val="00675A3B"/>
    <w:rsid w:val="00675A80"/>
    <w:rsid w:val="00675C57"/>
    <w:rsid w:val="00675DB5"/>
    <w:rsid w:val="00675E0D"/>
    <w:rsid w:val="00675E56"/>
    <w:rsid w:val="0067603E"/>
    <w:rsid w:val="0067608F"/>
    <w:rsid w:val="006760A6"/>
    <w:rsid w:val="0067619C"/>
    <w:rsid w:val="006761B6"/>
    <w:rsid w:val="006761BF"/>
    <w:rsid w:val="006762A5"/>
    <w:rsid w:val="00676303"/>
    <w:rsid w:val="00676572"/>
    <w:rsid w:val="00676902"/>
    <w:rsid w:val="0067698D"/>
    <w:rsid w:val="00676991"/>
    <w:rsid w:val="00676A68"/>
    <w:rsid w:val="00676A96"/>
    <w:rsid w:val="00676B77"/>
    <w:rsid w:val="00676D64"/>
    <w:rsid w:val="00676D6E"/>
    <w:rsid w:val="00676D8B"/>
    <w:rsid w:val="00676E9A"/>
    <w:rsid w:val="006770A5"/>
    <w:rsid w:val="00677560"/>
    <w:rsid w:val="006777B7"/>
    <w:rsid w:val="006778AB"/>
    <w:rsid w:val="006778E3"/>
    <w:rsid w:val="00677B13"/>
    <w:rsid w:val="00677D92"/>
    <w:rsid w:val="00677DEE"/>
    <w:rsid w:val="00677EE1"/>
    <w:rsid w:val="00680142"/>
    <w:rsid w:val="00680274"/>
    <w:rsid w:val="0068032D"/>
    <w:rsid w:val="006804B5"/>
    <w:rsid w:val="0068050E"/>
    <w:rsid w:val="006805C0"/>
    <w:rsid w:val="0068069A"/>
    <w:rsid w:val="00680942"/>
    <w:rsid w:val="00680949"/>
    <w:rsid w:val="00680B4B"/>
    <w:rsid w:val="00680BBA"/>
    <w:rsid w:val="00680C13"/>
    <w:rsid w:val="00680EE6"/>
    <w:rsid w:val="00681494"/>
    <w:rsid w:val="00681668"/>
    <w:rsid w:val="00681689"/>
    <w:rsid w:val="006816B0"/>
    <w:rsid w:val="00681777"/>
    <w:rsid w:val="0068180A"/>
    <w:rsid w:val="006818B9"/>
    <w:rsid w:val="00681B65"/>
    <w:rsid w:val="00681DB6"/>
    <w:rsid w:val="00681EB9"/>
    <w:rsid w:val="00682142"/>
    <w:rsid w:val="00682265"/>
    <w:rsid w:val="0068283B"/>
    <w:rsid w:val="006829F8"/>
    <w:rsid w:val="00682A17"/>
    <w:rsid w:val="00682A8B"/>
    <w:rsid w:val="00682F62"/>
    <w:rsid w:val="00683098"/>
    <w:rsid w:val="00683171"/>
    <w:rsid w:val="00683549"/>
    <w:rsid w:val="0068359E"/>
    <w:rsid w:val="006838D7"/>
    <w:rsid w:val="00683A6E"/>
    <w:rsid w:val="00683BFC"/>
    <w:rsid w:val="00683C34"/>
    <w:rsid w:val="00683D5B"/>
    <w:rsid w:val="00683ED0"/>
    <w:rsid w:val="00684013"/>
    <w:rsid w:val="00684195"/>
    <w:rsid w:val="00684202"/>
    <w:rsid w:val="0068466C"/>
    <w:rsid w:val="0068473D"/>
    <w:rsid w:val="006849CD"/>
    <w:rsid w:val="00684A4F"/>
    <w:rsid w:val="00684AB4"/>
    <w:rsid w:val="00684EAF"/>
    <w:rsid w:val="00684F85"/>
    <w:rsid w:val="00685121"/>
    <w:rsid w:val="00685194"/>
    <w:rsid w:val="00685680"/>
    <w:rsid w:val="0068593D"/>
    <w:rsid w:val="006859E5"/>
    <w:rsid w:val="00685A47"/>
    <w:rsid w:val="00685D21"/>
    <w:rsid w:val="00685D24"/>
    <w:rsid w:val="00685E0D"/>
    <w:rsid w:val="00685FB4"/>
    <w:rsid w:val="00686050"/>
    <w:rsid w:val="0068626F"/>
    <w:rsid w:val="00686295"/>
    <w:rsid w:val="0068654C"/>
    <w:rsid w:val="00686618"/>
    <w:rsid w:val="0068686C"/>
    <w:rsid w:val="006868A1"/>
    <w:rsid w:val="00686911"/>
    <w:rsid w:val="00686941"/>
    <w:rsid w:val="006869B2"/>
    <w:rsid w:val="00686EB9"/>
    <w:rsid w:val="00686ED6"/>
    <w:rsid w:val="00687166"/>
    <w:rsid w:val="00687563"/>
    <w:rsid w:val="00687573"/>
    <w:rsid w:val="006876E7"/>
    <w:rsid w:val="006876EA"/>
    <w:rsid w:val="0068784B"/>
    <w:rsid w:val="0068797C"/>
    <w:rsid w:val="00687A6E"/>
    <w:rsid w:val="00687B9A"/>
    <w:rsid w:val="00687E39"/>
    <w:rsid w:val="00687FC4"/>
    <w:rsid w:val="00690100"/>
    <w:rsid w:val="0069017D"/>
    <w:rsid w:val="006901A9"/>
    <w:rsid w:val="00690254"/>
    <w:rsid w:val="00690619"/>
    <w:rsid w:val="006907D9"/>
    <w:rsid w:val="006909DC"/>
    <w:rsid w:val="00690A08"/>
    <w:rsid w:val="00690B59"/>
    <w:rsid w:val="00690C8B"/>
    <w:rsid w:val="00690CCF"/>
    <w:rsid w:val="00690CF1"/>
    <w:rsid w:val="00690D12"/>
    <w:rsid w:val="00690F4F"/>
    <w:rsid w:val="00690FD2"/>
    <w:rsid w:val="0069108E"/>
    <w:rsid w:val="006910B8"/>
    <w:rsid w:val="00691588"/>
    <w:rsid w:val="006915F2"/>
    <w:rsid w:val="0069163F"/>
    <w:rsid w:val="00691750"/>
    <w:rsid w:val="0069182B"/>
    <w:rsid w:val="00691A75"/>
    <w:rsid w:val="00691BB6"/>
    <w:rsid w:val="00691E6C"/>
    <w:rsid w:val="0069226A"/>
    <w:rsid w:val="00692473"/>
    <w:rsid w:val="00692536"/>
    <w:rsid w:val="00692576"/>
    <w:rsid w:val="006925FE"/>
    <w:rsid w:val="006927BB"/>
    <w:rsid w:val="00692867"/>
    <w:rsid w:val="006928CB"/>
    <w:rsid w:val="00692A4E"/>
    <w:rsid w:val="00692ACA"/>
    <w:rsid w:val="00692C35"/>
    <w:rsid w:val="00692CDD"/>
    <w:rsid w:val="006930F4"/>
    <w:rsid w:val="00693271"/>
    <w:rsid w:val="006935F4"/>
    <w:rsid w:val="00693B3A"/>
    <w:rsid w:val="0069402D"/>
    <w:rsid w:val="006940AB"/>
    <w:rsid w:val="00694302"/>
    <w:rsid w:val="006944B1"/>
    <w:rsid w:val="006945CD"/>
    <w:rsid w:val="00694755"/>
    <w:rsid w:val="00694790"/>
    <w:rsid w:val="00694828"/>
    <w:rsid w:val="00694875"/>
    <w:rsid w:val="00694B8A"/>
    <w:rsid w:val="00694DD0"/>
    <w:rsid w:val="00694E01"/>
    <w:rsid w:val="00694E34"/>
    <w:rsid w:val="00695019"/>
    <w:rsid w:val="00695065"/>
    <w:rsid w:val="00695287"/>
    <w:rsid w:val="00695325"/>
    <w:rsid w:val="00695336"/>
    <w:rsid w:val="00695346"/>
    <w:rsid w:val="006954B6"/>
    <w:rsid w:val="00695573"/>
    <w:rsid w:val="006955AF"/>
    <w:rsid w:val="0069570A"/>
    <w:rsid w:val="0069573A"/>
    <w:rsid w:val="006957D0"/>
    <w:rsid w:val="006958C3"/>
    <w:rsid w:val="00695A71"/>
    <w:rsid w:val="00695B9B"/>
    <w:rsid w:val="00695EBB"/>
    <w:rsid w:val="00695FD6"/>
    <w:rsid w:val="006961B3"/>
    <w:rsid w:val="0069648F"/>
    <w:rsid w:val="006964B5"/>
    <w:rsid w:val="006966A5"/>
    <w:rsid w:val="006966D4"/>
    <w:rsid w:val="00696B69"/>
    <w:rsid w:val="00696D26"/>
    <w:rsid w:val="00696D35"/>
    <w:rsid w:val="00696DDD"/>
    <w:rsid w:val="00696E07"/>
    <w:rsid w:val="0069705C"/>
    <w:rsid w:val="00697489"/>
    <w:rsid w:val="00697587"/>
    <w:rsid w:val="006978DB"/>
    <w:rsid w:val="0069796B"/>
    <w:rsid w:val="00697A05"/>
    <w:rsid w:val="00697C78"/>
    <w:rsid w:val="00697CEB"/>
    <w:rsid w:val="00697D43"/>
    <w:rsid w:val="006A0437"/>
    <w:rsid w:val="006A0619"/>
    <w:rsid w:val="006A0625"/>
    <w:rsid w:val="006A0704"/>
    <w:rsid w:val="006A0750"/>
    <w:rsid w:val="006A08D4"/>
    <w:rsid w:val="006A08D8"/>
    <w:rsid w:val="006A0B6D"/>
    <w:rsid w:val="006A0E52"/>
    <w:rsid w:val="006A0FB7"/>
    <w:rsid w:val="006A1244"/>
    <w:rsid w:val="006A1246"/>
    <w:rsid w:val="006A135B"/>
    <w:rsid w:val="006A16A4"/>
    <w:rsid w:val="006A17CD"/>
    <w:rsid w:val="006A1965"/>
    <w:rsid w:val="006A1AE0"/>
    <w:rsid w:val="006A1BD9"/>
    <w:rsid w:val="006A1CC0"/>
    <w:rsid w:val="006A1EBC"/>
    <w:rsid w:val="006A1F8A"/>
    <w:rsid w:val="006A202E"/>
    <w:rsid w:val="006A215D"/>
    <w:rsid w:val="006A2657"/>
    <w:rsid w:val="006A26F2"/>
    <w:rsid w:val="006A27A1"/>
    <w:rsid w:val="006A2817"/>
    <w:rsid w:val="006A28CF"/>
    <w:rsid w:val="006A2C4F"/>
    <w:rsid w:val="006A2C87"/>
    <w:rsid w:val="006A2CA5"/>
    <w:rsid w:val="006A2CD1"/>
    <w:rsid w:val="006A32FD"/>
    <w:rsid w:val="006A34B5"/>
    <w:rsid w:val="006A34D7"/>
    <w:rsid w:val="006A3516"/>
    <w:rsid w:val="006A366B"/>
    <w:rsid w:val="006A388A"/>
    <w:rsid w:val="006A3C3B"/>
    <w:rsid w:val="006A3D58"/>
    <w:rsid w:val="006A3DA6"/>
    <w:rsid w:val="006A3DB8"/>
    <w:rsid w:val="006A3DEA"/>
    <w:rsid w:val="006A3F63"/>
    <w:rsid w:val="006A4096"/>
    <w:rsid w:val="006A416F"/>
    <w:rsid w:val="006A44B0"/>
    <w:rsid w:val="006A44BB"/>
    <w:rsid w:val="006A45D5"/>
    <w:rsid w:val="006A46B2"/>
    <w:rsid w:val="006A4748"/>
    <w:rsid w:val="006A490C"/>
    <w:rsid w:val="006A4F45"/>
    <w:rsid w:val="006A4F83"/>
    <w:rsid w:val="006A4FB5"/>
    <w:rsid w:val="006A504D"/>
    <w:rsid w:val="006A53AC"/>
    <w:rsid w:val="006A54B1"/>
    <w:rsid w:val="006A56A8"/>
    <w:rsid w:val="006A5755"/>
    <w:rsid w:val="006A57B2"/>
    <w:rsid w:val="006A5A2C"/>
    <w:rsid w:val="006A5AA5"/>
    <w:rsid w:val="006A5BD3"/>
    <w:rsid w:val="006A5CF5"/>
    <w:rsid w:val="006A5D43"/>
    <w:rsid w:val="006A5D48"/>
    <w:rsid w:val="006A5E7C"/>
    <w:rsid w:val="006A5F17"/>
    <w:rsid w:val="006A619D"/>
    <w:rsid w:val="006A6247"/>
    <w:rsid w:val="006A6338"/>
    <w:rsid w:val="006A66EE"/>
    <w:rsid w:val="006A6B27"/>
    <w:rsid w:val="006A6F73"/>
    <w:rsid w:val="006A7015"/>
    <w:rsid w:val="006A7018"/>
    <w:rsid w:val="006A70E3"/>
    <w:rsid w:val="006A7144"/>
    <w:rsid w:val="006A724D"/>
    <w:rsid w:val="006A7352"/>
    <w:rsid w:val="006A7499"/>
    <w:rsid w:val="006A74AF"/>
    <w:rsid w:val="006A7809"/>
    <w:rsid w:val="006A7823"/>
    <w:rsid w:val="006A78E6"/>
    <w:rsid w:val="006A7B07"/>
    <w:rsid w:val="006A7B2C"/>
    <w:rsid w:val="006B0106"/>
    <w:rsid w:val="006B0310"/>
    <w:rsid w:val="006B038F"/>
    <w:rsid w:val="006B04A0"/>
    <w:rsid w:val="006B0656"/>
    <w:rsid w:val="006B0772"/>
    <w:rsid w:val="006B0816"/>
    <w:rsid w:val="006B08CE"/>
    <w:rsid w:val="006B0A8F"/>
    <w:rsid w:val="006B0B30"/>
    <w:rsid w:val="006B0D43"/>
    <w:rsid w:val="006B0ECE"/>
    <w:rsid w:val="006B0ED8"/>
    <w:rsid w:val="006B1106"/>
    <w:rsid w:val="006B12C3"/>
    <w:rsid w:val="006B12FF"/>
    <w:rsid w:val="006B1450"/>
    <w:rsid w:val="006B1600"/>
    <w:rsid w:val="006B16CA"/>
    <w:rsid w:val="006B1A3C"/>
    <w:rsid w:val="006B1B9E"/>
    <w:rsid w:val="006B1C34"/>
    <w:rsid w:val="006B1C36"/>
    <w:rsid w:val="006B1D06"/>
    <w:rsid w:val="006B1E0D"/>
    <w:rsid w:val="006B1ED8"/>
    <w:rsid w:val="006B1F1C"/>
    <w:rsid w:val="006B2098"/>
    <w:rsid w:val="006B244F"/>
    <w:rsid w:val="006B2622"/>
    <w:rsid w:val="006B28B8"/>
    <w:rsid w:val="006B2ABA"/>
    <w:rsid w:val="006B2D84"/>
    <w:rsid w:val="006B2DE7"/>
    <w:rsid w:val="006B2E7B"/>
    <w:rsid w:val="006B3004"/>
    <w:rsid w:val="006B30A7"/>
    <w:rsid w:val="006B31E1"/>
    <w:rsid w:val="006B3257"/>
    <w:rsid w:val="006B3354"/>
    <w:rsid w:val="006B376D"/>
    <w:rsid w:val="006B37F7"/>
    <w:rsid w:val="006B37F8"/>
    <w:rsid w:val="006B3B6B"/>
    <w:rsid w:val="006B3BCF"/>
    <w:rsid w:val="006B3DD4"/>
    <w:rsid w:val="006B3F14"/>
    <w:rsid w:val="006B4006"/>
    <w:rsid w:val="006B4441"/>
    <w:rsid w:val="006B455D"/>
    <w:rsid w:val="006B45AD"/>
    <w:rsid w:val="006B4844"/>
    <w:rsid w:val="006B4852"/>
    <w:rsid w:val="006B4C69"/>
    <w:rsid w:val="006B4D7F"/>
    <w:rsid w:val="006B4E2A"/>
    <w:rsid w:val="006B4EAA"/>
    <w:rsid w:val="006B4F57"/>
    <w:rsid w:val="006B4FAE"/>
    <w:rsid w:val="006B504B"/>
    <w:rsid w:val="006B5086"/>
    <w:rsid w:val="006B50D5"/>
    <w:rsid w:val="006B51FD"/>
    <w:rsid w:val="006B5290"/>
    <w:rsid w:val="006B52DF"/>
    <w:rsid w:val="006B53C1"/>
    <w:rsid w:val="006B5453"/>
    <w:rsid w:val="006B594F"/>
    <w:rsid w:val="006B598D"/>
    <w:rsid w:val="006B5B17"/>
    <w:rsid w:val="006B5D9C"/>
    <w:rsid w:val="006B5E06"/>
    <w:rsid w:val="006B5F94"/>
    <w:rsid w:val="006B6021"/>
    <w:rsid w:val="006B61B2"/>
    <w:rsid w:val="006B6241"/>
    <w:rsid w:val="006B62D7"/>
    <w:rsid w:val="006B6332"/>
    <w:rsid w:val="006B63DD"/>
    <w:rsid w:val="006B66D1"/>
    <w:rsid w:val="006B66FF"/>
    <w:rsid w:val="006B6A9C"/>
    <w:rsid w:val="006B6B54"/>
    <w:rsid w:val="006B6BEF"/>
    <w:rsid w:val="006B6D2B"/>
    <w:rsid w:val="006B6E7C"/>
    <w:rsid w:val="006B720C"/>
    <w:rsid w:val="006B734B"/>
    <w:rsid w:val="006B735C"/>
    <w:rsid w:val="006B7413"/>
    <w:rsid w:val="006B7578"/>
    <w:rsid w:val="006B77E5"/>
    <w:rsid w:val="006B77F7"/>
    <w:rsid w:val="006B78A3"/>
    <w:rsid w:val="006B7C44"/>
    <w:rsid w:val="006B7D9D"/>
    <w:rsid w:val="006B7DCD"/>
    <w:rsid w:val="006B7F12"/>
    <w:rsid w:val="006B7FEB"/>
    <w:rsid w:val="006BA915"/>
    <w:rsid w:val="006C01A4"/>
    <w:rsid w:val="006C02DE"/>
    <w:rsid w:val="006C034F"/>
    <w:rsid w:val="006C04B4"/>
    <w:rsid w:val="006C070C"/>
    <w:rsid w:val="006C0752"/>
    <w:rsid w:val="006C079C"/>
    <w:rsid w:val="006C0819"/>
    <w:rsid w:val="006C090C"/>
    <w:rsid w:val="006C0B96"/>
    <w:rsid w:val="006C0CF3"/>
    <w:rsid w:val="006C0E4F"/>
    <w:rsid w:val="006C0E9F"/>
    <w:rsid w:val="006C0F37"/>
    <w:rsid w:val="006C11DB"/>
    <w:rsid w:val="006C123E"/>
    <w:rsid w:val="006C14E8"/>
    <w:rsid w:val="006C16D7"/>
    <w:rsid w:val="006C17DC"/>
    <w:rsid w:val="006C17E2"/>
    <w:rsid w:val="006C186A"/>
    <w:rsid w:val="006C19F8"/>
    <w:rsid w:val="006C1C35"/>
    <w:rsid w:val="006C1CCA"/>
    <w:rsid w:val="006C21B0"/>
    <w:rsid w:val="006C22F1"/>
    <w:rsid w:val="006C239F"/>
    <w:rsid w:val="006C2457"/>
    <w:rsid w:val="006C24E1"/>
    <w:rsid w:val="006C25D1"/>
    <w:rsid w:val="006C2609"/>
    <w:rsid w:val="006C26A7"/>
    <w:rsid w:val="006C283C"/>
    <w:rsid w:val="006C29BD"/>
    <w:rsid w:val="006C2A23"/>
    <w:rsid w:val="006C2CDC"/>
    <w:rsid w:val="006C2D00"/>
    <w:rsid w:val="006C2D6C"/>
    <w:rsid w:val="006C2EFA"/>
    <w:rsid w:val="006C2F09"/>
    <w:rsid w:val="006C3007"/>
    <w:rsid w:val="006C3038"/>
    <w:rsid w:val="006C32D6"/>
    <w:rsid w:val="006C32D7"/>
    <w:rsid w:val="006C337D"/>
    <w:rsid w:val="006C35FB"/>
    <w:rsid w:val="006C387C"/>
    <w:rsid w:val="006C390D"/>
    <w:rsid w:val="006C3947"/>
    <w:rsid w:val="006C3983"/>
    <w:rsid w:val="006C39CD"/>
    <w:rsid w:val="006C3DD2"/>
    <w:rsid w:val="006C3FA5"/>
    <w:rsid w:val="006C413F"/>
    <w:rsid w:val="006C4149"/>
    <w:rsid w:val="006C4182"/>
    <w:rsid w:val="006C49A9"/>
    <w:rsid w:val="006C4B1D"/>
    <w:rsid w:val="006C4BC1"/>
    <w:rsid w:val="006C4E7B"/>
    <w:rsid w:val="006C4EEE"/>
    <w:rsid w:val="006C5260"/>
    <w:rsid w:val="006C5734"/>
    <w:rsid w:val="006C5763"/>
    <w:rsid w:val="006C5BC1"/>
    <w:rsid w:val="006C5C3D"/>
    <w:rsid w:val="006C5D59"/>
    <w:rsid w:val="006C5DCF"/>
    <w:rsid w:val="006C5FE0"/>
    <w:rsid w:val="006C62FE"/>
    <w:rsid w:val="006C6383"/>
    <w:rsid w:val="006C64CB"/>
    <w:rsid w:val="006C6656"/>
    <w:rsid w:val="006C6829"/>
    <w:rsid w:val="006C68DE"/>
    <w:rsid w:val="006C6A7A"/>
    <w:rsid w:val="006C6C14"/>
    <w:rsid w:val="006C6CC2"/>
    <w:rsid w:val="006C6CDB"/>
    <w:rsid w:val="006C6DE6"/>
    <w:rsid w:val="006C6EF1"/>
    <w:rsid w:val="006C70F5"/>
    <w:rsid w:val="006C71CB"/>
    <w:rsid w:val="006C7218"/>
    <w:rsid w:val="006C74BA"/>
    <w:rsid w:val="006C7502"/>
    <w:rsid w:val="006C7789"/>
    <w:rsid w:val="006C7948"/>
    <w:rsid w:val="006C79CB"/>
    <w:rsid w:val="006C7C0E"/>
    <w:rsid w:val="006C7E90"/>
    <w:rsid w:val="006D00C0"/>
    <w:rsid w:val="006D00D7"/>
    <w:rsid w:val="006D014B"/>
    <w:rsid w:val="006D0174"/>
    <w:rsid w:val="006D029D"/>
    <w:rsid w:val="006D040C"/>
    <w:rsid w:val="006D049F"/>
    <w:rsid w:val="006D059C"/>
    <w:rsid w:val="006D05E9"/>
    <w:rsid w:val="006D0939"/>
    <w:rsid w:val="006D099B"/>
    <w:rsid w:val="006D0B3C"/>
    <w:rsid w:val="006D0BC8"/>
    <w:rsid w:val="006D104E"/>
    <w:rsid w:val="006D120D"/>
    <w:rsid w:val="006D1281"/>
    <w:rsid w:val="006D12D1"/>
    <w:rsid w:val="006D16EA"/>
    <w:rsid w:val="006D1AEF"/>
    <w:rsid w:val="006D1BF5"/>
    <w:rsid w:val="006D1D34"/>
    <w:rsid w:val="006D20AE"/>
    <w:rsid w:val="006D221C"/>
    <w:rsid w:val="006D2235"/>
    <w:rsid w:val="006D2243"/>
    <w:rsid w:val="006D2296"/>
    <w:rsid w:val="006D22AA"/>
    <w:rsid w:val="006D25BB"/>
    <w:rsid w:val="006D291F"/>
    <w:rsid w:val="006D2A5E"/>
    <w:rsid w:val="006D2C7B"/>
    <w:rsid w:val="006D2E37"/>
    <w:rsid w:val="006D2E61"/>
    <w:rsid w:val="006D2EF1"/>
    <w:rsid w:val="006D3067"/>
    <w:rsid w:val="006D30E5"/>
    <w:rsid w:val="006D336F"/>
    <w:rsid w:val="006D364B"/>
    <w:rsid w:val="006D36B3"/>
    <w:rsid w:val="006D378C"/>
    <w:rsid w:val="006D37F4"/>
    <w:rsid w:val="006D3BB1"/>
    <w:rsid w:val="006D3EDC"/>
    <w:rsid w:val="006D3EF4"/>
    <w:rsid w:val="006D3F9F"/>
    <w:rsid w:val="006D3FDB"/>
    <w:rsid w:val="006D43AF"/>
    <w:rsid w:val="006D4517"/>
    <w:rsid w:val="006D4559"/>
    <w:rsid w:val="006D45E8"/>
    <w:rsid w:val="006D47FC"/>
    <w:rsid w:val="006D48D2"/>
    <w:rsid w:val="006D4A53"/>
    <w:rsid w:val="006D4AA1"/>
    <w:rsid w:val="006D4B39"/>
    <w:rsid w:val="006D4B8A"/>
    <w:rsid w:val="006D4D7B"/>
    <w:rsid w:val="006D4D87"/>
    <w:rsid w:val="006D4E33"/>
    <w:rsid w:val="006D4E6A"/>
    <w:rsid w:val="006D4EBE"/>
    <w:rsid w:val="006D4ECF"/>
    <w:rsid w:val="006D4F59"/>
    <w:rsid w:val="006D5311"/>
    <w:rsid w:val="006D55E5"/>
    <w:rsid w:val="006D576B"/>
    <w:rsid w:val="006D5773"/>
    <w:rsid w:val="006D59C8"/>
    <w:rsid w:val="006D59DE"/>
    <w:rsid w:val="006D5C0E"/>
    <w:rsid w:val="006D5F36"/>
    <w:rsid w:val="006D60CE"/>
    <w:rsid w:val="006D67CE"/>
    <w:rsid w:val="006D691C"/>
    <w:rsid w:val="006D6B3A"/>
    <w:rsid w:val="006D6C44"/>
    <w:rsid w:val="006D6D08"/>
    <w:rsid w:val="006D6DFD"/>
    <w:rsid w:val="006D6EBF"/>
    <w:rsid w:val="006D6F8C"/>
    <w:rsid w:val="006D708C"/>
    <w:rsid w:val="006D70E4"/>
    <w:rsid w:val="006D70EB"/>
    <w:rsid w:val="006D71FA"/>
    <w:rsid w:val="006D7203"/>
    <w:rsid w:val="006D725E"/>
    <w:rsid w:val="006D743F"/>
    <w:rsid w:val="006D74DE"/>
    <w:rsid w:val="006D74F4"/>
    <w:rsid w:val="006D7502"/>
    <w:rsid w:val="006D7832"/>
    <w:rsid w:val="006D7849"/>
    <w:rsid w:val="006D79FF"/>
    <w:rsid w:val="006D7A00"/>
    <w:rsid w:val="006D7ADC"/>
    <w:rsid w:val="006D7C52"/>
    <w:rsid w:val="006D7D14"/>
    <w:rsid w:val="006D7FC3"/>
    <w:rsid w:val="006E0023"/>
    <w:rsid w:val="006E00D5"/>
    <w:rsid w:val="006E048B"/>
    <w:rsid w:val="006E052B"/>
    <w:rsid w:val="006E08C9"/>
    <w:rsid w:val="006E098C"/>
    <w:rsid w:val="006E0AB8"/>
    <w:rsid w:val="006E0B91"/>
    <w:rsid w:val="006E0E84"/>
    <w:rsid w:val="006E1132"/>
    <w:rsid w:val="006E11E2"/>
    <w:rsid w:val="006E1227"/>
    <w:rsid w:val="006E122C"/>
    <w:rsid w:val="006E14E3"/>
    <w:rsid w:val="006E172E"/>
    <w:rsid w:val="006E195A"/>
    <w:rsid w:val="006E1BD6"/>
    <w:rsid w:val="006E1C3D"/>
    <w:rsid w:val="006E1E8C"/>
    <w:rsid w:val="006E1FE4"/>
    <w:rsid w:val="006E2024"/>
    <w:rsid w:val="006E204B"/>
    <w:rsid w:val="006E20D4"/>
    <w:rsid w:val="006E22EC"/>
    <w:rsid w:val="006E2367"/>
    <w:rsid w:val="006E23FE"/>
    <w:rsid w:val="006E24C3"/>
    <w:rsid w:val="006E2762"/>
    <w:rsid w:val="006E283D"/>
    <w:rsid w:val="006E2952"/>
    <w:rsid w:val="006E2975"/>
    <w:rsid w:val="006E2A62"/>
    <w:rsid w:val="006E2D14"/>
    <w:rsid w:val="006E2F54"/>
    <w:rsid w:val="006E2F83"/>
    <w:rsid w:val="006E2FDB"/>
    <w:rsid w:val="006E303A"/>
    <w:rsid w:val="006E30ED"/>
    <w:rsid w:val="006E319A"/>
    <w:rsid w:val="006E31D5"/>
    <w:rsid w:val="006E31F7"/>
    <w:rsid w:val="006E328F"/>
    <w:rsid w:val="006E34DF"/>
    <w:rsid w:val="006E3549"/>
    <w:rsid w:val="006E3608"/>
    <w:rsid w:val="006E36B8"/>
    <w:rsid w:val="006E390C"/>
    <w:rsid w:val="006E3952"/>
    <w:rsid w:val="006E396C"/>
    <w:rsid w:val="006E3976"/>
    <w:rsid w:val="006E397D"/>
    <w:rsid w:val="006E3B18"/>
    <w:rsid w:val="006E3B23"/>
    <w:rsid w:val="006E3BD6"/>
    <w:rsid w:val="006E3C9E"/>
    <w:rsid w:val="006E3DE1"/>
    <w:rsid w:val="006E3DE2"/>
    <w:rsid w:val="006E3E76"/>
    <w:rsid w:val="006E3E9B"/>
    <w:rsid w:val="006E3FF5"/>
    <w:rsid w:val="006E40A6"/>
    <w:rsid w:val="006E44A3"/>
    <w:rsid w:val="006E44E5"/>
    <w:rsid w:val="006E469C"/>
    <w:rsid w:val="006E47EC"/>
    <w:rsid w:val="006E48F1"/>
    <w:rsid w:val="006E4922"/>
    <w:rsid w:val="006E49E4"/>
    <w:rsid w:val="006E49FC"/>
    <w:rsid w:val="006E4ABB"/>
    <w:rsid w:val="006E4ACE"/>
    <w:rsid w:val="006E4B20"/>
    <w:rsid w:val="006E4D89"/>
    <w:rsid w:val="006E4DBA"/>
    <w:rsid w:val="006E50DB"/>
    <w:rsid w:val="006E5162"/>
    <w:rsid w:val="006E51CB"/>
    <w:rsid w:val="006E5262"/>
    <w:rsid w:val="006E527D"/>
    <w:rsid w:val="006E5530"/>
    <w:rsid w:val="006E555C"/>
    <w:rsid w:val="006E55B9"/>
    <w:rsid w:val="006E5714"/>
    <w:rsid w:val="006E5755"/>
    <w:rsid w:val="006E57FC"/>
    <w:rsid w:val="006E5CC2"/>
    <w:rsid w:val="006E5CDE"/>
    <w:rsid w:val="006E6299"/>
    <w:rsid w:val="006E642A"/>
    <w:rsid w:val="006E656C"/>
    <w:rsid w:val="006E683B"/>
    <w:rsid w:val="006E6A17"/>
    <w:rsid w:val="006E6AC1"/>
    <w:rsid w:val="006E6B22"/>
    <w:rsid w:val="006E6C11"/>
    <w:rsid w:val="006E70C2"/>
    <w:rsid w:val="006E7146"/>
    <w:rsid w:val="006E7160"/>
    <w:rsid w:val="006E7179"/>
    <w:rsid w:val="006E735F"/>
    <w:rsid w:val="006E744C"/>
    <w:rsid w:val="006E7763"/>
    <w:rsid w:val="006E77B3"/>
    <w:rsid w:val="006E77CF"/>
    <w:rsid w:val="006E793A"/>
    <w:rsid w:val="006E7CCD"/>
    <w:rsid w:val="006F0022"/>
    <w:rsid w:val="006F00FF"/>
    <w:rsid w:val="006F0145"/>
    <w:rsid w:val="006F02F3"/>
    <w:rsid w:val="006F0383"/>
    <w:rsid w:val="006F03F7"/>
    <w:rsid w:val="006F05F9"/>
    <w:rsid w:val="006F06D7"/>
    <w:rsid w:val="006F08D4"/>
    <w:rsid w:val="006F0D88"/>
    <w:rsid w:val="006F112E"/>
    <w:rsid w:val="006F11C1"/>
    <w:rsid w:val="006F11FE"/>
    <w:rsid w:val="006F13AC"/>
    <w:rsid w:val="006F1543"/>
    <w:rsid w:val="006F1714"/>
    <w:rsid w:val="006F178E"/>
    <w:rsid w:val="006F17A2"/>
    <w:rsid w:val="006F18DF"/>
    <w:rsid w:val="006F1CB8"/>
    <w:rsid w:val="006F1E2C"/>
    <w:rsid w:val="006F1E4C"/>
    <w:rsid w:val="006F1F98"/>
    <w:rsid w:val="006F22A0"/>
    <w:rsid w:val="006F2310"/>
    <w:rsid w:val="006F2384"/>
    <w:rsid w:val="006F23C9"/>
    <w:rsid w:val="006F254D"/>
    <w:rsid w:val="006F25C8"/>
    <w:rsid w:val="006F2747"/>
    <w:rsid w:val="006F286B"/>
    <w:rsid w:val="006F29AA"/>
    <w:rsid w:val="006F300E"/>
    <w:rsid w:val="006F302E"/>
    <w:rsid w:val="006F305B"/>
    <w:rsid w:val="006F3193"/>
    <w:rsid w:val="006F3355"/>
    <w:rsid w:val="006F3757"/>
    <w:rsid w:val="006F37D7"/>
    <w:rsid w:val="006F3A61"/>
    <w:rsid w:val="006F3D41"/>
    <w:rsid w:val="006F3DD9"/>
    <w:rsid w:val="006F4069"/>
    <w:rsid w:val="006F41AC"/>
    <w:rsid w:val="006F4209"/>
    <w:rsid w:val="006F4734"/>
    <w:rsid w:val="006F47CE"/>
    <w:rsid w:val="006F4AD9"/>
    <w:rsid w:val="006F4BB1"/>
    <w:rsid w:val="006F4F68"/>
    <w:rsid w:val="006F5116"/>
    <w:rsid w:val="006F53B3"/>
    <w:rsid w:val="006F5986"/>
    <w:rsid w:val="006F59F0"/>
    <w:rsid w:val="006F5A0E"/>
    <w:rsid w:val="006F5A35"/>
    <w:rsid w:val="006F5AA3"/>
    <w:rsid w:val="006F5E22"/>
    <w:rsid w:val="006F5FF7"/>
    <w:rsid w:val="006F60DC"/>
    <w:rsid w:val="006F643E"/>
    <w:rsid w:val="006F6555"/>
    <w:rsid w:val="006F662B"/>
    <w:rsid w:val="006F6734"/>
    <w:rsid w:val="006F69FB"/>
    <w:rsid w:val="006F6B63"/>
    <w:rsid w:val="006F6B8C"/>
    <w:rsid w:val="006F6CA3"/>
    <w:rsid w:val="006F6CC6"/>
    <w:rsid w:val="006F6E3B"/>
    <w:rsid w:val="006F707F"/>
    <w:rsid w:val="006F7104"/>
    <w:rsid w:val="006F7550"/>
    <w:rsid w:val="006F7620"/>
    <w:rsid w:val="006F78D5"/>
    <w:rsid w:val="006F7B38"/>
    <w:rsid w:val="006F7BA6"/>
    <w:rsid w:val="006F7E14"/>
    <w:rsid w:val="006F7FC9"/>
    <w:rsid w:val="00700026"/>
    <w:rsid w:val="0070003F"/>
    <w:rsid w:val="007000F9"/>
    <w:rsid w:val="0070047D"/>
    <w:rsid w:val="007004A0"/>
    <w:rsid w:val="0070057C"/>
    <w:rsid w:val="007005DF"/>
    <w:rsid w:val="007006B7"/>
    <w:rsid w:val="007006F6"/>
    <w:rsid w:val="00700899"/>
    <w:rsid w:val="00700AD1"/>
    <w:rsid w:val="00700E99"/>
    <w:rsid w:val="007010EB"/>
    <w:rsid w:val="00701351"/>
    <w:rsid w:val="00701380"/>
    <w:rsid w:val="0070138E"/>
    <w:rsid w:val="007013DF"/>
    <w:rsid w:val="00701403"/>
    <w:rsid w:val="00701833"/>
    <w:rsid w:val="00701942"/>
    <w:rsid w:val="00701995"/>
    <w:rsid w:val="00701AE7"/>
    <w:rsid w:val="00701EF7"/>
    <w:rsid w:val="00701FCB"/>
    <w:rsid w:val="0070200F"/>
    <w:rsid w:val="0070204F"/>
    <w:rsid w:val="007020C0"/>
    <w:rsid w:val="007020CB"/>
    <w:rsid w:val="007020EB"/>
    <w:rsid w:val="007024BD"/>
    <w:rsid w:val="007025C5"/>
    <w:rsid w:val="007026B3"/>
    <w:rsid w:val="00702767"/>
    <w:rsid w:val="00702A18"/>
    <w:rsid w:val="00702CDB"/>
    <w:rsid w:val="00702E16"/>
    <w:rsid w:val="00702FF4"/>
    <w:rsid w:val="007030C4"/>
    <w:rsid w:val="007031C4"/>
    <w:rsid w:val="0070323F"/>
    <w:rsid w:val="0070325E"/>
    <w:rsid w:val="00703277"/>
    <w:rsid w:val="007032F3"/>
    <w:rsid w:val="00703327"/>
    <w:rsid w:val="0070352D"/>
    <w:rsid w:val="0070358B"/>
    <w:rsid w:val="00703625"/>
    <w:rsid w:val="00703856"/>
    <w:rsid w:val="00703C71"/>
    <w:rsid w:val="0070403A"/>
    <w:rsid w:val="007040DE"/>
    <w:rsid w:val="007042DB"/>
    <w:rsid w:val="007042EB"/>
    <w:rsid w:val="00704308"/>
    <w:rsid w:val="007043BC"/>
    <w:rsid w:val="007044B6"/>
    <w:rsid w:val="0070488A"/>
    <w:rsid w:val="00704898"/>
    <w:rsid w:val="007048D8"/>
    <w:rsid w:val="00704904"/>
    <w:rsid w:val="00704922"/>
    <w:rsid w:val="00704C7B"/>
    <w:rsid w:val="00704D61"/>
    <w:rsid w:val="00704E8F"/>
    <w:rsid w:val="00705277"/>
    <w:rsid w:val="007055FD"/>
    <w:rsid w:val="00705619"/>
    <w:rsid w:val="00705630"/>
    <w:rsid w:val="007056F5"/>
    <w:rsid w:val="00705743"/>
    <w:rsid w:val="007057EE"/>
    <w:rsid w:val="00705909"/>
    <w:rsid w:val="00705992"/>
    <w:rsid w:val="007059F9"/>
    <w:rsid w:val="007059FD"/>
    <w:rsid w:val="00705D40"/>
    <w:rsid w:val="00705DC4"/>
    <w:rsid w:val="00705FD0"/>
    <w:rsid w:val="00706657"/>
    <w:rsid w:val="00706747"/>
    <w:rsid w:val="00706919"/>
    <w:rsid w:val="0070695A"/>
    <w:rsid w:val="007069C4"/>
    <w:rsid w:val="007069FA"/>
    <w:rsid w:val="00706B4B"/>
    <w:rsid w:val="00706F57"/>
    <w:rsid w:val="00707001"/>
    <w:rsid w:val="0070706A"/>
    <w:rsid w:val="007070D0"/>
    <w:rsid w:val="0070727A"/>
    <w:rsid w:val="00707368"/>
    <w:rsid w:val="0070759E"/>
    <w:rsid w:val="0070776F"/>
    <w:rsid w:val="0070777E"/>
    <w:rsid w:val="00707865"/>
    <w:rsid w:val="00707928"/>
    <w:rsid w:val="00707FA8"/>
    <w:rsid w:val="00710078"/>
    <w:rsid w:val="0071013B"/>
    <w:rsid w:val="0071015E"/>
    <w:rsid w:val="00710185"/>
    <w:rsid w:val="00710278"/>
    <w:rsid w:val="007102B0"/>
    <w:rsid w:val="007102D5"/>
    <w:rsid w:val="007103B0"/>
    <w:rsid w:val="0071042E"/>
    <w:rsid w:val="00710913"/>
    <w:rsid w:val="00710AE2"/>
    <w:rsid w:val="00710B01"/>
    <w:rsid w:val="00710C23"/>
    <w:rsid w:val="00710C76"/>
    <w:rsid w:val="00710E64"/>
    <w:rsid w:val="00710E85"/>
    <w:rsid w:val="00710E99"/>
    <w:rsid w:val="00710FD4"/>
    <w:rsid w:val="00711478"/>
    <w:rsid w:val="007117D1"/>
    <w:rsid w:val="0071180E"/>
    <w:rsid w:val="00711AF5"/>
    <w:rsid w:val="00711C51"/>
    <w:rsid w:val="00711FCD"/>
    <w:rsid w:val="00712054"/>
    <w:rsid w:val="00712077"/>
    <w:rsid w:val="00712128"/>
    <w:rsid w:val="007121C3"/>
    <w:rsid w:val="00712433"/>
    <w:rsid w:val="00712437"/>
    <w:rsid w:val="0071244E"/>
    <w:rsid w:val="007125F7"/>
    <w:rsid w:val="0071266B"/>
    <w:rsid w:val="007127BD"/>
    <w:rsid w:val="00712AD8"/>
    <w:rsid w:val="00712BE6"/>
    <w:rsid w:val="00712C99"/>
    <w:rsid w:val="00712CFF"/>
    <w:rsid w:val="00712E6D"/>
    <w:rsid w:val="00712F21"/>
    <w:rsid w:val="007132A3"/>
    <w:rsid w:val="0071333A"/>
    <w:rsid w:val="007134FE"/>
    <w:rsid w:val="00713509"/>
    <w:rsid w:val="0071366E"/>
    <w:rsid w:val="00713C86"/>
    <w:rsid w:val="00713DA2"/>
    <w:rsid w:val="00713E88"/>
    <w:rsid w:val="007140D5"/>
    <w:rsid w:val="00714116"/>
    <w:rsid w:val="0071435A"/>
    <w:rsid w:val="007146DB"/>
    <w:rsid w:val="0071492D"/>
    <w:rsid w:val="00714A20"/>
    <w:rsid w:val="00714D2A"/>
    <w:rsid w:val="00714EEA"/>
    <w:rsid w:val="007150E6"/>
    <w:rsid w:val="00715106"/>
    <w:rsid w:val="007153B8"/>
    <w:rsid w:val="007153F5"/>
    <w:rsid w:val="0071545A"/>
    <w:rsid w:val="0071546C"/>
    <w:rsid w:val="00715D2D"/>
    <w:rsid w:val="00715D91"/>
    <w:rsid w:val="00715DF6"/>
    <w:rsid w:val="00715F0A"/>
    <w:rsid w:val="00716014"/>
    <w:rsid w:val="00716165"/>
    <w:rsid w:val="0071619F"/>
    <w:rsid w:val="00716227"/>
    <w:rsid w:val="00716337"/>
    <w:rsid w:val="00716480"/>
    <w:rsid w:val="007164B0"/>
    <w:rsid w:val="007165FF"/>
    <w:rsid w:val="00716610"/>
    <w:rsid w:val="007166C6"/>
    <w:rsid w:val="0071680E"/>
    <w:rsid w:val="00716938"/>
    <w:rsid w:val="0071694C"/>
    <w:rsid w:val="0071695E"/>
    <w:rsid w:val="00716A8F"/>
    <w:rsid w:val="00716AFA"/>
    <w:rsid w:val="00716B07"/>
    <w:rsid w:val="00716B33"/>
    <w:rsid w:val="00716BFE"/>
    <w:rsid w:val="00716D47"/>
    <w:rsid w:val="00716E56"/>
    <w:rsid w:val="00716F2B"/>
    <w:rsid w:val="0071704A"/>
    <w:rsid w:val="0071711B"/>
    <w:rsid w:val="007171DD"/>
    <w:rsid w:val="007171EE"/>
    <w:rsid w:val="007174F2"/>
    <w:rsid w:val="00717608"/>
    <w:rsid w:val="00717A30"/>
    <w:rsid w:val="00717B47"/>
    <w:rsid w:val="00717BE3"/>
    <w:rsid w:val="00717C68"/>
    <w:rsid w:val="00717D8F"/>
    <w:rsid w:val="00717FDF"/>
    <w:rsid w:val="007200EE"/>
    <w:rsid w:val="007202BF"/>
    <w:rsid w:val="00720300"/>
    <w:rsid w:val="007203F7"/>
    <w:rsid w:val="007203FD"/>
    <w:rsid w:val="007204CE"/>
    <w:rsid w:val="007204E0"/>
    <w:rsid w:val="0072053D"/>
    <w:rsid w:val="00720577"/>
    <w:rsid w:val="007205CD"/>
    <w:rsid w:val="007206F4"/>
    <w:rsid w:val="0072082D"/>
    <w:rsid w:val="00720841"/>
    <w:rsid w:val="00720C39"/>
    <w:rsid w:val="00720C9E"/>
    <w:rsid w:val="00720E83"/>
    <w:rsid w:val="00720F1E"/>
    <w:rsid w:val="00721123"/>
    <w:rsid w:val="007211AD"/>
    <w:rsid w:val="0072126E"/>
    <w:rsid w:val="00721290"/>
    <w:rsid w:val="007213D5"/>
    <w:rsid w:val="0072164B"/>
    <w:rsid w:val="00721817"/>
    <w:rsid w:val="0072183D"/>
    <w:rsid w:val="00721846"/>
    <w:rsid w:val="0072188D"/>
    <w:rsid w:val="0072188F"/>
    <w:rsid w:val="00721910"/>
    <w:rsid w:val="007219BE"/>
    <w:rsid w:val="00721BC2"/>
    <w:rsid w:val="00721CBA"/>
    <w:rsid w:val="00722021"/>
    <w:rsid w:val="0072202B"/>
    <w:rsid w:val="00722173"/>
    <w:rsid w:val="007223EE"/>
    <w:rsid w:val="00722773"/>
    <w:rsid w:val="0072297C"/>
    <w:rsid w:val="00722A26"/>
    <w:rsid w:val="00722AB6"/>
    <w:rsid w:val="00722C25"/>
    <w:rsid w:val="00722CA1"/>
    <w:rsid w:val="00722D58"/>
    <w:rsid w:val="00722ED6"/>
    <w:rsid w:val="00722EF2"/>
    <w:rsid w:val="00723116"/>
    <w:rsid w:val="007232E7"/>
    <w:rsid w:val="0072341B"/>
    <w:rsid w:val="00723791"/>
    <w:rsid w:val="00723847"/>
    <w:rsid w:val="00723B30"/>
    <w:rsid w:val="00723C43"/>
    <w:rsid w:val="00723CA3"/>
    <w:rsid w:val="00723DD3"/>
    <w:rsid w:val="00724154"/>
    <w:rsid w:val="007242B9"/>
    <w:rsid w:val="007242FF"/>
    <w:rsid w:val="00724929"/>
    <w:rsid w:val="007249E0"/>
    <w:rsid w:val="00724C2F"/>
    <w:rsid w:val="00724C74"/>
    <w:rsid w:val="00724C87"/>
    <w:rsid w:val="00724C8B"/>
    <w:rsid w:val="00724D26"/>
    <w:rsid w:val="00724D28"/>
    <w:rsid w:val="00724D94"/>
    <w:rsid w:val="00724F0D"/>
    <w:rsid w:val="00724F53"/>
    <w:rsid w:val="00725401"/>
    <w:rsid w:val="007254AB"/>
    <w:rsid w:val="00725615"/>
    <w:rsid w:val="00725840"/>
    <w:rsid w:val="007258DB"/>
    <w:rsid w:val="007259A5"/>
    <w:rsid w:val="00725AE9"/>
    <w:rsid w:val="00725C62"/>
    <w:rsid w:val="00725CF7"/>
    <w:rsid w:val="00725E99"/>
    <w:rsid w:val="00726292"/>
    <w:rsid w:val="00726319"/>
    <w:rsid w:val="00726403"/>
    <w:rsid w:val="00726943"/>
    <w:rsid w:val="00726BD5"/>
    <w:rsid w:val="00726C50"/>
    <w:rsid w:val="00726D59"/>
    <w:rsid w:val="00726E75"/>
    <w:rsid w:val="00726EAA"/>
    <w:rsid w:val="00726F6E"/>
    <w:rsid w:val="0072708A"/>
    <w:rsid w:val="007272FE"/>
    <w:rsid w:val="007273AC"/>
    <w:rsid w:val="007273E1"/>
    <w:rsid w:val="0072741E"/>
    <w:rsid w:val="007275DD"/>
    <w:rsid w:val="0072765D"/>
    <w:rsid w:val="00727774"/>
    <w:rsid w:val="007278F7"/>
    <w:rsid w:val="00727A92"/>
    <w:rsid w:val="00727B7A"/>
    <w:rsid w:val="00727CB8"/>
    <w:rsid w:val="00727DAA"/>
    <w:rsid w:val="00727E45"/>
    <w:rsid w:val="007300F8"/>
    <w:rsid w:val="0073014B"/>
    <w:rsid w:val="007301E9"/>
    <w:rsid w:val="00730216"/>
    <w:rsid w:val="0073022F"/>
    <w:rsid w:val="0073059B"/>
    <w:rsid w:val="0073067B"/>
    <w:rsid w:val="0073070C"/>
    <w:rsid w:val="00730732"/>
    <w:rsid w:val="0073078C"/>
    <w:rsid w:val="00730974"/>
    <w:rsid w:val="007309DC"/>
    <w:rsid w:val="00730BF7"/>
    <w:rsid w:val="00730C5F"/>
    <w:rsid w:val="00730E8A"/>
    <w:rsid w:val="0073120A"/>
    <w:rsid w:val="00731211"/>
    <w:rsid w:val="00731333"/>
    <w:rsid w:val="007313CB"/>
    <w:rsid w:val="0073155C"/>
    <w:rsid w:val="007315B2"/>
    <w:rsid w:val="007319A9"/>
    <w:rsid w:val="00731C6A"/>
    <w:rsid w:val="00731D07"/>
    <w:rsid w:val="00731D56"/>
    <w:rsid w:val="00731DCD"/>
    <w:rsid w:val="00731FAD"/>
    <w:rsid w:val="00731FBA"/>
    <w:rsid w:val="007320A0"/>
    <w:rsid w:val="007325F5"/>
    <w:rsid w:val="00732748"/>
    <w:rsid w:val="007327FB"/>
    <w:rsid w:val="007328A9"/>
    <w:rsid w:val="007328E8"/>
    <w:rsid w:val="007329F9"/>
    <w:rsid w:val="00732A25"/>
    <w:rsid w:val="00732C17"/>
    <w:rsid w:val="00732D24"/>
    <w:rsid w:val="00732F21"/>
    <w:rsid w:val="007330E6"/>
    <w:rsid w:val="00733267"/>
    <w:rsid w:val="007334C1"/>
    <w:rsid w:val="007334F5"/>
    <w:rsid w:val="00733733"/>
    <w:rsid w:val="00733850"/>
    <w:rsid w:val="00733854"/>
    <w:rsid w:val="007338A0"/>
    <w:rsid w:val="00733A42"/>
    <w:rsid w:val="00733C83"/>
    <w:rsid w:val="00733D13"/>
    <w:rsid w:val="00733FE5"/>
    <w:rsid w:val="0073425D"/>
    <w:rsid w:val="00734308"/>
    <w:rsid w:val="00734385"/>
    <w:rsid w:val="007343B1"/>
    <w:rsid w:val="00734721"/>
    <w:rsid w:val="007349EB"/>
    <w:rsid w:val="00734A21"/>
    <w:rsid w:val="00734B24"/>
    <w:rsid w:val="00734BB4"/>
    <w:rsid w:val="00734BDF"/>
    <w:rsid w:val="00734C2F"/>
    <w:rsid w:val="00734FDF"/>
    <w:rsid w:val="0073500F"/>
    <w:rsid w:val="007350C4"/>
    <w:rsid w:val="0073520D"/>
    <w:rsid w:val="007352D1"/>
    <w:rsid w:val="007353BF"/>
    <w:rsid w:val="007355BA"/>
    <w:rsid w:val="007355D8"/>
    <w:rsid w:val="007358B5"/>
    <w:rsid w:val="007358E0"/>
    <w:rsid w:val="00735902"/>
    <w:rsid w:val="00735991"/>
    <w:rsid w:val="00735A50"/>
    <w:rsid w:val="00735C2C"/>
    <w:rsid w:val="00735C3A"/>
    <w:rsid w:val="00735D28"/>
    <w:rsid w:val="00735DF3"/>
    <w:rsid w:val="00735E10"/>
    <w:rsid w:val="00735E40"/>
    <w:rsid w:val="007361CD"/>
    <w:rsid w:val="00736249"/>
    <w:rsid w:val="007363C6"/>
    <w:rsid w:val="00736716"/>
    <w:rsid w:val="007367E0"/>
    <w:rsid w:val="007367F2"/>
    <w:rsid w:val="00736830"/>
    <w:rsid w:val="00736859"/>
    <w:rsid w:val="007368C2"/>
    <w:rsid w:val="00736A17"/>
    <w:rsid w:val="00736AE2"/>
    <w:rsid w:val="00736B8C"/>
    <w:rsid w:val="00736CE6"/>
    <w:rsid w:val="00736E10"/>
    <w:rsid w:val="007370D9"/>
    <w:rsid w:val="00737458"/>
    <w:rsid w:val="00737703"/>
    <w:rsid w:val="0073780C"/>
    <w:rsid w:val="00737A13"/>
    <w:rsid w:val="00737A86"/>
    <w:rsid w:val="00737BB2"/>
    <w:rsid w:val="00737F7F"/>
    <w:rsid w:val="00740047"/>
    <w:rsid w:val="00740053"/>
    <w:rsid w:val="0074006E"/>
    <w:rsid w:val="00740220"/>
    <w:rsid w:val="007404FE"/>
    <w:rsid w:val="007405ED"/>
    <w:rsid w:val="007406F9"/>
    <w:rsid w:val="00740993"/>
    <w:rsid w:val="00740D2E"/>
    <w:rsid w:val="00740D39"/>
    <w:rsid w:val="00740EC0"/>
    <w:rsid w:val="0074100C"/>
    <w:rsid w:val="00741395"/>
    <w:rsid w:val="0074163B"/>
    <w:rsid w:val="007416FF"/>
    <w:rsid w:val="00741721"/>
    <w:rsid w:val="007418D8"/>
    <w:rsid w:val="00741BDA"/>
    <w:rsid w:val="00741C9B"/>
    <w:rsid w:val="00741DCB"/>
    <w:rsid w:val="00741DFC"/>
    <w:rsid w:val="00741FBB"/>
    <w:rsid w:val="00742032"/>
    <w:rsid w:val="0074210C"/>
    <w:rsid w:val="00742424"/>
    <w:rsid w:val="00742433"/>
    <w:rsid w:val="00742486"/>
    <w:rsid w:val="0074275E"/>
    <w:rsid w:val="00742A3D"/>
    <w:rsid w:val="00742CAB"/>
    <w:rsid w:val="00742DE8"/>
    <w:rsid w:val="00742EF2"/>
    <w:rsid w:val="00742EFB"/>
    <w:rsid w:val="00742F7A"/>
    <w:rsid w:val="00742F8B"/>
    <w:rsid w:val="0074306C"/>
    <w:rsid w:val="007430EB"/>
    <w:rsid w:val="007431BA"/>
    <w:rsid w:val="0074326D"/>
    <w:rsid w:val="007434E2"/>
    <w:rsid w:val="007435DF"/>
    <w:rsid w:val="0074385C"/>
    <w:rsid w:val="007438E6"/>
    <w:rsid w:val="00743A76"/>
    <w:rsid w:val="00743C8E"/>
    <w:rsid w:val="00743CF9"/>
    <w:rsid w:val="00743E31"/>
    <w:rsid w:val="00743EE0"/>
    <w:rsid w:val="0074419A"/>
    <w:rsid w:val="00744324"/>
    <w:rsid w:val="007444D7"/>
    <w:rsid w:val="00744512"/>
    <w:rsid w:val="007447EC"/>
    <w:rsid w:val="00744A50"/>
    <w:rsid w:val="00744BBA"/>
    <w:rsid w:val="00744CD8"/>
    <w:rsid w:val="00744D09"/>
    <w:rsid w:val="00744ECD"/>
    <w:rsid w:val="00744EDE"/>
    <w:rsid w:val="00745091"/>
    <w:rsid w:val="007450B3"/>
    <w:rsid w:val="00745291"/>
    <w:rsid w:val="007454EF"/>
    <w:rsid w:val="007459BB"/>
    <w:rsid w:val="00745A61"/>
    <w:rsid w:val="00745C65"/>
    <w:rsid w:val="00745CAF"/>
    <w:rsid w:val="00745DC7"/>
    <w:rsid w:val="00745ED3"/>
    <w:rsid w:val="00745F1F"/>
    <w:rsid w:val="00745F7E"/>
    <w:rsid w:val="00745FF3"/>
    <w:rsid w:val="00746029"/>
    <w:rsid w:val="00746046"/>
    <w:rsid w:val="007461E1"/>
    <w:rsid w:val="00746279"/>
    <w:rsid w:val="0074667A"/>
    <w:rsid w:val="00746965"/>
    <w:rsid w:val="007469FC"/>
    <w:rsid w:val="00746A98"/>
    <w:rsid w:val="00746B17"/>
    <w:rsid w:val="00746B8E"/>
    <w:rsid w:val="00746BFF"/>
    <w:rsid w:val="00746CA6"/>
    <w:rsid w:val="00746D05"/>
    <w:rsid w:val="00746D40"/>
    <w:rsid w:val="00746DC1"/>
    <w:rsid w:val="00746DDA"/>
    <w:rsid w:val="00746F29"/>
    <w:rsid w:val="00746F4B"/>
    <w:rsid w:val="00746F99"/>
    <w:rsid w:val="00746FB7"/>
    <w:rsid w:val="0074704F"/>
    <w:rsid w:val="007471B5"/>
    <w:rsid w:val="0074727C"/>
    <w:rsid w:val="007475A9"/>
    <w:rsid w:val="007477D2"/>
    <w:rsid w:val="007477ED"/>
    <w:rsid w:val="00747AF1"/>
    <w:rsid w:val="00747B20"/>
    <w:rsid w:val="00747D8B"/>
    <w:rsid w:val="00747DF5"/>
    <w:rsid w:val="00747E06"/>
    <w:rsid w:val="00747E14"/>
    <w:rsid w:val="0075000C"/>
    <w:rsid w:val="00750114"/>
    <w:rsid w:val="007501A6"/>
    <w:rsid w:val="00750367"/>
    <w:rsid w:val="007506D0"/>
    <w:rsid w:val="007508A8"/>
    <w:rsid w:val="00750A54"/>
    <w:rsid w:val="00750BFE"/>
    <w:rsid w:val="00750CC3"/>
    <w:rsid w:val="00750E37"/>
    <w:rsid w:val="00751203"/>
    <w:rsid w:val="00751321"/>
    <w:rsid w:val="00751650"/>
    <w:rsid w:val="007517E1"/>
    <w:rsid w:val="00751914"/>
    <w:rsid w:val="00751AB5"/>
    <w:rsid w:val="00751CC6"/>
    <w:rsid w:val="00751D18"/>
    <w:rsid w:val="00751E26"/>
    <w:rsid w:val="00751F68"/>
    <w:rsid w:val="00752025"/>
    <w:rsid w:val="007520B9"/>
    <w:rsid w:val="007524A4"/>
    <w:rsid w:val="0075258E"/>
    <w:rsid w:val="00752643"/>
    <w:rsid w:val="00752880"/>
    <w:rsid w:val="007528B5"/>
    <w:rsid w:val="00752ACC"/>
    <w:rsid w:val="00752B41"/>
    <w:rsid w:val="00752C30"/>
    <w:rsid w:val="00752CAA"/>
    <w:rsid w:val="00752CAF"/>
    <w:rsid w:val="00752F29"/>
    <w:rsid w:val="00753167"/>
    <w:rsid w:val="007531FE"/>
    <w:rsid w:val="007534BF"/>
    <w:rsid w:val="00753569"/>
    <w:rsid w:val="00753653"/>
    <w:rsid w:val="00753A41"/>
    <w:rsid w:val="00753AE2"/>
    <w:rsid w:val="00753B88"/>
    <w:rsid w:val="00753BA6"/>
    <w:rsid w:val="00753BFE"/>
    <w:rsid w:val="00753D49"/>
    <w:rsid w:val="00753FA8"/>
    <w:rsid w:val="007541CF"/>
    <w:rsid w:val="007543CA"/>
    <w:rsid w:val="007545D5"/>
    <w:rsid w:val="007547D5"/>
    <w:rsid w:val="00754867"/>
    <w:rsid w:val="007548A2"/>
    <w:rsid w:val="007548B1"/>
    <w:rsid w:val="007548E8"/>
    <w:rsid w:val="007549BF"/>
    <w:rsid w:val="00754A16"/>
    <w:rsid w:val="00754B6D"/>
    <w:rsid w:val="00754CFC"/>
    <w:rsid w:val="00754D11"/>
    <w:rsid w:val="00754EFB"/>
    <w:rsid w:val="00754FAC"/>
    <w:rsid w:val="00755065"/>
    <w:rsid w:val="0075511F"/>
    <w:rsid w:val="00755263"/>
    <w:rsid w:val="007552EE"/>
    <w:rsid w:val="00755368"/>
    <w:rsid w:val="007555D8"/>
    <w:rsid w:val="00755681"/>
    <w:rsid w:val="0075587E"/>
    <w:rsid w:val="007558BF"/>
    <w:rsid w:val="00755995"/>
    <w:rsid w:val="00755B01"/>
    <w:rsid w:val="00755EFA"/>
    <w:rsid w:val="00756135"/>
    <w:rsid w:val="0075614D"/>
    <w:rsid w:val="007564FE"/>
    <w:rsid w:val="00756571"/>
    <w:rsid w:val="00756749"/>
    <w:rsid w:val="00756764"/>
    <w:rsid w:val="00756802"/>
    <w:rsid w:val="00756907"/>
    <w:rsid w:val="00756BD5"/>
    <w:rsid w:val="00756E0A"/>
    <w:rsid w:val="0075739B"/>
    <w:rsid w:val="007574EF"/>
    <w:rsid w:val="0075770A"/>
    <w:rsid w:val="00757724"/>
    <w:rsid w:val="00757893"/>
    <w:rsid w:val="007578BF"/>
    <w:rsid w:val="00757A7A"/>
    <w:rsid w:val="00757C29"/>
    <w:rsid w:val="00757C6F"/>
    <w:rsid w:val="00757C96"/>
    <w:rsid w:val="00757D87"/>
    <w:rsid w:val="00757EDF"/>
    <w:rsid w:val="007600E3"/>
    <w:rsid w:val="00760187"/>
    <w:rsid w:val="00760607"/>
    <w:rsid w:val="0076075C"/>
    <w:rsid w:val="007607B4"/>
    <w:rsid w:val="00760855"/>
    <w:rsid w:val="0076093E"/>
    <w:rsid w:val="00760B7C"/>
    <w:rsid w:val="00760C77"/>
    <w:rsid w:val="00760F3A"/>
    <w:rsid w:val="0076135C"/>
    <w:rsid w:val="00761380"/>
    <w:rsid w:val="007613C4"/>
    <w:rsid w:val="0076185B"/>
    <w:rsid w:val="00761BB3"/>
    <w:rsid w:val="00761D6F"/>
    <w:rsid w:val="00761E80"/>
    <w:rsid w:val="00761F46"/>
    <w:rsid w:val="00762026"/>
    <w:rsid w:val="00762146"/>
    <w:rsid w:val="0076215E"/>
    <w:rsid w:val="00762188"/>
    <w:rsid w:val="007621F5"/>
    <w:rsid w:val="00762250"/>
    <w:rsid w:val="007622D2"/>
    <w:rsid w:val="007623D9"/>
    <w:rsid w:val="00762819"/>
    <w:rsid w:val="0076285B"/>
    <w:rsid w:val="0076295A"/>
    <w:rsid w:val="00762A60"/>
    <w:rsid w:val="00762AB0"/>
    <w:rsid w:val="00762DBC"/>
    <w:rsid w:val="007630AD"/>
    <w:rsid w:val="007630C5"/>
    <w:rsid w:val="00763816"/>
    <w:rsid w:val="00763A1B"/>
    <w:rsid w:val="00763C60"/>
    <w:rsid w:val="00763DFB"/>
    <w:rsid w:val="00763F2B"/>
    <w:rsid w:val="00763F97"/>
    <w:rsid w:val="0076415D"/>
    <w:rsid w:val="00764336"/>
    <w:rsid w:val="007644C4"/>
    <w:rsid w:val="007645DF"/>
    <w:rsid w:val="007646DF"/>
    <w:rsid w:val="00764AE7"/>
    <w:rsid w:val="00764AFB"/>
    <w:rsid w:val="00764D62"/>
    <w:rsid w:val="00764FB4"/>
    <w:rsid w:val="007651D9"/>
    <w:rsid w:val="0076554F"/>
    <w:rsid w:val="007656CC"/>
    <w:rsid w:val="0076595B"/>
    <w:rsid w:val="007659D9"/>
    <w:rsid w:val="00765CA1"/>
    <w:rsid w:val="00765CE0"/>
    <w:rsid w:val="00765D0E"/>
    <w:rsid w:val="00765D6F"/>
    <w:rsid w:val="00765F40"/>
    <w:rsid w:val="00765FAA"/>
    <w:rsid w:val="00766027"/>
    <w:rsid w:val="00766237"/>
    <w:rsid w:val="007663C1"/>
    <w:rsid w:val="007665B8"/>
    <w:rsid w:val="007665DD"/>
    <w:rsid w:val="00766882"/>
    <w:rsid w:val="00766A9D"/>
    <w:rsid w:val="00766DEA"/>
    <w:rsid w:val="00766FD7"/>
    <w:rsid w:val="00767141"/>
    <w:rsid w:val="0076718A"/>
    <w:rsid w:val="00767201"/>
    <w:rsid w:val="00767277"/>
    <w:rsid w:val="007672C7"/>
    <w:rsid w:val="0076776B"/>
    <w:rsid w:val="00767890"/>
    <w:rsid w:val="007679EA"/>
    <w:rsid w:val="00767B11"/>
    <w:rsid w:val="00767B34"/>
    <w:rsid w:val="00767D8C"/>
    <w:rsid w:val="00767EC5"/>
    <w:rsid w:val="00767F68"/>
    <w:rsid w:val="007700F0"/>
    <w:rsid w:val="0077032D"/>
    <w:rsid w:val="00770593"/>
    <w:rsid w:val="007706C4"/>
    <w:rsid w:val="00770977"/>
    <w:rsid w:val="00770B7F"/>
    <w:rsid w:val="00770DEF"/>
    <w:rsid w:val="00770FA6"/>
    <w:rsid w:val="007710B5"/>
    <w:rsid w:val="007710BF"/>
    <w:rsid w:val="00771250"/>
    <w:rsid w:val="00771572"/>
    <w:rsid w:val="0077185C"/>
    <w:rsid w:val="0077187B"/>
    <w:rsid w:val="0077189A"/>
    <w:rsid w:val="007719BC"/>
    <w:rsid w:val="00771A00"/>
    <w:rsid w:val="00771BA0"/>
    <w:rsid w:val="00771CE1"/>
    <w:rsid w:val="00772079"/>
    <w:rsid w:val="00772290"/>
    <w:rsid w:val="007726B7"/>
    <w:rsid w:val="00772965"/>
    <w:rsid w:val="00772C20"/>
    <w:rsid w:val="00772D8D"/>
    <w:rsid w:val="00772DBA"/>
    <w:rsid w:val="00772E2C"/>
    <w:rsid w:val="00773244"/>
    <w:rsid w:val="00773247"/>
    <w:rsid w:val="00773281"/>
    <w:rsid w:val="007736E1"/>
    <w:rsid w:val="0077379D"/>
    <w:rsid w:val="0077380D"/>
    <w:rsid w:val="007738D1"/>
    <w:rsid w:val="00773A6A"/>
    <w:rsid w:val="00773A83"/>
    <w:rsid w:val="00773A9F"/>
    <w:rsid w:val="007744C5"/>
    <w:rsid w:val="00774950"/>
    <w:rsid w:val="00774CCD"/>
    <w:rsid w:val="00774D71"/>
    <w:rsid w:val="00774F2B"/>
    <w:rsid w:val="00774F7D"/>
    <w:rsid w:val="00774FA9"/>
    <w:rsid w:val="00775122"/>
    <w:rsid w:val="00775455"/>
    <w:rsid w:val="007755D1"/>
    <w:rsid w:val="00775796"/>
    <w:rsid w:val="007757BB"/>
    <w:rsid w:val="00775C3A"/>
    <w:rsid w:val="00775CA2"/>
    <w:rsid w:val="00775F45"/>
    <w:rsid w:val="00775FD4"/>
    <w:rsid w:val="00776019"/>
    <w:rsid w:val="00776199"/>
    <w:rsid w:val="0077625C"/>
    <w:rsid w:val="00776352"/>
    <w:rsid w:val="007764DF"/>
    <w:rsid w:val="00776512"/>
    <w:rsid w:val="00776888"/>
    <w:rsid w:val="007768DC"/>
    <w:rsid w:val="0077690F"/>
    <w:rsid w:val="00776F6D"/>
    <w:rsid w:val="00776FD8"/>
    <w:rsid w:val="00776FE2"/>
    <w:rsid w:val="00777196"/>
    <w:rsid w:val="007771D3"/>
    <w:rsid w:val="007774D0"/>
    <w:rsid w:val="00777775"/>
    <w:rsid w:val="007778F4"/>
    <w:rsid w:val="00777AA5"/>
    <w:rsid w:val="00777AF0"/>
    <w:rsid w:val="00777CDA"/>
    <w:rsid w:val="00777D01"/>
    <w:rsid w:val="00777E14"/>
    <w:rsid w:val="00777FD6"/>
    <w:rsid w:val="0078001F"/>
    <w:rsid w:val="007801A7"/>
    <w:rsid w:val="0078028B"/>
    <w:rsid w:val="007805AC"/>
    <w:rsid w:val="00780743"/>
    <w:rsid w:val="00780790"/>
    <w:rsid w:val="00780C76"/>
    <w:rsid w:val="00780DA2"/>
    <w:rsid w:val="00780DF2"/>
    <w:rsid w:val="00780E0D"/>
    <w:rsid w:val="0078103D"/>
    <w:rsid w:val="0078106D"/>
    <w:rsid w:val="007811C1"/>
    <w:rsid w:val="0078144C"/>
    <w:rsid w:val="0078151A"/>
    <w:rsid w:val="007817F5"/>
    <w:rsid w:val="00781812"/>
    <w:rsid w:val="00781A50"/>
    <w:rsid w:val="00781AE4"/>
    <w:rsid w:val="00781C8F"/>
    <w:rsid w:val="00781EBA"/>
    <w:rsid w:val="00782098"/>
    <w:rsid w:val="0078239F"/>
    <w:rsid w:val="00782469"/>
    <w:rsid w:val="00782709"/>
    <w:rsid w:val="007827FF"/>
    <w:rsid w:val="00782879"/>
    <w:rsid w:val="007828F7"/>
    <w:rsid w:val="007829E8"/>
    <w:rsid w:val="00782BC0"/>
    <w:rsid w:val="00782CC9"/>
    <w:rsid w:val="00782DD8"/>
    <w:rsid w:val="00782F59"/>
    <w:rsid w:val="00782F67"/>
    <w:rsid w:val="00782FE3"/>
    <w:rsid w:val="0078300D"/>
    <w:rsid w:val="007830D0"/>
    <w:rsid w:val="007835EB"/>
    <w:rsid w:val="007835EE"/>
    <w:rsid w:val="00783656"/>
    <w:rsid w:val="007837F8"/>
    <w:rsid w:val="00783868"/>
    <w:rsid w:val="007838E0"/>
    <w:rsid w:val="00783B12"/>
    <w:rsid w:val="00783C69"/>
    <w:rsid w:val="00783CFA"/>
    <w:rsid w:val="00783F20"/>
    <w:rsid w:val="00784029"/>
    <w:rsid w:val="007840E4"/>
    <w:rsid w:val="007842C0"/>
    <w:rsid w:val="0078439C"/>
    <w:rsid w:val="007844DA"/>
    <w:rsid w:val="00784669"/>
    <w:rsid w:val="0078483E"/>
    <w:rsid w:val="0078497F"/>
    <w:rsid w:val="007849B5"/>
    <w:rsid w:val="00784BCD"/>
    <w:rsid w:val="00784C39"/>
    <w:rsid w:val="00784CED"/>
    <w:rsid w:val="00784F16"/>
    <w:rsid w:val="00784F4E"/>
    <w:rsid w:val="00785132"/>
    <w:rsid w:val="00785228"/>
    <w:rsid w:val="007853D7"/>
    <w:rsid w:val="0078543F"/>
    <w:rsid w:val="007854CD"/>
    <w:rsid w:val="00785522"/>
    <w:rsid w:val="00785672"/>
    <w:rsid w:val="007858FC"/>
    <w:rsid w:val="00785A0D"/>
    <w:rsid w:val="00785ADD"/>
    <w:rsid w:val="00785EFF"/>
    <w:rsid w:val="00785F8A"/>
    <w:rsid w:val="0078603F"/>
    <w:rsid w:val="0078605D"/>
    <w:rsid w:val="007860DE"/>
    <w:rsid w:val="007861DA"/>
    <w:rsid w:val="00786513"/>
    <w:rsid w:val="00786739"/>
    <w:rsid w:val="007867FA"/>
    <w:rsid w:val="00786DFE"/>
    <w:rsid w:val="00786E04"/>
    <w:rsid w:val="00786ED4"/>
    <w:rsid w:val="00786F5E"/>
    <w:rsid w:val="007870C1"/>
    <w:rsid w:val="00787121"/>
    <w:rsid w:val="007871AE"/>
    <w:rsid w:val="007872F1"/>
    <w:rsid w:val="00787344"/>
    <w:rsid w:val="00787476"/>
    <w:rsid w:val="0078754E"/>
    <w:rsid w:val="0078757E"/>
    <w:rsid w:val="00787590"/>
    <w:rsid w:val="00787648"/>
    <w:rsid w:val="0078770A"/>
    <w:rsid w:val="0078773A"/>
    <w:rsid w:val="007877A0"/>
    <w:rsid w:val="0078782B"/>
    <w:rsid w:val="007878BD"/>
    <w:rsid w:val="007879F4"/>
    <w:rsid w:val="00787A2B"/>
    <w:rsid w:val="00787B75"/>
    <w:rsid w:val="00787C8F"/>
    <w:rsid w:val="00787CE3"/>
    <w:rsid w:val="00787D58"/>
    <w:rsid w:val="00787D89"/>
    <w:rsid w:val="00790033"/>
    <w:rsid w:val="007902CB"/>
    <w:rsid w:val="007902EE"/>
    <w:rsid w:val="00790414"/>
    <w:rsid w:val="0079045B"/>
    <w:rsid w:val="00790464"/>
    <w:rsid w:val="00790489"/>
    <w:rsid w:val="007904DE"/>
    <w:rsid w:val="00790A9E"/>
    <w:rsid w:val="00790BF1"/>
    <w:rsid w:val="00790ED6"/>
    <w:rsid w:val="00791082"/>
    <w:rsid w:val="00791794"/>
    <w:rsid w:val="007917CD"/>
    <w:rsid w:val="0079180D"/>
    <w:rsid w:val="00791953"/>
    <w:rsid w:val="00791A14"/>
    <w:rsid w:val="00791A27"/>
    <w:rsid w:val="00791AC8"/>
    <w:rsid w:val="00791B25"/>
    <w:rsid w:val="00791BE2"/>
    <w:rsid w:val="00791F44"/>
    <w:rsid w:val="00792256"/>
    <w:rsid w:val="007922A2"/>
    <w:rsid w:val="007923B4"/>
    <w:rsid w:val="007923ED"/>
    <w:rsid w:val="007925CD"/>
    <w:rsid w:val="007928B0"/>
    <w:rsid w:val="00792BC6"/>
    <w:rsid w:val="00792C6C"/>
    <w:rsid w:val="00792EED"/>
    <w:rsid w:val="00793037"/>
    <w:rsid w:val="007931D0"/>
    <w:rsid w:val="00793A09"/>
    <w:rsid w:val="00793C17"/>
    <w:rsid w:val="00793E29"/>
    <w:rsid w:val="00794035"/>
    <w:rsid w:val="00794256"/>
    <w:rsid w:val="0079428C"/>
    <w:rsid w:val="00794549"/>
    <w:rsid w:val="007948D8"/>
    <w:rsid w:val="007948F3"/>
    <w:rsid w:val="0079499B"/>
    <w:rsid w:val="0079499F"/>
    <w:rsid w:val="00794B0E"/>
    <w:rsid w:val="00794C18"/>
    <w:rsid w:val="00795387"/>
    <w:rsid w:val="0079560C"/>
    <w:rsid w:val="00795CBE"/>
    <w:rsid w:val="00795CCA"/>
    <w:rsid w:val="00795E64"/>
    <w:rsid w:val="00795FEA"/>
    <w:rsid w:val="007961DE"/>
    <w:rsid w:val="00796258"/>
    <w:rsid w:val="00796372"/>
    <w:rsid w:val="007965BB"/>
    <w:rsid w:val="00796A96"/>
    <w:rsid w:val="00796AB1"/>
    <w:rsid w:val="00796CEE"/>
    <w:rsid w:val="00796DC8"/>
    <w:rsid w:val="00796F32"/>
    <w:rsid w:val="00797017"/>
    <w:rsid w:val="007973FD"/>
    <w:rsid w:val="0079744F"/>
    <w:rsid w:val="007975B3"/>
    <w:rsid w:val="007975DA"/>
    <w:rsid w:val="00797637"/>
    <w:rsid w:val="00797783"/>
    <w:rsid w:val="007977F6"/>
    <w:rsid w:val="00797949"/>
    <w:rsid w:val="00797B82"/>
    <w:rsid w:val="00797B87"/>
    <w:rsid w:val="00797BC9"/>
    <w:rsid w:val="00797BD6"/>
    <w:rsid w:val="00797F9C"/>
    <w:rsid w:val="007A019A"/>
    <w:rsid w:val="007A01C5"/>
    <w:rsid w:val="007A03E3"/>
    <w:rsid w:val="007A04D6"/>
    <w:rsid w:val="007A0545"/>
    <w:rsid w:val="007A085F"/>
    <w:rsid w:val="007A0886"/>
    <w:rsid w:val="007A0901"/>
    <w:rsid w:val="007A0961"/>
    <w:rsid w:val="007A0B64"/>
    <w:rsid w:val="007A0F02"/>
    <w:rsid w:val="007A11CB"/>
    <w:rsid w:val="007A12B3"/>
    <w:rsid w:val="007A12E2"/>
    <w:rsid w:val="007A1476"/>
    <w:rsid w:val="007A14F0"/>
    <w:rsid w:val="007A156C"/>
    <w:rsid w:val="007A1628"/>
    <w:rsid w:val="007A17A3"/>
    <w:rsid w:val="007A1820"/>
    <w:rsid w:val="007A18DF"/>
    <w:rsid w:val="007A19E7"/>
    <w:rsid w:val="007A1A68"/>
    <w:rsid w:val="007A1AB2"/>
    <w:rsid w:val="007A1ADD"/>
    <w:rsid w:val="007A1AE0"/>
    <w:rsid w:val="007A1CA6"/>
    <w:rsid w:val="007A1F63"/>
    <w:rsid w:val="007A2070"/>
    <w:rsid w:val="007A2197"/>
    <w:rsid w:val="007A2717"/>
    <w:rsid w:val="007A278B"/>
    <w:rsid w:val="007A2797"/>
    <w:rsid w:val="007A286F"/>
    <w:rsid w:val="007A2884"/>
    <w:rsid w:val="007A28E7"/>
    <w:rsid w:val="007A2948"/>
    <w:rsid w:val="007A2B66"/>
    <w:rsid w:val="007A2DCC"/>
    <w:rsid w:val="007A2FE6"/>
    <w:rsid w:val="007A2FF1"/>
    <w:rsid w:val="007A3215"/>
    <w:rsid w:val="007A3451"/>
    <w:rsid w:val="007A359D"/>
    <w:rsid w:val="007A36F3"/>
    <w:rsid w:val="007A3895"/>
    <w:rsid w:val="007A38FA"/>
    <w:rsid w:val="007A3906"/>
    <w:rsid w:val="007A3A8B"/>
    <w:rsid w:val="007A3D24"/>
    <w:rsid w:val="007A3D82"/>
    <w:rsid w:val="007A3F95"/>
    <w:rsid w:val="007A4000"/>
    <w:rsid w:val="007A4026"/>
    <w:rsid w:val="007A40C6"/>
    <w:rsid w:val="007A40EF"/>
    <w:rsid w:val="007A41DA"/>
    <w:rsid w:val="007A422F"/>
    <w:rsid w:val="007A4292"/>
    <w:rsid w:val="007A434C"/>
    <w:rsid w:val="007A4350"/>
    <w:rsid w:val="007A4427"/>
    <w:rsid w:val="007A449E"/>
    <w:rsid w:val="007A44A4"/>
    <w:rsid w:val="007A451E"/>
    <w:rsid w:val="007A45A7"/>
    <w:rsid w:val="007A47C3"/>
    <w:rsid w:val="007A48AD"/>
    <w:rsid w:val="007A48B1"/>
    <w:rsid w:val="007A491B"/>
    <w:rsid w:val="007A4D46"/>
    <w:rsid w:val="007A5131"/>
    <w:rsid w:val="007A5163"/>
    <w:rsid w:val="007A5213"/>
    <w:rsid w:val="007A5503"/>
    <w:rsid w:val="007A5522"/>
    <w:rsid w:val="007A570D"/>
    <w:rsid w:val="007A57FB"/>
    <w:rsid w:val="007A5911"/>
    <w:rsid w:val="007A59AE"/>
    <w:rsid w:val="007A59EE"/>
    <w:rsid w:val="007A5A36"/>
    <w:rsid w:val="007A5AA0"/>
    <w:rsid w:val="007A5BC4"/>
    <w:rsid w:val="007A5BD9"/>
    <w:rsid w:val="007A5CA9"/>
    <w:rsid w:val="007A5CE8"/>
    <w:rsid w:val="007A5D21"/>
    <w:rsid w:val="007A5E28"/>
    <w:rsid w:val="007A5F22"/>
    <w:rsid w:val="007A5F47"/>
    <w:rsid w:val="007A5F92"/>
    <w:rsid w:val="007A62F0"/>
    <w:rsid w:val="007A63A6"/>
    <w:rsid w:val="007A66C8"/>
    <w:rsid w:val="007A67C1"/>
    <w:rsid w:val="007A6D34"/>
    <w:rsid w:val="007A7268"/>
    <w:rsid w:val="007A78B8"/>
    <w:rsid w:val="007A7A38"/>
    <w:rsid w:val="007A7A53"/>
    <w:rsid w:val="007A7A6C"/>
    <w:rsid w:val="007A7AB9"/>
    <w:rsid w:val="007A7B63"/>
    <w:rsid w:val="007A7BC1"/>
    <w:rsid w:val="007A7C32"/>
    <w:rsid w:val="007A7E72"/>
    <w:rsid w:val="007A7F25"/>
    <w:rsid w:val="007A7F87"/>
    <w:rsid w:val="007B0028"/>
    <w:rsid w:val="007B007C"/>
    <w:rsid w:val="007B0118"/>
    <w:rsid w:val="007B012F"/>
    <w:rsid w:val="007B01E4"/>
    <w:rsid w:val="007B026E"/>
    <w:rsid w:val="007B02A0"/>
    <w:rsid w:val="007B02B6"/>
    <w:rsid w:val="007B045D"/>
    <w:rsid w:val="007B0508"/>
    <w:rsid w:val="007B053F"/>
    <w:rsid w:val="007B06A4"/>
    <w:rsid w:val="007B0751"/>
    <w:rsid w:val="007B087D"/>
    <w:rsid w:val="007B08CA"/>
    <w:rsid w:val="007B0A82"/>
    <w:rsid w:val="007B0BDD"/>
    <w:rsid w:val="007B0CFD"/>
    <w:rsid w:val="007B0CFF"/>
    <w:rsid w:val="007B0E65"/>
    <w:rsid w:val="007B0F2A"/>
    <w:rsid w:val="007B127B"/>
    <w:rsid w:val="007B142E"/>
    <w:rsid w:val="007B1476"/>
    <w:rsid w:val="007B14A9"/>
    <w:rsid w:val="007B173E"/>
    <w:rsid w:val="007B1D58"/>
    <w:rsid w:val="007B1DF8"/>
    <w:rsid w:val="007B2051"/>
    <w:rsid w:val="007B2052"/>
    <w:rsid w:val="007B2077"/>
    <w:rsid w:val="007B211B"/>
    <w:rsid w:val="007B2134"/>
    <w:rsid w:val="007B2367"/>
    <w:rsid w:val="007B2454"/>
    <w:rsid w:val="007B250D"/>
    <w:rsid w:val="007B25AD"/>
    <w:rsid w:val="007B29B1"/>
    <w:rsid w:val="007B2A54"/>
    <w:rsid w:val="007B2C0C"/>
    <w:rsid w:val="007B2C6A"/>
    <w:rsid w:val="007B2E2D"/>
    <w:rsid w:val="007B3018"/>
    <w:rsid w:val="007B304F"/>
    <w:rsid w:val="007B3083"/>
    <w:rsid w:val="007B3102"/>
    <w:rsid w:val="007B331E"/>
    <w:rsid w:val="007B3578"/>
    <w:rsid w:val="007B36B3"/>
    <w:rsid w:val="007B3AC6"/>
    <w:rsid w:val="007B3B1E"/>
    <w:rsid w:val="007B3CC6"/>
    <w:rsid w:val="007B40E0"/>
    <w:rsid w:val="007B4137"/>
    <w:rsid w:val="007B4177"/>
    <w:rsid w:val="007B424F"/>
    <w:rsid w:val="007B435D"/>
    <w:rsid w:val="007B458E"/>
    <w:rsid w:val="007B466D"/>
    <w:rsid w:val="007B48ED"/>
    <w:rsid w:val="007B4A7C"/>
    <w:rsid w:val="007B4C59"/>
    <w:rsid w:val="007B4E33"/>
    <w:rsid w:val="007B4EF8"/>
    <w:rsid w:val="007B521D"/>
    <w:rsid w:val="007B5600"/>
    <w:rsid w:val="007B56F4"/>
    <w:rsid w:val="007B5915"/>
    <w:rsid w:val="007B5BFD"/>
    <w:rsid w:val="007B5D1B"/>
    <w:rsid w:val="007B5D20"/>
    <w:rsid w:val="007B5D83"/>
    <w:rsid w:val="007B5EC2"/>
    <w:rsid w:val="007B61AE"/>
    <w:rsid w:val="007B62C0"/>
    <w:rsid w:val="007B62C8"/>
    <w:rsid w:val="007B6485"/>
    <w:rsid w:val="007B6573"/>
    <w:rsid w:val="007B65E8"/>
    <w:rsid w:val="007B66E0"/>
    <w:rsid w:val="007B6959"/>
    <w:rsid w:val="007B6C72"/>
    <w:rsid w:val="007B6F45"/>
    <w:rsid w:val="007B7151"/>
    <w:rsid w:val="007B71F5"/>
    <w:rsid w:val="007B7299"/>
    <w:rsid w:val="007B72CA"/>
    <w:rsid w:val="007B7358"/>
    <w:rsid w:val="007B7422"/>
    <w:rsid w:val="007B74D5"/>
    <w:rsid w:val="007B757B"/>
    <w:rsid w:val="007B76C2"/>
    <w:rsid w:val="007B76DB"/>
    <w:rsid w:val="007B792D"/>
    <w:rsid w:val="007B7A34"/>
    <w:rsid w:val="007B7D37"/>
    <w:rsid w:val="007B7D58"/>
    <w:rsid w:val="007B7DCB"/>
    <w:rsid w:val="007B7F43"/>
    <w:rsid w:val="007C015D"/>
    <w:rsid w:val="007C04DA"/>
    <w:rsid w:val="007C0533"/>
    <w:rsid w:val="007C07B2"/>
    <w:rsid w:val="007C08E4"/>
    <w:rsid w:val="007C0AA9"/>
    <w:rsid w:val="007C1109"/>
    <w:rsid w:val="007C11B2"/>
    <w:rsid w:val="007C1262"/>
    <w:rsid w:val="007C1338"/>
    <w:rsid w:val="007C1339"/>
    <w:rsid w:val="007C1517"/>
    <w:rsid w:val="007C1702"/>
    <w:rsid w:val="007C176C"/>
    <w:rsid w:val="007C180F"/>
    <w:rsid w:val="007C192A"/>
    <w:rsid w:val="007C1A79"/>
    <w:rsid w:val="007C1B77"/>
    <w:rsid w:val="007C1D0E"/>
    <w:rsid w:val="007C1DB9"/>
    <w:rsid w:val="007C2278"/>
    <w:rsid w:val="007C22B3"/>
    <w:rsid w:val="007C248C"/>
    <w:rsid w:val="007C271F"/>
    <w:rsid w:val="007C2886"/>
    <w:rsid w:val="007C295D"/>
    <w:rsid w:val="007C2EA4"/>
    <w:rsid w:val="007C2EF9"/>
    <w:rsid w:val="007C339A"/>
    <w:rsid w:val="007C34C6"/>
    <w:rsid w:val="007C34D9"/>
    <w:rsid w:val="007C35DC"/>
    <w:rsid w:val="007C36CE"/>
    <w:rsid w:val="007C36F7"/>
    <w:rsid w:val="007C385F"/>
    <w:rsid w:val="007C3A2E"/>
    <w:rsid w:val="007C3B69"/>
    <w:rsid w:val="007C3C75"/>
    <w:rsid w:val="007C3FE5"/>
    <w:rsid w:val="007C4411"/>
    <w:rsid w:val="007C4445"/>
    <w:rsid w:val="007C4521"/>
    <w:rsid w:val="007C46C9"/>
    <w:rsid w:val="007C4890"/>
    <w:rsid w:val="007C497B"/>
    <w:rsid w:val="007C49AA"/>
    <w:rsid w:val="007C49CC"/>
    <w:rsid w:val="007C4B5E"/>
    <w:rsid w:val="007C4CAE"/>
    <w:rsid w:val="007C4D4E"/>
    <w:rsid w:val="007C4DC7"/>
    <w:rsid w:val="007C4E0B"/>
    <w:rsid w:val="007C4E62"/>
    <w:rsid w:val="007C4FC1"/>
    <w:rsid w:val="007C5023"/>
    <w:rsid w:val="007C514D"/>
    <w:rsid w:val="007C51F7"/>
    <w:rsid w:val="007C52D5"/>
    <w:rsid w:val="007C5482"/>
    <w:rsid w:val="007C5707"/>
    <w:rsid w:val="007C5857"/>
    <w:rsid w:val="007C590E"/>
    <w:rsid w:val="007C5F9A"/>
    <w:rsid w:val="007C6345"/>
    <w:rsid w:val="007C640E"/>
    <w:rsid w:val="007C64D6"/>
    <w:rsid w:val="007C6722"/>
    <w:rsid w:val="007C673A"/>
    <w:rsid w:val="007C6A1C"/>
    <w:rsid w:val="007C6A2E"/>
    <w:rsid w:val="007C6C71"/>
    <w:rsid w:val="007C6D4F"/>
    <w:rsid w:val="007C6D6A"/>
    <w:rsid w:val="007C706C"/>
    <w:rsid w:val="007C7176"/>
    <w:rsid w:val="007C7330"/>
    <w:rsid w:val="007C74B7"/>
    <w:rsid w:val="007C76EC"/>
    <w:rsid w:val="007C7713"/>
    <w:rsid w:val="007C7872"/>
    <w:rsid w:val="007C79BB"/>
    <w:rsid w:val="007C79DC"/>
    <w:rsid w:val="007C7D5A"/>
    <w:rsid w:val="007C7FB3"/>
    <w:rsid w:val="007C7FDF"/>
    <w:rsid w:val="007D002E"/>
    <w:rsid w:val="007D008A"/>
    <w:rsid w:val="007D0170"/>
    <w:rsid w:val="007D01A0"/>
    <w:rsid w:val="007D01B1"/>
    <w:rsid w:val="007D01F7"/>
    <w:rsid w:val="007D027C"/>
    <w:rsid w:val="007D03ED"/>
    <w:rsid w:val="007D0643"/>
    <w:rsid w:val="007D071D"/>
    <w:rsid w:val="007D0864"/>
    <w:rsid w:val="007D0952"/>
    <w:rsid w:val="007D0AE8"/>
    <w:rsid w:val="007D0B91"/>
    <w:rsid w:val="007D0BA7"/>
    <w:rsid w:val="007D0FA5"/>
    <w:rsid w:val="007D10B4"/>
    <w:rsid w:val="007D1478"/>
    <w:rsid w:val="007D1490"/>
    <w:rsid w:val="007D1498"/>
    <w:rsid w:val="007D165A"/>
    <w:rsid w:val="007D1859"/>
    <w:rsid w:val="007D1903"/>
    <w:rsid w:val="007D195E"/>
    <w:rsid w:val="007D1B4B"/>
    <w:rsid w:val="007D1D6E"/>
    <w:rsid w:val="007D1EEC"/>
    <w:rsid w:val="007D2032"/>
    <w:rsid w:val="007D226D"/>
    <w:rsid w:val="007D229B"/>
    <w:rsid w:val="007D250B"/>
    <w:rsid w:val="007D25B7"/>
    <w:rsid w:val="007D29A2"/>
    <w:rsid w:val="007D2B6B"/>
    <w:rsid w:val="007D2CDE"/>
    <w:rsid w:val="007D2F14"/>
    <w:rsid w:val="007D2F78"/>
    <w:rsid w:val="007D2FA8"/>
    <w:rsid w:val="007D2FBB"/>
    <w:rsid w:val="007D2FC2"/>
    <w:rsid w:val="007D317E"/>
    <w:rsid w:val="007D31A6"/>
    <w:rsid w:val="007D328E"/>
    <w:rsid w:val="007D3488"/>
    <w:rsid w:val="007D3692"/>
    <w:rsid w:val="007D3701"/>
    <w:rsid w:val="007D3766"/>
    <w:rsid w:val="007D37D7"/>
    <w:rsid w:val="007D3820"/>
    <w:rsid w:val="007D3E5E"/>
    <w:rsid w:val="007D3EC8"/>
    <w:rsid w:val="007D3F47"/>
    <w:rsid w:val="007D41B4"/>
    <w:rsid w:val="007D41BB"/>
    <w:rsid w:val="007D41DB"/>
    <w:rsid w:val="007D41F8"/>
    <w:rsid w:val="007D4413"/>
    <w:rsid w:val="007D445C"/>
    <w:rsid w:val="007D45A4"/>
    <w:rsid w:val="007D45C0"/>
    <w:rsid w:val="007D4989"/>
    <w:rsid w:val="007D4B9E"/>
    <w:rsid w:val="007D4C62"/>
    <w:rsid w:val="007D4C8C"/>
    <w:rsid w:val="007D4CB3"/>
    <w:rsid w:val="007D4FDB"/>
    <w:rsid w:val="007D50F4"/>
    <w:rsid w:val="007D523D"/>
    <w:rsid w:val="007D52B4"/>
    <w:rsid w:val="007D52E3"/>
    <w:rsid w:val="007D5385"/>
    <w:rsid w:val="007D54DA"/>
    <w:rsid w:val="007D559C"/>
    <w:rsid w:val="007D55CB"/>
    <w:rsid w:val="007D5616"/>
    <w:rsid w:val="007D561E"/>
    <w:rsid w:val="007D56DF"/>
    <w:rsid w:val="007D5891"/>
    <w:rsid w:val="007D59F5"/>
    <w:rsid w:val="007D5D0B"/>
    <w:rsid w:val="007D5DB2"/>
    <w:rsid w:val="007D5EDD"/>
    <w:rsid w:val="007D6209"/>
    <w:rsid w:val="007D64E2"/>
    <w:rsid w:val="007D6648"/>
    <w:rsid w:val="007D6966"/>
    <w:rsid w:val="007D6B4A"/>
    <w:rsid w:val="007D6E6E"/>
    <w:rsid w:val="007D6FA0"/>
    <w:rsid w:val="007D7003"/>
    <w:rsid w:val="007D7142"/>
    <w:rsid w:val="007D7336"/>
    <w:rsid w:val="007D73CC"/>
    <w:rsid w:val="007D771C"/>
    <w:rsid w:val="007D78DF"/>
    <w:rsid w:val="007D79CA"/>
    <w:rsid w:val="007D79F0"/>
    <w:rsid w:val="007D7A11"/>
    <w:rsid w:val="007D7D3E"/>
    <w:rsid w:val="007D7E16"/>
    <w:rsid w:val="007D7E3A"/>
    <w:rsid w:val="007D7E5A"/>
    <w:rsid w:val="007D7F44"/>
    <w:rsid w:val="007D7FC3"/>
    <w:rsid w:val="007E0022"/>
    <w:rsid w:val="007E0157"/>
    <w:rsid w:val="007E0227"/>
    <w:rsid w:val="007E02AD"/>
    <w:rsid w:val="007E0466"/>
    <w:rsid w:val="007E0553"/>
    <w:rsid w:val="007E094F"/>
    <w:rsid w:val="007E0B75"/>
    <w:rsid w:val="007E0C45"/>
    <w:rsid w:val="007E0D71"/>
    <w:rsid w:val="007E0DF3"/>
    <w:rsid w:val="007E0DFC"/>
    <w:rsid w:val="007E0F4C"/>
    <w:rsid w:val="007E104D"/>
    <w:rsid w:val="007E1445"/>
    <w:rsid w:val="007E185E"/>
    <w:rsid w:val="007E211F"/>
    <w:rsid w:val="007E24A8"/>
    <w:rsid w:val="007E26C5"/>
    <w:rsid w:val="007E277D"/>
    <w:rsid w:val="007E28A3"/>
    <w:rsid w:val="007E2964"/>
    <w:rsid w:val="007E2C0B"/>
    <w:rsid w:val="007E2EF2"/>
    <w:rsid w:val="007E2F21"/>
    <w:rsid w:val="007E2F51"/>
    <w:rsid w:val="007E2FF4"/>
    <w:rsid w:val="007E3016"/>
    <w:rsid w:val="007E3107"/>
    <w:rsid w:val="007E313D"/>
    <w:rsid w:val="007E3269"/>
    <w:rsid w:val="007E32AD"/>
    <w:rsid w:val="007E3303"/>
    <w:rsid w:val="007E33CE"/>
    <w:rsid w:val="007E33F0"/>
    <w:rsid w:val="007E34B9"/>
    <w:rsid w:val="007E34D3"/>
    <w:rsid w:val="007E34EC"/>
    <w:rsid w:val="007E34F2"/>
    <w:rsid w:val="007E35A1"/>
    <w:rsid w:val="007E35CF"/>
    <w:rsid w:val="007E366C"/>
    <w:rsid w:val="007E3682"/>
    <w:rsid w:val="007E3972"/>
    <w:rsid w:val="007E3983"/>
    <w:rsid w:val="007E3B0C"/>
    <w:rsid w:val="007E3B4C"/>
    <w:rsid w:val="007E3D3B"/>
    <w:rsid w:val="007E3D57"/>
    <w:rsid w:val="007E46CA"/>
    <w:rsid w:val="007E46F0"/>
    <w:rsid w:val="007E4791"/>
    <w:rsid w:val="007E4827"/>
    <w:rsid w:val="007E4974"/>
    <w:rsid w:val="007E4C00"/>
    <w:rsid w:val="007E4C31"/>
    <w:rsid w:val="007E4EC8"/>
    <w:rsid w:val="007E4ED8"/>
    <w:rsid w:val="007E504A"/>
    <w:rsid w:val="007E50EC"/>
    <w:rsid w:val="007E5322"/>
    <w:rsid w:val="007E5401"/>
    <w:rsid w:val="007E5408"/>
    <w:rsid w:val="007E554C"/>
    <w:rsid w:val="007E5566"/>
    <w:rsid w:val="007E564C"/>
    <w:rsid w:val="007E5714"/>
    <w:rsid w:val="007E577B"/>
    <w:rsid w:val="007E5AA0"/>
    <w:rsid w:val="007E5B3D"/>
    <w:rsid w:val="007E5B89"/>
    <w:rsid w:val="007E5DEA"/>
    <w:rsid w:val="007E5F17"/>
    <w:rsid w:val="007E5F4C"/>
    <w:rsid w:val="007E5F63"/>
    <w:rsid w:val="007E5F6E"/>
    <w:rsid w:val="007E5FE9"/>
    <w:rsid w:val="007E613A"/>
    <w:rsid w:val="007E664F"/>
    <w:rsid w:val="007E6697"/>
    <w:rsid w:val="007E6708"/>
    <w:rsid w:val="007E68DE"/>
    <w:rsid w:val="007E6B2F"/>
    <w:rsid w:val="007E6E3C"/>
    <w:rsid w:val="007E6E79"/>
    <w:rsid w:val="007E7210"/>
    <w:rsid w:val="007E7433"/>
    <w:rsid w:val="007E747B"/>
    <w:rsid w:val="007E7504"/>
    <w:rsid w:val="007E76AE"/>
    <w:rsid w:val="007E7A02"/>
    <w:rsid w:val="007E7B27"/>
    <w:rsid w:val="007F0138"/>
    <w:rsid w:val="007F01BC"/>
    <w:rsid w:val="007F0334"/>
    <w:rsid w:val="007F03F3"/>
    <w:rsid w:val="007F0490"/>
    <w:rsid w:val="007F0677"/>
    <w:rsid w:val="007F07A0"/>
    <w:rsid w:val="007F1123"/>
    <w:rsid w:val="007F1182"/>
    <w:rsid w:val="007F163D"/>
    <w:rsid w:val="007F177D"/>
    <w:rsid w:val="007F1934"/>
    <w:rsid w:val="007F1961"/>
    <w:rsid w:val="007F19EF"/>
    <w:rsid w:val="007F1AF4"/>
    <w:rsid w:val="007F1BB6"/>
    <w:rsid w:val="007F1C7A"/>
    <w:rsid w:val="007F1F35"/>
    <w:rsid w:val="007F20B0"/>
    <w:rsid w:val="007F2153"/>
    <w:rsid w:val="007F2177"/>
    <w:rsid w:val="007F2368"/>
    <w:rsid w:val="007F2428"/>
    <w:rsid w:val="007F24D9"/>
    <w:rsid w:val="007F2501"/>
    <w:rsid w:val="007F2ABF"/>
    <w:rsid w:val="007F2C41"/>
    <w:rsid w:val="007F2C78"/>
    <w:rsid w:val="007F2CE6"/>
    <w:rsid w:val="007F2D0F"/>
    <w:rsid w:val="007F2D9A"/>
    <w:rsid w:val="007F2EB9"/>
    <w:rsid w:val="007F3072"/>
    <w:rsid w:val="007F3102"/>
    <w:rsid w:val="007F31A0"/>
    <w:rsid w:val="007F3235"/>
    <w:rsid w:val="007F3538"/>
    <w:rsid w:val="007F38D5"/>
    <w:rsid w:val="007F3976"/>
    <w:rsid w:val="007F39C1"/>
    <w:rsid w:val="007F3F90"/>
    <w:rsid w:val="007F3FB1"/>
    <w:rsid w:val="007F401F"/>
    <w:rsid w:val="007F42B5"/>
    <w:rsid w:val="007F42D9"/>
    <w:rsid w:val="007F43A2"/>
    <w:rsid w:val="007F4672"/>
    <w:rsid w:val="007F4685"/>
    <w:rsid w:val="007F4B1A"/>
    <w:rsid w:val="007F4C90"/>
    <w:rsid w:val="007F4E49"/>
    <w:rsid w:val="007F4F2E"/>
    <w:rsid w:val="007F4F32"/>
    <w:rsid w:val="007F4FCD"/>
    <w:rsid w:val="007F514F"/>
    <w:rsid w:val="007F520A"/>
    <w:rsid w:val="007F524C"/>
    <w:rsid w:val="007F53BC"/>
    <w:rsid w:val="007F5535"/>
    <w:rsid w:val="007F5556"/>
    <w:rsid w:val="007F558A"/>
    <w:rsid w:val="007F560B"/>
    <w:rsid w:val="007F58A6"/>
    <w:rsid w:val="007F5EC7"/>
    <w:rsid w:val="007F5F29"/>
    <w:rsid w:val="007F5FE5"/>
    <w:rsid w:val="007F613D"/>
    <w:rsid w:val="007F61B5"/>
    <w:rsid w:val="007F6284"/>
    <w:rsid w:val="007F63D8"/>
    <w:rsid w:val="007F641A"/>
    <w:rsid w:val="007F656B"/>
    <w:rsid w:val="007F665B"/>
    <w:rsid w:val="007F6759"/>
    <w:rsid w:val="007F6A4C"/>
    <w:rsid w:val="007F6A8E"/>
    <w:rsid w:val="007F6FBD"/>
    <w:rsid w:val="007F75AC"/>
    <w:rsid w:val="007F76E8"/>
    <w:rsid w:val="007F7845"/>
    <w:rsid w:val="007F79C9"/>
    <w:rsid w:val="007F7A3F"/>
    <w:rsid w:val="007F7AFB"/>
    <w:rsid w:val="007F7B3E"/>
    <w:rsid w:val="007F7B49"/>
    <w:rsid w:val="007F7D0C"/>
    <w:rsid w:val="007F7DA6"/>
    <w:rsid w:val="007F7DB5"/>
    <w:rsid w:val="008004D6"/>
    <w:rsid w:val="00800596"/>
    <w:rsid w:val="00800899"/>
    <w:rsid w:val="008008DD"/>
    <w:rsid w:val="00800956"/>
    <w:rsid w:val="008009BC"/>
    <w:rsid w:val="00800A3A"/>
    <w:rsid w:val="00800A83"/>
    <w:rsid w:val="00800E51"/>
    <w:rsid w:val="008010DB"/>
    <w:rsid w:val="00801130"/>
    <w:rsid w:val="0080132F"/>
    <w:rsid w:val="0080133E"/>
    <w:rsid w:val="0080141C"/>
    <w:rsid w:val="00801684"/>
    <w:rsid w:val="00801715"/>
    <w:rsid w:val="0080180C"/>
    <w:rsid w:val="00801AA8"/>
    <w:rsid w:val="00801B25"/>
    <w:rsid w:val="00801C37"/>
    <w:rsid w:val="00801FD3"/>
    <w:rsid w:val="008021FB"/>
    <w:rsid w:val="008022DA"/>
    <w:rsid w:val="00802533"/>
    <w:rsid w:val="00802862"/>
    <w:rsid w:val="00802A0D"/>
    <w:rsid w:val="00802A3C"/>
    <w:rsid w:val="00802A94"/>
    <w:rsid w:val="00802CCC"/>
    <w:rsid w:val="00802DE6"/>
    <w:rsid w:val="00802F93"/>
    <w:rsid w:val="00802F9E"/>
    <w:rsid w:val="008030F7"/>
    <w:rsid w:val="00803395"/>
    <w:rsid w:val="008034DB"/>
    <w:rsid w:val="008034FB"/>
    <w:rsid w:val="0080358F"/>
    <w:rsid w:val="00803604"/>
    <w:rsid w:val="00803B2B"/>
    <w:rsid w:val="00803E18"/>
    <w:rsid w:val="00803EA6"/>
    <w:rsid w:val="008040ED"/>
    <w:rsid w:val="00804116"/>
    <w:rsid w:val="008041D6"/>
    <w:rsid w:val="008042CD"/>
    <w:rsid w:val="00804400"/>
    <w:rsid w:val="00804558"/>
    <w:rsid w:val="00804670"/>
    <w:rsid w:val="008046AC"/>
    <w:rsid w:val="0080497B"/>
    <w:rsid w:val="00804A96"/>
    <w:rsid w:val="00804B84"/>
    <w:rsid w:val="00804BF7"/>
    <w:rsid w:val="00804D0F"/>
    <w:rsid w:val="00804EBC"/>
    <w:rsid w:val="0080507E"/>
    <w:rsid w:val="008050F9"/>
    <w:rsid w:val="008051D3"/>
    <w:rsid w:val="008054D9"/>
    <w:rsid w:val="008055D3"/>
    <w:rsid w:val="00805684"/>
    <w:rsid w:val="0080573A"/>
    <w:rsid w:val="008057E5"/>
    <w:rsid w:val="008058B6"/>
    <w:rsid w:val="00805BE1"/>
    <w:rsid w:val="00805EC8"/>
    <w:rsid w:val="0080623E"/>
    <w:rsid w:val="0080685B"/>
    <w:rsid w:val="0080691C"/>
    <w:rsid w:val="00806AEC"/>
    <w:rsid w:val="00806CD3"/>
    <w:rsid w:val="00806F70"/>
    <w:rsid w:val="00807092"/>
    <w:rsid w:val="008070B2"/>
    <w:rsid w:val="00807347"/>
    <w:rsid w:val="00807557"/>
    <w:rsid w:val="00807678"/>
    <w:rsid w:val="0080789D"/>
    <w:rsid w:val="00807A27"/>
    <w:rsid w:val="00810004"/>
    <w:rsid w:val="00810166"/>
    <w:rsid w:val="0081076F"/>
    <w:rsid w:val="0081097E"/>
    <w:rsid w:val="00810A3A"/>
    <w:rsid w:val="00810C43"/>
    <w:rsid w:val="00810D98"/>
    <w:rsid w:val="00810DDA"/>
    <w:rsid w:val="00811133"/>
    <w:rsid w:val="0081125C"/>
    <w:rsid w:val="0081141C"/>
    <w:rsid w:val="00811638"/>
    <w:rsid w:val="008116ED"/>
    <w:rsid w:val="00811E5E"/>
    <w:rsid w:val="00811FA2"/>
    <w:rsid w:val="00811FC5"/>
    <w:rsid w:val="00812011"/>
    <w:rsid w:val="0081217F"/>
    <w:rsid w:val="0081231C"/>
    <w:rsid w:val="008123C9"/>
    <w:rsid w:val="008127C9"/>
    <w:rsid w:val="00812B18"/>
    <w:rsid w:val="00812B27"/>
    <w:rsid w:val="00812B56"/>
    <w:rsid w:val="00812F2C"/>
    <w:rsid w:val="00812F53"/>
    <w:rsid w:val="008130AE"/>
    <w:rsid w:val="008130BD"/>
    <w:rsid w:val="0081319C"/>
    <w:rsid w:val="00813238"/>
    <w:rsid w:val="00813243"/>
    <w:rsid w:val="008132BE"/>
    <w:rsid w:val="008133CA"/>
    <w:rsid w:val="008133CD"/>
    <w:rsid w:val="008134FA"/>
    <w:rsid w:val="00813621"/>
    <w:rsid w:val="008136A6"/>
    <w:rsid w:val="0081376C"/>
    <w:rsid w:val="0081394D"/>
    <w:rsid w:val="00814002"/>
    <w:rsid w:val="008144AD"/>
    <w:rsid w:val="00814542"/>
    <w:rsid w:val="00814584"/>
    <w:rsid w:val="008148AB"/>
    <w:rsid w:val="008148FB"/>
    <w:rsid w:val="00814AD6"/>
    <w:rsid w:val="00814B23"/>
    <w:rsid w:val="00814C04"/>
    <w:rsid w:val="00814D20"/>
    <w:rsid w:val="00814F80"/>
    <w:rsid w:val="00815147"/>
    <w:rsid w:val="008151E7"/>
    <w:rsid w:val="0081528E"/>
    <w:rsid w:val="0081537C"/>
    <w:rsid w:val="00815406"/>
    <w:rsid w:val="008157EA"/>
    <w:rsid w:val="00815923"/>
    <w:rsid w:val="008159AA"/>
    <w:rsid w:val="00815A5A"/>
    <w:rsid w:val="00815C2C"/>
    <w:rsid w:val="00815C79"/>
    <w:rsid w:val="00815F4E"/>
    <w:rsid w:val="00815F6E"/>
    <w:rsid w:val="008162F1"/>
    <w:rsid w:val="00816597"/>
    <w:rsid w:val="00816691"/>
    <w:rsid w:val="00816755"/>
    <w:rsid w:val="00816852"/>
    <w:rsid w:val="00816876"/>
    <w:rsid w:val="00816899"/>
    <w:rsid w:val="008169B9"/>
    <w:rsid w:val="00816A59"/>
    <w:rsid w:val="00816B09"/>
    <w:rsid w:val="00817113"/>
    <w:rsid w:val="008172B2"/>
    <w:rsid w:val="008172F2"/>
    <w:rsid w:val="00817372"/>
    <w:rsid w:val="008173F0"/>
    <w:rsid w:val="00817588"/>
    <w:rsid w:val="00817674"/>
    <w:rsid w:val="008176A8"/>
    <w:rsid w:val="00817877"/>
    <w:rsid w:val="00817892"/>
    <w:rsid w:val="008179CE"/>
    <w:rsid w:val="008179DA"/>
    <w:rsid w:val="00817AE5"/>
    <w:rsid w:val="00817AFE"/>
    <w:rsid w:val="00817D4C"/>
    <w:rsid w:val="00817E22"/>
    <w:rsid w:val="00820008"/>
    <w:rsid w:val="00820012"/>
    <w:rsid w:val="008200AC"/>
    <w:rsid w:val="00820145"/>
    <w:rsid w:val="008201DB"/>
    <w:rsid w:val="00820209"/>
    <w:rsid w:val="00820267"/>
    <w:rsid w:val="0082061D"/>
    <w:rsid w:val="0082062B"/>
    <w:rsid w:val="00820973"/>
    <w:rsid w:val="00821311"/>
    <w:rsid w:val="0082142F"/>
    <w:rsid w:val="00821451"/>
    <w:rsid w:val="008215B3"/>
    <w:rsid w:val="00821804"/>
    <w:rsid w:val="0082193D"/>
    <w:rsid w:val="00821952"/>
    <w:rsid w:val="00821B00"/>
    <w:rsid w:val="00821B96"/>
    <w:rsid w:val="00821B9E"/>
    <w:rsid w:val="00821CDB"/>
    <w:rsid w:val="00821F41"/>
    <w:rsid w:val="0082219A"/>
    <w:rsid w:val="00822363"/>
    <w:rsid w:val="00822365"/>
    <w:rsid w:val="0082245A"/>
    <w:rsid w:val="00822695"/>
    <w:rsid w:val="00822753"/>
    <w:rsid w:val="00822791"/>
    <w:rsid w:val="008228BE"/>
    <w:rsid w:val="00822ACC"/>
    <w:rsid w:val="00822B9B"/>
    <w:rsid w:val="00823035"/>
    <w:rsid w:val="008231E0"/>
    <w:rsid w:val="008232FB"/>
    <w:rsid w:val="008234CA"/>
    <w:rsid w:val="008234E9"/>
    <w:rsid w:val="0082370F"/>
    <w:rsid w:val="0082378B"/>
    <w:rsid w:val="0082390B"/>
    <w:rsid w:val="00823A36"/>
    <w:rsid w:val="00823CEF"/>
    <w:rsid w:val="00823D53"/>
    <w:rsid w:val="00823F58"/>
    <w:rsid w:val="00824037"/>
    <w:rsid w:val="0082403E"/>
    <w:rsid w:val="0082436A"/>
    <w:rsid w:val="0082454C"/>
    <w:rsid w:val="0082454E"/>
    <w:rsid w:val="008245D6"/>
    <w:rsid w:val="0082461B"/>
    <w:rsid w:val="0082491C"/>
    <w:rsid w:val="0082496C"/>
    <w:rsid w:val="00824A31"/>
    <w:rsid w:val="0082512D"/>
    <w:rsid w:val="00825148"/>
    <w:rsid w:val="0082522B"/>
    <w:rsid w:val="008252C9"/>
    <w:rsid w:val="0082530E"/>
    <w:rsid w:val="00825446"/>
    <w:rsid w:val="00825763"/>
    <w:rsid w:val="0082582C"/>
    <w:rsid w:val="008258DC"/>
    <w:rsid w:val="00825923"/>
    <w:rsid w:val="00825C02"/>
    <w:rsid w:val="00825E97"/>
    <w:rsid w:val="00825FD7"/>
    <w:rsid w:val="00825FD8"/>
    <w:rsid w:val="00826084"/>
    <w:rsid w:val="008260D0"/>
    <w:rsid w:val="008260DB"/>
    <w:rsid w:val="008261C0"/>
    <w:rsid w:val="008262F3"/>
    <w:rsid w:val="0082635E"/>
    <w:rsid w:val="008263E2"/>
    <w:rsid w:val="00826678"/>
    <w:rsid w:val="00826881"/>
    <w:rsid w:val="00826BB5"/>
    <w:rsid w:val="00826E6A"/>
    <w:rsid w:val="00827186"/>
    <w:rsid w:val="008272A4"/>
    <w:rsid w:val="008275F8"/>
    <w:rsid w:val="00827860"/>
    <w:rsid w:val="00827934"/>
    <w:rsid w:val="008279D2"/>
    <w:rsid w:val="00827B41"/>
    <w:rsid w:val="00827CE3"/>
    <w:rsid w:val="008300D4"/>
    <w:rsid w:val="00830164"/>
    <w:rsid w:val="008301B1"/>
    <w:rsid w:val="00830314"/>
    <w:rsid w:val="008305D4"/>
    <w:rsid w:val="00830AB9"/>
    <w:rsid w:val="00830BCC"/>
    <w:rsid w:val="00830C0B"/>
    <w:rsid w:val="00830CC3"/>
    <w:rsid w:val="00830D60"/>
    <w:rsid w:val="00830DCE"/>
    <w:rsid w:val="00830EFC"/>
    <w:rsid w:val="00831344"/>
    <w:rsid w:val="0083165F"/>
    <w:rsid w:val="008317D9"/>
    <w:rsid w:val="008318AD"/>
    <w:rsid w:val="008318D7"/>
    <w:rsid w:val="00831BFF"/>
    <w:rsid w:val="00831D5A"/>
    <w:rsid w:val="00831D78"/>
    <w:rsid w:val="00831DAB"/>
    <w:rsid w:val="00831DD4"/>
    <w:rsid w:val="00831EDF"/>
    <w:rsid w:val="00831F6C"/>
    <w:rsid w:val="0083207A"/>
    <w:rsid w:val="008320A1"/>
    <w:rsid w:val="0083222E"/>
    <w:rsid w:val="00832659"/>
    <w:rsid w:val="0083265E"/>
    <w:rsid w:val="008328D7"/>
    <w:rsid w:val="00832B93"/>
    <w:rsid w:val="00832CB8"/>
    <w:rsid w:val="00832CE1"/>
    <w:rsid w:val="00832DF2"/>
    <w:rsid w:val="0083302A"/>
    <w:rsid w:val="0083334C"/>
    <w:rsid w:val="00833536"/>
    <w:rsid w:val="0083353F"/>
    <w:rsid w:val="00833779"/>
    <w:rsid w:val="008337D1"/>
    <w:rsid w:val="00833959"/>
    <w:rsid w:val="00833B54"/>
    <w:rsid w:val="00833D28"/>
    <w:rsid w:val="00833D61"/>
    <w:rsid w:val="00834128"/>
    <w:rsid w:val="0083439A"/>
    <w:rsid w:val="008344C5"/>
    <w:rsid w:val="0083464E"/>
    <w:rsid w:val="008346FE"/>
    <w:rsid w:val="0083493D"/>
    <w:rsid w:val="008349DF"/>
    <w:rsid w:val="00834A3B"/>
    <w:rsid w:val="00834BBB"/>
    <w:rsid w:val="00834F4C"/>
    <w:rsid w:val="00834F9A"/>
    <w:rsid w:val="00835016"/>
    <w:rsid w:val="00835075"/>
    <w:rsid w:val="0083515E"/>
    <w:rsid w:val="0083533B"/>
    <w:rsid w:val="008355EC"/>
    <w:rsid w:val="00835702"/>
    <w:rsid w:val="00835771"/>
    <w:rsid w:val="0083589F"/>
    <w:rsid w:val="00835D21"/>
    <w:rsid w:val="00835D6D"/>
    <w:rsid w:val="00836452"/>
    <w:rsid w:val="008364C0"/>
    <w:rsid w:val="00836611"/>
    <w:rsid w:val="008366C8"/>
    <w:rsid w:val="0083689B"/>
    <w:rsid w:val="008368C4"/>
    <w:rsid w:val="00836A0A"/>
    <w:rsid w:val="00836A34"/>
    <w:rsid w:val="00836CA5"/>
    <w:rsid w:val="00836EC6"/>
    <w:rsid w:val="008370E8"/>
    <w:rsid w:val="00837104"/>
    <w:rsid w:val="00837204"/>
    <w:rsid w:val="00837322"/>
    <w:rsid w:val="00837509"/>
    <w:rsid w:val="00837668"/>
    <w:rsid w:val="008376C4"/>
    <w:rsid w:val="0083793B"/>
    <w:rsid w:val="00837ABC"/>
    <w:rsid w:val="00837CC8"/>
    <w:rsid w:val="00837D24"/>
    <w:rsid w:val="00837E87"/>
    <w:rsid w:val="00837FF9"/>
    <w:rsid w:val="008401DF"/>
    <w:rsid w:val="008402E8"/>
    <w:rsid w:val="0084036F"/>
    <w:rsid w:val="008404AF"/>
    <w:rsid w:val="008405BB"/>
    <w:rsid w:val="00840698"/>
    <w:rsid w:val="00840773"/>
    <w:rsid w:val="00840AB0"/>
    <w:rsid w:val="00840B85"/>
    <w:rsid w:val="00840C26"/>
    <w:rsid w:val="00840C95"/>
    <w:rsid w:val="00840E11"/>
    <w:rsid w:val="00840E30"/>
    <w:rsid w:val="0084129F"/>
    <w:rsid w:val="00841315"/>
    <w:rsid w:val="00841437"/>
    <w:rsid w:val="0084146E"/>
    <w:rsid w:val="008415FC"/>
    <w:rsid w:val="008417B8"/>
    <w:rsid w:val="00841934"/>
    <w:rsid w:val="00841951"/>
    <w:rsid w:val="00841DD7"/>
    <w:rsid w:val="00841FBE"/>
    <w:rsid w:val="0084204D"/>
    <w:rsid w:val="008420C0"/>
    <w:rsid w:val="008425EE"/>
    <w:rsid w:val="008426A1"/>
    <w:rsid w:val="00842740"/>
    <w:rsid w:val="0084278C"/>
    <w:rsid w:val="008428F2"/>
    <w:rsid w:val="00842AC1"/>
    <w:rsid w:val="00842E50"/>
    <w:rsid w:val="008431E8"/>
    <w:rsid w:val="008434F0"/>
    <w:rsid w:val="008437E9"/>
    <w:rsid w:val="00843A31"/>
    <w:rsid w:val="00843B2B"/>
    <w:rsid w:val="00843BE9"/>
    <w:rsid w:val="00843C61"/>
    <w:rsid w:val="00843EB4"/>
    <w:rsid w:val="0084445F"/>
    <w:rsid w:val="00844580"/>
    <w:rsid w:val="00844859"/>
    <w:rsid w:val="00844863"/>
    <w:rsid w:val="00844871"/>
    <w:rsid w:val="00844883"/>
    <w:rsid w:val="008449AC"/>
    <w:rsid w:val="00844CEA"/>
    <w:rsid w:val="00844D44"/>
    <w:rsid w:val="008450AB"/>
    <w:rsid w:val="008450E9"/>
    <w:rsid w:val="0084553C"/>
    <w:rsid w:val="00845808"/>
    <w:rsid w:val="008458F6"/>
    <w:rsid w:val="00845923"/>
    <w:rsid w:val="00845A13"/>
    <w:rsid w:val="00845A54"/>
    <w:rsid w:val="00845B41"/>
    <w:rsid w:val="00845E40"/>
    <w:rsid w:val="00845EF6"/>
    <w:rsid w:val="0084609B"/>
    <w:rsid w:val="00846197"/>
    <w:rsid w:val="008462D6"/>
    <w:rsid w:val="0084672E"/>
    <w:rsid w:val="008469A4"/>
    <w:rsid w:val="008469F4"/>
    <w:rsid w:val="00846A5B"/>
    <w:rsid w:val="00846D89"/>
    <w:rsid w:val="00846E2C"/>
    <w:rsid w:val="00846E65"/>
    <w:rsid w:val="00846F55"/>
    <w:rsid w:val="00846FA0"/>
    <w:rsid w:val="0084722A"/>
    <w:rsid w:val="008472CA"/>
    <w:rsid w:val="00847427"/>
    <w:rsid w:val="008474DD"/>
    <w:rsid w:val="008476C4"/>
    <w:rsid w:val="008476E7"/>
    <w:rsid w:val="00847808"/>
    <w:rsid w:val="008479CF"/>
    <w:rsid w:val="00847A38"/>
    <w:rsid w:val="00847F08"/>
    <w:rsid w:val="00850079"/>
    <w:rsid w:val="0085034C"/>
    <w:rsid w:val="00850463"/>
    <w:rsid w:val="00850492"/>
    <w:rsid w:val="00850728"/>
    <w:rsid w:val="008507CB"/>
    <w:rsid w:val="008508E0"/>
    <w:rsid w:val="00850966"/>
    <w:rsid w:val="00850A6D"/>
    <w:rsid w:val="00850BE0"/>
    <w:rsid w:val="00850C2B"/>
    <w:rsid w:val="008510A4"/>
    <w:rsid w:val="0085145B"/>
    <w:rsid w:val="0085152D"/>
    <w:rsid w:val="008515E6"/>
    <w:rsid w:val="0085161E"/>
    <w:rsid w:val="0085166A"/>
    <w:rsid w:val="00851785"/>
    <w:rsid w:val="0085191A"/>
    <w:rsid w:val="00851B3D"/>
    <w:rsid w:val="00851D3D"/>
    <w:rsid w:val="00851DD7"/>
    <w:rsid w:val="008521D8"/>
    <w:rsid w:val="0085220B"/>
    <w:rsid w:val="008522C3"/>
    <w:rsid w:val="0085236A"/>
    <w:rsid w:val="008525A5"/>
    <w:rsid w:val="008526E0"/>
    <w:rsid w:val="00852774"/>
    <w:rsid w:val="00852B00"/>
    <w:rsid w:val="00852B32"/>
    <w:rsid w:val="00852CB4"/>
    <w:rsid w:val="00852D22"/>
    <w:rsid w:val="00853134"/>
    <w:rsid w:val="008531F9"/>
    <w:rsid w:val="0085323A"/>
    <w:rsid w:val="008532B2"/>
    <w:rsid w:val="008532B9"/>
    <w:rsid w:val="008533DB"/>
    <w:rsid w:val="008534BC"/>
    <w:rsid w:val="008536F2"/>
    <w:rsid w:val="00853733"/>
    <w:rsid w:val="0085374B"/>
    <w:rsid w:val="00853773"/>
    <w:rsid w:val="00853AF3"/>
    <w:rsid w:val="00853B8D"/>
    <w:rsid w:val="00853D09"/>
    <w:rsid w:val="00853D96"/>
    <w:rsid w:val="00853E46"/>
    <w:rsid w:val="00853E77"/>
    <w:rsid w:val="00853FC6"/>
    <w:rsid w:val="00854015"/>
    <w:rsid w:val="0085405E"/>
    <w:rsid w:val="008540D4"/>
    <w:rsid w:val="0085426C"/>
    <w:rsid w:val="008542AC"/>
    <w:rsid w:val="00854346"/>
    <w:rsid w:val="00854413"/>
    <w:rsid w:val="008545F5"/>
    <w:rsid w:val="0085479A"/>
    <w:rsid w:val="00854B1C"/>
    <w:rsid w:val="00854B9C"/>
    <w:rsid w:val="00854C17"/>
    <w:rsid w:val="00854C27"/>
    <w:rsid w:val="00854DDA"/>
    <w:rsid w:val="00854E87"/>
    <w:rsid w:val="00854F93"/>
    <w:rsid w:val="00854FB1"/>
    <w:rsid w:val="00854FBE"/>
    <w:rsid w:val="00855574"/>
    <w:rsid w:val="00855594"/>
    <w:rsid w:val="008558D5"/>
    <w:rsid w:val="00855915"/>
    <w:rsid w:val="00855BFD"/>
    <w:rsid w:val="00855F13"/>
    <w:rsid w:val="00855FD6"/>
    <w:rsid w:val="00855FF2"/>
    <w:rsid w:val="00856122"/>
    <w:rsid w:val="008562FB"/>
    <w:rsid w:val="0085639B"/>
    <w:rsid w:val="008564FD"/>
    <w:rsid w:val="0085655B"/>
    <w:rsid w:val="0085657C"/>
    <w:rsid w:val="0085662D"/>
    <w:rsid w:val="008568D9"/>
    <w:rsid w:val="00856C35"/>
    <w:rsid w:val="00856EAF"/>
    <w:rsid w:val="00856F19"/>
    <w:rsid w:val="008571C3"/>
    <w:rsid w:val="00857250"/>
    <w:rsid w:val="0085734E"/>
    <w:rsid w:val="008574DA"/>
    <w:rsid w:val="008576EB"/>
    <w:rsid w:val="008578B1"/>
    <w:rsid w:val="00857AC1"/>
    <w:rsid w:val="00857B56"/>
    <w:rsid w:val="00857B89"/>
    <w:rsid w:val="00857C99"/>
    <w:rsid w:val="00860116"/>
    <w:rsid w:val="008602FC"/>
    <w:rsid w:val="008605F1"/>
    <w:rsid w:val="00860AC5"/>
    <w:rsid w:val="00860B40"/>
    <w:rsid w:val="00860C37"/>
    <w:rsid w:val="00860CF4"/>
    <w:rsid w:val="00860D34"/>
    <w:rsid w:val="00860D7A"/>
    <w:rsid w:val="00860DBF"/>
    <w:rsid w:val="00860F40"/>
    <w:rsid w:val="0086122D"/>
    <w:rsid w:val="0086126A"/>
    <w:rsid w:val="008613C9"/>
    <w:rsid w:val="00861758"/>
    <w:rsid w:val="0086199D"/>
    <w:rsid w:val="008619E7"/>
    <w:rsid w:val="00861CAA"/>
    <w:rsid w:val="00861D09"/>
    <w:rsid w:val="00861F96"/>
    <w:rsid w:val="00862065"/>
    <w:rsid w:val="008620D7"/>
    <w:rsid w:val="008621F2"/>
    <w:rsid w:val="008622AE"/>
    <w:rsid w:val="00862452"/>
    <w:rsid w:val="0086249D"/>
    <w:rsid w:val="00862923"/>
    <w:rsid w:val="00862B87"/>
    <w:rsid w:val="00862CA2"/>
    <w:rsid w:val="00862F53"/>
    <w:rsid w:val="00862F8F"/>
    <w:rsid w:val="00863180"/>
    <w:rsid w:val="008631AF"/>
    <w:rsid w:val="00863224"/>
    <w:rsid w:val="00863295"/>
    <w:rsid w:val="00863299"/>
    <w:rsid w:val="008633BE"/>
    <w:rsid w:val="0086344E"/>
    <w:rsid w:val="0086350D"/>
    <w:rsid w:val="0086378E"/>
    <w:rsid w:val="008637C7"/>
    <w:rsid w:val="0086385C"/>
    <w:rsid w:val="008638E4"/>
    <w:rsid w:val="00863A02"/>
    <w:rsid w:val="00863B6A"/>
    <w:rsid w:val="00863C15"/>
    <w:rsid w:val="00863D0B"/>
    <w:rsid w:val="00863D0D"/>
    <w:rsid w:val="00863EAC"/>
    <w:rsid w:val="008643BD"/>
    <w:rsid w:val="0086447E"/>
    <w:rsid w:val="008644D7"/>
    <w:rsid w:val="0086457A"/>
    <w:rsid w:val="008645ED"/>
    <w:rsid w:val="008647EF"/>
    <w:rsid w:val="0086481E"/>
    <w:rsid w:val="00864846"/>
    <w:rsid w:val="0086493D"/>
    <w:rsid w:val="008649C1"/>
    <w:rsid w:val="008649C5"/>
    <w:rsid w:val="008649CE"/>
    <w:rsid w:val="00864CE8"/>
    <w:rsid w:val="00865450"/>
    <w:rsid w:val="00865661"/>
    <w:rsid w:val="0086593C"/>
    <w:rsid w:val="00865BF8"/>
    <w:rsid w:val="00865D54"/>
    <w:rsid w:val="00865DAE"/>
    <w:rsid w:val="00865DD3"/>
    <w:rsid w:val="00865DFA"/>
    <w:rsid w:val="00865E85"/>
    <w:rsid w:val="00866155"/>
    <w:rsid w:val="008662E1"/>
    <w:rsid w:val="00866466"/>
    <w:rsid w:val="0086671F"/>
    <w:rsid w:val="00866898"/>
    <w:rsid w:val="00866D7A"/>
    <w:rsid w:val="00866FFE"/>
    <w:rsid w:val="0086710A"/>
    <w:rsid w:val="00867207"/>
    <w:rsid w:val="00867350"/>
    <w:rsid w:val="00867462"/>
    <w:rsid w:val="0086760A"/>
    <w:rsid w:val="00867617"/>
    <w:rsid w:val="008678E9"/>
    <w:rsid w:val="008678EB"/>
    <w:rsid w:val="008679E7"/>
    <w:rsid w:val="00867BE6"/>
    <w:rsid w:val="00867C7A"/>
    <w:rsid w:val="00867CC6"/>
    <w:rsid w:val="00867D7A"/>
    <w:rsid w:val="008700C2"/>
    <w:rsid w:val="008700F8"/>
    <w:rsid w:val="0087015E"/>
    <w:rsid w:val="008702DB"/>
    <w:rsid w:val="008703C9"/>
    <w:rsid w:val="008704BF"/>
    <w:rsid w:val="008705C9"/>
    <w:rsid w:val="00870706"/>
    <w:rsid w:val="00870A39"/>
    <w:rsid w:val="00870D91"/>
    <w:rsid w:val="00870DBC"/>
    <w:rsid w:val="00870E39"/>
    <w:rsid w:val="00870E8E"/>
    <w:rsid w:val="008710CD"/>
    <w:rsid w:val="00871104"/>
    <w:rsid w:val="00871250"/>
    <w:rsid w:val="0087134F"/>
    <w:rsid w:val="008714E8"/>
    <w:rsid w:val="008715A8"/>
    <w:rsid w:val="0087170A"/>
    <w:rsid w:val="0087187F"/>
    <w:rsid w:val="00871A7E"/>
    <w:rsid w:val="00871B6C"/>
    <w:rsid w:val="00871CA1"/>
    <w:rsid w:val="00871CA7"/>
    <w:rsid w:val="0087213A"/>
    <w:rsid w:val="008722D5"/>
    <w:rsid w:val="00872359"/>
    <w:rsid w:val="008723F3"/>
    <w:rsid w:val="00872538"/>
    <w:rsid w:val="008729A7"/>
    <w:rsid w:val="008729E5"/>
    <w:rsid w:val="00872A9E"/>
    <w:rsid w:val="00872B2B"/>
    <w:rsid w:val="00872BC5"/>
    <w:rsid w:val="00872BF4"/>
    <w:rsid w:val="00872DE3"/>
    <w:rsid w:val="00872E69"/>
    <w:rsid w:val="00872F99"/>
    <w:rsid w:val="00872FE5"/>
    <w:rsid w:val="0087308D"/>
    <w:rsid w:val="00873294"/>
    <w:rsid w:val="0087380E"/>
    <w:rsid w:val="00873814"/>
    <w:rsid w:val="0087381E"/>
    <w:rsid w:val="00873C54"/>
    <w:rsid w:val="00873D28"/>
    <w:rsid w:val="00873DA3"/>
    <w:rsid w:val="00873EB9"/>
    <w:rsid w:val="008740F6"/>
    <w:rsid w:val="008741CE"/>
    <w:rsid w:val="0087431B"/>
    <w:rsid w:val="0087447F"/>
    <w:rsid w:val="0087466C"/>
    <w:rsid w:val="008746BA"/>
    <w:rsid w:val="0087470C"/>
    <w:rsid w:val="0087475F"/>
    <w:rsid w:val="008747F3"/>
    <w:rsid w:val="00874859"/>
    <w:rsid w:val="00874A7B"/>
    <w:rsid w:val="00874B12"/>
    <w:rsid w:val="00874BD2"/>
    <w:rsid w:val="00874BE9"/>
    <w:rsid w:val="00874BEF"/>
    <w:rsid w:val="00874D8D"/>
    <w:rsid w:val="00874E75"/>
    <w:rsid w:val="00874F00"/>
    <w:rsid w:val="00874FBD"/>
    <w:rsid w:val="00875148"/>
    <w:rsid w:val="0087526A"/>
    <w:rsid w:val="0087537F"/>
    <w:rsid w:val="00875478"/>
    <w:rsid w:val="0087579B"/>
    <w:rsid w:val="00875883"/>
    <w:rsid w:val="00875936"/>
    <w:rsid w:val="00875A6F"/>
    <w:rsid w:val="00875A89"/>
    <w:rsid w:val="00875A9E"/>
    <w:rsid w:val="00875B37"/>
    <w:rsid w:val="00875B64"/>
    <w:rsid w:val="00875CCC"/>
    <w:rsid w:val="00875DD5"/>
    <w:rsid w:val="00875F5A"/>
    <w:rsid w:val="00875FE8"/>
    <w:rsid w:val="00876011"/>
    <w:rsid w:val="00876109"/>
    <w:rsid w:val="008762AB"/>
    <w:rsid w:val="008764DF"/>
    <w:rsid w:val="008765DE"/>
    <w:rsid w:val="00876638"/>
    <w:rsid w:val="00876656"/>
    <w:rsid w:val="0087675D"/>
    <w:rsid w:val="00876D65"/>
    <w:rsid w:val="00876F5D"/>
    <w:rsid w:val="008770BC"/>
    <w:rsid w:val="008770BD"/>
    <w:rsid w:val="0087726F"/>
    <w:rsid w:val="008773EA"/>
    <w:rsid w:val="0087756D"/>
    <w:rsid w:val="008776A7"/>
    <w:rsid w:val="00877740"/>
    <w:rsid w:val="008777F5"/>
    <w:rsid w:val="00877929"/>
    <w:rsid w:val="00877A96"/>
    <w:rsid w:val="00877A98"/>
    <w:rsid w:val="00877B5C"/>
    <w:rsid w:val="00877D64"/>
    <w:rsid w:val="00877DC8"/>
    <w:rsid w:val="00877E5C"/>
    <w:rsid w:val="0088001E"/>
    <w:rsid w:val="00880138"/>
    <w:rsid w:val="0088026F"/>
    <w:rsid w:val="008802A4"/>
    <w:rsid w:val="008802C1"/>
    <w:rsid w:val="00880309"/>
    <w:rsid w:val="00880518"/>
    <w:rsid w:val="0088054E"/>
    <w:rsid w:val="00880636"/>
    <w:rsid w:val="008807B7"/>
    <w:rsid w:val="00880856"/>
    <w:rsid w:val="008809FB"/>
    <w:rsid w:val="00880B1A"/>
    <w:rsid w:val="00880DF7"/>
    <w:rsid w:val="00880FD6"/>
    <w:rsid w:val="00881271"/>
    <w:rsid w:val="00881275"/>
    <w:rsid w:val="008812C4"/>
    <w:rsid w:val="00881369"/>
    <w:rsid w:val="008814C9"/>
    <w:rsid w:val="008815DA"/>
    <w:rsid w:val="0088166A"/>
    <w:rsid w:val="00881DE9"/>
    <w:rsid w:val="00881EC4"/>
    <w:rsid w:val="00881ECF"/>
    <w:rsid w:val="00882061"/>
    <w:rsid w:val="008821D1"/>
    <w:rsid w:val="0088226F"/>
    <w:rsid w:val="008824B6"/>
    <w:rsid w:val="0088272C"/>
    <w:rsid w:val="008827CE"/>
    <w:rsid w:val="0088284D"/>
    <w:rsid w:val="008829EE"/>
    <w:rsid w:val="00882A5B"/>
    <w:rsid w:val="00882A87"/>
    <w:rsid w:val="00882BC1"/>
    <w:rsid w:val="00882C45"/>
    <w:rsid w:val="00882E15"/>
    <w:rsid w:val="00882E5B"/>
    <w:rsid w:val="0088336C"/>
    <w:rsid w:val="0088364B"/>
    <w:rsid w:val="008837F2"/>
    <w:rsid w:val="00883802"/>
    <w:rsid w:val="00883894"/>
    <w:rsid w:val="00883E6F"/>
    <w:rsid w:val="008840BE"/>
    <w:rsid w:val="008843A8"/>
    <w:rsid w:val="008844D5"/>
    <w:rsid w:val="008845BB"/>
    <w:rsid w:val="00884668"/>
    <w:rsid w:val="008848B7"/>
    <w:rsid w:val="00884C28"/>
    <w:rsid w:val="00884C7C"/>
    <w:rsid w:val="00884C87"/>
    <w:rsid w:val="00884D0F"/>
    <w:rsid w:val="00884D56"/>
    <w:rsid w:val="00884E90"/>
    <w:rsid w:val="00884FC2"/>
    <w:rsid w:val="00885022"/>
    <w:rsid w:val="00885208"/>
    <w:rsid w:val="0088542C"/>
    <w:rsid w:val="0088560B"/>
    <w:rsid w:val="00885654"/>
    <w:rsid w:val="0088595D"/>
    <w:rsid w:val="008859B0"/>
    <w:rsid w:val="008859F7"/>
    <w:rsid w:val="00885A99"/>
    <w:rsid w:val="00885CBF"/>
    <w:rsid w:val="00885E19"/>
    <w:rsid w:val="008860EC"/>
    <w:rsid w:val="00886224"/>
    <w:rsid w:val="00886263"/>
    <w:rsid w:val="00886295"/>
    <w:rsid w:val="0088646E"/>
    <w:rsid w:val="00886539"/>
    <w:rsid w:val="00886673"/>
    <w:rsid w:val="00886758"/>
    <w:rsid w:val="0088677D"/>
    <w:rsid w:val="00886806"/>
    <w:rsid w:val="00886A01"/>
    <w:rsid w:val="00886A82"/>
    <w:rsid w:val="00886AEE"/>
    <w:rsid w:val="00886B3C"/>
    <w:rsid w:val="00886F4F"/>
    <w:rsid w:val="00886FBD"/>
    <w:rsid w:val="00886FDB"/>
    <w:rsid w:val="00887225"/>
    <w:rsid w:val="008875D3"/>
    <w:rsid w:val="008875E5"/>
    <w:rsid w:val="00887965"/>
    <w:rsid w:val="008879E8"/>
    <w:rsid w:val="00887AD7"/>
    <w:rsid w:val="00887FD3"/>
    <w:rsid w:val="00890119"/>
    <w:rsid w:val="0089017A"/>
    <w:rsid w:val="0089020F"/>
    <w:rsid w:val="00890469"/>
    <w:rsid w:val="0089062F"/>
    <w:rsid w:val="00890781"/>
    <w:rsid w:val="00890899"/>
    <w:rsid w:val="008908D0"/>
    <w:rsid w:val="008908F3"/>
    <w:rsid w:val="00890949"/>
    <w:rsid w:val="008909C0"/>
    <w:rsid w:val="00890ABE"/>
    <w:rsid w:val="00890CFF"/>
    <w:rsid w:val="00891054"/>
    <w:rsid w:val="008910DB"/>
    <w:rsid w:val="0089128F"/>
    <w:rsid w:val="0089129E"/>
    <w:rsid w:val="0089132E"/>
    <w:rsid w:val="00891562"/>
    <w:rsid w:val="00891ACA"/>
    <w:rsid w:val="00891DF7"/>
    <w:rsid w:val="00891E69"/>
    <w:rsid w:val="00892023"/>
    <w:rsid w:val="00892132"/>
    <w:rsid w:val="0089224A"/>
    <w:rsid w:val="00892381"/>
    <w:rsid w:val="00892484"/>
    <w:rsid w:val="00892633"/>
    <w:rsid w:val="0089264E"/>
    <w:rsid w:val="00892895"/>
    <w:rsid w:val="00892904"/>
    <w:rsid w:val="00892A5E"/>
    <w:rsid w:val="00892A90"/>
    <w:rsid w:val="00892AF9"/>
    <w:rsid w:val="00892C30"/>
    <w:rsid w:val="00892D6C"/>
    <w:rsid w:val="00892E10"/>
    <w:rsid w:val="00892E99"/>
    <w:rsid w:val="00892F60"/>
    <w:rsid w:val="00892FBA"/>
    <w:rsid w:val="00893010"/>
    <w:rsid w:val="00893265"/>
    <w:rsid w:val="00893281"/>
    <w:rsid w:val="008932D3"/>
    <w:rsid w:val="00893371"/>
    <w:rsid w:val="00893647"/>
    <w:rsid w:val="008936D4"/>
    <w:rsid w:val="008936F9"/>
    <w:rsid w:val="008937B3"/>
    <w:rsid w:val="008938D4"/>
    <w:rsid w:val="00893A00"/>
    <w:rsid w:val="00893A4A"/>
    <w:rsid w:val="00893C6D"/>
    <w:rsid w:val="00893D3A"/>
    <w:rsid w:val="00893E24"/>
    <w:rsid w:val="00893EBA"/>
    <w:rsid w:val="008940BF"/>
    <w:rsid w:val="00894576"/>
    <w:rsid w:val="0089495B"/>
    <w:rsid w:val="00894A40"/>
    <w:rsid w:val="00894C5A"/>
    <w:rsid w:val="00894F12"/>
    <w:rsid w:val="008951FE"/>
    <w:rsid w:val="008954AB"/>
    <w:rsid w:val="0089561A"/>
    <w:rsid w:val="00895688"/>
    <w:rsid w:val="00895875"/>
    <w:rsid w:val="008958DF"/>
    <w:rsid w:val="0089590D"/>
    <w:rsid w:val="00895A59"/>
    <w:rsid w:val="00895B19"/>
    <w:rsid w:val="00895B7A"/>
    <w:rsid w:val="00895DB3"/>
    <w:rsid w:val="00895DEC"/>
    <w:rsid w:val="00895EF7"/>
    <w:rsid w:val="008961E9"/>
    <w:rsid w:val="00896290"/>
    <w:rsid w:val="0089632A"/>
    <w:rsid w:val="00896435"/>
    <w:rsid w:val="008964B6"/>
    <w:rsid w:val="008964D6"/>
    <w:rsid w:val="008966B0"/>
    <w:rsid w:val="00896833"/>
    <w:rsid w:val="00896975"/>
    <w:rsid w:val="00896AE6"/>
    <w:rsid w:val="00896B6C"/>
    <w:rsid w:val="00896B83"/>
    <w:rsid w:val="00896D29"/>
    <w:rsid w:val="00896ECD"/>
    <w:rsid w:val="00896FDD"/>
    <w:rsid w:val="008970D0"/>
    <w:rsid w:val="0089731F"/>
    <w:rsid w:val="00897355"/>
    <w:rsid w:val="00897407"/>
    <w:rsid w:val="00897712"/>
    <w:rsid w:val="00897768"/>
    <w:rsid w:val="00897800"/>
    <w:rsid w:val="0089786E"/>
    <w:rsid w:val="008978EA"/>
    <w:rsid w:val="00897D32"/>
    <w:rsid w:val="00897D6E"/>
    <w:rsid w:val="00897EBA"/>
    <w:rsid w:val="008A0387"/>
    <w:rsid w:val="008A041D"/>
    <w:rsid w:val="008A0433"/>
    <w:rsid w:val="008A04FF"/>
    <w:rsid w:val="008A05EE"/>
    <w:rsid w:val="008A0BD3"/>
    <w:rsid w:val="008A0DA1"/>
    <w:rsid w:val="008A104E"/>
    <w:rsid w:val="008A10B8"/>
    <w:rsid w:val="008A1114"/>
    <w:rsid w:val="008A1251"/>
    <w:rsid w:val="008A125C"/>
    <w:rsid w:val="008A1356"/>
    <w:rsid w:val="008A1367"/>
    <w:rsid w:val="008A1430"/>
    <w:rsid w:val="008A157D"/>
    <w:rsid w:val="008A196A"/>
    <w:rsid w:val="008A19F9"/>
    <w:rsid w:val="008A1AC7"/>
    <w:rsid w:val="008A1F54"/>
    <w:rsid w:val="008A2446"/>
    <w:rsid w:val="008A2618"/>
    <w:rsid w:val="008A262A"/>
    <w:rsid w:val="008A265A"/>
    <w:rsid w:val="008A2799"/>
    <w:rsid w:val="008A291B"/>
    <w:rsid w:val="008A2A69"/>
    <w:rsid w:val="008A2A85"/>
    <w:rsid w:val="008A2BE6"/>
    <w:rsid w:val="008A2D63"/>
    <w:rsid w:val="008A2FCF"/>
    <w:rsid w:val="008A31AB"/>
    <w:rsid w:val="008A323F"/>
    <w:rsid w:val="008A34FF"/>
    <w:rsid w:val="008A374D"/>
    <w:rsid w:val="008A3760"/>
    <w:rsid w:val="008A39F8"/>
    <w:rsid w:val="008A3AD8"/>
    <w:rsid w:val="008A3B26"/>
    <w:rsid w:val="008A3BD9"/>
    <w:rsid w:val="008A3C4C"/>
    <w:rsid w:val="008A3CD6"/>
    <w:rsid w:val="008A3EA3"/>
    <w:rsid w:val="008A3FDE"/>
    <w:rsid w:val="008A40F9"/>
    <w:rsid w:val="008A4171"/>
    <w:rsid w:val="008A41D7"/>
    <w:rsid w:val="008A448E"/>
    <w:rsid w:val="008A44B9"/>
    <w:rsid w:val="008A44CA"/>
    <w:rsid w:val="008A46DD"/>
    <w:rsid w:val="008A4733"/>
    <w:rsid w:val="008A496E"/>
    <w:rsid w:val="008A4976"/>
    <w:rsid w:val="008A4996"/>
    <w:rsid w:val="008A49AF"/>
    <w:rsid w:val="008A4AB5"/>
    <w:rsid w:val="008A4C72"/>
    <w:rsid w:val="008A4D2C"/>
    <w:rsid w:val="008A4DC3"/>
    <w:rsid w:val="008A4EE8"/>
    <w:rsid w:val="008A548E"/>
    <w:rsid w:val="008A553D"/>
    <w:rsid w:val="008A55C3"/>
    <w:rsid w:val="008A55C6"/>
    <w:rsid w:val="008A5754"/>
    <w:rsid w:val="008A582D"/>
    <w:rsid w:val="008A58B0"/>
    <w:rsid w:val="008A59C1"/>
    <w:rsid w:val="008A5A0F"/>
    <w:rsid w:val="008A5AAC"/>
    <w:rsid w:val="008A5BF6"/>
    <w:rsid w:val="008A5CE3"/>
    <w:rsid w:val="008A5EFD"/>
    <w:rsid w:val="008A5FBF"/>
    <w:rsid w:val="008A608F"/>
    <w:rsid w:val="008A65D3"/>
    <w:rsid w:val="008A66C7"/>
    <w:rsid w:val="008A683D"/>
    <w:rsid w:val="008A68BC"/>
    <w:rsid w:val="008A6AE1"/>
    <w:rsid w:val="008A6BCF"/>
    <w:rsid w:val="008A6F4E"/>
    <w:rsid w:val="008A6F6C"/>
    <w:rsid w:val="008A7027"/>
    <w:rsid w:val="008A70D2"/>
    <w:rsid w:val="008A7108"/>
    <w:rsid w:val="008A712A"/>
    <w:rsid w:val="008A71C2"/>
    <w:rsid w:val="008A71DF"/>
    <w:rsid w:val="008A7430"/>
    <w:rsid w:val="008A7475"/>
    <w:rsid w:val="008A75DD"/>
    <w:rsid w:val="008A7726"/>
    <w:rsid w:val="008A7797"/>
    <w:rsid w:val="008A7959"/>
    <w:rsid w:val="008A79E8"/>
    <w:rsid w:val="008A7E9C"/>
    <w:rsid w:val="008B017C"/>
    <w:rsid w:val="008B01EB"/>
    <w:rsid w:val="008B0316"/>
    <w:rsid w:val="008B03DB"/>
    <w:rsid w:val="008B050D"/>
    <w:rsid w:val="008B0AC7"/>
    <w:rsid w:val="008B0CF7"/>
    <w:rsid w:val="008B0EDD"/>
    <w:rsid w:val="008B1005"/>
    <w:rsid w:val="008B1222"/>
    <w:rsid w:val="008B13A7"/>
    <w:rsid w:val="008B1435"/>
    <w:rsid w:val="008B1607"/>
    <w:rsid w:val="008B162C"/>
    <w:rsid w:val="008B17CD"/>
    <w:rsid w:val="008B1840"/>
    <w:rsid w:val="008B18CF"/>
    <w:rsid w:val="008B1EB4"/>
    <w:rsid w:val="008B2348"/>
    <w:rsid w:val="008B2400"/>
    <w:rsid w:val="008B2489"/>
    <w:rsid w:val="008B2593"/>
    <w:rsid w:val="008B2728"/>
    <w:rsid w:val="008B28FD"/>
    <w:rsid w:val="008B2C0A"/>
    <w:rsid w:val="008B2CFD"/>
    <w:rsid w:val="008B2DD0"/>
    <w:rsid w:val="008B2ED4"/>
    <w:rsid w:val="008B323E"/>
    <w:rsid w:val="008B3327"/>
    <w:rsid w:val="008B33E9"/>
    <w:rsid w:val="008B34BA"/>
    <w:rsid w:val="008B35F6"/>
    <w:rsid w:val="008B36C3"/>
    <w:rsid w:val="008B371B"/>
    <w:rsid w:val="008B38B7"/>
    <w:rsid w:val="008B3966"/>
    <w:rsid w:val="008B3B6E"/>
    <w:rsid w:val="008B3D48"/>
    <w:rsid w:val="008B3E01"/>
    <w:rsid w:val="008B4380"/>
    <w:rsid w:val="008B445D"/>
    <w:rsid w:val="008B4537"/>
    <w:rsid w:val="008B4665"/>
    <w:rsid w:val="008B4998"/>
    <w:rsid w:val="008B49A1"/>
    <w:rsid w:val="008B4DD3"/>
    <w:rsid w:val="008B50B8"/>
    <w:rsid w:val="008B5128"/>
    <w:rsid w:val="008B52A3"/>
    <w:rsid w:val="008B538E"/>
    <w:rsid w:val="008B547A"/>
    <w:rsid w:val="008B55DE"/>
    <w:rsid w:val="008B5652"/>
    <w:rsid w:val="008B58F8"/>
    <w:rsid w:val="008B599D"/>
    <w:rsid w:val="008B5C7C"/>
    <w:rsid w:val="008B5F9C"/>
    <w:rsid w:val="008B618E"/>
    <w:rsid w:val="008B6557"/>
    <w:rsid w:val="008B6604"/>
    <w:rsid w:val="008B6854"/>
    <w:rsid w:val="008B6A08"/>
    <w:rsid w:val="008B6B7B"/>
    <w:rsid w:val="008B6CD3"/>
    <w:rsid w:val="008B701E"/>
    <w:rsid w:val="008B71DF"/>
    <w:rsid w:val="008B71E9"/>
    <w:rsid w:val="008B7380"/>
    <w:rsid w:val="008B74DB"/>
    <w:rsid w:val="008B7779"/>
    <w:rsid w:val="008B7865"/>
    <w:rsid w:val="008B793B"/>
    <w:rsid w:val="008B7994"/>
    <w:rsid w:val="008B79FC"/>
    <w:rsid w:val="008B7CA7"/>
    <w:rsid w:val="008B7D31"/>
    <w:rsid w:val="008B7F36"/>
    <w:rsid w:val="008C00A8"/>
    <w:rsid w:val="008C0242"/>
    <w:rsid w:val="008C0296"/>
    <w:rsid w:val="008C02F9"/>
    <w:rsid w:val="008C04B1"/>
    <w:rsid w:val="008C07E6"/>
    <w:rsid w:val="008C07EF"/>
    <w:rsid w:val="008C08CC"/>
    <w:rsid w:val="008C0A92"/>
    <w:rsid w:val="008C0E30"/>
    <w:rsid w:val="008C12F0"/>
    <w:rsid w:val="008C1848"/>
    <w:rsid w:val="008C188D"/>
    <w:rsid w:val="008C1890"/>
    <w:rsid w:val="008C189B"/>
    <w:rsid w:val="008C1B15"/>
    <w:rsid w:val="008C1BCF"/>
    <w:rsid w:val="008C1DBD"/>
    <w:rsid w:val="008C1E61"/>
    <w:rsid w:val="008C2276"/>
    <w:rsid w:val="008C2563"/>
    <w:rsid w:val="008C2717"/>
    <w:rsid w:val="008C2877"/>
    <w:rsid w:val="008C2974"/>
    <w:rsid w:val="008C2A78"/>
    <w:rsid w:val="008C2D65"/>
    <w:rsid w:val="008C2F23"/>
    <w:rsid w:val="008C2FB0"/>
    <w:rsid w:val="008C31B9"/>
    <w:rsid w:val="008C33DC"/>
    <w:rsid w:val="008C35D2"/>
    <w:rsid w:val="008C360F"/>
    <w:rsid w:val="008C3659"/>
    <w:rsid w:val="008C3742"/>
    <w:rsid w:val="008C383F"/>
    <w:rsid w:val="008C39A8"/>
    <w:rsid w:val="008C39E8"/>
    <w:rsid w:val="008C3AE4"/>
    <w:rsid w:val="008C3BCD"/>
    <w:rsid w:val="008C3C1C"/>
    <w:rsid w:val="008C3C5E"/>
    <w:rsid w:val="008C3F54"/>
    <w:rsid w:val="008C3FC0"/>
    <w:rsid w:val="008C4266"/>
    <w:rsid w:val="008C4277"/>
    <w:rsid w:val="008C42D9"/>
    <w:rsid w:val="008C43E6"/>
    <w:rsid w:val="008C4486"/>
    <w:rsid w:val="008C44C9"/>
    <w:rsid w:val="008C452A"/>
    <w:rsid w:val="008C454C"/>
    <w:rsid w:val="008C4809"/>
    <w:rsid w:val="008C48C7"/>
    <w:rsid w:val="008C4BF1"/>
    <w:rsid w:val="008C4FCB"/>
    <w:rsid w:val="008C50AF"/>
    <w:rsid w:val="008C5106"/>
    <w:rsid w:val="008C516A"/>
    <w:rsid w:val="008C54A6"/>
    <w:rsid w:val="008C59C4"/>
    <w:rsid w:val="008C5C56"/>
    <w:rsid w:val="008C5D1E"/>
    <w:rsid w:val="008C5DC7"/>
    <w:rsid w:val="008C5F03"/>
    <w:rsid w:val="008C60CC"/>
    <w:rsid w:val="008C628F"/>
    <w:rsid w:val="008C62A9"/>
    <w:rsid w:val="008C62D7"/>
    <w:rsid w:val="008C6345"/>
    <w:rsid w:val="008C64BD"/>
    <w:rsid w:val="008C6862"/>
    <w:rsid w:val="008C6937"/>
    <w:rsid w:val="008C6994"/>
    <w:rsid w:val="008C6BC0"/>
    <w:rsid w:val="008C6E28"/>
    <w:rsid w:val="008C6FED"/>
    <w:rsid w:val="008C70E2"/>
    <w:rsid w:val="008C752D"/>
    <w:rsid w:val="008C7538"/>
    <w:rsid w:val="008C774D"/>
    <w:rsid w:val="008C7758"/>
    <w:rsid w:val="008C776B"/>
    <w:rsid w:val="008C77B1"/>
    <w:rsid w:val="008C77D0"/>
    <w:rsid w:val="008C7AB3"/>
    <w:rsid w:val="008C7D83"/>
    <w:rsid w:val="008C7FD6"/>
    <w:rsid w:val="008D00C8"/>
    <w:rsid w:val="008D030F"/>
    <w:rsid w:val="008D03C8"/>
    <w:rsid w:val="008D052A"/>
    <w:rsid w:val="008D05CB"/>
    <w:rsid w:val="008D0639"/>
    <w:rsid w:val="008D0699"/>
    <w:rsid w:val="008D06C4"/>
    <w:rsid w:val="008D07CE"/>
    <w:rsid w:val="008D08B4"/>
    <w:rsid w:val="008D095C"/>
    <w:rsid w:val="008D0A74"/>
    <w:rsid w:val="008D0B25"/>
    <w:rsid w:val="008D0B96"/>
    <w:rsid w:val="008D0C84"/>
    <w:rsid w:val="008D1042"/>
    <w:rsid w:val="008D1123"/>
    <w:rsid w:val="008D1183"/>
    <w:rsid w:val="008D12E4"/>
    <w:rsid w:val="008D134B"/>
    <w:rsid w:val="008D1433"/>
    <w:rsid w:val="008D1449"/>
    <w:rsid w:val="008D14F9"/>
    <w:rsid w:val="008D17F0"/>
    <w:rsid w:val="008D1829"/>
    <w:rsid w:val="008D191B"/>
    <w:rsid w:val="008D1B20"/>
    <w:rsid w:val="008D1BA3"/>
    <w:rsid w:val="008D1DE4"/>
    <w:rsid w:val="008D1F74"/>
    <w:rsid w:val="008D2082"/>
    <w:rsid w:val="008D21FC"/>
    <w:rsid w:val="008D236C"/>
    <w:rsid w:val="008D254C"/>
    <w:rsid w:val="008D2624"/>
    <w:rsid w:val="008D2625"/>
    <w:rsid w:val="008D2671"/>
    <w:rsid w:val="008D2924"/>
    <w:rsid w:val="008D2970"/>
    <w:rsid w:val="008D2AEC"/>
    <w:rsid w:val="008D3429"/>
    <w:rsid w:val="008D3569"/>
    <w:rsid w:val="008D3662"/>
    <w:rsid w:val="008D3A63"/>
    <w:rsid w:val="008D3A7A"/>
    <w:rsid w:val="008D3AC0"/>
    <w:rsid w:val="008D3C54"/>
    <w:rsid w:val="008D3C92"/>
    <w:rsid w:val="008D3CA2"/>
    <w:rsid w:val="008D401D"/>
    <w:rsid w:val="008D44D7"/>
    <w:rsid w:val="008D4636"/>
    <w:rsid w:val="008D47D7"/>
    <w:rsid w:val="008D4A1D"/>
    <w:rsid w:val="008D4C09"/>
    <w:rsid w:val="008D4D14"/>
    <w:rsid w:val="008D4EAE"/>
    <w:rsid w:val="008D4FDA"/>
    <w:rsid w:val="008D50EE"/>
    <w:rsid w:val="008D533E"/>
    <w:rsid w:val="008D5490"/>
    <w:rsid w:val="008D579F"/>
    <w:rsid w:val="008D584A"/>
    <w:rsid w:val="008D58E0"/>
    <w:rsid w:val="008D5E3F"/>
    <w:rsid w:val="008D60E7"/>
    <w:rsid w:val="008D6144"/>
    <w:rsid w:val="008D6194"/>
    <w:rsid w:val="008D620C"/>
    <w:rsid w:val="008D6292"/>
    <w:rsid w:val="008D63BD"/>
    <w:rsid w:val="008D63FC"/>
    <w:rsid w:val="008D6534"/>
    <w:rsid w:val="008D6541"/>
    <w:rsid w:val="008D6720"/>
    <w:rsid w:val="008D6751"/>
    <w:rsid w:val="008D68A6"/>
    <w:rsid w:val="008D6A46"/>
    <w:rsid w:val="008D6BFE"/>
    <w:rsid w:val="008D6E5D"/>
    <w:rsid w:val="008D7018"/>
    <w:rsid w:val="008D729E"/>
    <w:rsid w:val="008D73D2"/>
    <w:rsid w:val="008D7420"/>
    <w:rsid w:val="008D7451"/>
    <w:rsid w:val="008D7560"/>
    <w:rsid w:val="008D7578"/>
    <w:rsid w:val="008D7638"/>
    <w:rsid w:val="008D781C"/>
    <w:rsid w:val="008D7906"/>
    <w:rsid w:val="008D7CDB"/>
    <w:rsid w:val="008E0080"/>
    <w:rsid w:val="008E01E3"/>
    <w:rsid w:val="008E02DD"/>
    <w:rsid w:val="008E053A"/>
    <w:rsid w:val="008E064C"/>
    <w:rsid w:val="008E0AB1"/>
    <w:rsid w:val="008E0C23"/>
    <w:rsid w:val="008E0C76"/>
    <w:rsid w:val="008E0CF3"/>
    <w:rsid w:val="008E0D3C"/>
    <w:rsid w:val="008E0DF5"/>
    <w:rsid w:val="008E0E1A"/>
    <w:rsid w:val="008E0E40"/>
    <w:rsid w:val="008E0F6E"/>
    <w:rsid w:val="008E0FD8"/>
    <w:rsid w:val="008E11F1"/>
    <w:rsid w:val="008E14BF"/>
    <w:rsid w:val="008E1567"/>
    <w:rsid w:val="008E1620"/>
    <w:rsid w:val="008E1E2D"/>
    <w:rsid w:val="008E2340"/>
    <w:rsid w:val="008E235A"/>
    <w:rsid w:val="008E255B"/>
    <w:rsid w:val="008E273C"/>
    <w:rsid w:val="008E286D"/>
    <w:rsid w:val="008E2878"/>
    <w:rsid w:val="008E2918"/>
    <w:rsid w:val="008E2936"/>
    <w:rsid w:val="008E2942"/>
    <w:rsid w:val="008E2B16"/>
    <w:rsid w:val="008E2C25"/>
    <w:rsid w:val="008E2D11"/>
    <w:rsid w:val="008E2DA2"/>
    <w:rsid w:val="008E306B"/>
    <w:rsid w:val="008E30A0"/>
    <w:rsid w:val="008E321F"/>
    <w:rsid w:val="008E3995"/>
    <w:rsid w:val="008E3DE7"/>
    <w:rsid w:val="008E3F58"/>
    <w:rsid w:val="008E3FC1"/>
    <w:rsid w:val="008E4086"/>
    <w:rsid w:val="008E4293"/>
    <w:rsid w:val="008E4296"/>
    <w:rsid w:val="008E44C9"/>
    <w:rsid w:val="008E4694"/>
    <w:rsid w:val="008E4767"/>
    <w:rsid w:val="008E47F8"/>
    <w:rsid w:val="008E4815"/>
    <w:rsid w:val="008E4B4B"/>
    <w:rsid w:val="008E4C64"/>
    <w:rsid w:val="008E4CC5"/>
    <w:rsid w:val="008E5133"/>
    <w:rsid w:val="008E52E0"/>
    <w:rsid w:val="008E53F0"/>
    <w:rsid w:val="008E5466"/>
    <w:rsid w:val="008E552C"/>
    <w:rsid w:val="008E55B0"/>
    <w:rsid w:val="008E57C1"/>
    <w:rsid w:val="008E5A25"/>
    <w:rsid w:val="008E5DB7"/>
    <w:rsid w:val="008E5DEB"/>
    <w:rsid w:val="008E5E1A"/>
    <w:rsid w:val="008E5E25"/>
    <w:rsid w:val="008E5F5A"/>
    <w:rsid w:val="008E601E"/>
    <w:rsid w:val="008E6377"/>
    <w:rsid w:val="008E6379"/>
    <w:rsid w:val="008E64B6"/>
    <w:rsid w:val="008E6581"/>
    <w:rsid w:val="008E66CE"/>
    <w:rsid w:val="008E66D6"/>
    <w:rsid w:val="008E66F8"/>
    <w:rsid w:val="008E6742"/>
    <w:rsid w:val="008E68A1"/>
    <w:rsid w:val="008E6A49"/>
    <w:rsid w:val="008E6B3E"/>
    <w:rsid w:val="008E6F5E"/>
    <w:rsid w:val="008E725B"/>
    <w:rsid w:val="008E73B2"/>
    <w:rsid w:val="008E761A"/>
    <w:rsid w:val="008E76F2"/>
    <w:rsid w:val="008E7971"/>
    <w:rsid w:val="008E797F"/>
    <w:rsid w:val="008E79CF"/>
    <w:rsid w:val="008E7C37"/>
    <w:rsid w:val="008E7C5F"/>
    <w:rsid w:val="008E7C71"/>
    <w:rsid w:val="008E7C99"/>
    <w:rsid w:val="008E7EB3"/>
    <w:rsid w:val="008E7FD2"/>
    <w:rsid w:val="008F029F"/>
    <w:rsid w:val="008F0318"/>
    <w:rsid w:val="008F03BA"/>
    <w:rsid w:val="008F04AB"/>
    <w:rsid w:val="008F04BB"/>
    <w:rsid w:val="008F0577"/>
    <w:rsid w:val="008F05A3"/>
    <w:rsid w:val="008F05EE"/>
    <w:rsid w:val="008F075F"/>
    <w:rsid w:val="008F0892"/>
    <w:rsid w:val="008F092C"/>
    <w:rsid w:val="008F0B5F"/>
    <w:rsid w:val="008F0B61"/>
    <w:rsid w:val="008F0CA3"/>
    <w:rsid w:val="008F0D19"/>
    <w:rsid w:val="008F0F68"/>
    <w:rsid w:val="008F1026"/>
    <w:rsid w:val="008F1120"/>
    <w:rsid w:val="008F128A"/>
    <w:rsid w:val="008F167C"/>
    <w:rsid w:val="008F17C2"/>
    <w:rsid w:val="008F1815"/>
    <w:rsid w:val="008F192C"/>
    <w:rsid w:val="008F19B9"/>
    <w:rsid w:val="008F1AEA"/>
    <w:rsid w:val="008F1AFB"/>
    <w:rsid w:val="008F1B02"/>
    <w:rsid w:val="008F1B19"/>
    <w:rsid w:val="008F1F42"/>
    <w:rsid w:val="008F1F56"/>
    <w:rsid w:val="008F1FEE"/>
    <w:rsid w:val="008F202A"/>
    <w:rsid w:val="008F215C"/>
    <w:rsid w:val="008F2190"/>
    <w:rsid w:val="008F2206"/>
    <w:rsid w:val="008F2217"/>
    <w:rsid w:val="008F2412"/>
    <w:rsid w:val="008F2801"/>
    <w:rsid w:val="008F2838"/>
    <w:rsid w:val="008F2864"/>
    <w:rsid w:val="008F28D4"/>
    <w:rsid w:val="008F2922"/>
    <w:rsid w:val="008F2BB3"/>
    <w:rsid w:val="008F2C18"/>
    <w:rsid w:val="008F2DCB"/>
    <w:rsid w:val="008F2FC3"/>
    <w:rsid w:val="008F3061"/>
    <w:rsid w:val="008F310C"/>
    <w:rsid w:val="008F319E"/>
    <w:rsid w:val="008F3217"/>
    <w:rsid w:val="008F34D2"/>
    <w:rsid w:val="008F35CA"/>
    <w:rsid w:val="008F3650"/>
    <w:rsid w:val="008F37A8"/>
    <w:rsid w:val="008F37D4"/>
    <w:rsid w:val="008F38E6"/>
    <w:rsid w:val="008F3C59"/>
    <w:rsid w:val="008F3CBC"/>
    <w:rsid w:val="008F3CF7"/>
    <w:rsid w:val="008F3E1C"/>
    <w:rsid w:val="008F3ED5"/>
    <w:rsid w:val="008F3F1C"/>
    <w:rsid w:val="008F40AD"/>
    <w:rsid w:val="008F4599"/>
    <w:rsid w:val="008F4842"/>
    <w:rsid w:val="008F4851"/>
    <w:rsid w:val="008F4C98"/>
    <w:rsid w:val="008F4D65"/>
    <w:rsid w:val="008F4DF1"/>
    <w:rsid w:val="008F5057"/>
    <w:rsid w:val="008F51C8"/>
    <w:rsid w:val="008F5399"/>
    <w:rsid w:val="008F56A0"/>
    <w:rsid w:val="008F577E"/>
    <w:rsid w:val="008F5834"/>
    <w:rsid w:val="008F5842"/>
    <w:rsid w:val="008F58AB"/>
    <w:rsid w:val="008F5A06"/>
    <w:rsid w:val="008F60C6"/>
    <w:rsid w:val="008F60D2"/>
    <w:rsid w:val="008F655B"/>
    <w:rsid w:val="008F6721"/>
    <w:rsid w:val="008F6813"/>
    <w:rsid w:val="008F68B4"/>
    <w:rsid w:val="008F69C6"/>
    <w:rsid w:val="008F6C79"/>
    <w:rsid w:val="008F6CB9"/>
    <w:rsid w:val="008F6E1C"/>
    <w:rsid w:val="008F7006"/>
    <w:rsid w:val="008F702F"/>
    <w:rsid w:val="008F70E5"/>
    <w:rsid w:val="008F7202"/>
    <w:rsid w:val="008F72B7"/>
    <w:rsid w:val="008F7412"/>
    <w:rsid w:val="008F745B"/>
    <w:rsid w:val="008F74FA"/>
    <w:rsid w:val="008F7708"/>
    <w:rsid w:val="008F7789"/>
    <w:rsid w:val="008F79A5"/>
    <w:rsid w:val="008F7ACF"/>
    <w:rsid w:val="008F7C0A"/>
    <w:rsid w:val="008F7C19"/>
    <w:rsid w:val="008F7E0E"/>
    <w:rsid w:val="008F7F09"/>
    <w:rsid w:val="008F7FED"/>
    <w:rsid w:val="0090018B"/>
    <w:rsid w:val="009006A7"/>
    <w:rsid w:val="0090085E"/>
    <w:rsid w:val="009008DD"/>
    <w:rsid w:val="009009D7"/>
    <w:rsid w:val="00900AE2"/>
    <w:rsid w:val="00900B7A"/>
    <w:rsid w:val="00900CC6"/>
    <w:rsid w:val="00900F01"/>
    <w:rsid w:val="00901324"/>
    <w:rsid w:val="00901340"/>
    <w:rsid w:val="00901421"/>
    <w:rsid w:val="009016EA"/>
    <w:rsid w:val="00901BA1"/>
    <w:rsid w:val="00901BF6"/>
    <w:rsid w:val="00901C04"/>
    <w:rsid w:val="00901D3E"/>
    <w:rsid w:val="00901E82"/>
    <w:rsid w:val="00901FBC"/>
    <w:rsid w:val="00901FD4"/>
    <w:rsid w:val="0090204C"/>
    <w:rsid w:val="009023DD"/>
    <w:rsid w:val="0090256D"/>
    <w:rsid w:val="009025A5"/>
    <w:rsid w:val="00902655"/>
    <w:rsid w:val="009028BE"/>
    <w:rsid w:val="00902921"/>
    <w:rsid w:val="00902946"/>
    <w:rsid w:val="0090295A"/>
    <w:rsid w:val="00902999"/>
    <w:rsid w:val="00902AB5"/>
    <w:rsid w:val="00902BAC"/>
    <w:rsid w:val="00902C28"/>
    <w:rsid w:val="00902D23"/>
    <w:rsid w:val="00902DC4"/>
    <w:rsid w:val="00902FB5"/>
    <w:rsid w:val="0090313F"/>
    <w:rsid w:val="0090317B"/>
    <w:rsid w:val="009033B3"/>
    <w:rsid w:val="00903500"/>
    <w:rsid w:val="00903934"/>
    <w:rsid w:val="00903AE6"/>
    <w:rsid w:val="00903B87"/>
    <w:rsid w:val="0090409E"/>
    <w:rsid w:val="009041E0"/>
    <w:rsid w:val="009043DB"/>
    <w:rsid w:val="009045BC"/>
    <w:rsid w:val="00904DFA"/>
    <w:rsid w:val="00904EE2"/>
    <w:rsid w:val="00904F87"/>
    <w:rsid w:val="0090502D"/>
    <w:rsid w:val="009050E6"/>
    <w:rsid w:val="0090515E"/>
    <w:rsid w:val="00905195"/>
    <w:rsid w:val="00905530"/>
    <w:rsid w:val="00905532"/>
    <w:rsid w:val="00905677"/>
    <w:rsid w:val="0090573A"/>
    <w:rsid w:val="00905746"/>
    <w:rsid w:val="00905856"/>
    <w:rsid w:val="0090591E"/>
    <w:rsid w:val="00905B68"/>
    <w:rsid w:val="00905BCC"/>
    <w:rsid w:val="00905E9E"/>
    <w:rsid w:val="00905F81"/>
    <w:rsid w:val="00905FB2"/>
    <w:rsid w:val="009061D9"/>
    <w:rsid w:val="0090628C"/>
    <w:rsid w:val="009065B1"/>
    <w:rsid w:val="009066E2"/>
    <w:rsid w:val="009067B8"/>
    <w:rsid w:val="009067D9"/>
    <w:rsid w:val="00906908"/>
    <w:rsid w:val="00906B34"/>
    <w:rsid w:val="00906B83"/>
    <w:rsid w:val="00906DF8"/>
    <w:rsid w:val="00906F10"/>
    <w:rsid w:val="00906F35"/>
    <w:rsid w:val="0090700F"/>
    <w:rsid w:val="00907592"/>
    <w:rsid w:val="009077B5"/>
    <w:rsid w:val="0090782F"/>
    <w:rsid w:val="009078EA"/>
    <w:rsid w:val="00907A3C"/>
    <w:rsid w:val="00907A56"/>
    <w:rsid w:val="00907AE7"/>
    <w:rsid w:val="00907B18"/>
    <w:rsid w:val="00907B78"/>
    <w:rsid w:val="00907C24"/>
    <w:rsid w:val="00907E97"/>
    <w:rsid w:val="0091007F"/>
    <w:rsid w:val="00910083"/>
    <w:rsid w:val="00910190"/>
    <w:rsid w:val="009104B5"/>
    <w:rsid w:val="0091070E"/>
    <w:rsid w:val="009107B7"/>
    <w:rsid w:val="00910C2F"/>
    <w:rsid w:val="00910D96"/>
    <w:rsid w:val="00910E0C"/>
    <w:rsid w:val="00910E6D"/>
    <w:rsid w:val="00910EF4"/>
    <w:rsid w:val="0091103A"/>
    <w:rsid w:val="0091103E"/>
    <w:rsid w:val="0091119B"/>
    <w:rsid w:val="00911298"/>
    <w:rsid w:val="0091152E"/>
    <w:rsid w:val="00911AFE"/>
    <w:rsid w:val="00911D7B"/>
    <w:rsid w:val="00911F9F"/>
    <w:rsid w:val="00912022"/>
    <w:rsid w:val="00912152"/>
    <w:rsid w:val="00912392"/>
    <w:rsid w:val="009129D1"/>
    <w:rsid w:val="00912C20"/>
    <w:rsid w:val="00912C8E"/>
    <w:rsid w:val="00912CCD"/>
    <w:rsid w:val="00912DE7"/>
    <w:rsid w:val="009131D8"/>
    <w:rsid w:val="00913280"/>
    <w:rsid w:val="009134E8"/>
    <w:rsid w:val="00913579"/>
    <w:rsid w:val="00913673"/>
    <w:rsid w:val="00913685"/>
    <w:rsid w:val="0091374A"/>
    <w:rsid w:val="00913834"/>
    <w:rsid w:val="0091395D"/>
    <w:rsid w:val="00913AE0"/>
    <w:rsid w:val="00913C43"/>
    <w:rsid w:val="00913C45"/>
    <w:rsid w:val="00914227"/>
    <w:rsid w:val="009142AD"/>
    <w:rsid w:val="009142E2"/>
    <w:rsid w:val="0091431C"/>
    <w:rsid w:val="0091438F"/>
    <w:rsid w:val="0091439E"/>
    <w:rsid w:val="009143D9"/>
    <w:rsid w:val="009145C1"/>
    <w:rsid w:val="009148B1"/>
    <w:rsid w:val="00914A04"/>
    <w:rsid w:val="00914C65"/>
    <w:rsid w:val="00914D4C"/>
    <w:rsid w:val="00914E5E"/>
    <w:rsid w:val="00915082"/>
    <w:rsid w:val="00915125"/>
    <w:rsid w:val="0091514B"/>
    <w:rsid w:val="00915258"/>
    <w:rsid w:val="0091525A"/>
    <w:rsid w:val="009153BB"/>
    <w:rsid w:val="00915501"/>
    <w:rsid w:val="0091581A"/>
    <w:rsid w:val="00915A7A"/>
    <w:rsid w:val="00915D64"/>
    <w:rsid w:val="00915DC1"/>
    <w:rsid w:val="00915E1C"/>
    <w:rsid w:val="00915E94"/>
    <w:rsid w:val="00915F35"/>
    <w:rsid w:val="00916051"/>
    <w:rsid w:val="00916138"/>
    <w:rsid w:val="00916178"/>
    <w:rsid w:val="00916249"/>
    <w:rsid w:val="00916527"/>
    <w:rsid w:val="00916600"/>
    <w:rsid w:val="009166D7"/>
    <w:rsid w:val="009166DE"/>
    <w:rsid w:val="0091687A"/>
    <w:rsid w:val="0091698D"/>
    <w:rsid w:val="009169A6"/>
    <w:rsid w:val="00916B7D"/>
    <w:rsid w:val="00916EF3"/>
    <w:rsid w:val="00916F80"/>
    <w:rsid w:val="00916FB2"/>
    <w:rsid w:val="00917026"/>
    <w:rsid w:val="00917035"/>
    <w:rsid w:val="0091718C"/>
    <w:rsid w:val="00917428"/>
    <w:rsid w:val="00917446"/>
    <w:rsid w:val="009174A4"/>
    <w:rsid w:val="009175B6"/>
    <w:rsid w:val="009178AF"/>
    <w:rsid w:val="00917A30"/>
    <w:rsid w:val="00917ABC"/>
    <w:rsid w:val="00917B25"/>
    <w:rsid w:val="00920029"/>
    <w:rsid w:val="00920432"/>
    <w:rsid w:val="0092053E"/>
    <w:rsid w:val="009205C2"/>
    <w:rsid w:val="00920635"/>
    <w:rsid w:val="0092071A"/>
    <w:rsid w:val="0092094D"/>
    <w:rsid w:val="00920980"/>
    <w:rsid w:val="009209E0"/>
    <w:rsid w:val="00920B64"/>
    <w:rsid w:val="009211D6"/>
    <w:rsid w:val="009211DC"/>
    <w:rsid w:val="00921366"/>
    <w:rsid w:val="0092151A"/>
    <w:rsid w:val="0092156C"/>
    <w:rsid w:val="0092167E"/>
    <w:rsid w:val="0092172E"/>
    <w:rsid w:val="0092176C"/>
    <w:rsid w:val="0092178B"/>
    <w:rsid w:val="009217B3"/>
    <w:rsid w:val="009219B5"/>
    <w:rsid w:val="00921B92"/>
    <w:rsid w:val="00921C0B"/>
    <w:rsid w:val="00921C48"/>
    <w:rsid w:val="00921C6D"/>
    <w:rsid w:val="00921E0B"/>
    <w:rsid w:val="00921E1C"/>
    <w:rsid w:val="00921E3D"/>
    <w:rsid w:val="009221A4"/>
    <w:rsid w:val="00922359"/>
    <w:rsid w:val="0092246A"/>
    <w:rsid w:val="009224BF"/>
    <w:rsid w:val="00922574"/>
    <w:rsid w:val="00922692"/>
    <w:rsid w:val="00922926"/>
    <w:rsid w:val="009229F6"/>
    <w:rsid w:val="00922A2C"/>
    <w:rsid w:val="00922C66"/>
    <w:rsid w:val="00922D03"/>
    <w:rsid w:val="00922D29"/>
    <w:rsid w:val="00922E8B"/>
    <w:rsid w:val="0092302C"/>
    <w:rsid w:val="00923180"/>
    <w:rsid w:val="009231DA"/>
    <w:rsid w:val="00923282"/>
    <w:rsid w:val="00923413"/>
    <w:rsid w:val="00923559"/>
    <w:rsid w:val="00923906"/>
    <w:rsid w:val="00923DD5"/>
    <w:rsid w:val="00923E1A"/>
    <w:rsid w:val="00923E61"/>
    <w:rsid w:val="00923EB4"/>
    <w:rsid w:val="00923F71"/>
    <w:rsid w:val="0092400B"/>
    <w:rsid w:val="00924052"/>
    <w:rsid w:val="009241A8"/>
    <w:rsid w:val="009241F0"/>
    <w:rsid w:val="00924521"/>
    <w:rsid w:val="00924569"/>
    <w:rsid w:val="00924762"/>
    <w:rsid w:val="0092481E"/>
    <w:rsid w:val="00924948"/>
    <w:rsid w:val="0092496D"/>
    <w:rsid w:val="00924D42"/>
    <w:rsid w:val="00925209"/>
    <w:rsid w:val="0092523E"/>
    <w:rsid w:val="00925345"/>
    <w:rsid w:val="0092539A"/>
    <w:rsid w:val="009253A6"/>
    <w:rsid w:val="00925600"/>
    <w:rsid w:val="00925964"/>
    <w:rsid w:val="009259C6"/>
    <w:rsid w:val="00925A1D"/>
    <w:rsid w:val="00925B66"/>
    <w:rsid w:val="00925EE7"/>
    <w:rsid w:val="00925F67"/>
    <w:rsid w:val="00925F6A"/>
    <w:rsid w:val="00926104"/>
    <w:rsid w:val="0092654D"/>
    <w:rsid w:val="009267DC"/>
    <w:rsid w:val="00926870"/>
    <w:rsid w:val="00926A08"/>
    <w:rsid w:val="00926B29"/>
    <w:rsid w:val="00926BB0"/>
    <w:rsid w:val="00926BDC"/>
    <w:rsid w:val="00926C22"/>
    <w:rsid w:val="00926C3D"/>
    <w:rsid w:val="009271D0"/>
    <w:rsid w:val="00927561"/>
    <w:rsid w:val="009275BB"/>
    <w:rsid w:val="0092791E"/>
    <w:rsid w:val="0092796E"/>
    <w:rsid w:val="00927B7B"/>
    <w:rsid w:val="00927F3D"/>
    <w:rsid w:val="009300F9"/>
    <w:rsid w:val="009301C3"/>
    <w:rsid w:val="00930227"/>
    <w:rsid w:val="00930237"/>
    <w:rsid w:val="00930463"/>
    <w:rsid w:val="009305C0"/>
    <w:rsid w:val="00930724"/>
    <w:rsid w:val="009309B9"/>
    <w:rsid w:val="0093117B"/>
    <w:rsid w:val="009311D3"/>
    <w:rsid w:val="00931250"/>
    <w:rsid w:val="0093126C"/>
    <w:rsid w:val="0093133E"/>
    <w:rsid w:val="009313D7"/>
    <w:rsid w:val="009318B9"/>
    <w:rsid w:val="00931A21"/>
    <w:rsid w:val="00931EAA"/>
    <w:rsid w:val="00932194"/>
    <w:rsid w:val="009323DA"/>
    <w:rsid w:val="00932675"/>
    <w:rsid w:val="00932783"/>
    <w:rsid w:val="00932A97"/>
    <w:rsid w:val="00932B08"/>
    <w:rsid w:val="00932E00"/>
    <w:rsid w:val="00932E86"/>
    <w:rsid w:val="00932E95"/>
    <w:rsid w:val="00932ED3"/>
    <w:rsid w:val="00932F38"/>
    <w:rsid w:val="00932F9C"/>
    <w:rsid w:val="0093325D"/>
    <w:rsid w:val="00933414"/>
    <w:rsid w:val="00933522"/>
    <w:rsid w:val="009335AC"/>
    <w:rsid w:val="009336A0"/>
    <w:rsid w:val="0093370B"/>
    <w:rsid w:val="0093378D"/>
    <w:rsid w:val="0093398A"/>
    <w:rsid w:val="00933CEB"/>
    <w:rsid w:val="00933CF7"/>
    <w:rsid w:val="00933D46"/>
    <w:rsid w:val="00933E4A"/>
    <w:rsid w:val="00933F0A"/>
    <w:rsid w:val="0093405A"/>
    <w:rsid w:val="00934077"/>
    <w:rsid w:val="009340D9"/>
    <w:rsid w:val="00934242"/>
    <w:rsid w:val="00934246"/>
    <w:rsid w:val="00934500"/>
    <w:rsid w:val="00934503"/>
    <w:rsid w:val="00934628"/>
    <w:rsid w:val="00934748"/>
    <w:rsid w:val="00934793"/>
    <w:rsid w:val="00934828"/>
    <w:rsid w:val="009349DD"/>
    <w:rsid w:val="00934CFD"/>
    <w:rsid w:val="00934D59"/>
    <w:rsid w:val="0093506C"/>
    <w:rsid w:val="0093517C"/>
    <w:rsid w:val="0093518E"/>
    <w:rsid w:val="0093535F"/>
    <w:rsid w:val="00935605"/>
    <w:rsid w:val="009356E6"/>
    <w:rsid w:val="0093573C"/>
    <w:rsid w:val="009357C6"/>
    <w:rsid w:val="0093588E"/>
    <w:rsid w:val="00935975"/>
    <w:rsid w:val="00935A0D"/>
    <w:rsid w:val="00935A7C"/>
    <w:rsid w:val="00935C4D"/>
    <w:rsid w:val="00935D38"/>
    <w:rsid w:val="00935DCB"/>
    <w:rsid w:val="00935E0C"/>
    <w:rsid w:val="00935E74"/>
    <w:rsid w:val="00935E7C"/>
    <w:rsid w:val="00935E91"/>
    <w:rsid w:val="00935F67"/>
    <w:rsid w:val="009360CA"/>
    <w:rsid w:val="00936181"/>
    <w:rsid w:val="009361AB"/>
    <w:rsid w:val="009361FB"/>
    <w:rsid w:val="0093634F"/>
    <w:rsid w:val="00936832"/>
    <w:rsid w:val="00936855"/>
    <w:rsid w:val="00936859"/>
    <w:rsid w:val="0093689C"/>
    <w:rsid w:val="0093697E"/>
    <w:rsid w:val="00936A5E"/>
    <w:rsid w:val="00936A8B"/>
    <w:rsid w:val="00936F60"/>
    <w:rsid w:val="00937105"/>
    <w:rsid w:val="0093710E"/>
    <w:rsid w:val="0093715D"/>
    <w:rsid w:val="009371C5"/>
    <w:rsid w:val="009372D1"/>
    <w:rsid w:val="009372DF"/>
    <w:rsid w:val="0093748B"/>
    <w:rsid w:val="0093749A"/>
    <w:rsid w:val="009376BC"/>
    <w:rsid w:val="009378EC"/>
    <w:rsid w:val="009379A9"/>
    <w:rsid w:val="00937A25"/>
    <w:rsid w:val="00937B69"/>
    <w:rsid w:val="00937BAE"/>
    <w:rsid w:val="00937C90"/>
    <w:rsid w:val="00937D1D"/>
    <w:rsid w:val="00937D7D"/>
    <w:rsid w:val="00937E40"/>
    <w:rsid w:val="00937E87"/>
    <w:rsid w:val="00940290"/>
    <w:rsid w:val="009402F4"/>
    <w:rsid w:val="009404D8"/>
    <w:rsid w:val="00940A31"/>
    <w:rsid w:val="00940B4B"/>
    <w:rsid w:val="00940B65"/>
    <w:rsid w:val="00940C9F"/>
    <w:rsid w:val="00940DFC"/>
    <w:rsid w:val="00940E8D"/>
    <w:rsid w:val="00940EC4"/>
    <w:rsid w:val="00941226"/>
    <w:rsid w:val="009414A2"/>
    <w:rsid w:val="009415E9"/>
    <w:rsid w:val="0094163A"/>
    <w:rsid w:val="00941796"/>
    <w:rsid w:val="009417AA"/>
    <w:rsid w:val="00941931"/>
    <w:rsid w:val="009419E2"/>
    <w:rsid w:val="00941CC5"/>
    <w:rsid w:val="00941D89"/>
    <w:rsid w:val="00941DFD"/>
    <w:rsid w:val="00941E58"/>
    <w:rsid w:val="00941EBA"/>
    <w:rsid w:val="00941EC0"/>
    <w:rsid w:val="00941EF7"/>
    <w:rsid w:val="00941F15"/>
    <w:rsid w:val="00941F80"/>
    <w:rsid w:val="00942143"/>
    <w:rsid w:val="009421B3"/>
    <w:rsid w:val="0094230C"/>
    <w:rsid w:val="0094235A"/>
    <w:rsid w:val="009423CF"/>
    <w:rsid w:val="009425F2"/>
    <w:rsid w:val="009426B9"/>
    <w:rsid w:val="0094298D"/>
    <w:rsid w:val="009429DC"/>
    <w:rsid w:val="00942C07"/>
    <w:rsid w:val="0094300D"/>
    <w:rsid w:val="0094308A"/>
    <w:rsid w:val="0094314E"/>
    <w:rsid w:val="00943473"/>
    <w:rsid w:val="00943688"/>
    <w:rsid w:val="00943759"/>
    <w:rsid w:val="009438F7"/>
    <w:rsid w:val="00943902"/>
    <w:rsid w:val="009439F7"/>
    <w:rsid w:val="00943E06"/>
    <w:rsid w:val="00943EC1"/>
    <w:rsid w:val="009441B1"/>
    <w:rsid w:val="00944596"/>
    <w:rsid w:val="00944618"/>
    <w:rsid w:val="009447B2"/>
    <w:rsid w:val="00944887"/>
    <w:rsid w:val="00944C74"/>
    <w:rsid w:val="00944E92"/>
    <w:rsid w:val="00944ED5"/>
    <w:rsid w:val="00944F79"/>
    <w:rsid w:val="00945046"/>
    <w:rsid w:val="009451B6"/>
    <w:rsid w:val="00945503"/>
    <w:rsid w:val="00945532"/>
    <w:rsid w:val="009455D0"/>
    <w:rsid w:val="009459C0"/>
    <w:rsid w:val="00945B18"/>
    <w:rsid w:val="00945D8E"/>
    <w:rsid w:val="00945E12"/>
    <w:rsid w:val="00946008"/>
    <w:rsid w:val="00946030"/>
    <w:rsid w:val="009462F5"/>
    <w:rsid w:val="0094635A"/>
    <w:rsid w:val="00946387"/>
    <w:rsid w:val="00946490"/>
    <w:rsid w:val="009467FE"/>
    <w:rsid w:val="009468FA"/>
    <w:rsid w:val="009469FF"/>
    <w:rsid w:val="00946B43"/>
    <w:rsid w:val="00946C0D"/>
    <w:rsid w:val="00946F39"/>
    <w:rsid w:val="00946FBA"/>
    <w:rsid w:val="009474D5"/>
    <w:rsid w:val="009475A2"/>
    <w:rsid w:val="009476BD"/>
    <w:rsid w:val="009476C7"/>
    <w:rsid w:val="00947785"/>
    <w:rsid w:val="00947835"/>
    <w:rsid w:val="00947A51"/>
    <w:rsid w:val="00947D26"/>
    <w:rsid w:val="0094C697"/>
    <w:rsid w:val="009502C0"/>
    <w:rsid w:val="009504D0"/>
    <w:rsid w:val="00950554"/>
    <w:rsid w:val="009508F6"/>
    <w:rsid w:val="0095099B"/>
    <w:rsid w:val="009509A9"/>
    <w:rsid w:val="00950B0D"/>
    <w:rsid w:val="00950B47"/>
    <w:rsid w:val="00950CF0"/>
    <w:rsid w:val="00950E88"/>
    <w:rsid w:val="00950EF9"/>
    <w:rsid w:val="00950F1E"/>
    <w:rsid w:val="0095110B"/>
    <w:rsid w:val="0095116C"/>
    <w:rsid w:val="009511A0"/>
    <w:rsid w:val="00951404"/>
    <w:rsid w:val="009518C3"/>
    <w:rsid w:val="00951925"/>
    <w:rsid w:val="00951A3B"/>
    <w:rsid w:val="00951AA0"/>
    <w:rsid w:val="00951AB2"/>
    <w:rsid w:val="00951C68"/>
    <w:rsid w:val="00951EFC"/>
    <w:rsid w:val="00951F6F"/>
    <w:rsid w:val="00952175"/>
    <w:rsid w:val="00952434"/>
    <w:rsid w:val="0095250E"/>
    <w:rsid w:val="00952560"/>
    <w:rsid w:val="00952627"/>
    <w:rsid w:val="00952A6A"/>
    <w:rsid w:val="00952B49"/>
    <w:rsid w:val="00952BC4"/>
    <w:rsid w:val="00952C85"/>
    <w:rsid w:val="00952D14"/>
    <w:rsid w:val="00952D8F"/>
    <w:rsid w:val="00953007"/>
    <w:rsid w:val="009530BE"/>
    <w:rsid w:val="009530FF"/>
    <w:rsid w:val="00953258"/>
    <w:rsid w:val="00953A36"/>
    <w:rsid w:val="00953AAD"/>
    <w:rsid w:val="00953C5E"/>
    <w:rsid w:val="00953C9F"/>
    <w:rsid w:val="00953F5D"/>
    <w:rsid w:val="00953FC9"/>
    <w:rsid w:val="00953FE1"/>
    <w:rsid w:val="00954200"/>
    <w:rsid w:val="00954337"/>
    <w:rsid w:val="00954494"/>
    <w:rsid w:val="009544C9"/>
    <w:rsid w:val="009544D3"/>
    <w:rsid w:val="00954646"/>
    <w:rsid w:val="00954692"/>
    <w:rsid w:val="00954861"/>
    <w:rsid w:val="00954871"/>
    <w:rsid w:val="00954890"/>
    <w:rsid w:val="009549C3"/>
    <w:rsid w:val="009549EE"/>
    <w:rsid w:val="00954B94"/>
    <w:rsid w:val="00954BF6"/>
    <w:rsid w:val="00954CA6"/>
    <w:rsid w:val="009550BB"/>
    <w:rsid w:val="009553BA"/>
    <w:rsid w:val="00955569"/>
    <w:rsid w:val="00955578"/>
    <w:rsid w:val="00955954"/>
    <w:rsid w:val="00955CF7"/>
    <w:rsid w:val="00955D67"/>
    <w:rsid w:val="00955F11"/>
    <w:rsid w:val="00955F93"/>
    <w:rsid w:val="009562F4"/>
    <w:rsid w:val="00956491"/>
    <w:rsid w:val="00956513"/>
    <w:rsid w:val="00956823"/>
    <w:rsid w:val="00956B8B"/>
    <w:rsid w:val="00956D2E"/>
    <w:rsid w:val="00956DDF"/>
    <w:rsid w:val="009572E6"/>
    <w:rsid w:val="009573BC"/>
    <w:rsid w:val="00957609"/>
    <w:rsid w:val="009579C4"/>
    <w:rsid w:val="00957B43"/>
    <w:rsid w:val="00957C1A"/>
    <w:rsid w:val="00957DE1"/>
    <w:rsid w:val="00957E1D"/>
    <w:rsid w:val="00957F8D"/>
    <w:rsid w:val="009600C4"/>
    <w:rsid w:val="009600F4"/>
    <w:rsid w:val="00960149"/>
    <w:rsid w:val="009602BE"/>
    <w:rsid w:val="00960458"/>
    <w:rsid w:val="00960547"/>
    <w:rsid w:val="009605F9"/>
    <w:rsid w:val="00960804"/>
    <w:rsid w:val="00960994"/>
    <w:rsid w:val="00960A78"/>
    <w:rsid w:val="00960AFD"/>
    <w:rsid w:val="00960D4F"/>
    <w:rsid w:val="00960E02"/>
    <w:rsid w:val="00960E25"/>
    <w:rsid w:val="00961054"/>
    <w:rsid w:val="009614BD"/>
    <w:rsid w:val="00961537"/>
    <w:rsid w:val="009617B4"/>
    <w:rsid w:val="009617FC"/>
    <w:rsid w:val="00961B7A"/>
    <w:rsid w:val="00961C95"/>
    <w:rsid w:val="00961CDC"/>
    <w:rsid w:val="00961D2E"/>
    <w:rsid w:val="00962112"/>
    <w:rsid w:val="0096226E"/>
    <w:rsid w:val="00962546"/>
    <w:rsid w:val="00962762"/>
    <w:rsid w:val="009627BF"/>
    <w:rsid w:val="00962CCE"/>
    <w:rsid w:val="00962E3A"/>
    <w:rsid w:val="00962F3A"/>
    <w:rsid w:val="00962FC7"/>
    <w:rsid w:val="00963027"/>
    <w:rsid w:val="009635C8"/>
    <w:rsid w:val="009636E1"/>
    <w:rsid w:val="00963716"/>
    <w:rsid w:val="00963856"/>
    <w:rsid w:val="0096385A"/>
    <w:rsid w:val="00963913"/>
    <w:rsid w:val="00963966"/>
    <w:rsid w:val="00963A2A"/>
    <w:rsid w:val="00963B05"/>
    <w:rsid w:val="00963B26"/>
    <w:rsid w:val="00963B4C"/>
    <w:rsid w:val="00963C66"/>
    <w:rsid w:val="00964029"/>
    <w:rsid w:val="00964429"/>
    <w:rsid w:val="009644CB"/>
    <w:rsid w:val="009645AB"/>
    <w:rsid w:val="009647DA"/>
    <w:rsid w:val="00964A5C"/>
    <w:rsid w:val="00964A84"/>
    <w:rsid w:val="00964A9F"/>
    <w:rsid w:val="00964AFF"/>
    <w:rsid w:val="00964C46"/>
    <w:rsid w:val="00964C54"/>
    <w:rsid w:val="0096510F"/>
    <w:rsid w:val="009655FF"/>
    <w:rsid w:val="00965656"/>
    <w:rsid w:val="00965ADB"/>
    <w:rsid w:val="00965F5E"/>
    <w:rsid w:val="009660F1"/>
    <w:rsid w:val="00966264"/>
    <w:rsid w:val="00966274"/>
    <w:rsid w:val="00966412"/>
    <w:rsid w:val="0096655E"/>
    <w:rsid w:val="00966563"/>
    <w:rsid w:val="009666BF"/>
    <w:rsid w:val="009668A7"/>
    <w:rsid w:val="00966B92"/>
    <w:rsid w:val="00966C86"/>
    <w:rsid w:val="00966D00"/>
    <w:rsid w:val="00966EF8"/>
    <w:rsid w:val="00967157"/>
    <w:rsid w:val="009671A1"/>
    <w:rsid w:val="009672A6"/>
    <w:rsid w:val="00967468"/>
    <w:rsid w:val="009674AE"/>
    <w:rsid w:val="0096769D"/>
    <w:rsid w:val="00967751"/>
    <w:rsid w:val="00967769"/>
    <w:rsid w:val="009677E9"/>
    <w:rsid w:val="00967904"/>
    <w:rsid w:val="00967ADB"/>
    <w:rsid w:val="00967B67"/>
    <w:rsid w:val="00967C31"/>
    <w:rsid w:val="00967C8D"/>
    <w:rsid w:val="00967D04"/>
    <w:rsid w:val="00967E0C"/>
    <w:rsid w:val="00967E19"/>
    <w:rsid w:val="009701F0"/>
    <w:rsid w:val="00970361"/>
    <w:rsid w:val="00970579"/>
    <w:rsid w:val="0097079C"/>
    <w:rsid w:val="00970AB0"/>
    <w:rsid w:val="00970C29"/>
    <w:rsid w:val="00970D03"/>
    <w:rsid w:val="00970F48"/>
    <w:rsid w:val="00970FCE"/>
    <w:rsid w:val="009710B0"/>
    <w:rsid w:val="009710C4"/>
    <w:rsid w:val="0097117A"/>
    <w:rsid w:val="00971197"/>
    <w:rsid w:val="00971213"/>
    <w:rsid w:val="00971325"/>
    <w:rsid w:val="009715BA"/>
    <w:rsid w:val="00971670"/>
    <w:rsid w:val="00971723"/>
    <w:rsid w:val="009717C0"/>
    <w:rsid w:val="00971B10"/>
    <w:rsid w:val="00971B44"/>
    <w:rsid w:val="00971DC4"/>
    <w:rsid w:val="00971EB4"/>
    <w:rsid w:val="009724F0"/>
    <w:rsid w:val="00972641"/>
    <w:rsid w:val="00972846"/>
    <w:rsid w:val="00972881"/>
    <w:rsid w:val="009729B5"/>
    <w:rsid w:val="00972A47"/>
    <w:rsid w:val="00972C7F"/>
    <w:rsid w:val="00972F4D"/>
    <w:rsid w:val="00972FC2"/>
    <w:rsid w:val="0097313C"/>
    <w:rsid w:val="00973237"/>
    <w:rsid w:val="009732AD"/>
    <w:rsid w:val="00973455"/>
    <w:rsid w:val="0097348B"/>
    <w:rsid w:val="009734EB"/>
    <w:rsid w:val="00973563"/>
    <w:rsid w:val="00973665"/>
    <w:rsid w:val="009736DD"/>
    <w:rsid w:val="00973821"/>
    <w:rsid w:val="00973946"/>
    <w:rsid w:val="00973948"/>
    <w:rsid w:val="00973AB2"/>
    <w:rsid w:val="00973C67"/>
    <w:rsid w:val="00973DC8"/>
    <w:rsid w:val="00973F1D"/>
    <w:rsid w:val="0097402E"/>
    <w:rsid w:val="009740C7"/>
    <w:rsid w:val="00974323"/>
    <w:rsid w:val="00974457"/>
    <w:rsid w:val="0097466C"/>
    <w:rsid w:val="00974682"/>
    <w:rsid w:val="00974B70"/>
    <w:rsid w:val="00974BC6"/>
    <w:rsid w:val="00975030"/>
    <w:rsid w:val="0097513B"/>
    <w:rsid w:val="00975159"/>
    <w:rsid w:val="009752F5"/>
    <w:rsid w:val="009753DC"/>
    <w:rsid w:val="009754BE"/>
    <w:rsid w:val="0097565E"/>
    <w:rsid w:val="00975733"/>
    <w:rsid w:val="00975734"/>
    <w:rsid w:val="00975991"/>
    <w:rsid w:val="00975A20"/>
    <w:rsid w:val="00975AFC"/>
    <w:rsid w:val="00975B0B"/>
    <w:rsid w:val="00975DE3"/>
    <w:rsid w:val="00975E2B"/>
    <w:rsid w:val="00975FEA"/>
    <w:rsid w:val="00975FF6"/>
    <w:rsid w:val="0097606F"/>
    <w:rsid w:val="009760EA"/>
    <w:rsid w:val="0097621A"/>
    <w:rsid w:val="00976411"/>
    <w:rsid w:val="00976450"/>
    <w:rsid w:val="00976533"/>
    <w:rsid w:val="009766A8"/>
    <w:rsid w:val="00976931"/>
    <w:rsid w:val="0097699C"/>
    <w:rsid w:val="00976B89"/>
    <w:rsid w:val="00976C24"/>
    <w:rsid w:val="00976C56"/>
    <w:rsid w:val="00976EB2"/>
    <w:rsid w:val="00976ED6"/>
    <w:rsid w:val="009770A4"/>
    <w:rsid w:val="0097727E"/>
    <w:rsid w:val="009773FC"/>
    <w:rsid w:val="00977505"/>
    <w:rsid w:val="009777DA"/>
    <w:rsid w:val="00977890"/>
    <w:rsid w:val="009778C1"/>
    <w:rsid w:val="00977C73"/>
    <w:rsid w:val="00977E6C"/>
    <w:rsid w:val="009801A4"/>
    <w:rsid w:val="0098023A"/>
    <w:rsid w:val="0098032C"/>
    <w:rsid w:val="009803C1"/>
    <w:rsid w:val="00980958"/>
    <w:rsid w:val="00980A38"/>
    <w:rsid w:val="00980D87"/>
    <w:rsid w:val="00980FF6"/>
    <w:rsid w:val="0098106B"/>
    <w:rsid w:val="009810D5"/>
    <w:rsid w:val="0098112A"/>
    <w:rsid w:val="009811BC"/>
    <w:rsid w:val="0098123F"/>
    <w:rsid w:val="009812A5"/>
    <w:rsid w:val="009814BC"/>
    <w:rsid w:val="00981885"/>
    <w:rsid w:val="00981A3B"/>
    <w:rsid w:val="00981BDD"/>
    <w:rsid w:val="00981DCC"/>
    <w:rsid w:val="00981E53"/>
    <w:rsid w:val="00981F3D"/>
    <w:rsid w:val="00982230"/>
    <w:rsid w:val="00982273"/>
    <w:rsid w:val="0098229B"/>
    <w:rsid w:val="009822CD"/>
    <w:rsid w:val="00982530"/>
    <w:rsid w:val="009825A9"/>
    <w:rsid w:val="009825C0"/>
    <w:rsid w:val="009828B9"/>
    <w:rsid w:val="00982931"/>
    <w:rsid w:val="0098294F"/>
    <w:rsid w:val="00982985"/>
    <w:rsid w:val="00982ADA"/>
    <w:rsid w:val="00982D4F"/>
    <w:rsid w:val="009832A2"/>
    <w:rsid w:val="00983399"/>
    <w:rsid w:val="009833E3"/>
    <w:rsid w:val="009834D6"/>
    <w:rsid w:val="00983743"/>
    <w:rsid w:val="009837F7"/>
    <w:rsid w:val="0098387D"/>
    <w:rsid w:val="00983E58"/>
    <w:rsid w:val="00983F5B"/>
    <w:rsid w:val="009844CC"/>
    <w:rsid w:val="009846A0"/>
    <w:rsid w:val="009846A4"/>
    <w:rsid w:val="00984B32"/>
    <w:rsid w:val="00984D15"/>
    <w:rsid w:val="00984E1B"/>
    <w:rsid w:val="009851B7"/>
    <w:rsid w:val="009852C5"/>
    <w:rsid w:val="009854A9"/>
    <w:rsid w:val="009855EA"/>
    <w:rsid w:val="0098560F"/>
    <w:rsid w:val="00985795"/>
    <w:rsid w:val="009857F8"/>
    <w:rsid w:val="00985868"/>
    <w:rsid w:val="009858D2"/>
    <w:rsid w:val="00985971"/>
    <w:rsid w:val="00985BA7"/>
    <w:rsid w:val="00985C38"/>
    <w:rsid w:val="00985DF7"/>
    <w:rsid w:val="00986015"/>
    <w:rsid w:val="0098606D"/>
    <w:rsid w:val="009861F4"/>
    <w:rsid w:val="0098627C"/>
    <w:rsid w:val="009862CC"/>
    <w:rsid w:val="009862DB"/>
    <w:rsid w:val="00986389"/>
    <w:rsid w:val="00986448"/>
    <w:rsid w:val="00986478"/>
    <w:rsid w:val="009864AB"/>
    <w:rsid w:val="009865A6"/>
    <w:rsid w:val="0098665C"/>
    <w:rsid w:val="00986692"/>
    <w:rsid w:val="009867BC"/>
    <w:rsid w:val="00986981"/>
    <w:rsid w:val="00986B5B"/>
    <w:rsid w:val="00986B83"/>
    <w:rsid w:val="00986CF8"/>
    <w:rsid w:val="00986F32"/>
    <w:rsid w:val="00986F41"/>
    <w:rsid w:val="00986F83"/>
    <w:rsid w:val="009871B9"/>
    <w:rsid w:val="0098729C"/>
    <w:rsid w:val="009872BE"/>
    <w:rsid w:val="00987361"/>
    <w:rsid w:val="009874EF"/>
    <w:rsid w:val="009877D4"/>
    <w:rsid w:val="00987863"/>
    <w:rsid w:val="0098796D"/>
    <w:rsid w:val="00987992"/>
    <w:rsid w:val="00987BF5"/>
    <w:rsid w:val="00987D9B"/>
    <w:rsid w:val="00987E15"/>
    <w:rsid w:val="00987F39"/>
    <w:rsid w:val="00990165"/>
    <w:rsid w:val="009901B7"/>
    <w:rsid w:val="0099066C"/>
    <w:rsid w:val="00990737"/>
    <w:rsid w:val="009908B5"/>
    <w:rsid w:val="00990AEC"/>
    <w:rsid w:val="00990C51"/>
    <w:rsid w:val="00990FE5"/>
    <w:rsid w:val="0099105F"/>
    <w:rsid w:val="0099111D"/>
    <w:rsid w:val="009913BD"/>
    <w:rsid w:val="009914CA"/>
    <w:rsid w:val="0099164B"/>
    <w:rsid w:val="009917CE"/>
    <w:rsid w:val="0099190F"/>
    <w:rsid w:val="00991A5D"/>
    <w:rsid w:val="00991B0E"/>
    <w:rsid w:val="00991B75"/>
    <w:rsid w:val="00991F7D"/>
    <w:rsid w:val="0099203E"/>
    <w:rsid w:val="00992171"/>
    <w:rsid w:val="009921AB"/>
    <w:rsid w:val="009923E0"/>
    <w:rsid w:val="00992461"/>
    <w:rsid w:val="00992629"/>
    <w:rsid w:val="009926F1"/>
    <w:rsid w:val="00992805"/>
    <w:rsid w:val="00992961"/>
    <w:rsid w:val="00992B52"/>
    <w:rsid w:val="00992C53"/>
    <w:rsid w:val="00992DFF"/>
    <w:rsid w:val="00992F26"/>
    <w:rsid w:val="00993047"/>
    <w:rsid w:val="00993101"/>
    <w:rsid w:val="0099310A"/>
    <w:rsid w:val="00993546"/>
    <w:rsid w:val="00993643"/>
    <w:rsid w:val="009936A6"/>
    <w:rsid w:val="0099396D"/>
    <w:rsid w:val="00993A52"/>
    <w:rsid w:val="00993BDF"/>
    <w:rsid w:val="00993D4C"/>
    <w:rsid w:val="00993D5D"/>
    <w:rsid w:val="00993E98"/>
    <w:rsid w:val="00993EB8"/>
    <w:rsid w:val="00994205"/>
    <w:rsid w:val="009942FB"/>
    <w:rsid w:val="00994626"/>
    <w:rsid w:val="009947BA"/>
    <w:rsid w:val="009947D0"/>
    <w:rsid w:val="00994807"/>
    <w:rsid w:val="0099495E"/>
    <w:rsid w:val="00994A82"/>
    <w:rsid w:val="00994FD8"/>
    <w:rsid w:val="00994FF2"/>
    <w:rsid w:val="0099529D"/>
    <w:rsid w:val="009953C3"/>
    <w:rsid w:val="00995659"/>
    <w:rsid w:val="00995913"/>
    <w:rsid w:val="00995AA6"/>
    <w:rsid w:val="00995C94"/>
    <w:rsid w:val="009960AB"/>
    <w:rsid w:val="00996160"/>
    <w:rsid w:val="009961B3"/>
    <w:rsid w:val="009962D8"/>
    <w:rsid w:val="00996319"/>
    <w:rsid w:val="009963FC"/>
    <w:rsid w:val="00996654"/>
    <w:rsid w:val="00996764"/>
    <w:rsid w:val="0099678E"/>
    <w:rsid w:val="00996806"/>
    <w:rsid w:val="00996878"/>
    <w:rsid w:val="009968BE"/>
    <w:rsid w:val="00996B0E"/>
    <w:rsid w:val="00996C12"/>
    <w:rsid w:val="00996DAB"/>
    <w:rsid w:val="00996DBB"/>
    <w:rsid w:val="00996E62"/>
    <w:rsid w:val="0099746C"/>
    <w:rsid w:val="0099755C"/>
    <w:rsid w:val="00997878"/>
    <w:rsid w:val="00997915"/>
    <w:rsid w:val="00997921"/>
    <w:rsid w:val="0099797E"/>
    <w:rsid w:val="00997AA0"/>
    <w:rsid w:val="00997AF9"/>
    <w:rsid w:val="00997BF3"/>
    <w:rsid w:val="00997C32"/>
    <w:rsid w:val="00997D7A"/>
    <w:rsid w:val="00997F6C"/>
    <w:rsid w:val="00997F6D"/>
    <w:rsid w:val="009A0215"/>
    <w:rsid w:val="009A0383"/>
    <w:rsid w:val="009A03B9"/>
    <w:rsid w:val="009A0747"/>
    <w:rsid w:val="009A08C0"/>
    <w:rsid w:val="009A09DB"/>
    <w:rsid w:val="009A0AD4"/>
    <w:rsid w:val="009A0B80"/>
    <w:rsid w:val="009A0B94"/>
    <w:rsid w:val="009A0DC7"/>
    <w:rsid w:val="009A0E5E"/>
    <w:rsid w:val="009A0FEF"/>
    <w:rsid w:val="009A108B"/>
    <w:rsid w:val="009A10EE"/>
    <w:rsid w:val="009A12A3"/>
    <w:rsid w:val="009A1369"/>
    <w:rsid w:val="009A1628"/>
    <w:rsid w:val="009A1761"/>
    <w:rsid w:val="009A18A0"/>
    <w:rsid w:val="009A1A0A"/>
    <w:rsid w:val="009A1A21"/>
    <w:rsid w:val="009A1B36"/>
    <w:rsid w:val="009A1B55"/>
    <w:rsid w:val="009A1D0F"/>
    <w:rsid w:val="009A1EA6"/>
    <w:rsid w:val="009A1F5F"/>
    <w:rsid w:val="009A20C6"/>
    <w:rsid w:val="009A218B"/>
    <w:rsid w:val="009A2196"/>
    <w:rsid w:val="009A2283"/>
    <w:rsid w:val="009A230A"/>
    <w:rsid w:val="009A23B2"/>
    <w:rsid w:val="009A2408"/>
    <w:rsid w:val="009A2558"/>
    <w:rsid w:val="009A2AD0"/>
    <w:rsid w:val="009A2B72"/>
    <w:rsid w:val="009A2BE5"/>
    <w:rsid w:val="009A2CDD"/>
    <w:rsid w:val="009A2D3F"/>
    <w:rsid w:val="009A2D5A"/>
    <w:rsid w:val="009A2D68"/>
    <w:rsid w:val="009A2F91"/>
    <w:rsid w:val="009A2FE1"/>
    <w:rsid w:val="009A3176"/>
    <w:rsid w:val="009A3252"/>
    <w:rsid w:val="009A3303"/>
    <w:rsid w:val="009A3557"/>
    <w:rsid w:val="009A3671"/>
    <w:rsid w:val="009A36E7"/>
    <w:rsid w:val="009A37BA"/>
    <w:rsid w:val="009A3B3A"/>
    <w:rsid w:val="009A3C77"/>
    <w:rsid w:val="009A3D34"/>
    <w:rsid w:val="009A3EC1"/>
    <w:rsid w:val="009A3F32"/>
    <w:rsid w:val="009A40A7"/>
    <w:rsid w:val="009A40E9"/>
    <w:rsid w:val="009A4347"/>
    <w:rsid w:val="009A479D"/>
    <w:rsid w:val="009A4864"/>
    <w:rsid w:val="009A4A52"/>
    <w:rsid w:val="009A4E0B"/>
    <w:rsid w:val="009A4E60"/>
    <w:rsid w:val="009A5025"/>
    <w:rsid w:val="009A533A"/>
    <w:rsid w:val="009A53DA"/>
    <w:rsid w:val="009A54AA"/>
    <w:rsid w:val="009A5628"/>
    <w:rsid w:val="009A5631"/>
    <w:rsid w:val="009A5632"/>
    <w:rsid w:val="009A5711"/>
    <w:rsid w:val="009A586A"/>
    <w:rsid w:val="009A5A79"/>
    <w:rsid w:val="009A5B3E"/>
    <w:rsid w:val="009A5C0D"/>
    <w:rsid w:val="009A5ED8"/>
    <w:rsid w:val="009A6230"/>
    <w:rsid w:val="009A65C8"/>
    <w:rsid w:val="009A6640"/>
    <w:rsid w:val="009A6665"/>
    <w:rsid w:val="009A66FB"/>
    <w:rsid w:val="009A67CE"/>
    <w:rsid w:val="009A6DF7"/>
    <w:rsid w:val="009A6E61"/>
    <w:rsid w:val="009A7034"/>
    <w:rsid w:val="009A71C5"/>
    <w:rsid w:val="009A7242"/>
    <w:rsid w:val="009A746D"/>
    <w:rsid w:val="009A754F"/>
    <w:rsid w:val="009A772C"/>
    <w:rsid w:val="009A79A8"/>
    <w:rsid w:val="009A7A61"/>
    <w:rsid w:val="009A7E10"/>
    <w:rsid w:val="009A7F1B"/>
    <w:rsid w:val="009A7F75"/>
    <w:rsid w:val="009A7F97"/>
    <w:rsid w:val="009A7FA6"/>
    <w:rsid w:val="009B0074"/>
    <w:rsid w:val="009B00BE"/>
    <w:rsid w:val="009B019D"/>
    <w:rsid w:val="009B05F5"/>
    <w:rsid w:val="009B0608"/>
    <w:rsid w:val="009B0726"/>
    <w:rsid w:val="009B09D2"/>
    <w:rsid w:val="009B0E11"/>
    <w:rsid w:val="009B103F"/>
    <w:rsid w:val="009B1044"/>
    <w:rsid w:val="009B16A2"/>
    <w:rsid w:val="009B1703"/>
    <w:rsid w:val="009B173F"/>
    <w:rsid w:val="009B1BCD"/>
    <w:rsid w:val="009B1D89"/>
    <w:rsid w:val="009B1DEF"/>
    <w:rsid w:val="009B1EC7"/>
    <w:rsid w:val="009B1F5E"/>
    <w:rsid w:val="009B2054"/>
    <w:rsid w:val="009B2768"/>
    <w:rsid w:val="009B2775"/>
    <w:rsid w:val="009B27AA"/>
    <w:rsid w:val="009B27F8"/>
    <w:rsid w:val="009B288E"/>
    <w:rsid w:val="009B29C6"/>
    <w:rsid w:val="009B2A1D"/>
    <w:rsid w:val="009B2B2B"/>
    <w:rsid w:val="009B2B79"/>
    <w:rsid w:val="009B2DCA"/>
    <w:rsid w:val="009B2DE3"/>
    <w:rsid w:val="009B2F10"/>
    <w:rsid w:val="009B31F9"/>
    <w:rsid w:val="009B34CC"/>
    <w:rsid w:val="009B3544"/>
    <w:rsid w:val="009B37AC"/>
    <w:rsid w:val="009B3CD4"/>
    <w:rsid w:val="009B3FBE"/>
    <w:rsid w:val="009B3FCF"/>
    <w:rsid w:val="009B3FD9"/>
    <w:rsid w:val="009B4021"/>
    <w:rsid w:val="009B4136"/>
    <w:rsid w:val="009B4151"/>
    <w:rsid w:val="009B4729"/>
    <w:rsid w:val="009B49FE"/>
    <w:rsid w:val="009B4E29"/>
    <w:rsid w:val="009B4F95"/>
    <w:rsid w:val="009B5009"/>
    <w:rsid w:val="009B5385"/>
    <w:rsid w:val="009B53AC"/>
    <w:rsid w:val="009B548F"/>
    <w:rsid w:val="009B562F"/>
    <w:rsid w:val="009B5949"/>
    <w:rsid w:val="009B5E64"/>
    <w:rsid w:val="009B5E84"/>
    <w:rsid w:val="009B5F6A"/>
    <w:rsid w:val="009B6223"/>
    <w:rsid w:val="009B633F"/>
    <w:rsid w:val="009B6340"/>
    <w:rsid w:val="009B65C6"/>
    <w:rsid w:val="009B6672"/>
    <w:rsid w:val="009B6900"/>
    <w:rsid w:val="009B6974"/>
    <w:rsid w:val="009B6980"/>
    <w:rsid w:val="009B69C4"/>
    <w:rsid w:val="009B6AA7"/>
    <w:rsid w:val="009B6BC3"/>
    <w:rsid w:val="009B70CA"/>
    <w:rsid w:val="009B710E"/>
    <w:rsid w:val="009B7136"/>
    <w:rsid w:val="009B716F"/>
    <w:rsid w:val="009B7351"/>
    <w:rsid w:val="009B73BD"/>
    <w:rsid w:val="009B73DA"/>
    <w:rsid w:val="009B754A"/>
    <w:rsid w:val="009B765C"/>
    <w:rsid w:val="009B76A4"/>
    <w:rsid w:val="009B7763"/>
    <w:rsid w:val="009B782D"/>
    <w:rsid w:val="009B7948"/>
    <w:rsid w:val="009B7B7F"/>
    <w:rsid w:val="009B7C1B"/>
    <w:rsid w:val="009B7CD6"/>
    <w:rsid w:val="009B7CE1"/>
    <w:rsid w:val="009B7E45"/>
    <w:rsid w:val="009B7F3B"/>
    <w:rsid w:val="009C0036"/>
    <w:rsid w:val="009C01F1"/>
    <w:rsid w:val="009C01F6"/>
    <w:rsid w:val="009C021A"/>
    <w:rsid w:val="009C02C5"/>
    <w:rsid w:val="009C0315"/>
    <w:rsid w:val="009C056F"/>
    <w:rsid w:val="009C085A"/>
    <w:rsid w:val="009C087D"/>
    <w:rsid w:val="009C0880"/>
    <w:rsid w:val="009C0A2F"/>
    <w:rsid w:val="009C0A4D"/>
    <w:rsid w:val="009C0A83"/>
    <w:rsid w:val="009C0BA1"/>
    <w:rsid w:val="009C0CAD"/>
    <w:rsid w:val="009C11FE"/>
    <w:rsid w:val="009C1328"/>
    <w:rsid w:val="009C140B"/>
    <w:rsid w:val="009C1544"/>
    <w:rsid w:val="009C1A20"/>
    <w:rsid w:val="009C1D8C"/>
    <w:rsid w:val="009C1E21"/>
    <w:rsid w:val="009C1EBA"/>
    <w:rsid w:val="009C1FD7"/>
    <w:rsid w:val="009C23F6"/>
    <w:rsid w:val="009C24F4"/>
    <w:rsid w:val="009C2506"/>
    <w:rsid w:val="009C2591"/>
    <w:rsid w:val="009C2677"/>
    <w:rsid w:val="009C27B7"/>
    <w:rsid w:val="009C27EA"/>
    <w:rsid w:val="009C295B"/>
    <w:rsid w:val="009C2A3D"/>
    <w:rsid w:val="009C2C52"/>
    <w:rsid w:val="009C2D8A"/>
    <w:rsid w:val="009C2FDB"/>
    <w:rsid w:val="009C30AA"/>
    <w:rsid w:val="009C3113"/>
    <w:rsid w:val="009C32EC"/>
    <w:rsid w:val="009C3300"/>
    <w:rsid w:val="009C3586"/>
    <w:rsid w:val="009C36CC"/>
    <w:rsid w:val="009C36D2"/>
    <w:rsid w:val="009C36EB"/>
    <w:rsid w:val="009C3949"/>
    <w:rsid w:val="009C39A2"/>
    <w:rsid w:val="009C3B14"/>
    <w:rsid w:val="009C3F51"/>
    <w:rsid w:val="009C40F4"/>
    <w:rsid w:val="009C43EF"/>
    <w:rsid w:val="009C4424"/>
    <w:rsid w:val="009C453D"/>
    <w:rsid w:val="009C4569"/>
    <w:rsid w:val="009C456F"/>
    <w:rsid w:val="009C457E"/>
    <w:rsid w:val="009C4776"/>
    <w:rsid w:val="009C486F"/>
    <w:rsid w:val="009C4870"/>
    <w:rsid w:val="009C4915"/>
    <w:rsid w:val="009C4916"/>
    <w:rsid w:val="009C4A0F"/>
    <w:rsid w:val="009C4B9B"/>
    <w:rsid w:val="009C4C74"/>
    <w:rsid w:val="009C4DCF"/>
    <w:rsid w:val="009C4F84"/>
    <w:rsid w:val="009C4FFD"/>
    <w:rsid w:val="009C5043"/>
    <w:rsid w:val="009C5176"/>
    <w:rsid w:val="009C51DC"/>
    <w:rsid w:val="009C531C"/>
    <w:rsid w:val="009C533A"/>
    <w:rsid w:val="009C5673"/>
    <w:rsid w:val="009C5707"/>
    <w:rsid w:val="009C5813"/>
    <w:rsid w:val="009C598D"/>
    <w:rsid w:val="009C5990"/>
    <w:rsid w:val="009C5A7B"/>
    <w:rsid w:val="009C5AEE"/>
    <w:rsid w:val="009C5BD0"/>
    <w:rsid w:val="009C5E39"/>
    <w:rsid w:val="009C6336"/>
    <w:rsid w:val="009C64C7"/>
    <w:rsid w:val="009C64FC"/>
    <w:rsid w:val="009C672D"/>
    <w:rsid w:val="009C677B"/>
    <w:rsid w:val="009C692C"/>
    <w:rsid w:val="009C6A44"/>
    <w:rsid w:val="009C6C39"/>
    <w:rsid w:val="009C6CA1"/>
    <w:rsid w:val="009C6E92"/>
    <w:rsid w:val="009C71F0"/>
    <w:rsid w:val="009C73BD"/>
    <w:rsid w:val="009C75F2"/>
    <w:rsid w:val="009C77EC"/>
    <w:rsid w:val="009C7896"/>
    <w:rsid w:val="009C794E"/>
    <w:rsid w:val="009C7A2E"/>
    <w:rsid w:val="009C7B47"/>
    <w:rsid w:val="009C7DB6"/>
    <w:rsid w:val="009C7E16"/>
    <w:rsid w:val="009C7F4A"/>
    <w:rsid w:val="009C7F51"/>
    <w:rsid w:val="009D008B"/>
    <w:rsid w:val="009D0124"/>
    <w:rsid w:val="009D0202"/>
    <w:rsid w:val="009D08CD"/>
    <w:rsid w:val="009D0AD2"/>
    <w:rsid w:val="009D0B70"/>
    <w:rsid w:val="009D0D01"/>
    <w:rsid w:val="009D0D7D"/>
    <w:rsid w:val="009D0DFB"/>
    <w:rsid w:val="009D104E"/>
    <w:rsid w:val="009D1151"/>
    <w:rsid w:val="009D13EC"/>
    <w:rsid w:val="009D1535"/>
    <w:rsid w:val="009D15C3"/>
    <w:rsid w:val="009D15E8"/>
    <w:rsid w:val="009D1A05"/>
    <w:rsid w:val="009D1A39"/>
    <w:rsid w:val="009D1AF3"/>
    <w:rsid w:val="009D1D67"/>
    <w:rsid w:val="009D1F79"/>
    <w:rsid w:val="009D2175"/>
    <w:rsid w:val="009D21A1"/>
    <w:rsid w:val="009D22E6"/>
    <w:rsid w:val="009D2382"/>
    <w:rsid w:val="009D23EA"/>
    <w:rsid w:val="009D23F2"/>
    <w:rsid w:val="009D247A"/>
    <w:rsid w:val="009D25BB"/>
    <w:rsid w:val="009D2807"/>
    <w:rsid w:val="009D284C"/>
    <w:rsid w:val="009D2859"/>
    <w:rsid w:val="009D2985"/>
    <w:rsid w:val="009D2C61"/>
    <w:rsid w:val="009D2E63"/>
    <w:rsid w:val="009D2E77"/>
    <w:rsid w:val="009D3007"/>
    <w:rsid w:val="009D313B"/>
    <w:rsid w:val="009D3203"/>
    <w:rsid w:val="009D3206"/>
    <w:rsid w:val="009D33CB"/>
    <w:rsid w:val="009D3545"/>
    <w:rsid w:val="009D3805"/>
    <w:rsid w:val="009D3A58"/>
    <w:rsid w:val="009D3CD5"/>
    <w:rsid w:val="009D3E6C"/>
    <w:rsid w:val="009D41B3"/>
    <w:rsid w:val="009D43DB"/>
    <w:rsid w:val="009D4408"/>
    <w:rsid w:val="009D4510"/>
    <w:rsid w:val="009D45D7"/>
    <w:rsid w:val="009D4607"/>
    <w:rsid w:val="009D48E1"/>
    <w:rsid w:val="009D4941"/>
    <w:rsid w:val="009D4990"/>
    <w:rsid w:val="009D49C6"/>
    <w:rsid w:val="009D4C0A"/>
    <w:rsid w:val="009D4F6F"/>
    <w:rsid w:val="009D50CF"/>
    <w:rsid w:val="009D515C"/>
    <w:rsid w:val="009D51D8"/>
    <w:rsid w:val="009D51DD"/>
    <w:rsid w:val="009D52BA"/>
    <w:rsid w:val="009D52F6"/>
    <w:rsid w:val="009D531B"/>
    <w:rsid w:val="009D54EB"/>
    <w:rsid w:val="009D5BD5"/>
    <w:rsid w:val="009D5C13"/>
    <w:rsid w:val="009D5C29"/>
    <w:rsid w:val="009D5CCF"/>
    <w:rsid w:val="009D5E6D"/>
    <w:rsid w:val="009D603A"/>
    <w:rsid w:val="009D6123"/>
    <w:rsid w:val="009D6140"/>
    <w:rsid w:val="009D6148"/>
    <w:rsid w:val="009D623F"/>
    <w:rsid w:val="009D6269"/>
    <w:rsid w:val="009D6363"/>
    <w:rsid w:val="009D652A"/>
    <w:rsid w:val="009D65B9"/>
    <w:rsid w:val="009D6635"/>
    <w:rsid w:val="009D66D9"/>
    <w:rsid w:val="009D6992"/>
    <w:rsid w:val="009D6A78"/>
    <w:rsid w:val="009D6CD3"/>
    <w:rsid w:val="009D6E61"/>
    <w:rsid w:val="009D7266"/>
    <w:rsid w:val="009D72DB"/>
    <w:rsid w:val="009D75C5"/>
    <w:rsid w:val="009D763C"/>
    <w:rsid w:val="009D7669"/>
    <w:rsid w:val="009D7830"/>
    <w:rsid w:val="009D7A17"/>
    <w:rsid w:val="009D7A52"/>
    <w:rsid w:val="009D7ABB"/>
    <w:rsid w:val="009D7BF9"/>
    <w:rsid w:val="009E06F9"/>
    <w:rsid w:val="009E08B4"/>
    <w:rsid w:val="009E0A05"/>
    <w:rsid w:val="009E0AB1"/>
    <w:rsid w:val="009E0B5B"/>
    <w:rsid w:val="009E0B9F"/>
    <w:rsid w:val="009E0CA9"/>
    <w:rsid w:val="009E0CEF"/>
    <w:rsid w:val="009E0D6D"/>
    <w:rsid w:val="009E0FF6"/>
    <w:rsid w:val="009E1143"/>
    <w:rsid w:val="009E13EF"/>
    <w:rsid w:val="009E1718"/>
    <w:rsid w:val="009E1726"/>
    <w:rsid w:val="009E19EF"/>
    <w:rsid w:val="009E1B49"/>
    <w:rsid w:val="009E1BF4"/>
    <w:rsid w:val="009E1C0A"/>
    <w:rsid w:val="009E1C9F"/>
    <w:rsid w:val="009E1DDC"/>
    <w:rsid w:val="009E2098"/>
    <w:rsid w:val="009E23E2"/>
    <w:rsid w:val="009E240D"/>
    <w:rsid w:val="009E24F7"/>
    <w:rsid w:val="009E250E"/>
    <w:rsid w:val="009E2712"/>
    <w:rsid w:val="009E2775"/>
    <w:rsid w:val="009E296F"/>
    <w:rsid w:val="009E2AA0"/>
    <w:rsid w:val="009E2D42"/>
    <w:rsid w:val="009E2DFE"/>
    <w:rsid w:val="009E2F0D"/>
    <w:rsid w:val="009E3050"/>
    <w:rsid w:val="009E3057"/>
    <w:rsid w:val="009E312C"/>
    <w:rsid w:val="009E3132"/>
    <w:rsid w:val="009E3192"/>
    <w:rsid w:val="009E333B"/>
    <w:rsid w:val="009E37C9"/>
    <w:rsid w:val="009E39F6"/>
    <w:rsid w:val="009E3BC3"/>
    <w:rsid w:val="009E3CE8"/>
    <w:rsid w:val="009E4450"/>
    <w:rsid w:val="009E45DF"/>
    <w:rsid w:val="009E4A73"/>
    <w:rsid w:val="009E4AE1"/>
    <w:rsid w:val="009E4D1B"/>
    <w:rsid w:val="009E4D5F"/>
    <w:rsid w:val="009E4E7D"/>
    <w:rsid w:val="009E4F3E"/>
    <w:rsid w:val="009E4F4C"/>
    <w:rsid w:val="009E4FCD"/>
    <w:rsid w:val="009E52F0"/>
    <w:rsid w:val="009E5362"/>
    <w:rsid w:val="009E5422"/>
    <w:rsid w:val="009E5473"/>
    <w:rsid w:val="009E5600"/>
    <w:rsid w:val="009E56E2"/>
    <w:rsid w:val="009E5740"/>
    <w:rsid w:val="009E586F"/>
    <w:rsid w:val="009E5E95"/>
    <w:rsid w:val="009E5EA0"/>
    <w:rsid w:val="009E5F8A"/>
    <w:rsid w:val="009E61BC"/>
    <w:rsid w:val="009E6244"/>
    <w:rsid w:val="009E6436"/>
    <w:rsid w:val="009E65A0"/>
    <w:rsid w:val="009E6651"/>
    <w:rsid w:val="009E6751"/>
    <w:rsid w:val="009E67EC"/>
    <w:rsid w:val="009E69F4"/>
    <w:rsid w:val="009E6C3A"/>
    <w:rsid w:val="009E6C96"/>
    <w:rsid w:val="009E6D38"/>
    <w:rsid w:val="009E6DF5"/>
    <w:rsid w:val="009E6E83"/>
    <w:rsid w:val="009E6F45"/>
    <w:rsid w:val="009E7136"/>
    <w:rsid w:val="009E73C9"/>
    <w:rsid w:val="009E73E9"/>
    <w:rsid w:val="009E76F7"/>
    <w:rsid w:val="009E7707"/>
    <w:rsid w:val="009E785C"/>
    <w:rsid w:val="009E79B5"/>
    <w:rsid w:val="009E7C00"/>
    <w:rsid w:val="009E7DDA"/>
    <w:rsid w:val="009E7DE6"/>
    <w:rsid w:val="009E7DF4"/>
    <w:rsid w:val="009F0023"/>
    <w:rsid w:val="009F00C7"/>
    <w:rsid w:val="009F019F"/>
    <w:rsid w:val="009F02EE"/>
    <w:rsid w:val="009F0456"/>
    <w:rsid w:val="009F051C"/>
    <w:rsid w:val="009F0A3D"/>
    <w:rsid w:val="009F0CA2"/>
    <w:rsid w:val="009F0D9F"/>
    <w:rsid w:val="009F0E41"/>
    <w:rsid w:val="009F0FB9"/>
    <w:rsid w:val="009F10AA"/>
    <w:rsid w:val="009F10B0"/>
    <w:rsid w:val="009F10BA"/>
    <w:rsid w:val="009F1203"/>
    <w:rsid w:val="009F12E3"/>
    <w:rsid w:val="009F1365"/>
    <w:rsid w:val="009F17CE"/>
    <w:rsid w:val="009F17D6"/>
    <w:rsid w:val="009F1B54"/>
    <w:rsid w:val="009F1B84"/>
    <w:rsid w:val="009F1D16"/>
    <w:rsid w:val="009F1D6C"/>
    <w:rsid w:val="009F211D"/>
    <w:rsid w:val="009F24B6"/>
    <w:rsid w:val="009F2605"/>
    <w:rsid w:val="009F2857"/>
    <w:rsid w:val="009F295C"/>
    <w:rsid w:val="009F29A6"/>
    <w:rsid w:val="009F29E5"/>
    <w:rsid w:val="009F2B40"/>
    <w:rsid w:val="009F2CDB"/>
    <w:rsid w:val="009F2FD3"/>
    <w:rsid w:val="009F2FFA"/>
    <w:rsid w:val="009F30A7"/>
    <w:rsid w:val="009F31A7"/>
    <w:rsid w:val="009F31C6"/>
    <w:rsid w:val="009F3217"/>
    <w:rsid w:val="009F34B5"/>
    <w:rsid w:val="009F3577"/>
    <w:rsid w:val="009F3609"/>
    <w:rsid w:val="009F366C"/>
    <w:rsid w:val="009F374F"/>
    <w:rsid w:val="009F379C"/>
    <w:rsid w:val="009F3870"/>
    <w:rsid w:val="009F38C8"/>
    <w:rsid w:val="009F3B69"/>
    <w:rsid w:val="009F3CD9"/>
    <w:rsid w:val="009F3D13"/>
    <w:rsid w:val="009F3D78"/>
    <w:rsid w:val="009F3EBD"/>
    <w:rsid w:val="009F4121"/>
    <w:rsid w:val="009F4436"/>
    <w:rsid w:val="009F4610"/>
    <w:rsid w:val="009F477A"/>
    <w:rsid w:val="009F4A5F"/>
    <w:rsid w:val="009F4ABF"/>
    <w:rsid w:val="009F4ACF"/>
    <w:rsid w:val="009F4C57"/>
    <w:rsid w:val="009F4D9F"/>
    <w:rsid w:val="009F5246"/>
    <w:rsid w:val="009F52A5"/>
    <w:rsid w:val="009F52DB"/>
    <w:rsid w:val="009F543C"/>
    <w:rsid w:val="009F5494"/>
    <w:rsid w:val="009F54D6"/>
    <w:rsid w:val="009F58C1"/>
    <w:rsid w:val="009F58DF"/>
    <w:rsid w:val="009F5A93"/>
    <w:rsid w:val="009F5BB8"/>
    <w:rsid w:val="009F5CD0"/>
    <w:rsid w:val="009F5D0B"/>
    <w:rsid w:val="009F5F9B"/>
    <w:rsid w:val="009F609D"/>
    <w:rsid w:val="009F60E0"/>
    <w:rsid w:val="009F6309"/>
    <w:rsid w:val="009F6432"/>
    <w:rsid w:val="009F64B0"/>
    <w:rsid w:val="009F661C"/>
    <w:rsid w:val="009F6735"/>
    <w:rsid w:val="009F675C"/>
    <w:rsid w:val="009F6883"/>
    <w:rsid w:val="009F6896"/>
    <w:rsid w:val="009F68E9"/>
    <w:rsid w:val="009F69C6"/>
    <w:rsid w:val="009F6B64"/>
    <w:rsid w:val="009F6B7E"/>
    <w:rsid w:val="009F6C35"/>
    <w:rsid w:val="009F6C47"/>
    <w:rsid w:val="009F6C65"/>
    <w:rsid w:val="009F6C82"/>
    <w:rsid w:val="009F6EE6"/>
    <w:rsid w:val="009F72CB"/>
    <w:rsid w:val="009F754B"/>
    <w:rsid w:val="009F757E"/>
    <w:rsid w:val="009F77F6"/>
    <w:rsid w:val="009F7955"/>
    <w:rsid w:val="00A0014F"/>
    <w:rsid w:val="00A0019E"/>
    <w:rsid w:val="00A002B1"/>
    <w:rsid w:val="00A00406"/>
    <w:rsid w:val="00A005A5"/>
    <w:rsid w:val="00A00789"/>
    <w:rsid w:val="00A007AF"/>
    <w:rsid w:val="00A00848"/>
    <w:rsid w:val="00A00936"/>
    <w:rsid w:val="00A0093C"/>
    <w:rsid w:val="00A00C53"/>
    <w:rsid w:val="00A00C8B"/>
    <w:rsid w:val="00A00CC3"/>
    <w:rsid w:val="00A00EF7"/>
    <w:rsid w:val="00A01047"/>
    <w:rsid w:val="00A0107D"/>
    <w:rsid w:val="00A01202"/>
    <w:rsid w:val="00A015D8"/>
    <w:rsid w:val="00A01834"/>
    <w:rsid w:val="00A019AB"/>
    <w:rsid w:val="00A019EA"/>
    <w:rsid w:val="00A01B71"/>
    <w:rsid w:val="00A01C66"/>
    <w:rsid w:val="00A01F92"/>
    <w:rsid w:val="00A02010"/>
    <w:rsid w:val="00A020F4"/>
    <w:rsid w:val="00A0220E"/>
    <w:rsid w:val="00A0264B"/>
    <w:rsid w:val="00A027EE"/>
    <w:rsid w:val="00A02915"/>
    <w:rsid w:val="00A029D3"/>
    <w:rsid w:val="00A02D33"/>
    <w:rsid w:val="00A02DFD"/>
    <w:rsid w:val="00A02ECD"/>
    <w:rsid w:val="00A02ED2"/>
    <w:rsid w:val="00A0308D"/>
    <w:rsid w:val="00A0325B"/>
    <w:rsid w:val="00A03368"/>
    <w:rsid w:val="00A0349E"/>
    <w:rsid w:val="00A0363C"/>
    <w:rsid w:val="00A036B6"/>
    <w:rsid w:val="00A0378D"/>
    <w:rsid w:val="00A0385C"/>
    <w:rsid w:val="00A03BBF"/>
    <w:rsid w:val="00A03E2D"/>
    <w:rsid w:val="00A03E50"/>
    <w:rsid w:val="00A03EC2"/>
    <w:rsid w:val="00A0412B"/>
    <w:rsid w:val="00A041B9"/>
    <w:rsid w:val="00A043B6"/>
    <w:rsid w:val="00A04C69"/>
    <w:rsid w:val="00A05078"/>
    <w:rsid w:val="00A050E9"/>
    <w:rsid w:val="00A0515B"/>
    <w:rsid w:val="00A05176"/>
    <w:rsid w:val="00A052E2"/>
    <w:rsid w:val="00A0535E"/>
    <w:rsid w:val="00A0537C"/>
    <w:rsid w:val="00A0591C"/>
    <w:rsid w:val="00A05A7F"/>
    <w:rsid w:val="00A05B6D"/>
    <w:rsid w:val="00A06117"/>
    <w:rsid w:val="00A06136"/>
    <w:rsid w:val="00A06416"/>
    <w:rsid w:val="00A06488"/>
    <w:rsid w:val="00A0676E"/>
    <w:rsid w:val="00A06903"/>
    <w:rsid w:val="00A06A7C"/>
    <w:rsid w:val="00A06D8E"/>
    <w:rsid w:val="00A06FC6"/>
    <w:rsid w:val="00A07058"/>
    <w:rsid w:val="00A072A3"/>
    <w:rsid w:val="00A07335"/>
    <w:rsid w:val="00A07359"/>
    <w:rsid w:val="00A0753F"/>
    <w:rsid w:val="00A076B6"/>
    <w:rsid w:val="00A07870"/>
    <w:rsid w:val="00A07895"/>
    <w:rsid w:val="00A07AB0"/>
    <w:rsid w:val="00A07BDC"/>
    <w:rsid w:val="00A07CE6"/>
    <w:rsid w:val="00A07E09"/>
    <w:rsid w:val="00A07ED1"/>
    <w:rsid w:val="00A10056"/>
    <w:rsid w:val="00A10346"/>
    <w:rsid w:val="00A10447"/>
    <w:rsid w:val="00A107F9"/>
    <w:rsid w:val="00A108CA"/>
    <w:rsid w:val="00A1097B"/>
    <w:rsid w:val="00A10A14"/>
    <w:rsid w:val="00A10CE1"/>
    <w:rsid w:val="00A10E52"/>
    <w:rsid w:val="00A10FAF"/>
    <w:rsid w:val="00A10FE0"/>
    <w:rsid w:val="00A110DD"/>
    <w:rsid w:val="00A11286"/>
    <w:rsid w:val="00A116D9"/>
    <w:rsid w:val="00A11962"/>
    <w:rsid w:val="00A11BC6"/>
    <w:rsid w:val="00A11C47"/>
    <w:rsid w:val="00A11D27"/>
    <w:rsid w:val="00A11F3C"/>
    <w:rsid w:val="00A120CB"/>
    <w:rsid w:val="00A121FC"/>
    <w:rsid w:val="00A12211"/>
    <w:rsid w:val="00A12430"/>
    <w:rsid w:val="00A12442"/>
    <w:rsid w:val="00A125A6"/>
    <w:rsid w:val="00A125EA"/>
    <w:rsid w:val="00A12802"/>
    <w:rsid w:val="00A129D9"/>
    <w:rsid w:val="00A12C00"/>
    <w:rsid w:val="00A12C0E"/>
    <w:rsid w:val="00A12C78"/>
    <w:rsid w:val="00A12CBE"/>
    <w:rsid w:val="00A12FCA"/>
    <w:rsid w:val="00A131B4"/>
    <w:rsid w:val="00A13205"/>
    <w:rsid w:val="00A1328A"/>
    <w:rsid w:val="00A1335C"/>
    <w:rsid w:val="00A13693"/>
    <w:rsid w:val="00A1376F"/>
    <w:rsid w:val="00A137A5"/>
    <w:rsid w:val="00A1387B"/>
    <w:rsid w:val="00A13AB6"/>
    <w:rsid w:val="00A13AD8"/>
    <w:rsid w:val="00A13C13"/>
    <w:rsid w:val="00A13C5B"/>
    <w:rsid w:val="00A13CE5"/>
    <w:rsid w:val="00A13EB7"/>
    <w:rsid w:val="00A143C1"/>
    <w:rsid w:val="00A144A1"/>
    <w:rsid w:val="00A14529"/>
    <w:rsid w:val="00A14795"/>
    <w:rsid w:val="00A1497A"/>
    <w:rsid w:val="00A14AD4"/>
    <w:rsid w:val="00A14BCE"/>
    <w:rsid w:val="00A150A8"/>
    <w:rsid w:val="00A150D7"/>
    <w:rsid w:val="00A15169"/>
    <w:rsid w:val="00A1519B"/>
    <w:rsid w:val="00A151E0"/>
    <w:rsid w:val="00A152F3"/>
    <w:rsid w:val="00A153C7"/>
    <w:rsid w:val="00A155AE"/>
    <w:rsid w:val="00A156A9"/>
    <w:rsid w:val="00A156E1"/>
    <w:rsid w:val="00A1575E"/>
    <w:rsid w:val="00A157FF"/>
    <w:rsid w:val="00A159D9"/>
    <w:rsid w:val="00A15A44"/>
    <w:rsid w:val="00A15CFA"/>
    <w:rsid w:val="00A15D9B"/>
    <w:rsid w:val="00A15DA4"/>
    <w:rsid w:val="00A16118"/>
    <w:rsid w:val="00A162A5"/>
    <w:rsid w:val="00A162AF"/>
    <w:rsid w:val="00A1632C"/>
    <w:rsid w:val="00A16350"/>
    <w:rsid w:val="00A16870"/>
    <w:rsid w:val="00A169F6"/>
    <w:rsid w:val="00A16A4C"/>
    <w:rsid w:val="00A16C3E"/>
    <w:rsid w:val="00A16E12"/>
    <w:rsid w:val="00A16F72"/>
    <w:rsid w:val="00A16F80"/>
    <w:rsid w:val="00A17114"/>
    <w:rsid w:val="00A17179"/>
    <w:rsid w:val="00A17351"/>
    <w:rsid w:val="00A173F2"/>
    <w:rsid w:val="00A177BC"/>
    <w:rsid w:val="00A17905"/>
    <w:rsid w:val="00A179C5"/>
    <w:rsid w:val="00A17A98"/>
    <w:rsid w:val="00A17D9B"/>
    <w:rsid w:val="00A17F09"/>
    <w:rsid w:val="00A17F26"/>
    <w:rsid w:val="00A17F86"/>
    <w:rsid w:val="00A17FD9"/>
    <w:rsid w:val="00A17FDC"/>
    <w:rsid w:val="00A17FEB"/>
    <w:rsid w:val="00A200E1"/>
    <w:rsid w:val="00A203D8"/>
    <w:rsid w:val="00A204E3"/>
    <w:rsid w:val="00A2075E"/>
    <w:rsid w:val="00A2080B"/>
    <w:rsid w:val="00A20973"/>
    <w:rsid w:val="00A20C9E"/>
    <w:rsid w:val="00A21144"/>
    <w:rsid w:val="00A214C4"/>
    <w:rsid w:val="00A214E0"/>
    <w:rsid w:val="00A2155F"/>
    <w:rsid w:val="00A2160B"/>
    <w:rsid w:val="00A216FD"/>
    <w:rsid w:val="00A21703"/>
    <w:rsid w:val="00A21743"/>
    <w:rsid w:val="00A217DD"/>
    <w:rsid w:val="00A218DE"/>
    <w:rsid w:val="00A21A32"/>
    <w:rsid w:val="00A21ABE"/>
    <w:rsid w:val="00A21C4C"/>
    <w:rsid w:val="00A21EE5"/>
    <w:rsid w:val="00A21F9E"/>
    <w:rsid w:val="00A22271"/>
    <w:rsid w:val="00A2243E"/>
    <w:rsid w:val="00A22583"/>
    <w:rsid w:val="00A225A2"/>
    <w:rsid w:val="00A22649"/>
    <w:rsid w:val="00A22807"/>
    <w:rsid w:val="00A22894"/>
    <w:rsid w:val="00A22E5E"/>
    <w:rsid w:val="00A22ECC"/>
    <w:rsid w:val="00A22F11"/>
    <w:rsid w:val="00A230AC"/>
    <w:rsid w:val="00A2315A"/>
    <w:rsid w:val="00A23197"/>
    <w:rsid w:val="00A23459"/>
    <w:rsid w:val="00A23510"/>
    <w:rsid w:val="00A235CF"/>
    <w:rsid w:val="00A23A87"/>
    <w:rsid w:val="00A23D07"/>
    <w:rsid w:val="00A23D29"/>
    <w:rsid w:val="00A23DD7"/>
    <w:rsid w:val="00A23DFD"/>
    <w:rsid w:val="00A23E66"/>
    <w:rsid w:val="00A23F3E"/>
    <w:rsid w:val="00A23F45"/>
    <w:rsid w:val="00A23F66"/>
    <w:rsid w:val="00A24003"/>
    <w:rsid w:val="00A24078"/>
    <w:rsid w:val="00A240B5"/>
    <w:rsid w:val="00A240CE"/>
    <w:rsid w:val="00A2431B"/>
    <w:rsid w:val="00A243B9"/>
    <w:rsid w:val="00A24457"/>
    <w:rsid w:val="00A248F6"/>
    <w:rsid w:val="00A24C06"/>
    <w:rsid w:val="00A24D87"/>
    <w:rsid w:val="00A24D93"/>
    <w:rsid w:val="00A24E4F"/>
    <w:rsid w:val="00A24FF7"/>
    <w:rsid w:val="00A250CE"/>
    <w:rsid w:val="00A25112"/>
    <w:rsid w:val="00A254F8"/>
    <w:rsid w:val="00A2560C"/>
    <w:rsid w:val="00A25667"/>
    <w:rsid w:val="00A25672"/>
    <w:rsid w:val="00A2575D"/>
    <w:rsid w:val="00A2579C"/>
    <w:rsid w:val="00A2588B"/>
    <w:rsid w:val="00A258AD"/>
    <w:rsid w:val="00A25B58"/>
    <w:rsid w:val="00A25DF0"/>
    <w:rsid w:val="00A26131"/>
    <w:rsid w:val="00A2616B"/>
    <w:rsid w:val="00A262D4"/>
    <w:rsid w:val="00A262E0"/>
    <w:rsid w:val="00A26361"/>
    <w:rsid w:val="00A26451"/>
    <w:rsid w:val="00A26649"/>
    <w:rsid w:val="00A2665E"/>
    <w:rsid w:val="00A2694B"/>
    <w:rsid w:val="00A26969"/>
    <w:rsid w:val="00A26C34"/>
    <w:rsid w:val="00A26C69"/>
    <w:rsid w:val="00A26D87"/>
    <w:rsid w:val="00A26E71"/>
    <w:rsid w:val="00A26EA2"/>
    <w:rsid w:val="00A26F7B"/>
    <w:rsid w:val="00A26FCF"/>
    <w:rsid w:val="00A270D3"/>
    <w:rsid w:val="00A27141"/>
    <w:rsid w:val="00A272D8"/>
    <w:rsid w:val="00A273A0"/>
    <w:rsid w:val="00A2773D"/>
    <w:rsid w:val="00A27868"/>
    <w:rsid w:val="00A279CA"/>
    <w:rsid w:val="00A27DC5"/>
    <w:rsid w:val="00A27EC2"/>
    <w:rsid w:val="00A27EE2"/>
    <w:rsid w:val="00A27F65"/>
    <w:rsid w:val="00A30220"/>
    <w:rsid w:val="00A30330"/>
    <w:rsid w:val="00A30568"/>
    <w:rsid w:val="00A308F0"/>
    <w:rsid w:val="00A30AAF"/>
    <w:rsid w:val="00A30B30"/>
    <w:rsid w:val="00A30B8D"/>
    <w:rsid w:val="00A30CE1"/>
    <w:rsid w:val="00A30FE7"/>
    <w:rsid w:val="00A31396"/>
    <w:rsid w:val="00A3143F"/>
    <w:rsid w:val="00A31778"/>
    <w:rsid w:val="00A31978"/>
    <w:rsid w:val="00A3197F"/>
    <w:rsid w:val="00A31BB7"/>
    <w:rsid w:val="00A31DD4"/>
    <w:rsid w:val="00A31E08"/>
    <w:rsid w:val="00A32014"/>
    <w:rsid w:val="00A32087"/>
    <w:rsid w:val="00A321EA"/>
    <w:rsid w:val="00A32207"/>
    <w:rsid w:val="00A32276"/>
    <w:rsid w:val="00A32314"/>
    <w:rsid w:val="00A32439"/>
    <w:rsid w:val="00A3258B"/>
    <w:rsid w:val="00A325C5"/>
    <w:rsid w:val="00A32672"/>
    <w:rsid w:val="00A327EF"/>
    <w:rsid w:val="00A328A4"/>
    <w:rsid w:val="00A328B3"/>
    <w:rsid w:val="00A32960"/>
    <w:rsid w:val="00A32A85"/>
    <w:rsid w:val="00A32A90"/>
    <w:rsid w:val="00A32FE6"/>
    <w:rsid w:val="00A3304A"/>
    <w:rsid w:val="00A332F7"/>
    <w:rsid w:val="00A333F7"/>
    <w:rsid w:val="00A336CF"/>
    <w:rsid w:val="00A33793"/>
    <w:rsid w:val="00A338B0"/>
    <w:rsid w:val="00A33AD1"/>
    <w:rsid w:val="00A33DA8"/>
    <w:rsid w:val="00A340A5"/>
    <w:rsid w:val="00A3413A"/>
    <w:rsid w:val="00A3423B"/>
    <w:rsid w:val="00A342AC"/>
    <w:rsid w:val="00A343F1"/>
    <w:rsid w:val="00A34452"/>
    <w:rsid w:val="00A34470"/>
    <w:rsid w:val="00A3466C"/>
    <w:rsid w:val="00A347C9"/>
    <w:rsid w:val="00A349F0"/>
    <w:rsid w:val="00A34CD3"/>
    <w:rsid w:val="00A350F7"/>
    <w:rsid w:val="00A35120"/>
    <w:rsid w:val="00A3512B"/>
    <w:rsid w:val="00A35135"/>
    <w:rsid w:val="00A35138"/>
    <w:rsid w:val="00A35465"/>
    <w:rsid w:val="00A354F4"/>
    <w:rsid w:val="00A356FA"/>
    <w:rsid w:val="00A3570F"/>
    <w:rsid w:val="00A357A0"/>
    <w:rsid w:val="00A35803"/>
    <w:rsid w:val="00A35824"/>
    <w:rsid w:val="00A35930"/>
    <w:rsid w:val="00A3598D"/>
    <w:rsid w:val="00A359D0"/>
    <w:rsid w:val="00A35B0E"/>
    <w:rsid w:val="00A35BBB"/>
    <w:rsid w:val="00A35C63"/>
    <w:rsid w:val="00A36225"/>
    <w:rsid w:val="00A3649A"/>
    <w:rsid w:val="00A3665E"/>
    <w:rsid w:val="00A36797"/>
    <w:rsid w:val="00A368E0"/>
    <w:rsid w:val="00A369E2"/>
    <w:rsid w:val="00A36D30"/>
    <w:rsid w:val="00A36E78"/>
    <w:rsid w:val="00A370E6"/>
    <w:rsid w:val="00A372AA"/>
    <w:rsid w:val="00A373F8"/>
    <w:rsid w:val="00A37429"/>
    <w:rsid w:val="00A3754D"/>
    <w:rsid w:val="00A37715"/>
    <w:rsid w:val="00A377D4"/>
    <w:rsid w:val="00A37841"/>
    <w:rsid w:val="00A3791A"/>
    <w:rsid w:val="00A37A2D"/>
    <w:rsid w:val="00A37A7E"/>
    <w:rsid w:val="00A37B0C"/>
    <w:rsid w:val="00A37B35"/>
    <w:rsid w:val="00A37C8B"/>
    <w:rsid w:val="00A37DE8"/>
    <w:rsid w:val="00A40037"/>
    <w:rsid w:val="00A4025F"/>
    <w:rsid w:val="00A404D0"/>
    <w:rsid w:val="00A40803"/>
    <w:rsid w:val="00A40963"/>
    <w:rsid w:val="00A40A80"/>
    <w:rsid w:val="00A40DB3"/>
    <w:rsid w:val="00A40E19"/>
    <w:rsid w:val="00A40EC4"/>
    <w:rsid w:val="00A4113C"/>
    <w:rsid w:val="00A41147"/>
    <w:rsid w:val="00A41190"/>
    <w:rsid w:val="00A4131D"/>
    <w:rsid w:val="00A413D5"/>
    <w:rsid w:val="00A4162D"/>
    <w:rsid w:val="00A41665"/>
    <w:rsid w:val="00A4177A"/>
    <w:rsid w:val="00A417EA"/>
    <w:rsid w:val="00A418C1"/>
    <w:rsid w:val="00A418F7"/>
    <w:rsid w:val="00A41946"/>
    <w:rsid w:val="00A41B79"/>
    <w:rsid w:val="00A41BFB"/>
    <w:rsid w:val="00A41F4D"/>
    <w:rsid w:val="00A422ED"/>
    <w:rsid w:val="00A42345"/>
    <w:rsid w:val="00A42373"/>
    <w:rsid w:val="00A42425"/>
    <w:rsid w:val="00A42454"/>
    <w:rsid w:val="00A425EB"/>
    <w:rsid w:val="00A426B9"/>
    <w:rsid w:val="00A4295B"/>
    <w:rsid w:val="00A42E38"/>
    <w:rsid w:val="00A43169"/>
    <w:rsid w:val="00A4328C"/>
    <w:rsid w:val="00A432DA"/>
    <w:rsid w:val="00A432EC"/>
    <w:rsid w:val="00A4348F"/>
    <w:rsid w:val="00A4382D"/>
    <w:rsid w:val="00A439EC"/>
    <w:rsid w:val="00A43AEF"/>
    <w:rsid w:val="00A43B5C"/>
    <w:rsid w:val="00A43CFA"/>
    <w:rsid w:val="00A43DB1"/>
    <w:rsid w:val="00A43DFB"/>
    <w:rsid w:val="00A43E43"/>
    <w:rsid w:val="00A44018"/>
    <w:rsid w:val="00A440D2"/>
    <w:rsid w:val="00A44183"/>
    <w:rsid w:val="00A44273"/>
    <w:rsid w:val="00A4453D"/>
    <w:rsid w:val="00A44F0A"/>
    <w:rsid w:val="00A44FE7"/>
    <w:rsid w:val="00A45051"/>
    <w:rsid w:val="00A450B1"/>
    <w:rsid w:val="00A4520F"/>
    <w:rsid w:val="00A454FD"/>
    <w:rsid w:val="00A4552E"/>
    <w:rsid w:val="00A455DC"/>
    <w:rsid w:val="00A45682"/>
    <w:rsid w:val="00A456AD"/>
    <w:rsid w:val="00A45AD0"/>
    <w:rsid w:val="00A45C07"/>
    <w:rsid w:val="00A45C64"/>
    <w:rsid w:val="00A45C7B"/>
    <w:rsid w:val="00A45FFD"/>
    <w:rsid w:val="00A4605D"/>
    <w:rsid w:val="00A4638D"/>
    <w:rsid w:val="00A463A8"/>
    <w:rsid w:val="00A466FF"/>
    <w:rsid w:val="00A46748"/>
    <w:rsid w:val="00A46B02"/>
    <w:rsid w:val="00A46B63"/>
    <w:rsid w:val="00A47422"/>
    <w:rsid w:val="00A47440"/>
    <w:rsid w:val="00A474ED"/>
    <w:rsid w:val="00A477A6"/>
    <w:rsid w:val="00A477A9"/>
    <w:rsid w:val="00A478FB"/>
    <w:rsid w:val="00A47950"/>
    <w:rsid w:val="00A47A30"/>
    <w:rsid w:val="00A47C4F"/>
    <w:rsid w:val="00A47CDC"/>
    <w:rsid w:val="00A47DBB"/>
    <w:rsid w:val="00A50120"/>
    <w:rsid w:val="00A50281"/>
    <w:rsid w:val="00A5031D"/>
    <w:rsid w:val="00A5031F"/>
    <w:rsid w:val="00A5032E"/>
    <w:rsid w:val="00A50812"/>
    <w:rsid w:val="00A508F3"/>
    <w:rsid w:val="00A509CB"/>
    <w:rsid w:val="00A50B07"/>
    <w:rsid w:val="00A50BD2"/>
    <w:rsid w:val="00A50FC2"/>
    <w:rsid w:val="00A511B1"/>
    <w:rsid w:val="00A51546"/>
    <w:rsid w:val="00A51568"/>
    <w:rsid w:val="00A5157F"/>
    <w:rsid w:val="00A517F9"/>
    <w:rsid w:val="00A519B5"/>
    <w:rsid w:val="00A51A57"/>
    <w:rsid w:val="00A51B1E"/>
    <w:rsid w:val="00A51C67"/>
    <w:rsid w:val="00A51D22"/>
    <w:rsid w:val="00A51F00"/>
    <w:rsid w:val="00A51F21"/>
    <w:rsid w:val="00A51F94"/>
    <w:rsid w:val="00A52143"/>
    <w:rsid w:val="00A52155"/>
    <w:rsid w:val="00A52377"/>
    <w:rsid w:val="00A5244F"/>
    <w:rsid w:val="00A528B3"/>
    <w:rsid w:val="00A52999"/>
    <w:rsid w:val="00A52A82"/>
    <w:rsid w:val="00A52A9F"/>
    <w:rsid w:val="00A52B29"/>
    <w:rsid w:val="00A52B9A"/>
    <w:rsid w:val="00A52BB5"/>
    <w:rsid w:val="00A52C3E"/>
    <w:rsid w:val="00A52DF3"/>
    <w:rsid w:val="00A52F85"/>
    <w:rsid w:val="00A52FF2"/>
    <w:rsid w:val="00A530C6"/>
    <w:rsid w:val="00A53161"/>
    <w:rsid w:val="00A5324C"/>
    <w:rsid w:val="00A53270"/>
    <w:rsid w:val="00A532F0"/>
    <w:rsid w:val="00A533BA"/>
    <w:rsid w:val="00A5345A"/>
    <w:rsid w:val="00A534B0"/>
    <w:rsid w:val="00A5363D"/>
    <w:rsid w:val="00A5366F"/>
    <w:rsid w:val="00A53780"/>
    <w:rsid w:val="00A537D7"/>
    <w:rsid w:val="00A53917"/>
    <w:rsid w:val="00A53B65"/>
    <w:rsid w:val="00A53B99"/>
    <w:rsid w:val="00A53BB3"/>
    <w:rsid w:val="00A53CE8"/>
    <w:rsid w:val="00A53E83"/>
    <w:rsid w:val="00A54016"/>
    <w:rsid w:val="00A54049"/>
    <w:rsid w:val="00A54561"/>
    <w:rsid w:val="00A5462A"/>
    <w:rsid w:val="00A54823"/>
    <w:rsid w:val="00A54879"/>
    <w:rsid w:val="00A5498A"/>
    <w:rsid w:val="00A54A5B"/>
    <w:rsid w:val="00A54C04"/>
    <w:rsid w:val="00A54C68"/>
    <w:rsid w:val="00A54D6B"/>
    <w:rsid w:val="00A54D9D"/>
    <w:rsid w:val="00A550BB"/>
    <w:rsid w:val="00A55257"/>
    <w:rsid w:val="00A55287"/>
    <w:rsid w:val="00A55390"/>
    <w:rsid w:val="00A555B2"/>
    <w:rsid w:val="00A556F5"/>
    <w:rsid w:val="00A55F13"/>
    <w:rsid w:val="00A55FD5"/>
    <w:rsid w:val="00A561F2"/>
    <w:rsid w:val="00A56356"/>
    <w:rsid w:val="00A56394"/>
    <w:rsid w:val="00A563ED"/>
    <w:rsid w:val="00A566B6"/>
    <w:rsid w:val="00A56757"/>
    <w:rsid w:val="00A5678A"/>
    <w:rsid w:val="00A56790"/>
    <w:rsid w:val="00A5696A"/>
    <w:rsid w:val="00A56BD2"/>
    <w:rsid w:val="00A56BE9"/>
    <w:rsid w:val="00A56C4A"/>
    <w:rsid w:val="00A56CF4"/>
    <w:rsid w:val="00A56E9E"/>
    <w:rsid w:val="00A57085"/>
    <w:rsid w:val="00A573BC"/>
    <w:rsid w:val="00A5740B"/>
    <w:rsid w:val="00A5742B"/>
    <w:rsid w:val="00A575E0"/>
    <w:rsid w:val="00A5765B"/>
    <w:rsid w:val="00A57B0E"/>
    <w:rsid w:val="00A57D58"/>
    <w:rsid w:val="00A57D6F"/>
    <w:rsid w:val="00A57D89"/>
    <w:rsid w:val="00A57DFF"/>
    <w:rsid w:val="00A57F0B"/>
    <w:rsid w:val="00A57FF4"/>
    <w:rsid w:val="00A60029"/>
    <w:rsid w:val="00A600D8"/>
    <w:rsid w:val="00A60415"/>
    <w:rsid w:val="00A60442"/>
    <w:rsid w:val="00A6047A"/>
    <w:rsid w:val="00A604A8"/>
    <w:rsid w:val="00A605D4"/>
    <w:rsid w:val="00A60889"/>
    <w:rsid w:val="00A6096C"/>
    <w:rsid w:val="00A60B78"/>
    <w:rsid w:val="00A60FF8"/>
    <w:rsid w:val="00A610A0"/>
    <w:rsid w:val="00A610DA"/>
    <w:rsid w:val="00A61288"/>
    <w:rsid w:val="00A614C4"/>
    <w:rsid w:val="00A61650"/>
    <w:rsid w:val="00A61736"/>
    <w:rsid w:val="00A617F8"/>
    <w:rsid w:val="00A618D1"/>
    <w:rsid w:val="00A61942"/>
    <w:rsid w:val="00A619DA"/>
    <w:rsid w:val="00A61A66"/>
    <w:rsid w:val="00A61CCD"/>
    <w:rsid w:val="00A61D9C"/>
    <w:rsid w:val="00A61E9F"/>
    <w:rsid w:val="00A61FF4"/>
    <w:rsid w:val="00A620B2"/>
    <w:rsid w:val="00A62198"/>
    <w:rsid w:val="00A62472"/>
    <w:rsid w:val="00A625FE"/>
    <w:rsid w:val="00A6265C"/>
    <w:rsid w:val="00A62795"/>
    <w:rsid w:val="00A627E6"/>
    <w:rsid w:val="00A627FA"/>
    <w:rsid w:val="00A628C5"/>
    <w:rsid w:val="00A62BF1"/>
    <w:rsid w:val="00A62D36"/>
    <w:rsid w:val="00A62D93"/>
    <w:rsid w:val="00A6312E"/>
    <w:rsid w:val="00A6313D"/>
    <w:rsid w:val="00A63286"/>
    <w:rsid w:val="00A63386"/>
    <w:rsid w:val="00A634C8"/>
    <w:rsid w:val="00A634E4"/>
    <w:rsid w:val="00A6359A"/>
    <w:rsid w:val="00A6367B"/>
    <w:rsid w:val="00A63690"/>
    <w:rsid w:val="00A63702"/>
    <w:rsid w:val="00A63B9A"/>
    <w:rsid w:val="00A63D9A"/>
    <w:rsid w:val="00A642B5"/>
    <w:rsid w:val="00A642FC"/>
    <w:rsid w:val="00A643AA"/>
    <w:rsid w:val="00A6441D"/>
    <w:rsid w:val="00A64533"/>
    <w:rsid w:val="00A648B4"/>
    <w:rsid w:val="00A65022"/>
    <w:rsid w:val="00A65128"/>
    <w:rsid w:val="00A651DC"/>
    <w:rsid w:val="00A65426"/>
    <w:rsid w:val="00A6548F"/>
    <w:rsid w:val="00A6558B"/>
    <w:rsid w:val="00A65759"/>
    <w:rsid w:val="00A65ABB"/>
    <w:rsid w:val="00A65E1E"/>
    <w:rsid w:val="00A65F4F"/>
    <w:rsid w:val="00A6630E"/>
    <w:rsid w:val="00A66572"/>
    <w:rsid w:val="00A66648"/>
    <w:rsid w:val="00A66668"/>
    <w:rsid w:val="00A6681A"/>
    <w:rsid w:val="00A669FE"/>
    <w:rsid w:val="00A66A6C"/>
    <w:rsid w:val="00A66BC5"/>
    <w:rsid w:val="00A66BD7"/>
    <w:rsid w:val="00A66C22"/>
    <w:rsid w:val="00A66CBE"/>
    <w:rsid w:val="00A66D9E"/>
    <w:rsid w:val="00A66E7A"/>
    <w:rsid w:val="00A66EF9"/>
    <w:rsid w:val="00A66F85"/>
    <w:rsid w:val="00A670C9"/>
    <w:rsid w:val="00A671AF"/>
    <w:rsid w:val="00A671F3"/>
    <w:rsid w:val="00A67415"/>
    <w:rsid w:val="00A67640"/>
    <w:rsid w:val="00A67656"/>
    <w:rsid w:val="00A67757"/>
    <w:rsid w:val="00A67808"/>
    <w:rsid w:val="00A67B09"/>
    <w:rsid w:val="00A67B94"/>
    <w:rsid w:val="00A67D7F"/>
    <w:rsid w:val="00A701EF"/>
    <w:rsid w:val="00A70224"/>
    <w:rsid w:val="00A7026A"/>
    <w:rsid w:val="00A70959"/>
    <w:rsid w:val="00A70AC9"/>
    <w:rsid w:val="00A70EB2"/>
    <w:rsid w:val="00A70EC7"/>
    <w:rsid w:val="00A71094"/>
    <w:rsid w:val="00A71160"/>
    <w:rsid w:val="00A71207"/>
    <w:rsid w:val="00A71494"/>
    <w:rsid w:val="00A716C0"/>
    <w:rsid w:val="00A71725"/>
    <w:rsid w:val="00A71B22"/>
    <w:rsid w:val="00A71E38"/>
    <w:rsid w:val="00A71E44"/>
    <w:rsid w:val="00A71FDF"/>
    <w:rsid w:val="00A72328"/>
    <w:rsid w:val="00A725E2"/>
    <w:rsid w:val="00A725E5"/>
    <w:rsid w:val="00A72993"/>
    <w:rsid w:val="00A729DA"/>
    <w:rsid w:val="00A72DF5"/>
    <w:rsid w:val="00A731DD"/>
    <w:rsid w:val="00A7328D"/>
    <w:rsid w:val="00A7341D"/>
    <w:rsid w:val="00A73583"/>
    <w:rsid w:val="00A735D0"/>
    <w:rsid w:val="00A73602"/>
    <w:rsid w:val="00A73626"/>
    <w:rsid w:val="00A736B5"/>
    <w:rsid w:val="00A73719"/>
    <w:rsid w:val="00A737B6"/>
    <w:rsid w:val="00A737F8"/>
    <w:rsid w:val="00A73811"/>
    <w:rsid w:val="00A73AD3"/>
    <w:rsid w:val="00A73B0C"/>
    <w:rsid w:val="00A73B6B"/>
    <w:rsid w:val="00A73DF6"/>
    <w:rsid w:val="00A73E83"/>
    <w:rsid w:val="00A740AD"/>
    <w:rsid w:val="00A741E4"/>
    <w:rsid w:val="00A742BE"/>
    <w:rsid w:val="00A74306"/>
    <w:rsid w:val="00A7441E"/>
    <w:rsid w:val="00A74578"/>
    <w:rsid w:val="00A745E7"/>
    <w:rsid w:val="00A74618"/>
    <w:rsid w:val="00A7471C"/>
    <w:rsid w:val="00A749A5"/>
    <w:rsid w:val="00A74A35"/>
    <w:rsid w:val="00A74A46"/>
    <w:rsid w:val="00A74B93"/>
    <w:rsid w:val="00A74DC4"/>
    <w:rsid w:val="00A74F18"/>
    <w:rsid w:val="00A751C9"/>
    <w:rsid w:val="00A75452"/>
    <w:rsid w:val="00A754D7"/>
    <w:rsid w:val="00A754F6"/>
    <w:rsid w:val="00A7586D"/>
    <w:rsid w:val="00A75E2E"/>
    <w:rsid w:val="00A76014"/>
    <w:rsid w:val="00A7605D"/>
    <w:rsid w:val="00A760BD"/>
    <w:rsid w:val="00A760BF"/>
    <w:rsid w:val="00A761F7"/>
    <w:rsid w:val="00A762B0"/>
    <w:rsid w:val="00A7647F"/>
    <w:rsid w:val="00A764EA"/>
    <w:rsid w:val="00A767A2"/>
    <w:rsid w:val="00A76A95"/>
    <w:rsid w:val="00A76ABE"/>
    <w:rsid w:val="00A76D53"/>
    <w:rsid w:val="00A76D7D"/>
    <w:rsid w:val="00A76DAA"/>
    <w:rsid w:val="00A76F00"/>
    <w:rsid w:val="00A7705A"/>
    <w:rsid w:val="00A77085"/>
    <w:rsid w:val="00A77234"/>
    <w:rsid w:val="00A77342"/>
    <w:rsid w:val="00A77919"/>
    <w:rsid w:val="00A77977"/>
    <w:rsid w:val="00A77A53"/>
    <w:rsid w:val="00A77ACF"/>
    <w:rsid w:val="00A77BE4"/>
    <w:rsid w:val="00A77E25"/>
    <w:rsid w:val="00A77FD1"/>
    <w:rsid w:val="00A800E7"/>
    <w:rsid w:val="00A80132"/>
    <w:rsid w:val="00A80148"/>
    <w:rsid w:val="00A80249"/>
    <w:rsid w:val="00A802F5"/>
    <w:rsid w:val="00A8048C"/>
    <w:rsid w:val="00A80500"/>
    <w:rsid w:val="00A80669"/>
    <w:rsid w:val="00A8081D"/>
    <w:rsid w:val="00A808C0"/>
    <w:rsid w:val="00A80951"/>
    <w:rsid w:val="00A8095B"/>
    <w:rsid w:val="00A80A2A"/>
    <w:rsid w:val="00A80B2A"/>
    <w:rsid w:val="00A80B86"/>
    <w:rsid w:val="00A80BEB"/>
    <w:rsid w:val="00A80D60"/>
    <w:rsid w:val="00A8146A"/>
    <w:rsid w:val="00A814B0"/>
    <w:rsid w:val="00A8151F"/>
    <w:rsid w:val="00A81584"/>
    <w:rsid w:val="00A817C0"/>
    <w:rsid w:val="00A817CA"/>
    <w:rsid w:val="00A8196D"/>
    <w:rsid w:val="00A81A04"/>
    <w:rsid w:val="00A81A7D"/>
    <w:rsid w:val="00A81A9E"/>
    <w:rsid w:val="00A81ADC"/>
    <w:rsid w:val="00A81F11"/>
    <w:rsid w:val="00A81F8C"/>
    <w:rsid w:val="00A82087"/>
    <w:rsid w:val="00A820B4"/>
    <w:rsid w:val="00A821EE"/>
    <w:rsid w:val="00A821F5"/>
    <w:rsid w:val="00A824E5"/>
    <w:rsid w:val="00A825D4"/>
    <w:rsid w:val="00A82883"/>
    <w:rsid w:val="00A82912"/>
    <w:rsid w:val="00A82A33"/>
    <w:rsid w:val="00A82B47"/>
    <w:rsid w:val="00A83089"/>
    <w:rsid w:val="00A830F1"/>
    <w:rsid w:val="00A8310E"/>
    <w:rsid w:val="00A831A2"/>
    <w:rsid w:val="00A83393"/>
    <w:rsid w:val="00A833C4"/>
    <w:rsid w:val="00A83AFA"/>
    <w:rsid w:val="00A83C4C"/>
    <w:rsid w:val="00A83D32"/>
    <w:rsid w:val="00A83D60"/>
    <w:rsid w:val="00A83F16"/>
    <w:rsid w:val="00A83F21"/>
    <w:rsid w:val="00A84002"/>
    <w:rsid w:val="00A840AC"/>
    <w:rsid w:val="00A840CC"/>
    <w:rsid w:val="00A84143"/>
    <w:rsid w:val="00A84178"/>
    <w:rsid w:val="00A84445"/>
    <w:rsid w:val="00A84890"/>
    <w:rsid w:val="00A848FF"/>
    <w:rsid w:val="00A849E5"/>
    <w:rsid w:val="00A84A24"/>
    <w:rsid w:val="00A84AA4"/>
    <w:rsid w:val="00A84C71"/>
    <w:rsid w:val="00A84C86"/>
    <w:rsid w:val="00A84C96"/>
    <w:rsid w:val="00A85084"/>
    <w:rsid w:val="00A85180"/>
    <w:rsid w:val="00A852F4"/>
    <w:rsid w:val="00A853E2"/>
    <w:rsid w:val="00A854E9"/>
    <w:rsid w:val="00A857CA"/>
    <w:rsid w:val="00A858A1"/>
    <w:rsid w:val="00A8592C"/>
    <w:rsid w:val="00A85BC4"/>
    <w:rsid w:val="00A85BED"/>
    <w:rsid w:val="00A85D61"/>
    <w:rsid w:val="00A85FE7"/>
    <w:rsid w:val="00A86015"/>
    <w:rsid w:val="00A86049"/>
    <w:rsid w:val="00A861AC"/>
    <w:rsid w:val="00A8651B"/>
    <w:rsid w:val="00A86A24"/>
    <w:rsid w:val="00A86C0B"/>
    <w:rsid w:val="00A87030"/>
    <w:rsid w:val="00A87150"/>
    <w:rsid w:val="00A8739D"/>
    <w:rsid w:val="00A87890"/>
    <w:rsid w:val="00A87AF0"/>
    <w:rsid w:val="00A87AF3"/>
    <w:rsid w:val="00A87CD4"/>
    <w:rsid w:val="00A87DA8"/>
    <w:rsid w:val="00A89A79"/>
    <w:rsid w:val="00A9005F"/>
    <w:rsid w:val="00A903E3"/>
    <w:rsid w:val="00A90512"/>
    <w:rsid w:val="00A90564"/>
    <w:rsid w:val="00A90623"/>
    <w:rsid w:val="00A90699"/>
    <w:rsid w:val="00A907CE"/>
    <w:rsid w:val="00A907F0"/>
    <w:rsid w:val="00A909AC"/>
    <w:rsid w:val="00A90A7F"/>
    <w:rsid w:val="00A90E0D"/>
    <w:rsid w:val="00A90ECA"/>
    <w:rsid w:val="00A91113"/>
    <w:rsid w:val="00A91117"/>
    <w:rsid w:val="00A91118"/>
    <w:rsid w:val="00A91147"/>
    <w:rsid w:val="00A91159"/>
    <w:rsid w:val="00A912E7"/>
    <w:rsid w:val="00A913F0"/>
    <w:rsid w:val="00A91568"/>
    <w:rsid w:val="00A915D6"/>
    <w:rsid w:val="00A9167A"/>
    <w:rsid w:val="00A91728"/>
    <w:rsid w:val="00A91B49"/>
    <w:rsid w:val="00A91BC1"/>
    <w:rsid w:val="00A91CD6"/>
    <w:rsid w:val="00A91F8B"/>
    <w:rsid w:val="00A9208E"/>
    <w:rsid w:val="00A9208F"/>
    <w:rsid w:val="00A9211F"/>
    <w:rsid w:val="00A921BB"/>
    <w:rsid w:val="00A92277"/>
    <w:rsid w:val="00A9236A"/>
    <w:rsid w:val="00A92371"/>
    <w:rsid w:val="00A92476"/>
    <w:rsid w:val="00A92623"/>
    <w:rsid w:val="00A92701"/>
    <w:rsid w:val="00A92983"/>
    <w:rsid w:val="00A92A3F"/>
    <w:rsid w:val="00A92D62"/>
    <w:rsid w:val="00A93081"/>
    <w:rsid w:val="00A931FB"/>
    <w:rsid w:val="00A93319"/>
    <w:rsid w:val="00A9331C"/>
    <w:rsid w:val="00A93323"/>
    <w:rsid w:val="00A9346C"/>
    <w:rsid w:val="00A934D9"/>
    <w:rsid w:val="00A934F0"/>
    <w:rsid w:val="00A935A2"/>
    <w:rsid w:val="00A93700"/>
    <w:rsid w:val="00A93865"/>
    <w:rsid w:val="00A9387D"/>
    <w:rsid w:val="00A938AB"/>
    <w:rsid w:val="00A93A77"/>
    <w:rsid w:val="00A93B20"/>
    <w:rsid w:val="00A93B7B"/>
    <w:rsid w:val="00A93B90"/>
    <w:rsid w:val="00A93CDC"/>
    <w:rsid w:val="00A93E35"/>
    <w:rsid w:val="00A93EAC"/>
    <w:rsid w:val="00A94193"/>
    <w:rsid w:val="00A94302"/>
    <w:rsid w:val="00A94512"/>
    <w:rsid w:val="00A94647"/>
    <w:rsid w:val="00A94A6B"/>
    <w:rsid w:val="00A94A6E"/>
    <w:rsid w:val="00A94D93"/>
    <w:rsid w:val="00A94DA7"/>
    <w:rsid w:val="00A94E7A"/>
    <w:rsid w:val="00A952F5"/>
    <w:rsid w:val="00A95479"/>
    <w:rsid w:val="00A95523"/>
    <w:rsid w:val="00A95894"/>
    <w:rsid w:val="00A958F2"/>
    <w:rsid w:val="00A95973"/>
    <w:rsid w:val="00A95AC9"/>
    <w:rsid w:val="00A95C1C"/>
    <w:rsid w:val="00A95C83"/>
    <w:rsid w:val="00A95CC8"/>
    <w:rsid w:val="00A95CEA"/>
    <w:rsid w:val="00A95FB7"/>
    <w:rsid w:val="00A96088"/>
    <w:rsid w:val="00A961EF"/>
    <w:rsid w:val="00A96344"/>
    <w:rsid w:val="00A963A0"/>
    <w:rsid w:val="00A9651B"/>
    <w:rsid w:val="00A96524"/>
    <w:rsid w:val="00A96556"/>
    <w:rsid w:val="00A965ED"/>
    <w:rsid w:val="00A96619"/>
    <w:rsid w:val="00A9666A"/>
    <w:rsid w:val="00A9666F"/>
    <w:rsid w:val="00A96B0C"/>
    <w:rsid w:val="00A96C7A"/>
    <w:rsid w:val="00A96CE0"/>
    <w:rsid w:val="00A96EAA"/>
    <w:rsid w:val="00A96F2D"/>
    <w:rsid w:val="00A96F49"/>
    <w:rsid w:val="00A96F8D"/>
    <w:rsid w:val="00A9708C"/>
    <w:rsid w:val="00A97276"/>
    <w:rsid w:val="00A974F9"/>
    <w:rsid w:val="00A9776A"/>
    <w:rsid w:val="00A97DC5"/>
    <w:rsid w:val="00A97E8E"/>
    <w:rsid w:val="00AA00E7"/>
    <w:rsid w:val="00AA0142"/>
    <w:rsid w:val="00AA029F"/>
    <w:rsid w:val="00AA042B"/>
    <w:rsid w:val="00AA0802"/>
    <w:rsid w:val="00AA0B1F"/>
    <w:rsid w:val="00AA0B44"/>
    <w:rsid w:val="00AA0C84"/>
    <w:rsid w:val="00AA0EB6"/>
    <w:rsid w:val="00AA1066"/>
    <w:rsid w:val="00AA1231"/>
    <w:rsid w:val="00AA1499"/>
    <w:rsid w:val="00AA15DC"/>
    <w:rsid w:val="00AA1694"/>
    <w:rsid w:val="00AA16EE"/>
    <w:rsid w:val="00AA17DB"/>
    <w:rsid w:val="00AA1955"/>
    <w:rsid w:val="00AA1962"/>
    <w:rsid w:val="00AA198D"/>
    <w:rsid w:val="00AA1B13"/>
    <w:rsid w:val="00AA1BDF"/>
    <w:rsid w:val="00AA1CE1"/>
    <w:rsid w:val="00AA1ED1"/>
    <w:rsid w:val="00AA2154"/>
    <w:rsid w:val="00AA2241"/>
    <w:rsid w:val="00AA2248"/>
    <w:rsid w:val="00AA2481"/>
    <w:rsid w:val="00AA2735"/>
    <w:rsid w:val="00AA2C95"/>
    <w:rsid w:val="00AA2EDD"/>
    <w:rsid w:val="00AA2F17"/>
    <w:rsid w:val="00AA3332"/>
    <w:rsid w:val="00AA335A"/>
    <w:rsid w:val="00AA33A9"/>
    <w:rsid w:val="00AA34CB"/>
    <w:rsid w:val="00AA3502"/>
    <w:rsid w:val="00AA3656"/>
    <w:rsid w:val="00AA36D2"/>
    <w:rsid w:val="00AA3702"/>
    <w:rsid w:val="00AA383A"/>
    <w:rsid w:val="00AA3841"/>
    <w:rsid w:val="00AA3E31"/>
    <w:rsid w:val="00AA3E50"/>
    <w:rsid w:val="00AA3FE7"/>
    <w:rsid w:val="00AA4243"/>
    <w:rsid w:val="00AA4452"/>
    <w:rsid w:val="00AA4476"/>
    <w:rsid w:val="00AA4604"/>
    <w:rsid w:val="00AA4C1B"/>
    <w:rsid w:val="00AA4DE7"/>
    <w:rsid w:val="00AA4E54"/>
    <w:rsid w:val="00AA4E8E"/>
    <w:rsid w:val="00AA4EB3"/>
    <w:rsid w:val="00AA4FAD"/>
    <w:rsid w:val="00AA507D"/>
    <w:rsid w:val="00AA5169"/>
    <w:rsid w:val="00AA5171"/>
    <w:rsid w:val="00AA5432"/>
    <w:rsid w:val="00AA568E"/>
    <w:rsid w:val="00AA5716"/>
    <w:rsid w:val="00AA58F4"/>
    <w:rsid w:val="00AA594C"/>
    <w:rsid w:val="00AA59F1"/>
    <w:rsid w:val="00AA5ABD"/>
    <w:rsid w:val="00AA5C6B"/>
    <w:rsid w:val="00AA5E70"/>
    <w:rsid w:val="00AA5EAD"/>
    <w:rsid w:val="00AA5EB9"/>
    <w:rsid w:val="00AA5F32"/>
    <w:rsid w:val="00AA5FFB"/>
    <w:rsid w:val="00AA6091"/>
    <w:rsid w:val="00AA60A9"/>
    <w:rsid w:val="00AA61D1"/>
    <w:rsid w:val="00AA63BF"/>
    <w:rsid w:val="00AA64E7"/>
    <w:rsid w:val="00AA67EA"/>
    <w:rsid w:val="00AA683B"/>
    <w:rsid w:val="00AA6848"/>
    <w:rsid w:val="00AA6A23"/>
    <w:rsid w:val="00AA6D76"/>
    <w:rsid w:val="00AA6DAE"/>
    <w:rsid w:val="00AA6FE4"/>
    <w:rsid w:val="00AA7036"/>
    <w:rsid w:val="00AA70D9"/>
    <w:rsid w:val="00AA70DD"/>
    <w:rsid w:val="00AA70EF"/>
    <w:rsid w:val="00AA71A8"/>
    <w:rsid w:val="00AA723D"/>
    <w:rsid w:val="00AA73BC"/>
    <w:rsid w:val="00AA74EC"/>
    <w:rsid w:val="00AA7BC3"/>
    <w:rsid w:val="00AA7CB2"/>
    <w:rsid w:val="00AA7CDB"/>
    <w:rsid w:val="00AA7CF1"/>
    <w:rsid w:val="00AA7F16"/>
    <w:rsid w:val="00AB0061"/>
    <w:rsid w:val="00AB013F"/>
    <w:rsid w:val="00AB0197"/>
    <w:rsid w:val="00AB0293"/>
    <w:rsid w:val="00AB02F5"/>
    <w:rsid w:val="00AB0377"/>
    <w:rsid w:val="00AB0596"/>
    <w:rsid w:val="00AB061E"/>
    <w:rsid w:val="00AB08EE"/>
    <w:rsid w:val="00AB0C11"/>
    <w:rsid w:val="00AB0E09"/>
    <w:rsid w:val="00AB1146"/>
    <w:rsid w:val="00AB1280"/>
    <w:rsid w:val="00AB1292"/>
    <w:rsid w:val="00AB1386"/>
    <w:rsid w:val="00AB1460"/>
    <w:rsid w:val="00AB157B"/>
    <w:rsid w:val="00AB16B8"/>
    <w:rsid w:val="00AB187E"/>
    <w:rsid w:val="00AB1ACE"/>
    <w:rsid w:val="00AB1BA4"/>
    <w:rsid w:val="00AB1E3D"/>
    <w:rsid w:val="00AB2284"/>
    <w:rsid w:val="00AB231E"/>
    <w:rsid w:val="00AB23D1"/>
    <w:rsid w:val="00AB243E"/>
    <w:rsid w:val="00AB24F8"/>
    <w:rsid w:val="00AB2513"/>
    <w:rsid w:val="00AB25AA"/>
    <w:rsid w:val="00AB25AE"/>
    <w:rsid w:val="00AB267A"/>
    <w:rsid w:val="00AB2901"/>
    <w:rsid w:val="00AB2A17"/>
    <w:rsid w:val="00AB2BA2"/>
    <w:rsid w:val="00AB2BFD"/>
    <w:rsid w:val="00AB2DFF"/>
    <w:rsid w:val="00AB30FA"/>
    <w:rsid w:val="00AB34F6"/>
    <w:rsid w:val="00AB365E"/>
    <w:rsid w:val="00AB3782"/>
    <w:rsid w:val="00AB37F3"/>
    <w:rsid w:val="00AB3836"/>
    <w:rsid w:val="00AB3910"/>
    <w:rsid w:val="00AB391A"/>
    <w:rsid w:val="00AB3B6C"/>
    <w:rsid w:val="00AB3B92"/>
    <w:rsid w:val="00AB3CE2"/>
    <w:rsid w:val="00AB45EF"/>
    <w:rsid w:val="00AB46E9"/>
    <w:rsid w:val="00AB47E6"/>
    <w:rsid w:val="00AB4819"/>
    <w:rsid w:val="00AB4900"/>
    <w:rsid w:val="00AB4921"/>
    <w:rsid w:val="00AB49A9"/>
    <w:rsid w:val="00AB4B13"/>
    <w:rsid w:val="00AB4CA6"/>
    <w:rsid w:val="00AB4CD8"/>
    <w:rsid w:val="00AB4DE4"/>
    <w:rsid w:val="00AB4E7A"/>
    <w:rsid w:val="00AB511E"/>
    <w:rsid w:val="00AB525F"/>
    <w:rsid w:val="00AB581A"/>
    <w:rsid w:val="00AB58DC"/>
    <w:rsid w:val="00AB596B"/>
    <w:rsid w:val="00AB5A51"/>
    <w:rsid w:val="00AB5AF5"/>
    <w:rsid w:val="00AB5CCE"/>
    <w:rsid w:val="00AB5E31"/>
    <w:rsid w:val="00AB6132"/>
    <w:rsid w:val="00AB619D"/>
    <w:rsid w:val="00AB6250"/>
    <w:rsid w:val="00AB6387"/>
    <w:rsid w:val="00AB63BD"/>
    <w:rsid w:val="00AB64CC"/>
    <w:rsid w:val="00AB653F"/>
    <w:rsid w:val="00AB65B5"/>
    <w:rsid w:val="00AB65F9"/>
    <w:rsid w:val="00AB6670"/>
    <w:rsid w:val="00AB67B9"/>
    <w:rsid w:val="00AB67BB"/>
    <w:rsid w:val="00AB6AB0"/>
    <w:rsid w:val="00AB6AEE"/>
    <w:rsid w:val="00AB6B07"/>
    <w:rsid w:val="00AB6B5F"/>
    <w:rsid w:val="00AB6C9D"/>
    <w:rsid w:val="00AB6E9C"/>
    <w:rsid w:val="00AB71F0"/>
    <w:rsid w:val="00AB7284"/>
    <w:rsid w:val="00AB728A"/>
    <w:rsid w:val="00AB75F7"/>
    <w:rsid w:val="00AB7718"/>
    <w:rsid w:val="00AB77DE"/>
    <w:rsid w:val="00AB7A3F"/>
    <w:rsid w:val="00AB7C35"/>
    <w:rsid w:val="00AB7C9A"/>
    <w:rsid w:val="00AB7D25"/>
    <w:rsid w:val="00AB7F52"/>
    <w:rsid w:val="00AC0075"/>
    <w:rsid w:val="00AC032E"/>
    <w:rsid w:val="00AC040B"/>
    <w:rsid w:val="00AC07D8"/>
    <w:rsid w:val="00AC0ADF"/>
    <w:rsid w:val="00AC0B4B"/>
    <w:rsid w:val="00AC0B8C"/>
    <w:rsid w:val="00AC0BA2"/>
    <w:rsid w:val="00AC0CF3"/>
    <w:rsid w:val="00AC0EFE"/>
    <w:rsid w:val="00AC0FF3"/>
    <w:rsid w:val="00AC11AF"/>
    <w:rsid w:val="00AC1411"/>
    <w:rsid w:val="00AC16AB"/>
    <w:rsid w:val="00AC17ED"/>
    <w:rsid w:val="00AC1B95"/>
    <w:rsid w:val="00AC1CD8"/>
    <w:rsid w:val="00AC1D0C"/>
    <w:rsid w:val="00AC1D4C"/>
    <w:rsid w:val="00AC1DF7"/>
    <w:rsid w:val="00AC1EE7"/>
    <w:rsid w:val="00AC1F0C"/>
    <w:rsid w:val="00AC24A3"/>
    <w:rsid w:val="00AC25D4"/>
    <w:rsid w:val="00AC2710"/>
    <w:rsid w:val="00AC2A26"/>
    <w:rsid w:val="00AC2B59"/>
    <w:rsid w:val="00AC2BF1"/>
    <w:rsid w:val="00AC2C03"/>
    <w:rsid w:val="00AC2E7D"/>
    <w:rsid w:val="00AC2FA3"/>
    <w:rsid w:val="00AC328A"/>
    <w:rsid w:val="00AC334F"/>
    <w:rsid w:val="00AC3383"/>
    <w:rsid w:val="00AC34B1"/>
    <w:rsid w:val="00AC3556"/>
    <w:rsid w:val="00AC3AC1"/>
    <w:rsid w:val="00AC3AC9"/>
    <w:rsid w:val="00AC3C15"/>
    <w:rsid w:val="00AC3D36"/>
    <w:rsid w:val="00AC3E63"/>
    <w:rsid w:val="00AC3E7A"/>
    <w:rsid w:val="00AC42A2"/>
    <w:rsid w:val="00AC42A4"/>
    <w:rsid w:val="00AC4322"/>
    <w:rsid w:val="00AC433F"/>
    <w:rsid w:val="00AC43FC"/>
    <w:rsid w:val="00AC44F8"/>
    <w:rsid w:val="00AC45D0"/>
    <w:rsid w:val="00AC4AC3"/>
    <w:rsid w:val="00AC4BC1"/>
    <w:rsid w:val="00AC4C65"/>
    <w:rsid w:val="00AC515F"/>
    <w:rsid w:val="00AC53E9"/>
    <w:rsid w:val="00AC5491"/>
    <w:rsid w:val="00AC549F"/>
    <w:rsid w:val="00AC571F"/>
    <w:rsid w:val="00AC5726"/>
    <w:rsid w:val="00AC57EF"/>
    <w:rsid w:val="00AC57F4"/>
    <w:rsid w:val="00AC5856"/>
    <w:rsid w:val="00AC5B07"/>
    <w:rsid w:val="00AC5D82"/>
    <w:rsid w:val="00AC5D9C"/>
    <w:rsid w:val="00AC5E19"/>
    <w:rsid w:val="00AC6144"/>
    <w:rsid w:val="00AC6361"/>
    <w:rsid w:val="00AC672C"/>
    <w:rsid w:val="00AC6738"/>
    <w:rsid w:val="00AC6855"/>
    <w:rsid w:val="00AC6CA9"/>
    <w:rsid w:val="00AC6D48"/>
    <w:rsid w:val="00AC6D7E"/>
    <w:rsid w:val="00AC6E1D"/>
    <w:rsid w:val="00AC6E22"/>
    <w:rsid w:val="00AC6E55"/>
    <w:rsid w:val="00AC6F8B"/>
    <w:rsid w:val="00AC717E"/>
    <w:rsid w:val="00AC73D7"/>
    <w:rsid w:val="00AC76D3"/>
    <w:rsid w:val="00AC779B"/>
    <w:rsid w:val="00AC7907"/>
    <w:rsid w:val="00AC79F3"/>
    <w:rsid w:val="00AC7A46"/>
    <w:rsid w:val="00AC7A6A"/>
    <w:rsid w:val="00AC7E5A"/>
    <w:rsid w:val="00AD007B"/>
    <w:rsid w:val="00AD018A"/>
    <w:rsid w:val="00AD0203"/>
    <w:rsid w:val="00AD023D"/>
    <w:rsid w:val="00AD024D"/>
    <w:rsid w:val="00AD038A"/>
    <w:rsid w:val="00AD04B5"/>
    <w:rsid w:val="00AD07CB"/>
    <w:rsid w:val="00AD096B"/>
    <w:rsid w:val="00AD0999"/>
    <w:rsid w:val="00AD09B3"/>
    <w:rsid w:val="00AD0C05"/>
    <w:rsid w:val="00AD0C0A"/>
    <w:rsid w:val="00AD0F3A"/>
    <w:rsid w:val="00AD107F"/>
    <w:rsid w:val="00AD112F"/>
    <w:rsid w:val="00AD11EA"/>
    <w:rsid w:val="00AD12E4"/>
    <w:rsid w:val="00AD146B"/>
    <w:rsid w:val="00AD147F"/>
    <w:rsid w:val="00AD15BB"/>
    <w:rsid w:val="00AD1815"/>
    <w:rsid w:val="00AD19DB"/>
    <w:rsid w:val="00AD1A2A"/>
    <w:rsid w:val="00AD1D84"/>
    <w:rsid w:val="00AD1DB3"/>
    <w:rsid w:val="00AD1FE3"/>
    <w:rsid w:val="00AD205D"/>
    <w:rsid w:val="00AD20E9"/>
    <w:rsid w:val="00AD2144"/>
    <w:rsid w:val="00AD23A9"/>
    <w:rsid w:val="00AD26D7"/>
    <w:rsid w:val="00AD270C"/>
    <w:rsid w:val="00AD2A7E"/>
    <w:rsid w:val="00AD2A80"/>
    <w:rsid w:val="00AD2BED"/>
    <w:rsid w:val="00AD2C8F"/>
    <w:rsid w:val="00AD2DC4"/>
    <w:rsid w:val="00AD2E56"/>
    <w:rsid w:val="00AD2E6F"/>
    <w:rsid w:val="00AD2EF9"/>
    <w:rsid w:val="00AD2FA9"/>
    <w:rsid w:val="00AD316D"/>
    <w:rsid w:val="00AD3171"/>
    <w:rsid w:val="00AD3361"/>
    <w:rsid w:val="00AD37D9"/>
    <w:rsid w:val="00AD381D"/>
    <w:rsid w:val="00AD38F6"/>
    <w:rsid w:val="00AD39F0"/>
    <w:rsid w:val="00AD3B0A"/>
    <w:rsid w:val="00AD3CE6"/>
    <w:rsid w:val="00AD3DA5"/>
    <w:rsid w:val="00AD3F7E"/>
    <w:rsid w:val="00AD402D"/>
    <w:rsid w:val="00AD40E0"/>
    <w:rsid w:val="00AD4380"/>
    <w:rsid w:val="00AD4616"/>
    <w:rsid w:val="00AD49B8"/>
    <w:rsid w:val="00AD4B36"/>
    <w:rsid w:val="00AD4B75"/>
    <w:rsid w:val="00AD4DCD"/>
    <w:rsid w:val="00AD4FDD"/>
    <w:rsid w:val="00AD50B0"/>
    <w:rsid w:val="00AD5142"/>
    <w:rsid w:val="00AD543F"/>
    <w:rsid w:val="00AD54E7"/>
    <w:rsid w:val="00AD55BD"/>
    <w:rsid w:val="00AD5638"/>
    <w:rsid w:val="00AD5689"/>
    <w:rsid w:val="00AD5697"/>
    <w:rsid w:val="00AD5A94"/>
    <w:rsid w:val="00AD60BE"/>
    <w:rsid w:val="00AD6171"/>
    <w:rsid w:val="00AD63F4"/>
    <w:rsid w:val="00AD64B1"/>
    <w:rsid w:val="00AD66B1"/>
    <w:rsid w:val="00AD6D82"/>
    <w:rsid w:val="00AD6E9E"/>
    <w:rsid w:val="00AD6EB0"/>
    <w:rsid w:val="00AD6EC4"/>
    <w:rsid w:val="00AD6EC8"/>
    <w:rsid w:val="00AD710F"/>
    <w:rsid w:val="00AD71C7"/>
    <w:rsid w:val="00AD7397"/>
    <w:rsid w:val="00AD7538"/>
    <w:rsid w:val="00AD7554"/>
    <w:rsid w:val="00AD75F1"/>
    <w:rsid w:val="00AD7658"/>
    <w:rsid w:val="00AD7FD7"/>
    <w:rsid w:val="00AE0126"/>
    <w:rsid w:val="00AE018D"/>
    <w:rsid w:val="00AE02BE"/>
    <w:rsid w:val="00AE0594"/>
    <w:rsid w:val="00AE05C9"/>
    <w:rsid w:val="00AE0614"/>
    <w:rsid w:val="00AE06CC"/>
    <w:rsid w:val="00AE0888"/>
    <w:rsid w:val="00AE0922"/>
    <w:rsid w:val="00AE09C2"/>
    <w:rsid w:val="00AE0A08"/>
    <w:rsid w:val="00AE0B48"/>
    <w:rsid w:val="00AE0BE6"/>
    <w:rsid w:val="00AE0C12"/>
    <w:rsid w:val="00AE0C7E"/>
    <w:rsid w:val="00AE0E0C"/>
    <w:rsid w:val="00AE0E0E"/>
    <w:rsid w:val="00AE0FD8"/>
    <w:rsid w:val="00AE1514"/>
    <w:rsid w:val="00AE176F"/>
    <w:rsid w:val="00AE191C"/>
    <w:rsid w:val="00AE1D5C"/>
    <w:rsid w:val="00AE1D67"/>
    <w:rsid w:val="00AE209F"/>
    <w:rsid w:val="00AE20A9"/>
    <w:rsid w:val="00AE20BC"/>
    <w:rsid w:val="00AE2104"/>
    <w:rsid w:val="00AE2112"/>
    <w:rsid w:val="00AE212C"/>
    <w:rsid w:val="00AE212F"/>
    <w:rsid w:val="00AE23DE"/>
    <w:rsid w:val="00AE2400"/>
    <w:rsid w:val="00AE2560"/>
    <w:rsid w:val="00AE2AC8"/>
    <w:rsid w:val="00AE2C40"/>
    <w:rsid w:val="00AE2EBB"/>
    <w:rsid w:val="00AE2F8A"/>
    <w:rsid w:val="00AE300C"/>
    <w:rsid w:val="00AE3388"/>
    <w:rsid w:val="00AE374D"/>
    <w:rsid w:val="00AE37B2"/>
    <w:rsid w:val="00AE381B"/>
    <w:rsid w:val="00AE38A6"/>
    <w:rsid w:val="00AE39A6"/>
    <w:rsid w:val="00AE3BB8"/>
    <w:rsid w:val="00AE3BBC"/>
    <w:rsid w:val="00AE3BF5"/>
    <w:rsid w:val="00AE3C20"/>
    <w:rsid w:val="00AE3D64"/>
    <w:rsid w:val="00AE3D8B"/>
    <w:rsid w:val="00AE3F21"/>
    <w:rsid w:val="00AE3F63"/>
    <w:rsid w:val="00AE42A0"/>
    <w:rsid w:val="00AE46F2"/>
    <w:rsid w:val="00AE47E5"/>
    <w:rsid w:val="00AE4C09"/>
    <w:rsid w:val="00AE4C91"/>
    <w:rsid w:val="00AE4CD7"/>
    <w:rsid w:val="00AE4D15"/>
    <w:rsid w:val="00AE4D93"/>
    <w:rsid w:val="00AE4DC9"/>
    <w:rsid w:val="00AE4EA3"/>
    <w:rsid w:val="00AE4EC3"/>
    <w:rsid w:val="00AE50E5"/>
    <w:rsid w:val="00AE50F1"/>
    <w:rsid w:val="00AE5190"/>
    <w:rsid w:val="00AE52E0"/>
    <w:rsid w:val="00AE5555"/>
    <w:rsid w:val="00AE5738"/>
    <w:rsid w:val="00AE5792"/>
    <w:rsid w:val="00AE5C05"/>
    <w:rsid w:val="00AE5C42"/>
    <w:rsid w:val="00AE5CAB"/>
    <w:rsid w:val="00AE5F93"/>
    <w:rsid w:val="00AE6026"/>
    <w:rsid w:val="00AE60A4"/>
    <w:rsid w:val="00AE60B9"/>
    <w:rsid w:val="00AE6254"/>
    <w:rsid w:val="00AE65BE"/>
    <w:rsid w:val="00AE69ED"/>
    <w:rsid w:val="00AE6B29"/>
    <w:rsid w:val="00AE6B97"/>
    <w:rsid w:val="00AE6E3E"/>
    <w:rsid w:val="00AE6E75"/>
    <w:rsid w:val="00AE6F93"/>
    <w:rsid w:val="00AE715E"/>
    <w:rsid w:val="00AE7160"/>
    <w:rsid w:val="00AE72A6"/>
    <w:rsid w:val="00AE73C8"/>
    <w:rsid w:val="00AE751F"/>
    <w:rsid w:val="00AE7693"/>
    <w:rsid w:val="00AE782A"/>
    <w:rsid w:val="00AE7A4B"/>
    <w:rsid w:val="00AE7B3E"/>
    <w:rsid w:val="00AE7D1B"/>
    <w:rsid w:val="00AE7DB1"/>
    <w:rsid w:val="00AE7F9C"/>
    <w:rsid w:val="00AF015C"/>
    <w:rsid w:val="00AF018B"/>
    <w:rsid w:val="00AF05A7"/>
    <w:rsid w:val="00AF0813"/>
    <w:rsid w:val="00AF083E"/>
    <w:rsid w:val="00AF0953"/>
    <w:rsid w:val="00AF0B44"/>
    <w:rsid w:val="00AF0CC0"/>
    <w:rsid w:val="00AF10EF"/>
    <w:rsid w:val="00AF110B"/>
    <w:rsid w:val="00AF113D"/>
    <w:rsid w:val="00AF1360"/>
    <w:rsid w:val="00AF1412"/>
    <w:rsid w:val="00AF183E"/>
    <w:rsid w:val="00AF19A1"/>
    <w:rsid w:val="00AF1A81"/>
    <w:rsid w:val="00AF1C0D"/>
    <w:rsid w:val="00AF1CD2"/>
    <w:rsid w:val="00AF22A9"/>
    <w:rsid w:val="00AF231E"/>
    <w:rsid w:val="00AF24D2"/>
    <w:rsid w:val="00AF25C0"/>
    <w:rsid w:val="00AF262C"/>
    <w:rsid w:val="00AF26FA"/>
    <w:rsid w:val="00AF2730"/>
    <w:rsid w:val="00AF2732"/>
    <w:rsid w:val="00AF2781"/>
    <w:rsid w:val="00AF2887"/>
    <w:rsid w:val="00AF2AFD"/>
    <w:rsid w:val="00AF2BA4"/>
    <w:rsid w:val="00AF2BFC"/>
    <w:rsid w:val="00AF2E4B"/>
    <w:rsid w:val="00AF2E57"/>
    <w:rsid w:val="00AF3069"/>
    <w:rsid w:val="00AF348C"/>
    <w:rsid w:val="00AF37D0"/>
    <w:rsid w:val="00AF3848"/>
    <w:rsid w:val="00AF3A90"/>
    <w:rsid w:val="00AF3BF4"/>
    <w:rsid w:val="00AF3C72"/>
    <w:rsid w:val="00AF3DF2"/>
    <w:rsid w:val="00AF4077"/>
    <w:rsid w:val="00AF40C6"/>
    <w:rsid w:val="00AF40CD"/>
    <w:rsid w:val="00AF4162"/>
    <w:rsid w:val="00AF4528"/>
    <w:rsid w:val="00AF452C"/>
    <w:rsid w:val="00AF4534"/>
    <w:rsid w:val="00AF469B"/>
    <w:rsid w:val="00AF46E6"/>
    <w:rsid w:val="00AF4989"/>
    <w:rsid w:val="00AF4AFB"/>
    <w:rsid w:val="00AF4C24"/>
    <w:rsid w:val="00AF4C4C"/>
    <w:rsid w:val="00AF4D13"/>
    <w:rsid w:val="00AF4D1A"/>
    <w:rsid w:val="00AF4DCC"/>
    <w:rsid w:val="00AF4E48"/>
    <w:rsid w:val="00AF5003"/>
    <w:rsid w:val="00AF5037"/>
    <w:rsid w:val="00AF511D"/>
    <w:rsid w:val="00AF52FD"/>
    <w:rsid w:val="00AF542A"/>
    <w:rsid w:val="00AF5834"/>
    <w:rsid w:val="00AF592C"/>
    <w:rsid w:val="00AF5C1F"/>
    <w:rsid w:val="00AF5C6A"/>
    <w:rsid w:val="00AF5C91"/>
    <w:rsid w:val="00AF5EB0"/>
    <w:rsid w:val="00AF5FD8"/>
    <w:rsid w:val="00AF62D1"/>
    <w:rsid w:val="00AF62D4"/>
    <w:rsid w:val="00AF6465"/>
    <w:rsid w:val="00AF6724"/>
    <w:rsid w:val="00AF67C3"/>
    <w:rsid w:val="00AF69C2"/>
    <w:rsid w:val="00AF6BFE"/>
    <w:rsid w:val="00AF6F85"/>
    <w:rsid w:val="00AF719B"/>
    <w:rsid w:val="00AF7527"/>
    <w:rsid w:val="00AF754F"/>
    <w:rsid w:val="00AF784C"/>
    <w:rsid w:val="00AF7A4B"/>
    <w:rsid w:val="00AF7C28"/>
    <w:rsid w:val="00AF7D2E"/>
    <w:rsid w:val="00AF7E72"/>
    <w:rsid w:val="00AF7EAC"/>
    <w:rsid w:val="00AF7EF9"/>
    <w:rsid w:val="00B00494"/>
    <w:rsid w:val="00B004DC"/>
    <w:rsid w:val="00B0081E"/>
    <w:rsid w:val="00B00829"/>
    <w:rsid w:val="00B0093F"/>
    <w:rsid w:val="00B00999"/>
    <w:rsid w:val="00B0099F"/>
    <w:rsid w:val="00B00B72"/>
    <w:rsid w:val="00B00C36"/>
    <w:rsid w:val="00B01187"/>
    <w:rsid w:val="00B01370"/>
    <w:rsid w:val="00B013B8"/>
    <w:rsid w:val="00B01632"/>
    <w:rsid w:val="00B0169F"/>
    <w:rsid w:val="00B017CC"/>
    <w:rsid w:val="00B01923"/>
    <w:rsid w:val="00B01992"/>
    <w:rsid w:val="00B019CA"/>
    <w:rsid w:val="00B019FD"/>
    <w:rsid w:val="00B01AFE"/>
    <w:rsid w:val="00B01B0D"/>
    <w:rsid w:val="00B01BB8"/>
    <w:rsid w:val="00B01C2B"/>
    <w:rsid w:val="00B01F30"/>
    <w:rsid w:val="00B0248C"/>
    <w:rsid w:val="00B02538"/>
    <w:rsid w:val="00B02551"/>
    <w:rsid w:val="00B025AA"/>
    <w:rsid w:val="00B02605"/>
    <w:rsid w:val="00B026B5"/>
    <w:rsid w:val="00B028AD"/>
    <w:rsid w:val="00B02B51"/>
    <w:rsid w:val="00B03070"/>
    <w:rsid w:val="00B03161"/>
    <w:rsid w:val="00B031BF"/>
    <w:rsid w:val="00B03273"/>
    <w:rsid w:val="00B032DC"/>
    <w:rsid w:val="00B033D4"/>
    <w:rsid w:val="00B0354B"/>
    <w:rsid w:val="00B03651"/>
    <w:rsid w:val="00B0366B"/>
    <w:rsid w:val="00B037DA"/>
    <w:rsid w:val="00B037F5"/>
    <w:rsid w:val="00B038E7"/>
    <w:rsid w:val="00B03999"/>
    <w:rsid w:val="00B03B17"/>
    <w:rsid w:val="00B03BDA"/>
    <w:rsid w:val="00B03F1F"/>
    <w:rsid w:val="00B03F72"/>
    <w:rsid w:val="00B04099"/>
    <w:rsid w:val="00B049FF"/>
    <w:rsid w:val="00B04B3C"/>
    <w:rsid w:val="00B04D58"/>
    <w:rsid w:val="00B04D9E"/>
    <w:rsid w:val="00B04EA2"/>
    <w:rsid w:val="00B04FC2"/>
    <w:rsid w:val="00B0503B"/>
    <w:rsid w:val="00B0511C"/>
    <w:rsid w:val="00B05140"/>
    <w:rsid w:val="00B051AA"/>
    <w:rsid w:val="00B051B7"/>
    <w:rsid w:val="00B052B4"/>
    <w:rsid w:val="00B052C1"/>
    <w:rsid w:val="00B052C6"/>
    <w:rsid w:val="00B0539E"/>
    <w:rsid w:val="00B053BC"/>
    <w:rsid w:val="00B05552"/>
    <w:rsid w:val="00B05697"/>
    <w:rsid w:val="00B057F3"/>
    <w:rsid w:val="00B05A33"/>
    <w:rsid w:val="00B05CE9"/>
    <w:rsid w:val="00B060B2"/>
    <w:rsid w:val="00B0623E"/>
    <w:rsid w:val="00B06400"/>
    <w:rsid w:val="00B065B4"/>
    <w:rsid w:val="00B065EF"/>
    <w:rsid w:val="00B06784"/>
    <w:rsid w:val="00B067DD"/>
    <w:rsid w:val="00B06937"/>
    <w:rsid w:val="00B06995"/>
    <w:rsid w:val="00B06CF3"/>
    <w:rsid w:val="00B06E04"/>
    <w:rsid w:val="00B06E50"/>
    <w:rsid w:val="00B06F1B"/>
    <w:rsid w:val="00B0702C"/>
    <w:rsid w:val="00B07341"/>
    <w:rsid w:val="00B07659"/>
    <w:rsid w:val="00B076F9"/>
    <w:rsid w:val="00B0775F"/>
    <w:rsid w:val="00B07A80"/>
    <w:rsid w:val="00B07EC6"/>
    <w:rsid w:val="00B07F45"/>
    <w:rsid w:val="00B10143"/>
    <w:rsid w:val="00B10217"/>
    <w:rsid w:val="00B1042A"/>
    <w:rsid w:val="00B1045A"/>
    <w:rsid w:val="00B10751"/>
    <w:rsid w:val="00B10809"/>
    <w:rsid w:val="00B1088D"/>
    <w:rsid w:val="00B10BB4"/>
    <w:rsid w:val="00B10C4D"/>
    <w:rsid w:val="00B10F0B"/>
    <w:rsid w:val="00B11032"/>
    <w:rsid w:val="00B11112"/>
    <w:rsid w:val="00B1177C"/>
    <w:rsid w:val="00B119D1"/>
    <w:rsid w:val="00B11A15"/>
    <w:rsid w:val="00B11A88"/>
    <w:rsid w:val="00B11F22"/>
    <w:rsid w:val="00B12306"/>
    <w:rsid w:val="00B12555"/>
    <w:rsid w:val="00B12577"/>
    <w:rsid w:val="00B126A4"/>
    <w:rsid w:val="00B12A8D"/>
    <w:rsid w:val="00B12AA0"/>
    <w:rsid w:val="00B12AC4"/>
    <w:rsid w:val="00B12C6E"/>
    <w:rsid w:val="00B12D3F"/>
    <w:rsid w:val="00B13248"/>
    <w:rsid w:val="00B132B9"/>
    <w:rsid w:val="00B132C0"/>
    <w:rsid w:val="00B132FF"/>
    <w:rsid w:val="00B13760"/>
    <w:rsid w:val="00B13944"/>
    <w:rsid w:val="00B13CBF"/>
    <w:rsid w:val="00B13DC2"/>
    <w:rsid w:val="00B140CB"/>
    <w:rsid w:val="00B141B5"/>
    <w:rsid w:val="00B1422D"/>
    <w:rsid w:val="00B1454C"/>
    <w:rsid w:val="00B145C8"/>
    <w:rsid w:val="00B145E5"/>
    <w:rsid w:val="00B1471B"/>
    <w:rsid w:val="00B14778"/>
    <w:rsid w:val="00B147F7"/>
    <w:rsid w:val="00B147FA"/>
    <w:rsid w:val="00B1489A"/>
    <w:rsid w:val="00B1500D"/>
    <w:rsid w:val="00B15025"/>
    <w:rsid w:val="00B150A9"/>
    <w:rsid w:val="00B15144"/>
    <w:rsid w:val="00B15225"/>
    <w:rsid w:val="00B1526D"/>
    <w:rsid w:val="00B15679"/>
    <w:rsid w:val="00B15831"/>
    <w:rsid w:val="00B15CF5"/>
    <w:rsid w:val="00B15EB4"/>
    <w:rsid w:val="00B15F43"/>
    <w:rsid w:val="00B16188"/>
    <w:rsid w:val="00B164B8"/>
    <w:rsid w:val="00B165A8"/>
    <w:rsid w:val="00B1698B"/>
    <w:rsid w:val="00B16A5D"/>
    <w:rsid w:val="00B16C77"/>
    <w:rsid w:val="00B16C81"/>
    <w:rsid w:val="00B16FE7"/>
    <w:rsid w:val="00B1716D"/>
    <w:rsid w:val="00B1758C"/>
    <w:rsid w:val="00B17661"/>
    <w:rsid w:val="00B176F8"/>
    <w:rsid w:val="00B1780E"/>
    <w:rsid w:val="00B17868"/>
    <w:rsid w:val="00B1797E"/>
    <w:rsid w:val="00B17AD8"/>
    <w:rsid w:val="00B17ADE"/>
    <w:rsid w:val="00B17BB3"/>
    <w:rsid w:val="00B17C3A"/>
    <w:rsid w:val="00B17CE9"/>
    <w:rsid w:val="00B17E51"/>
    <w:rsid w:val="00B1C103"/>
    <w:rsid w:val="00B1C73E"/>
    <w:rsid w:val="00B20349"/>
    <w:rsid w:val="00B20546"/>
    <w:rsid w:val="00B205DD"/>
    <w:rsid w:val="00B20658"/>
    <w:rsid w:val="00B2077C"/>
    <w:rsid w:val="00B20A4D"/>
    <w:rsid w:val="00B20BD0"/>
    <w:rsid w:val="00B20C64"/>
    <w:rsid w:val="00B20F6E"/>
    <w:rsid w:val="00B21021"/>
    <w:rsid w:val="00B210CF"/>
    <w:rsid w:val="00B21119"/>
    <w:rsid w:val="00B21123"/>
    <w:rsid w:val="00B211A3"/>
    <w:rsid w:val="00B212FF"/>
    <w:rsid w:val="00B214E4"/>
    <w:rsid w:val="00B21541"/>
    <w:rsid w:val="00B21708"/>
    <w:rsid w:val="00B21741"/>
    <w:rsid w:val="00B217F8"/>
    <w:rsid w:val="00B21866"/>
    <w:rsid w:val="00B21923"/>
    <w:rsid w:val="00B219BD"/>
    <w:rsid w:val="00B219CF"/>
    <w:rsid w:val="00B21B89"/>
    <w:rsid w:val="00B21BA9"/>
    <w:rsid w:val="00B21BE5"/>
    <w:rsid w:val="00B21DCA"/>
    <w:rsid w:val="00B21E38"/>
    <w:rsid w:val="00B21F32"/>
    <w:rsid w:val="00B21FD6"/>
    <w:rsid w:val="00B21FDA"/>
    <w:rsid w:val="00B2212B"/>
    <w:rsid w:val="00B222C7"/>
    <w:rsid w:val="00B222E0"/>
    <w:rsid w:val="00B2231B"/>
    <w:rsid w:val="00B2231C"/>
    <w:rsid w:val="00B223A7"/>
    <w:rsid w:val="00B2264E"/>
    <w:rsid w:val="00B22742"/>
    <w:rsid w:val="00B2288D"/>
    <w:rsid w:val="00B228F6"/>
    <w:rsid w:val="00B229D2"/>
    <w:rsid w:val="00B22B46"/>
    <w:rsid w:val="00B22BF8"/>
    <w:rsid w:val="00B23005"/>
    <w:rsid w:val="00B2308E"/>
    <w:rsid w:val="00B231A5"/>
    <w:rsid w:val="00B232EC"/>
    <w:rsid w:val="00B233D6"/>
    <w:rsid w:val="00B234B0"/>
    <w:rsid w:val="00B23648"/>
    <w:rsid w:val="00B237A1"/>
    <w:rsid w:val="00B238D5"/>
    <w:rsid w:val="00B239D0"/>
    <w:rsid w:val="00B23BFF"/>
    <w:rsid w:val="00B23DAB"/>
    <w:rsid w:val="00B24575"/>
    <w:rsid w:val="00B24602"/>
    <w:rsid w:val="00B2475A"/>
    <w:rsid w:val="00B2487E"/>
    <w:rsid w:val="00B249FE"/>
    <w:rsid w:val="00B24A78"/>
    <w:rsid w:val="00B24A7A"/>
    <w:rsid w:val="00B24C6B"/>
    <w:rsid w:val="00B24E51"/>
    <w:rsid w:val="00B24E98"/>
    <w:rsid w:val="00B24F00"/>
    <w:rsid w:val="00B2514A"/>
    <w:rsid w:val="00B252CF"/>
    <w:rsid w:val="00B25552"/>
    <w:rsid w:val="00B257BF"/>
    <w:rsid w:val="00B25864"/>
    <w:rsid w:val="00B258B2"/>
    <w:rsid w:val="00B258DB"/>
    <w:rsid w:val="00B259A6"/>
    <w:rsid w:val="00B259F9"/>
    <w:rsid w:val="00B25A02"/>
    <w:rsid w:val="00B25BFF"/>
    <w:rsid w:val="00B25DF8"/>
    <w:rsid w:val="00B25F46"/>
    <w:rsid w:val="00B25FA7"/>
    <w:rsid w:val="00B2621E"/>
    <w:rsid w:val="00B263E2"/>
    <w:rsid w:val="00B263F2"/>
    <w:rsid w:val="00B2676E"/>
    <w:rsid w:val="00B2693C"/>
    <w:rsid w:val="00B26B20"/>
    <w:rsid w:val="00B26C2E"/>
    <w:rsid w:val="00B26CFA"/>
    <w:rsid w:val="00B26FA7"/>
    <w:rsid w:val="00B27040"/>
    <w:rsid w:val="00B271DF"/>
    <w:rsid w:val="00B27277"/>
    <w:rsid w:val="00B2743F"/>
    <w:rsid w:val="00B27509"/>
    <w:rsid w:val="00B27577"/>
    <w:rsid w:val="00B27682"/>
    <w:rsid w:val="00B27725"/>
    <w:rsid w:val="00B2777F"/>
    <w:rsid w:val="00B27C57"/>
    <w:rsid w:val="00B27E7A"/>
    <w:rsid w:val="00B3027E"/>
    <w:rsid w:val="00B302BB"/>
    <w:rsid w:val="00B304CE"/>
    <w:rsid w:val="00B30790"/>
    <w:rsid w:val="00B309C8"/>
    <w:rsid w:val="00B30A2C"/>
    <w:rsid w:val="00B30CDF"/>
    <w:rsid w:val="00B30F7A"/>
    <w:rsid w:val="00B3117C"/>
    <w:rsid w:val="00B311E6"/>
    <w:rsid w:val="00B313EF"/>
    <w:rsid w:val="00B31561"/>
    <w:rsid w:val="00B31588"/>
    <w:rsid w:val="00B31711"/>
    <w:rsid w:val="00B31785"/>
    <w:rsid w:val="00B31B4C"/>
    <w:rsid w:val="00B31E80"/>
    <w:rsid w:val="00B31E85"/>
    <w:rsid w:val="00B31EA3"/>
    <w:rsid w:val="00B31F09"/>
    <w:rsid w:val="00B320F8"/>
    <w:rsid w:val="00B32757"/>
    <w:rsid w:val="00B328D6"/>
    <w:rsid w:val="00B32A3A"/>
    <w:rsid w:val="00B32ADE"/>
    <w:rsid w:val="00B32C5D"/>
    <w:rsid w:val="00B32C89"/>
    <w:rsid w:val="00B32D30"/>
    <w:rsid w:val="00B32D3E"/>
    <w:rsid w:val="00B32ECC"/>
    <w:rsid w:val="00B33021"/>
    <w:rsid w:val="00B330D2"/>
    <w:rsid w:val="00B33157"/>
    <w:rsid w:val="00B33178"/>
    <w:rsid w:val="00B33292"/>
    <w:rsid w:val="00B335A6"/>
    <w:rsid w:val="00B33885"/>
    <w:rsid w:val="00B3395F"/>
    <w:rsid w:val="00B339F2"/>
    <w:rsid w:val="00B33A11"/>
    <w:rsid w:val="00B33A70"/>
    <w:rsid w:val="00B33BDC"/>
    <w:rsid w:val="00B33CCD"/>
    <w:rsid w:val="00B33E1E"/>
    <w:rsid w:val="00B33E8D"/>
    <w:rsid w:val="00B33EDB"/>
    <w:rsid w:val="00B33F8B"/>
    <w:rsid w:val="00B33FBD"/>
    <w:rsid w:val="00B342B7"/>
    <w:rsid w:val="00B345FC"/>
    <w:rsid w:val="00B3468B"/>
    <w:rsid w:val="00B346D6"/>
    <w:rsid w:val="00B34740"/>
    <w:rsid w:val="00B347D0"/>
    <w:rsid w:val="00B348B2"/>
    <w:rsid w:val="00B349B3"/>
    <w:rsid w:val="00B34A9B"/>
    <w:rsid w:val="00B34B11"/>
    <w:rsid w:val="00B34C3E"/>
    <w:rsid w:val="00B34C69"/>
    <w:rsid w:val="00B34DB7"/>
    <w:rsid w:val="00B34DD1"/>
    <w:rsid w:val="00B34DEF"/>
    <w:rsid w:val="00B34FE0"/>
    <w:rsid w:val="00B350D8"/>
    <w:rsid w:val="00B35150"/>
    <w:rsid w:val="00B35281"/>
    <w:rsid w:val="00B352D2"/>
    <w:rsid w:val="00B352F9"/>
    <w:rsid w:val="00B3534C"/>
    <w:rsid w:val="00B35388"/>
    <w:rsid w:val="00B35477"/>
    <w:rsid w:val="00B354C3"/>
    <w:rsid w:val="00B35749"/>
    <w:rsid w:val="00B3581D"/>
    <w:rsid w:val="00B35873"/>
    <w:rsid w:val="00B35BCC"/>
    <w:rsid w:val="00B35D1D"/>
    <w:rsid w:val="00B35FF0"/>
    <w:rsid w:val="00B360F9"/>
    <w:rsid w:val="00B3643E"/>
    <w:rsid w:val="00B3687E"/>
    <w:rsid w:val="00B369E1"/>
    <w:rsid w:val="00B36C4F"/>
    <w:rsid w:val="00B36CE5"/>
    <w:rsid w:val="00B36DB2"/>
    <w:rsid w:val="00B36DC5"/>
    <w:rsid w:val="00B36E36"/>
    <w:rsid w:val="00B36E5F"/>
    <w:rsid w:val="00B36EBB"/>
    <w:rsid w:val="00B36ECA"/>
    <w:rsid w:val="00B36FCC"/>
    <w:rsid w:val="00B370D3"/>
    <w:rsid w:val="00B372FB"/>
    <w:rsid w:val="00B374A5"/>
    <w:rsid w:val="00B374EF"/>
    <w:rsid w:val="00B37595"/>
    <w:rsid w:val="00B3768A"/>
    <w:rsid w:val="00B377F8"/>
    <w:rsid w:val="00B37917"/>
    <w:rsid w:val="00B3795E"/>
    <w:rsid w:val="00B37CD1"/>
    <w:rsid w:val="00B37FBD"/>
    <w:rsid w:val="00B4004D"/>
    <w:rsid w:val="00B400E1"/>
    <w:rsid w:val="00B405F1"/>
    <w:rsid w:val="00B4065B"/>
    <w:rsid w:val="00B40759"/>
    <w:rsid w:val="00B40761"/>
    <w:rsid w:val="00B407A7"/>
    <w:rsid w:val="00B40804"/>
    <w:rsid w:val="00B4094D"/>
    <w:rsid w:val="00B40B2C"/>
    <w:rsid w:val="00B40D0C"/>
    <w:rsid w:val="00B40E59"/>
    <w:rsid w:val="00B40F0E"/>
    <w:rsid w:val="00B40F1A"/>
    <w:rsid w:val="00B40F44"/>
    <w:rsid w:val="00B40F4D"/>
    <w:rsid w:val="00B411BF"/>
    <w:rsid w:val="00B41248"/>
    <w:rsid w:val="00B41566"/>
    <w:rsid w:val="00B41569"/>
    <w:rsid w:val="00B4163F"/>
    <w:rsid w:val="00B416A7"/>
    <w:rsid w:val="00B417BA"/>
    <w:rsid w:val="00B4193D"/>
    <w:rsid w:val="00B41B59"/>
    <w:rsid w:val="00B41BB0"/>
    <w:rsid w:val="00B41F50"/>
    <w:rsid w:val="00B41FEE"/>
    <w:rsid w:val="00B420DC"/>
    <w:rsid w:val="00B42200"/>
    <w:rsid w:val="00B4251C"/>
    <w:rsid w:val="00B4264A"/>
    <w:rsid w:val="00B42894"/>
    <w:rsid w:val="00B428DD"/>
    <w:rsid w:val="00B429C4"/>
    <w:rsid w:val="00B42A77"/>
    <w:rsid w:val="00B42DC3"/>
    <w:rsid w:val="00B42DE4"/>
    <w:rsid w:val="00B42E32"/>
    <w:rsid w:val="00B42E6D"/>
    <w:rsid w:val="00B433C2"/>
    <w:rsid w:val="00B43423"/>
    <w:rsid w:val="00B434F3"/>
    <w:rsid w:val="00B435DF"/>
    <w:rsid w:val="00B436CE"/>
    <w:rsid w:val="00B4371C"/>
    <w:rsid w:val="00B4389C"/>
    <w:rsid w:val="00B43929"/>
    <w:rsid w:val="00B43AB7"/>
    <w:rsid w:val="00B43C26"/>
    <w:rsid w:val="00B43C3D"/>
    <w:rsid w:val="00B43DA8"/>
    <w:rsid w:val="00B43DD6"/>
    <w:rsid w:val="00B43EAB"/>
    <w:rsid w:val="00B43EC8"/>
    <w:rsid w:val="00B43EE2"/>
    <w:rsid w:val="00B43F17"/>
    <w:rsid w:val="00B43FDE"/>
    <w:rsid w:val="00B4423F"/>
    <w:rsid w:val="00B443C3"/>
    <w:rsid w:val="00B443E9"/>
    <w:rsid w:val="00B4465D"/>
    <w:rsid w:val="00B44723"/>
    <w:rsid w:val="00B44788"/>
    <w:rsid w:val="00B44894"/>
    <w:rsid w:val="00B44DA5"/>
    <w:rsid w:val="00B44DA7"/>
    <w:rsid w:val="00B451F9"/>
    <w:rsid w:val="00B45294"/>
    <w:rsid w:val="00B45326"/>
    <w:rsid w:val="00B4545E"/>
    <w:rsid w:val="00B455B3"/>
    <w:rsid w:val="00B4566A"/>
    <w:rsid w:val="00B456C9"/>
    <w:rsid w:val="00B457AF"/>
    <w:rsid w:val="00B45873"/>
    <w:rsid w:val="00B45A26"/>
    <w:rsid w:val="00B45B6D"/>
    <w:rsid w:val="00B45D1B"/>
    <w:rsid w:val="00B45D2F"/>
    <w:rsid w:val="00B45EB2"/>
    <w:rsid w:val="00B45EB3"/>
    <w:rsid w:val="00B45F4D"/>
    <w:rsid w:val="00B46117"/>
    <w:rsid w:val="00B461F2"/>
    <w:rsid w:val="00B4628E"/>
    <w:rsid w:val="00B4629A"/>
    <w:rsid w:val="00B4648C"/>
    <w:rsid w:val="00B4648F"/>
    <w:rsid w:val="00B46567"/>
    <w:rsid w:val="00B46598"/>
    <w:rsid w:val="00B46619"/>
    <w:rsid w:val="00B4672C"/>
    <w:rsid w:val="00B467DE"/>
    <w:rsid w:val="00B46B18"/>
    <w:rsid w:val="00B46B4B"/>
    <w:rsid w:val="00B46BF9"/>
    <w:rsid w:val="00B470FC"/>
    <w:rsid w:val="00B473D8"/>
    <w:rsid w:val="00B475BD"/>
    <w:rsid w:val="00B4765E"/>
    <w:rsid w:val="00B4770C"/>
    <w:rsid w:val="00B47985"/>
    <w:rsid w:val="00B47B8F"/>
    <w:rsid w:val="00B47D84"/>
    <w:rsid w:val="00B5019F"/>
    <w:rsid w:val="00B501FD"/>
    <w:rsid w:val="00B50529"/>
    <w:rsid w:val="00B507DF"/>
    <w:rsid w:val="00B50A51"/>
    <w:rsid w:val="00B50C1A"/>
    <w:rsid w:val="00B50CB8"/>
    <w:rsid w:val="00B50FD9"/>
    <w:rsid w:val="00B51017"/>
    <w:rsid w:val="00B51221"/>
    <w:rsid w:val="00B5138A"/>
    <w:rsid w:val="00B51715"/>
    <w:rsid w:val="00B51740"/>
    <w:rsid w:val="00B519A2"/>
    <w:rsid w:val="00B51B8C"/>
    <w:rsid w:val="00B51D2D"/>
    <w:rsid w:val="00B51D92"/>
    <w:rsid w:val="00B51F55"/>
    <w:rsid w:val="00B52432"/>
    <w:rsid w:val="00B52569"/>
    <w:rsid w:val="00B526A9"/>
    <w:rsid w:val="00B526B7"/>
    <w:rsid w:val="00B526F9"/>
    <w:rsid w:val="00B528AE"/>
    <w:rsid w:val="00B52901"/>
    <w:rsid w:val="00B52E0A"/>
    <w:rsid w:val="00B53024"/>
    <w:rsid w:val="00B53069"/>
    <w:rsid w:val="00B53182"/>
    <w:rsid w:val="00B5344E"/>
    <w:rsid w:val="00B5353E"/>
    <w:rsid w:val="00B536C4"/>
    <w:rsid w:val="00B53748"/>
    <w:rsid w:val="00B53887"/>
    <w:rsid w:val="00B539E6"/>
    <w:rsid w:val="00B53CBB"/>
    <w:rsid w:val="00B53D87"/>
    <w:rsid w:val="00B541EE"/>
    <w:rsid w:val="00B546E9"/>
    <w:rsid w:val="00B549AA"/>
    <w:rsid w:val="00B54EBC"/>
    <w:rsid w:val="00B54F3D"/>
    <w:rsid w:val="00B550EA"/>
    <w:rsid w:val="00B554ED"/>
    <w:rsid w:val="00B555F9"/>
    <w:rsid w:val="00B556B8"/>
    <w:rsid w:val="00B559B7"/>
    <w:rsid w:val="00B55A46"/>
    <w:rsid w:val="00B55AA9"/>
    <w:rsid w:val="00B55AB1"/>
    <w:rsid w:val="00B55C5B"/>
    <w:rsid w:val="00B55C86"/>
    <w:rsid w:val="00B55F96"/>
    <w:rsid w:val="00B56146"/>
    <w:rsid w:val="00B561F6"/>
    <w:rsid w:val="00B56208"/>
    <w:rsid w:val="00B5620B"/>
    <w:rsid w:val="00B563F8"/>
    <w:rsid w:val="00B56527"/>
    <w:rsid w:val="00B565A8"/>
    <w:rsid w:val="00B5666A"/>
    <w:rsid w:val="00B5667B"/>
    <w:rsid w:val="00B56844"/>
    <w:rsid w:val="00B56CF5"/>
    <w:rsid w:val="00B56D40"/>
    <w:rsid w:val="00B56D4E"/>
    <w:rsid w:val="00B56DA3"/>
    <w:rsid w:val="00B56DDA"/>
    <w:rsid w:val="00B56F23"/>
    <w:rsid w:val="00B56F65"/>
    <w:rsid w:val="00B56F9C"/>
    <w:rsid w:val="00B57048"/>
    <w:rsid w:val="00B570E6"/>
    <w:rsid w:val="00B5716D"/>
    <w:rsid w:val="00B572C3"/>
    <w:rsid w:val="00B57466"/>
    <w:rsid w:val="00B57687"/>
    <w:rsid w:val="00B57789"/>
    <w:rsid w:val="00B57A29"/>
    <w:rsid w:val="00B57D23"/>
    <w:rsid w:val="00B601C5"/>
    <w:rsid w:val="00B6023E"/>
    <w:rsid w:val="00B602D5"/>
    <w:rsid w:val="00B602EC"/>
    <w:rsid w:val="00B60352"/>
    <w:rsid w:val="00B60377"/>
    <w:rsid w:val="00B60591"/>
    <w:rsid w:val="00B6071D"/>
    <w:rsid w:val="00B60818"/>
    <w:rsid w:val="00B60BC1"/>
    <w:rsid w:val="00B61362"/>
    <w:rsid w:val="00B6144C"/>
    <w:rsid w:val="00B615A5"/>
    <w:rsid w:val="00B61748"/>
    <w:rsid w:val="00B61854"/>
    <w:rsid w:val="00B6189D"/>
    <w:rsid w:val="00B6193C"/>
    <w:rsid w:val="00B6194E"/>
    <w:rsid w:val="00B61C0E"/>
    <w:rsid w:val="00B61D00"/>
    <w:rsid w:val="00B61D7C"/>
    <w:rsid w:val="00B61DC2"/>
    <w:rsid w:val="00B61E54"/>
    <w:rsid w:val="00B62010"/>
    <w:rsid w:val="00B62046"/>
    <w:rsid w:val="00B6222B"/>
    <w:rsid w:val="00B62249"/>
    <w:rsid w:val="00B62453"/>
    <w:rsid w:val="00B624AD"/>
    <w:rsid w:val="00B62596"/>
    <w:rsid w:val="00B6269D"/>
    <w:rsid w:val="00B62806"/>
    <w:rsid w:val="00B62925"/>
    <w:rsid w:val="00B6294F"/>
    <w:rsid w:val="00B6298B"/>
    <w:rsid w:val="00B62A7F"/>
    <w:rsid w:val="00B62B72"/>
    <w:rsid w:val="00B62BC1"/>
    <w:rsid w:val="00B6313A"/>
    <w:rsid w:val="00B631CA"/>
    <w:rsid w:val="00B632FB"/>
    <w:rsid w:val="00B63335"/>
    <w:rsid w:val="00B6347A"/>
    <w:rsid w:val="00B634DB"/>
    <w:rsid w:val="00B637B8"/>
    <w:rsid w:val="00B6385D"/>
    <w:rsid w:val="00B63982"/>
    <w:rsid w:val="00B63D4E"/>
    <w:rsid w:val="00B63DE7"/>
    <w:rsid w:val="00B63EB9"/>
    <w:rsid w:val="00B63F9E"/>
    <w:rsid w:val="00B643AE"/>
    <w:rsid w:val="00B643D4"/>
    <w:rsid w:val="00B644F4"/>
    <w:rsid w:val="00B6458B"/>
    <w:rsid w:val="00B645A1"/>
    <w:rsid w:val="00B645EA"/>
    <w:rsid w:val="00B646F0"/>
    <w:rsid w:val="00B648F4"/>
    <w:rsid w:val="00B64A99"/>
    <w:rsid w:val="00B64BA5"/>
    <w:rsid w:val="00B64FDD"/>
    <w:rsid w:val="00B64FEB"/>
    <w:rsid w:val="00B65031"/>
    <w:rsid w:val="00B6504B"/>
    <w:rsid w:val="00B6593D"/>
    <w:rsid w:val="00B65D1D"/>
    <w:rsid w:val="00B65E64"/>
    <w:rsid w:val="00B65FF2"/>
    <w:rsid w:val="00B661E2"/>
    <w:rsid w:val="00B6632F"/>
    <w:rsid w:val="00B6657D"/>
    <w:rsid w:val="00B665A5"/>
    <w:rsid w:val="00B667C0"/>
    <w:rsid w:val="00B6691D"/>
    <w:rsid w:val="00B66C0B"/>
    <w:rsid w:val="00B66CA7"/>
    <w:rsid w:val="00B66E08"/>
    <w:rsid w:val="00B66FDD"/>
    <w:rsid w:val="00B6702A"/>
    <w:rsid w:val="00B67399"/>
    <w:rsid w:val="00B677D9"/>
    <w:rsid w:val="00B679DD"/>
    <w:rsid w:val="00B67E57"/>
    <w:rsid w:val="00B6EEC0"/>
    <w:rsid w:val="00B700C5"/>
    <w:rsid w:val="00B700C9"/>
    <w:rsid w:val="00B7028E"/>
    <w:rsid w:val="00B70739"/>
    <w:rsid w:val="00B70804"/>
    <w:rsid w:val="00B7090C"/>
    <w:rsid w:val="00B70974"/>
    <w:rsid w:val="00B70A91"/>
    <w:rsid w:val="00B70B59"/>
    <w:rsid w:val="00B70B7A"/>
    <w:rsid w:val="00B70D1F"/>
    <w:rsid w:val="00B70D84"/>
    <w:rsid w:val="00B70DA2"/>
    <w:rsid w:val="00B70F07"/>
    <w:rsid w:val="00B70F5C"/>
    <w:rsid w:val="00B70FA1"/>
    <w:rsid w:val="00B7114A"/>
    <w:rsid w:val="00B713F2"/>
    <w:rsid w:val="00B71568"/>
    <w:rsid w:val="00B7160D"/>
    <w:rsid w:val="00B71666"/>
    <w:rsid w:val="00B71866"/>
    <w:rsid w:val="00B71932"/>
    <w:rsid w:val="00B7193D"/>
    <w:rsid w:val="00B71B5B"/>
    <w:rsid w:val="00B71CC4"/>
    <w:rsid w:val="00B7201A"/>
    <w:rsid w:val="00B72144"/>
    <w:rsid w:val="00B7243B"/>
    <w:rsid w:val="00B72480"/>
    <w:rsid w:val="00B725E6"/>
    <w:rsid w:val="00B7263A"/>
    <w:rsid w:val="00B726A6"/>
    <w:rsid w:val="00B7298F"/>
    <w:rsid w:val="00B729B8"/>
    <w:rsid w:val="00B729E0"/>
    <w:rsid w:val="00B72B2D"/>
    <w:rsid w:val="00B735DC"/>
    <w:rsid w:val="00B73620"/>
    <w:rsid w:val="00B73699"/>
    <w:rsid w:val="00B736ED"/>
    <w:rsid w:val="00B73824"/>
    <w:rsid w:val="00B738B4"/>
    <w:rsid w:val="00B73B54"/>
    <w:rsid w:val="00B73BC6"/>
    <w:rsid w:val="00B73FC3"/>
    <w:rsid w:val="00B74015"/>
    <w:rsid w:val="00B7406A"/>
    <w:rsid w:val="00B7409B"/>
    <w:rsid w:val="00B7414D"/>
    <w:rsid w:val="00B7417F"/>
    <w:rsid w:val="00B7434A"/>
    <w:rsid w:val="00B743FF"/>
    <w:rsid w:val="00B74505"/>
    <w:rsid w:val="00B74596"/>
    <w:rsid w:val="00B74692"/>
    <w:rsid w:val="00B74A82"/>
    <w:rsid w:val="00B74AA9"/>
    <w:rsid w:val="00B74C1C"/>
    <w:rsid w:val="00B74C75"/>
    <w:rsid w:val="00B74F2D"/>
    <w:rsid w:val="00B75286"/>
    <w:rsid w:val="00B752D8"/>
    <w:rsid w:val="00B753BC"/>
    <w:rsid w:val="00B75665"/>
    <w:rsid w:val="00B75674"/>
    <w:rsid w:val="00B756C0"/>
    <w:rsid w:val="00B757A4"/>
    <w:rsid w:val="00B759EA"/>
    <w:rsid w:val="00B75A2D"/>
    <w:rsid w:val="00B75AA5"/>
    <w:rsid w:val="00B75BFB"/>
    <w:rsid w:val="00B75EDF"/>
    <w:rsid w:val="00B7603E"/>
    <w:rsid w:val="00B76052"/>
    <w:rsid w:val="00B762BB"/>
    <w:rsid w:val="00B76336"/>
    <w:rsid w:val="00B76354"/>
    <w:rsid w:val="00B76461"/>
    <w:rsid w:val="00B7670B"/>
    <w:rsid w:val="00B7678C"/>
    <w:rsid w:val="00B7693F"/>
    <w:rsid w:val="00B76A70"/>
    <w:rsid w:val="00B76AC8"/>
    <w:rsid w:val="00B76C20"/>
    <w:rsid w:val="00B773F8"/>
    <w:rsid w:val="00B774EF"/>
    <w:rsid w:val="00B77509"/>
    <w:rsid w:val="00B776EB"/>
    <w:rsid w:val="00B77824"/>
    <w:rsid w:val="00B77852"/>
    <w:rsid w:val="00B77864"/>
    <w:rsid w:val="00B77915"/>
    <w:rsid w:val="00B77A96"/>
    <w:rsid w:val="00B77AAF"/>
    <w:rsid w:val="00B77E98"/>
    <w:rsid w:val="00B77FD7"/>
    <w:rsid w:val="00B80073"/>
    <w:rsid w:val="00B800FD"/>
    <w:rsid w:val="00B8031A"/>
    <w:rsid w:val="00B803BE"/>
    <w:rsid w:val="00B80525"/>
    <w:rsid w:val="00B80660"/>
    <w:rsid w:val="00B80701"/>
    <w:rsid w:val="00B8078F"/>
    <w:rsid w:val="00B808F1"/>
    <w:rsid w:val="00B80A47"/>
    <w:rsid w:val="00B80AFD"/>
    <w:rsid w:val="00B80BC8"/>
    <w:rsid w:val="00B80C63"/>
    <w:rsid w:val="00B80CCA"/>
    <w:rsid w:val="00B80E6A"/>
    <w:rsid w:val="00B80F75"/>
    <w:rsid w:val="00B81567"/>
    <w:rsid w:val="00B81577"/>
    <w:rsid w:val="00B81688"/>
    <w:rsid w:val="00B8181D"/>
    <w:rsid w:val="00B81ABE"/>
    <w:rsid w:val="00B81B9A"/>
    <w:rsid w:val="00B81C49"/>
    <w:rsid w:val="00B81D02"/>
    <w:rsid w:val="00B81D3C"/>
    <w:rsid w:val="00B81F4A"/>
    <w:rsid w:val="00B81F9A"/>
    <w:rsid w:val="00B8204D"/>
    <w:rsid w:val="00B82400"/>
    <w:rsid w:val="00B82650"/>
    <w:rsid w:val="00B827BB"/>
    <w:rsid w:val="00B8287E"/>
    <w:rsid w:val="00B82B0E"/>
    <w:rsid w:val="00B82BB4"/>
    <w:rsid w:val="00B82D01"/>
    <w:rsid w:val="00B82D52"/>
    <w:rsid w:val="00B82F91"/>
    <w:rsid w:val="00B832F8"/>
    <w:rsid w:val="00B83345"/>
    <w:rsid w:val="00B834CC"/>
    <w:rsid w:val="00B835E6"/>
    <w:rsid w:val="00B83700"/>
    <w:rsid w:val="00B837C3"/>
    <w:rsid w:val="00B83A03"/>
    <w:rsid w:val="00B83AA7"/>
    <w:rsid w:val="00B83C09"/>
    <w:rsid w:val="00B83CD7"/>
    <w:rsid w:val="00B83E9C"/>
    <w:rsid w:val="00B83F55"/>
    <w:rsid w:val="00B84393"/>
    <w:rsid w:val="00B843FF"/>
    <w:rsid w:val="00B846AF"/>
    <w:rsid w:val="00B846FC"/>
    <w:rsid w:val="00B84745"/>
    <w:rsid w:val="00B84A15"/>
    <w:rsid w:val="00B84CFD"/>
    <w:rsid w:val="00B84D3C"/>
    <w:rsid w:val="00B84DD3"/>
    <w:rsid w:val="00B84F8A"/>
    <w:rsid w:val="00B8529C"/>
    <w:rsid w:val="00B856EE"/>
    <w:rsid w:val="00B85B12"/>
    <w:rsid w:val="00B85B9A"/>
    <w:rsid w:val="00B85C74"/>
    <w:rsid w:val="00B85FA4"/>
    <w:rsid w:val="00B85FEC"/>
    <w:rsid w:val="00B86110"/>
    <w:rsid w:val="00B8620B"/>
    <w:rsid w:val="00B86375"/>
    <w:rsid w:val="00B8639C"/>
    <w:rsid w:val="00B865C8"/>
    <w:rsid w:val="00B86622"/>
    <w:rsid w:val="00B86767"/>
    <w:rsid w:val="00B868C2"/>
    <w:rsid w:val="00B8699A"/>
    <w:rsid w:val="00B86E7B"/>
    <w:rsid w:val="00B86F1C"/>
    <w:rsid w:val="00B86FBD"/>
    <w:rsid w:val="00B87292"/>
    <w:rsid w:val="00B8732F"/>
    <w:rsid w:val="00B87419"/>
    <w:rsid w:val="00B874F7"/>
    <w:rsid w:val="00B87889"/>
    <w:rsid w:val="00B878BB"/>
    <w:rsid w:val="00B878EA"/>
    <w:rsid w:val="00B8792D"/>
    <w:rsid w:val="00B87C28"/>
    <w:rsid w:val="00B902BB"/>
    <w:rsid w:val="00B90372"/>
    <w:rsid w:val="00B905FC"/>
    <w:rsid w:val="00B90637"/>
    <w:rsid w:val="00B90738"/>
    <w:rsid w:val="00B9079D"/>
    <w:rsid w:val="00B90834"/>
    <w:rsid w:val="00B909B7"/>
    <w:rsid w:val="00B90E31"/>
    <w:rsid w:val="00B910B1"/>
    <w:rsid w:val="00B910FE"/>
    <w:rsid w:val="00B91138"/>
    <w:rsid w:val="00B91450"/>
    <w:rsid w:val="00B915FE"/>
    <w:rsid w:val="00B9173B"/>
    <w:rsid w:val="00B917EA"/>
    <w:rsid w:val="00B918AD"/>
    <w:rsid w:val="00B919B0"/>
    <w:rsid w:val="00B91C40"/>
    <w:rsid w:val="00B91DA0"/>
    <w:rsid w:val="00B91FA5"/>
    <w:rsid w:val="00B9203F"/>
    <w:rsid w:val="00B92111"/>
    <w:rsid w:val="00B9223F"/>
    <w:rsid w:val="00B922E5"/>
    <w:rsid w:val="00B924CA"/>
    <w:rsid w:val="00B92630"/>
    <w:rsid w:val="00B92AF4"/>
    <w:rsid w:val="00B92B01"/>
    <w:rsid w:val="00B92B27"/>
    <w:rsid w:val="00B92DBC"/>
    <w:rsid w:val="00B92DF3"/>
    <w:rsid w:val="00B92FCB"/>
    <w:rsid w:val="00B93079"/>
    <w:rsid w:val="00B9327D"/>
    <w:rsid w:val="00B9347C"/>
    <w:rsid w:val="00B93549"/>
    <w:rsid w:val="00B9361F"/>
    <w:rsid w:val="00B93A9F"/>
    <w:rsid w:val="00B93AFE"/>
    <w:rsid w:val="00B93BE1"/>
    <w:rsid w:val="00B93CE6"/>
    <w:rsid w:val="00B93D03"/>
    <w:rsid w:val="00B93E9C"/>
    <w:rsid w:val="00B9404D"/>
    <w:rsid w:val="00B94123"/>
    <w:rsid w:val="00B9413B"/>
    <w:rsid w:val="00B9423A"/>
    <w:rsid w:val="00B94292"/>
    <w:rsid w:val="00B946B0"/>
    <w:rsid w:val="00B9476B"/>
    <w:rsid w:val="00B94792"/>
    <w:rsid w:val="00B949B1"/>
    <w:rsid w:val="00B94A4F"/>
    <w:rsid w:val="00B94C0A"/>
    <w:rsid w:val="00B94C2A"/>
    <w:rsid w:val="00B94D04"/>
    <w:rsid w:val="00B94EC4"/>
    <w:rsid w:val="00B94F3C"/>
    <w:rsid w:val="00B94F70"/>
    <w:rsid w:val="00B94FB5"/>
    <w:rsid w:val="00B95182"/>
    <w:rsid w:val="00B951A8"/>
    <w:rsid w:val="00B9529A"/>
    <w:rsid w:val="00B959B0"/>
    <w:rsid w:val="00B95D62"/>
    <w:rsid w:val="00B95E36"/>
    <w:rsid w:val="00B96007"/>
    <w:rsid w:val="00B960C2"/>
    <w:rsid w:val="00B962D4"/>
    <w:rsid w:val="00B96396"/>
    <w:rsid w:val="00B96432"/>
    <w:rsid w:val="00B9687D"/>
    <w:rsid w:val="00B96958"/>
    <w:rsid w:val="00B96990"/>
    <w:rsid w:val="00B96B37"/>
    <w:rsid w:val="00B96B5B"/>
    <w:rsid w:val="00B96B9B"/>
    <w:rsid w:val="00B96ED9"/>
    <w:rsid w:val="00B9717D"/>
    <w:rsid w:val="00B971AD"/>
    <w:rsid w:val="00B9760C"/>
    <w:rsid w:val="00B9771D"/>
    <w:rsid w:val="00B97806"/>
    <w:rsid w:val="00B9780C"/>
    <w:rsid w:val="00B97A00"/>
    <w:rsid w:val="00B97A1A"/>
    <w:rsid w:val="00B97A6F"/>
    <w:rsid w:val="00B97B83"/>
    <w:rsid w:val="00B97BD6"/>
    <w:rsid w:val="00B97EB0"/>
    <w:rsid w:val="00BA012B"/>
    <w:rsid w:val="00BA017A"/>
    <w:rsid w:val="00BA0218"/>
    <w:rsid w:val="00BA0271"/>
    <w:rsid w:val="00BA043A"/>
    <w:rsid w:val="00BA0547"/>
    <w:rsid w:val="00BA0606"/>
    <w:rsid w:val="00BA0637"/>
    <w:rsid w:val="00BA0657"/>
    <w:rsid w:val="00BA06FE"/>
    <w:rsid w:val="00BA0700"/>
    <w:rsid w:val="00BA08BD"/>
    <w:rsid w:val="00BA0A60"/>
    <w:rsid w:val="00BA0C76"/>
    <w:rsid w:val="00BA0C82"/>
    <w:rsid w:val="00BA0CDA"/>
    <w:rsid w:val="00BA0D6C"/>
    <w:rsid w:val="00BA0FAA"/>
    <w:rsid w:val="00BA0FD0"/>
    <w:rsid w:val="00BA110F"/>
    <w:rsid w:val="00BA15D3"/>
    <w:rsid w:val="00BA15E8"/>
    <w:rsid w:val="00BA16CA"/>
    <w:rsid w:val="00BA1754"/>
    <w:rsid w:val="00BA187A"/>
    <w:rsid w:val="00BA1921"/>
    <w:rsid w:val="00BA1C10"/>
    <w:rsid w:val="00BA1CE5"/>
    <w:rsid w:val="00BA1D68"/>
    <w:rsid w:val="00BA1F85"/>
    <w:rsid w:val="00BA2042"/>
    <w:rsid w:val="00BA229C"/>
    <w:rsid w:val="00BA241A"/>
    <w:rsid w:val="00BA254A"/>
    <w:rsid w:val="00BA2610"/>
    <w:rsid w:val="00BA2BA5"/>
    <w:rsid w:val="00BA2BE9"/>
    <w:rsid w:val="00BA2EDD"/>
    <w:rsid w:val="00BA2FD3"/>
    <w:rsid w:val="00BA30BD"/>
    <w:rsid w:val="00BA3257"/>
    <w:rsid w:val="00BA35D2"/>
    <w:rsid w:val="00BA3607"/>
    <w:rsid w:val="00BA3694"/>
    <w:rsid w:val="00BA36C9"/>
    <w:rsid w:val="00BA37B2"/>
    <w:rsid w:val="00BA37CF"/>
    <w:rsid w:val="00BA38AA"/>
    <w:rsid w:val="00BA3D41"/>
    <w:rsid w:val="00BA3D77"/>
    <w:rsid w:val="00BA3DB7"/>
    <w:rsid w:val="00BA3FFA"/>
    <w:rsid w:val="00BA42B3"/>
    <w:rsid w:val="00BA430E"/>
    <w:rsid w:val="00BA434A"/>
    <w:rsid w:val="00BA468B"/>
    <w:rsid w:val="00BA4731"/>
    <w:rsid w:val="00BA474D"/>
    <w:rsid w:val="00BA4B6E"/>
    <w:rsid w:val="00BA4C5B"/>
    <w:rsid w:val="00BA4CF1"/>
    <w:rsid w:val="00BA4E13"/>
    <w:rsid w:val="00BA4ED5"/>
    <w:rsid w:val="00BA5189"/>
    <w:rsid w:val="00BA51AD"/>
    <w:rsid w:val="00BA528B"/>
    <w:rsid w:val="00BA52B3"/>
    <w:rsid w:val="00BA5318"/>
    <w:rsid w:val="00BA5584"/>
    <w:rsid w:val="00BA5882"/>
    <w:rsid w:val="00BA5954"/>
    <w:rsid w:val="00BA59F1"/>
    <w:rsid w:val="00BA5AAC"/>
    <w:rsid w:val="00BA5E3A"/>
    <w:rsid w:val="00BA62CE"/>
    <w:rsid w:val="00BA630D"/>
    <w:rsid w:val="00BA6390"/>
    <w:rsid w:val="00BA651D"/>
    <w:rsid w:val="00BA6580"/>
    <w:rsid w:val="00BA6633"/>
    <w:rsid w:val="00BA66EE"/>
    <w:rsid w:val="00BA6766"/>
    <w:rsid w:val="00BA681C"/>
    <w:rsid w:val="00BA691E"/>
    <w:rsid w:val="00BA6A03"/>
    <w:rsid w:val="00BA6A04"/>
    <w:rsid w:val="00BA6AFA"/>
    <w:rsid w:val="00BA6B6C"/>
    <w:rsid w:val="00BA6C13"/>
    <w:rsid w:val="00BA6CD1"/>
    <w:rsid w:val="00BA6D36"/>
    <w:rsid w:val="00BA6F88"/>
    <w:rsid w:val="00BA6FBD"/>
    <w:rsid w:val="00BA71BE"/>
    <w:rsid w:val="00BA7353"/>
    <w:rsid w:val="00BA738C"/>
    <w:rsid w:val="00BA74DD"/>
    <w:rsid w:val="00BA74FE"/>
    <w:rsid w:val="00BA7729"/>
    <w:rsid w:val="00BA7774"/>
    <w:rsid w:val="00BA790F"/>
    <w:rsid w:val="00BA79A3"/>
    <w:rsid w:val="00BA79F9"/>
    <w:rsid w:val="00BA7C26"/>
    <w:rsid w:val="00BA7E55"/>
    <w:rsid w:val="00BA7F24"/>
    <w:rsid w:val="00BB001D"/>
    <w:rsid w:val="00BB010E"/>
    <w:rsid w:val="00BB0149"/>
    <w:rsid w:val="00BB029E"/>
    <w:rsid w:val="00BB0302"/>
    <w:rsid w:val="00BB0459"/>
    <w:rsid w:val="00BB0489"/>
    <w:rsid w:val="00BB07CC"/>
    <w:rsid w:val="00BB086F"/>
    <w:rsid w:val="00BB089D"/>
    <w:rsid w:val="00BB0A85"/>
    <w:rsid w:val="00BB0B3C"/>
    <w:rsid w:val="00BB0DC8"/>
    <w:rsid w:val="00BB0F2E"/>
    <w:rsid w:val="00BB0F6E"/>
    <w:rsid w:val="00BB0FF6"/>
    <w:rsid w:val="00BB102F"/>
    <w:rsid w:val="00BB1310"/>
    <w:rsid w:val="00BB1342"/>
    <w:rsid w:val="00BB134F"/>
    <w:rsid w:val="00BB143B"/>
    <w:rsid w:val="00BB1471"/>
    <w:rsid w:val="00BB152C"/>
    <w:rsid w:val="00BB1707"/>
    <w:rsid w:val="00BB1830"/>
    <w:rsid w:val="00BB189F"/>
    <w:rsid w:val="00BB1CD7"/>
    <w:rsid w:val="00BB1D48"/>
    <w:rsid w:val="00BB1E35"/>
    <w:rsid w:val="00BB25D4"/>
    <w:rsid w:val="00BB2607"/>
    <w:rsid w:val="00BB2630"/>
    <w:rsid w:val="00BB273B"/>
    <w:rsid w:val="00BB2A83"/>
    <w:rsid w:val="00BB2C07"/>
    <w:rsid w:val="00BB2D30"/>
    <w:rsid w:val="00BB2F85"/>
    <w:rsid w:val="00BB309E"/>
    <w:rsid w:val="00BB330F"/>
    <w:rsid w:val="00BB347C"/>
    <w:rsid w:val="00BB351A"/>
    <w:rsid w:val="00BB353D"/>
    <w:rsid w:val="00BB361D"/>
    <w:rsid w:val="00BB396E"/>
    <w:rsid w:val="00BB39DD"/>
    <w:rsid w:val="00BB3A38"/>
    <w:rsid w:val="00BB3AE4"/>
    <w:rsid w:val="00BB3AFE"/>
    <w:rsid w:val="00BB3B5F"/>
    <w:rsid w:val="00BB3C5B"/>
    <w:rsid w:val="00BB3DDC"/>
    <w:rsid w:val="00BB3F41"/>
    <w:rsid w:val="00BB4121"/>
    <w:rsid w:val="00BB4455"/>
    <w:rsid w:val="00BB44FD"/>
    <w:rsid w:val="00BB4594"/>
    <w:rsid w:val="00BB46CD"/>
    <w:rsid w:val="00BB4917"/>
    <w:rsid w:val="00BB492D"/>
    <w:rsid w:val="00BB4957"/>
    <w:rsid w:val="00BB49AF"/>
    <w:rsid w:val="00BB4B4B"/>
    <w:rsid w:val="00BB4B54"/>
    <w:rsid w:val="00BB4BB1"/>
    <w:rsid w:val="00BB4BD2"/>
    <w:rsid w:val="00BB4C0A"/>
    <w:rsid w:val="00BB4E02"/>
    <w:rsid w:val="00BB4ED8"/>
    <w:rsid w:val="00BB4FDE"/>
    <w:rsid w:val="00BB503C"/>
    <w:rsid w:val="00BB522E"/>
    <w:rsid w:val="00BB554C"/>
    <w:rsid w:val="00BB559B"/>
    <w:rsid w:val="00BB571C"/>
    <w:rsid w:val="00BB58F8"/>
    <w:rsid w:val="00BB5CDB"/>
    <w:rsid w:val="00BB5D07"/>
    <w:rsid w:val="00BB608B"/>
    <w:rsid w:val="00BB60E4"/>
    <w:rsid w:val="00BB6453"/>
    <w:rsid w:val="00BB6636"/>
    <w:rsid w:val="00BB665D"/>
    <w:rsid w:val="00BB6728"/>
    <w:rsid w:val="00BB674D"/>
    <w:rsid w:val="00BB6791"/>
    <w:rsid w:val="00BB69B3"/>
    <w:rsid w:val="00BB69CD"/>
    <w:rsid w:val="00BB6A33"/>
    <w:rsid w:val="00BB6C7E"/>
    <w:rsid w:val="00BB6E34"/>
    <w:rsid w:val="00BB6F21"/>
    <w:rsid w:val="00BB7127"/>
    <w:rsid w:val="00BB7208"/>
    <w:rsid w:val="00BB741B"/>
    <w:rsid w:val="00BB74E8"/>
    <w:rsid w:val="00BB779D"/>
    <w:rsid w:val="00BB77A2"/>
    <w:rsid w:val="00BB7807"/>
    <w:rsid w:val="00BB78D8"/>
    <w:rsid w:val="00BB7AFE"/>
    <w:rsid w:val="00BB7C9A"/>
    <w:rsid w:val="00BB7CDA"/>
    <w:rsid w:val="00BB7CEE"/>
    <w:rsid w:val="00BB7F1F"/>
    <w:rsid w:val="00BB7FB9"/>
    <w:rsid w:val="00BB7FE4"/>
    <w:rsid w:val="00BC00F0"/>
    <w:rsid w:val="00BC0871"/>
    <w:rsid w:val="00BC087F"/>
    <w:rsid w:val="00BC0D42"/>
    <w:rsid w:val="00BC0F80"/>
    <w:rsid w:val="00BC1062"/>
    <w:rsid w:val="00BC136A"/>
    <w:rsid w:val="00BC148D"/>
    <w:rsid w:val="00BC1504"/>
    <w:rsid w:val="00BC1837"/>
    <w:rsid w:val="00BC1F04"/>
    <w:rsid w:val="00BC21F9"/>
    <w:rsid w:val="00BC226F"/>
    <w:rsid w:val="00BC284B"/>
    <w:rsid w:val="00BC2894"/>
    <w:rsid w:val="00BC2968"/>
    <w:rsid w:val="00BC2B59"/>
    <w:rsid w:val="00BC2BEE"/>
    <w:rsid w:val="00BC2C61"/>
    <w:rsid w:val="00BC2C6E"/>
    <w:rsid w:val="00BC32D7"/>
    <w:rsid w:val="00BC34D8"/>
    <w:rsid w:val="00BC35B9"/>
    <w:rsid w:val="00BC3836"/>
    <w:rsid w:val="00BC39A8"/>
    <w:rsid w:val="00BC3A47"/>
    <w:rsid w:val="00BC3A83"/>
    <w:rsid w:val="00BC3C5F"/>
    <w:rsid w:val="00BC3CBE"/>
    <w:rsid w:val="00BC401D"/>
    <w:rsid w:val="00BC405C"/>
    <w:rsid w:val="00BC410B"/>
    <w:rsid w:val="00BC414F"/>
    <w:rsid w:val="00BC4170"/>
    <w:rsid w:val="00BC41CA"/>
    <w:rsid w:val="00BC41D0"/>
    <w:rsid w:val="00BC41DB"/>
    <w:rsid w:val="00BC43DB"/>
    <w:rsid w:val="00BC4475"/>
    <w:rsid w:val="00BC46B4"/>
    <w:rsid w:val="00BC46DF"/>
    <w:rsid w:val="00BC4940"/>
    <w:rsid w:val="00BC4941"/>
    <w:rsid w:val="00BC4980"/>
    <w:rsid w:val="00BC49AF"/>
    <w:rsid w:val="00BC49FF"/>
    <w:rsid w:val="00BC4B7B"/>
    <w:rsid w:val="00BC4DB3"/>
    <w:rsid w:val="00BC501A"/>
    <w:rsid w:val="00BC551D"/>
    <w:rsid w:val="00BC5648"/>
    <w:rsid w:val="00BC59E2"/>
    <w:rsid w:val="00BC5ACC"/>
    <w:rsid w:val="00BC5EB0"/>
    <w:rsid w:val="00BC5F87"/>
    <w:rsid w:val="00BC5F9D"/>
    <w:rsid w:val="00BC5FEA"/>
    <w:rsid w:val="00BC608C"/>
    <w:rsid w:val="00BC61BD"/>
    <w:rsid w:val="00BC69CC"/>
    <w:rsid w:val="00BC6B3B"/>
    <w:rsid w:val="00BC6B99"/>
    <w:rsid w:val="00BC6CA5"/>
    <w:rsid w:val="00BC6D5C"/>
    <w:rsid w:val="00BC6F09"/>
    <w:rsid w:val="00BC6FD1"/>
    <w:rsid w:val="00BC7018"/>
    <w:rsid w:val="00BC76AD"/>
    <w:rsid w:val="00BC7CF5"/>
    <w:rsid w:val="00BC7DC7"/>
    <w:rsid w:val="00BC7DDB"/>
    <w:rsid w:val="00BC7EFD"/>
    <w:rsid w:val="00BC7FCB"/>
    <w:rsid w:val="00BC9EDD"/>
    <w:rsid w:val="00BD0300"/>
    <w:rsid w:val="00BD07E4"/>
    <w:rsid w:val="00BD08BB"/>
    <w:rsid w:val="00BD0A43"/>
    <w:rsid w:val="00BD0A7A"/>
    <w:rsid w:val="00BD0CC6"/>
    <w:rsid w:val="00BD0D9E"/>
    <w:rsid w:val="00BD1061"/>
    <w:rsid w:val="00BD1135"/>
    <w:rsid w:val="00BD11C3"/>
    <w:rsid w:val="00BD1272"/>
    <w:rsid w:val="00BD131A"/>
    <w:rsid w:val="00BD1436"/>
    <w:rsid w:val="00BD1731"/>
    <w:rsid w:val="00BD1872"/>
    <w:rsid w:val="00BD1BF0"/>
    <w:rsid w:val="00BD1C13"/>
    <w:rsid w:val="00BD1CA5"/>
    <w:rsid w:val="00BD1D51"/>
    <w:rsid w:val="00BD21A0"/>
    <w:rsid w:val="00BD235A"/>
    <w:rsid w:val="00BD2495"/>
    <w:rsid w:val="00BD28C1"/>
    <w:rsid w:val="00BD28E7"/>
    <w:rsid w:val="00BD295E"/>
    <w:rsid w:val="00BD29CD"/>
    <w:rsid w:val="00BD2AC1"/>
    <w:rsid w:val="00BD2BEE"/>
    <w:rsid w:val="00BD2C1C"/>
    <w:rsid w:val="00BD2D09"/>
    <w:rsid w:val="00BD2D6D"/>
    <w:rsid w:val="00BD2EF7"/>
    <w:rsid w:val="00BD30A4"/>
    <w:rsid w:val="00BD3258"/>
    <w:rsid w:val="00BD3317"/>
    <w:rsid w:val="00BD33C6"/>
    <w:rsid w:val="00BD33D8"/>
    <w:rsid w:val="00BD392B"/>
    <w:rsid w:val="00BD3A50"/>
    <w:rsid w:val="00BD3A53"/>
    <w:rsid w:val="00BD3F80"/>
    <w:rsid w:val="00BD3F85"/>
    <w:rsid w:val="00BD409C"/>
    <w:rsid w:val="00BD40ED"/>
    <w:rsid w:val="00BD41B3"/>
    <w:rsid w:val="00BD4202"/>
    <w:rsid w:val="00BD44A9"/>
    <w:rsid w:val="00BD469A"/>
    <w:rsid w:val="00BD4D13"/>
    <w:rsid w:val="00BD4D9C"/>
    <w:rsid w:val="00BD4F0F"/>
    <w:rsid w:val="00BD4F75"/>
    <w:rsid w:val="00BD5118"/>
    <w:rsid w:val="00BD513C"/>
    <w:rsid w:val="00BD5175"/>
    <w:rsid w:val="00BD52F7"/>
    <w:rsid w:val="00BD53BC"/>
    <w:rsid w:val="00BD5406"/>
    <w:rsid w:val="00BD5407"/>
    <w:rsid w:val="00BD546A"/>
    <w:rsid w:val="00BD55D4"/>
    <w:rsid w:val="00BD566C"/>
    <w:rsid w:val="00BD56CE"/>
    <w:rsid w:val="00BD5759"/>
    <w:rsid w:val="00BD58E1"/>
    <w:rsid w:val="00BD5AD3"/>
    <w:rsid w:val="00BD5B76"/>
    <w:rsid w:val="00BD5B8E"/>
    <w:rsid w:val="00BD5D55"/>
    <w:rsid w:val="00BD5D65"/>
    <w:rsid w:val="00BD6077"/>
    <w:rsid w:val="00BD6131"/>
    <w:rsid w:val="00BD62A1"/>
    <w:rsid w:val="00BD640A"/>
    <w:rsid w:val="00BD642C"/>
    <w:rsid w:val="00BD6639"/>
    <w:rsid w:val="00BD66C0"/>
    <w:rsid w:val="00BD674C"/>
    <w:rsid w:val="00BD68A7"/>
    <w:rsid w:val="00BD6C20"/>
    <w:rsid w:val="00BD6D27"/>
    <w:rsid w:val="00BD6D7A"/>
    <w:rsid w:val="00BD6ECB"/>
    <w:rsid w:val="00BD6EF2"/>
    <w:rsid w:val="00BD6F57"/>
    <w:rsid w:val="00BD75FD"/>
    <w:rsid w:val="00BD76B2"/>
    <w:rsid w:val="00BD77DE"/>
    <w:rsid w:val="00BD7991"/>
    <w:rsid w:val="00BD7B51"/>
    <w:rsid w:val="00BD7BFB"/>
    <w:rsid w:val="00BD7C70"/>
    <w:rsid w:val="00BD7D44"/>
    <w:rsid w:val="00BD7E80"/>
    <w:rsid w:val="00BD7ECC"/>
    <w:rsid w:val="00BE00EE"/>
    <w:rsid w:val="00BE0245"/>
    <w:rsid w:val="00BE02EB"/>
    <w:rsid w:val="00BE0319"/>
    <w:rsid w:val="00BE0325"/>
    <w:rsid w:val="00BE039E"/>
    <w:rsid w:val="00BE04E8"/>
    <w:rsid w:val="00BE0522"/>
    <w:rsid w:val="00BE058A"/>
    <w:rsid w:val="00BE0635"/>
    <w:rsid w:val="00BE06FC"/>
    <w:rsid w:val="00BE0888"/>
    <w:rsid w:val="00BE08BC"/>
    <w:rsid w:val="00BE091D"/>
    <w:rsid w:val="00BE0A30"/>
    <w:rsid w:val="00BE0B55"/>
    <w:rsid w:val="00BE0C67"/>
    <w:rsid w:val="00BE0E77"/>
    <w:rsid w:val="00BE0E7C"/>
    <w:rsid w:val="00BE1075"/>
    <w:rsid w:val="00BE1392"/>
    <w:rsid w:val="00BE1411"/>
    <w:rsid w:val="00BE1439"/>
    <w:rsid w:val="00BE15C4"/>
    <w:rsid w:val="00BE16E5"/>
    <w:rsid w:val="00BE183D"/>
    <w:rsid w:val="00BE184F"/>
    <w:rsid w:val="00BE188A"/>
    <w:rsid w:val="00BE1AA0"/>
    <w:rsid w:val="00BE1B33"/>
    <w:rsid w:val="00BE1CF9"/>
    <w:rsid w:val="00BE1D82"/>
    <w:rsid w:val="00BE1F02"/>
    <w:rsid w:val="00BE215A"/>
    <w:rsid w:val="00BE2191"/>
    <w:rsid w:val="00BE21C0"/>
    <w:rsid w:val="00BE23E0"/>
    <w:rsid w:val="00BE2463"/>
    <w:rsid w:val="00BE24E0"/>
    <w:rsid w:val="00BE254A"/>
    <w:rsid w:val="00BE255B"/>
    <w:rsid w:val="00BE25FB"/>
    <w:rsid w:val="00BE2A84"/>
    <w:rsid w:val="00BE2B72"/>
    <w:rsid w:val="00BE2B9B"/>
    <w:rsid w:val="00BE2C0B"/>
    <w:rsid w:val="00BE2C72"/>
    <w:rsid w:val="00BE2C99"/>
    <w:rsid w:val="00BE2DAA"/>
    <w:rsid w:val="00BE2F77"/>
    <w:rsid w:val="00BE3133"/>
    <w:rsid w:val="00BE3378"/>
    <w:rsid w:val="00BE35D1"/>
    <w:rsid w:val="00BE35F6"/>
    <w:rsid w:val="00BE377D"/>
    <w:rsid w:val="00BE3957"/>
    <w:rsid w:val="00BE3BD2"/>
    <w:rsid w:val="00BE3CB2"/>
    <w:rsid w:val="00BE3D70"/>
    <w:rsid w:val="00BE3DD2"/>
    <w:rsid w:val="00BE401B"/>
    <w:rsid w:val="00BE4081"/>
    <w:rsid w:val="00BE4099"/>
    <w:rsid w:val="00BE40ED"/>
    <w:rsid w:val="00BE4401"/>
    <w:rsid w:val="00BE44D1"/>
    <w:rsid w:val="00BE44D8"/>
    <w:rsid w:val="00BE4807"/>
    <w:rsid w:val="00BE4A86"/>
    <w:rsid w:val="00BE4D3F"/>
    <w:rsid w:val="00BE4EE2"/>
    <w:rsid w:val="00BE50CF"/>
    <w:rsid w:val="00BE5192"/>
    <w:rsid w:val="00BE527D"/>
    <w:rsid w:val="00BE5477"/>
    <w:rsid w:val="00BE5717"/>
    <w:rsid w:val="00BE58C8"/>
    <w:rsid w:val="00BE5A15"/>
    <w:rsid w:val="00BE5A4A"/>
    <w:rsid w:val="00BE5CD3"/>
    <w:rsid w:val="00BE5D69"/>
    <w:rsid w:val="00BE5EBE"/>
    <w:rsid w:val="00BE5F05"/>
    <w:rsid w:val="00BE6047"/>
    <w:rsid w:val="00BE6189"/>
    <w:rsid w:val="00BE625B"/>
    <w:rsid w:val="00BE6375"/>
    <w:rsid w:val="00BE65CA"/>
    <w:rsid w:val="00BE66A1"/>
    <w:rsid w:val="00BE6834"/>
    <w:rsid w:val="00BE69A3"/>
    <w:rsid w:val="00BE6C05"/>
    <w:rsid w:val="00BE6C7E"/>
    <w:rsid w:val="00BE6D24"/>
    <w:rsid w:val="00BE6DCD"/>
    <w:rsid w:val="00BE6E33"/>
    <w:rsid w:val="00BE6F27"/>
    <w:rsid w:val="00BE6F4F"/>
    <w:rsid w:val="00BE70D5"/>
    <w:rsid w:val="00BE7141"/>
    <w:rsid w:val="00BE719F"/>
    <w:rsid w:val="00BE7261"/>
    <w:rsid w:val="00BE7433"/>
    <w:rsid w:val="00BE74C0"/>
    <w:rsid w:val="00BE769A"/>
    <w:rsid w:val="00BE7929"/>
    <w:rsid w:val="00BE7A08"/>
    <w:rsid w:val="00BE7A37"/>
    <w:rsid w:val="00BE7C62"/>
    <w:rsid w:val="00BF000F"/>
    <w:rsid w:val="00BF0011"/>
    <w:rsid w:val="00BF001E"/>
    <w:rsid w:val="00BF0056"/>
    <w:rsid w:val="00BF03DB"/>
    <w:rsid w:val="00BF049F"/>
    <w:rsid w:val="00BF0639"/>
    <w:rsid w:val="00BF09A5"/>
    <w:rsid w:val="00BF0A62"/>
    <w:rsid w:val="00BF0AA0"/>
    <w:rsid w:val="00BF0BAC"/>
    <w:rsid w:val="00BF0BB8"/>
    <w:rsid w:val="00BF0DC9"/>
    <w:rsid w:val="00BF0E0E"/>
    <w:rsid w:val="00BF0E6D"/>
    <w:rsid w:val="00BF132D"/>
    <w:rsid w:val="00BF1742"/>
    <w:rsid w:val="00BF1765"/>
    <w:rsid w:val="00BF177F"/>
    <w:rsid w:val="00BF19B1"/>
    <w:rsid w:val="00BF1A21"/>
    <w:rsid w:val="00BF1A66"/>
    <w:rsid w:val="00BF1AEC"/>
    <w:rsid w:val="00BF1B8E"/>
    <w:rsid w:val="00BF1C26"/>
    <w:rsid w:val="00BF1C49"/>
    <w:rsid w:val="00BF1D0A"/>
    <w:rsid w:val="00BF1D74"/>
    <w:rsid w:val="00BF1F73"/>
    <w:rsid w:val="00BF20EE"/>
    <w:rsid w:val="00BF23D7"/>
    <w:rsid w:val="00BF280E"/>
    <w:rsid w:val="00BF2892"/>
    <w:rsid w:val="00BF289B"/>
    <w:rsid w:val="00BF2BB4"/>
    <w:rsid w:val="00BF2C35"/>
    <w:rsid w:val="00BF2C69"/>
    <w:rsid w:val="00BF2F4F"/>
    <w:rsid w:val="00BF2F6F"/>
    <w:rsid w:val="00BF33F2"/>
    <w:rsid w:val="00BF3471"/>
    <w:rsid w:val="00BF397A"/>
    <w:rsid w:val="00BF3A20"/>
    <w:rsid w:val="00BF3C12"/>
    <w:rsid w:val="00BF3C8D"/>
    <w:rsid w:val="00BF4081"/>
    <w:rsid w:val="00BF4202"/>
    <w:rsid w:val="00BF4271"/>
    <w:rsid w:val="00BF44C9"/>
    <w:rsid w:val="00BF44E2"/>
    <w:rsid w:val="00BF45B3"/>
    <w:rsid w:val="00BF4827"/>
    <w:rsid w:val="00BF4A98"/>
    <w:rsid w:val="00BF4CCC"/>
    <w:rsid w:val="00BF4E81"/>
    <w:rsid w:val="00BF4EC6"/>
    <w:rsid w:val="00BF5065"/>
    <w:rsid w:val="00BF509A"/>
    <w:rsid w:val="00BF5119"/>
    <w:rsid w:val="00BF52F0"/>
    <w:rsid w:val="00BF531B"/>
    <w:rsid w:val="00BF53D8"/>
    <w:rsid w:val="00BF5414"/>
    <w:rsid w:val="00BF554A"/>
    <w:rsid w:val="00BF5585"/>
    <w:rsid w:val="00BF5727"/>
    <w:rsid w:val="00BF592A"/>
    <w:rsid w:val="00BF5958"/>
    <w:rsid w:val="00BF5A8C"/>
    <w:rsid w:val="00BF5BD9"/>
    <w:rsid w:val="00BF5D1E"/>
    <w:rsid w:val="00BF5D61"/>
    <w:rsid w:val="00BF5F5C"/>
    <w:rsid w:val="00BF615B"/>
    <w:rsid w:val="00BF619C"/>
    <w:rsid w:val="00BF62E1"/>
    <w:rsid w:val="00BF63A1"/>
    <w:rsid w:val="00BF65A8"/>
    <w:rsid w:val="00BF662F"/>
    <w:rsid w:val="00BF66A3"/>
    <w:rsid w:val="00BF6778"/>
    <w:rsid w:val="00BF6961"/>
    <w:rsid w:val="00BF6978"/>
    <w:rsid w:val="00BF6A2A"/>
    <w:rsid w:val="00BF6BFF"/>
    <w:rsid w:val="00BF6D53"/>
    <w:rsid w:val="00BF6FB4"/>
    <w:rsid w:val="00BF7009"/>
    <w:rsid w:val="00BF7067"/>
    <w:rsid w:val="00BF70C4"/>
    <w:rsid w:val="00BF7108"/>
    <w:rsid w:val="00BF7115"/>
    <w:rsid w:val="00BF7264"/>
    <w:rsid w:val="00BF745A"/>
    <w:rsid w:val="00BF759D"/>
    <w:rsid w:val="00BF770E"/>
    <w:rsid w:val="00BF772B"/>
    <w:rsid w:val="00BF77DE"/>
    <w:rsid w:val="00BF7AD9"/>
    <w:rsid w:val="00BF7AFC"/>
    <w:rsid w:val="00BF7B76"/>
    <w:rsid w:val="00BF7C7D"/>
    <w:rsid w:val="00BF7D92"/>
    <w:rsid w:val="00BF7E8E"/>
    <w:rsid w:val="00C00038"/>
    <w:rsid w:val="00C00043"/>
    <w:rsid w:val="00C00220"/>
    <w:rsid w:val="00C002D9"/>
    <w:rsid w:val="00C00489"/>
    <w:rsid w:val="00C004CC"/>
    <w:rsid w:val="00C0061C"/>
    <w:rsid w:val="00C00C55"/>
    <w:rsid w:val="00C00DAC"/>
    <w:rsid w:val="00C010E4"/>
    <w:rsid w:val="00C01183"/>
    <w:rsid w:val="00C0119B"/>
    <w:rsid w:val="00C0139C"/>
    <w:rsid w:val="00C013CF"/>
    <w:rsid w:val="00C018CA"/>
    <w:rsid w:val="00C019C0"/>
    <w:rsid w:val="00C01A75"/>
    <w:rsid w:val="00C0204E"/>
    <w:rsid w:val="00C0205B"/>
    <w:rsid w:val="00C0215C"/>
    <w:rsid w:val="00C02186"/>
    <w:rsid w:val="00C02275"/>
    <w:rsid w:val="00C023C6"/>
    <w:rsid w:val="00C02456"/>
    <w:rsid w:val="00C02A30"/>
    <w:rsid w:val="00C02B37"/>
    <w:rsid w:val="00C02C7F"/>
    <w:rsid w:val="00C02CAF"/>
    <w:rsid w:val="00C02E87"/>
    <w:rsid w:val="00C02EE7"/>
    <w:rsid w:val="00C02FDB"/>
    <w:rsid w:val="00C0304A"/>
    <w:rsid w:val="00C036F8"/>
    <w:rsid w:val="00C03823"/>
    <w:rsid w:val="00C038AE"/>
    <w:rsid w:val="00C03A9C"/>
    <w:rsid w:val="00C03C2E"/>
    <w:rsid w:val="00C03C57"/>
    <w:rsid w:val="00C03D12"/>
    <w:rsid w:val="00C03D86"/>
    <w:rsid w:val="00C03F27"/>
    <w:rsid w:val="00C04206"/>
    <w:rsid w:val="00C0441E"/>
    <w:rsid w:val="00C045DA"/>
    <w:rsid w:val="00C04629"/>
    <w:rsid w:val="00C04664"/>
    <w:rsid w:val="00C047CB"/>
    <w:rsid w:val="00C049E4"/>
    <w:rsid w:val="00C04A23"/>
    <w:rsid w:val="00C04A79"/>
    <w:rsid w:val="00C04AD8"/>
    <w:rsid w:val="00C04C76"/>
    <w:rsid w:val="00C04D72"/>
    <w:rsid w:val="00C04D8B"/>
    <w:rsid w:val="00C04DC9"/>
    <w:rsid w:val="00C05581"/>
    <w:rsid w:val="00C05672"/>
    <w:rsid w:val="00C05735"/>
    <w:rsid w:val="00C0576E"/>
    <w:rsid w:val="00C05806"/>
    <w:rsid w:val="00C05926"/>
    <w:rsid w:val="00C05C50"/>
    <w:rsid w:val="00C05D73"/>
    <w:rsid w:val="00C05F11"/>
    <w:rsid w:val="00C064F8"/>
    <w:rsid w:val="00C065DE"/>
    <w:rsid w:val="00C0661C"/>
    <w:rsid w:val="00C066B4"/>
    <w:rsid w:val="00C0687A"/>
    <w:rsid w:val="00C068C5"/>
    <w:rsid w:val="00C06A8F"/>
    <w:rsid w:val="00C06ACB"/>
    <w:rsid w:val="00C06C98"/>
    <w:rsid w:val="00C06D2E"/>
    <w:rsid w:val="00C06DA9"/>
    <w:rsid w:val="00C0702E"/>
    <w:rsid w:val="00C070CF"/>
    <w:rsid w:val="00C07560"/>
    <w:rsid w:val="00C07597"/>
    <w:rsid w:val="00C077F3"/>
    <w:rsid w:val="00C078E8"/>
    <w:rsid w:val="00C07B4D"/>
    <w:rsid w:val="00C07BE7"/>
    <w:rsid w:val="00C07D31"/>
    <w:rsid w:val="00C07D9F"/>
    <w:rsid w:val="00C07E0D"/>
    <w:rsid w:val="00C07E5D"/>
    <w:rsid w:val="00C07EFA"/>
    <w:rsid w:val="00C10197"/>
    <w:rsid w:val="00C10200"/>
    <w:rsid w:val="00C102C3"/>
    <w:rsid w:val="00C1038D"/>
    <w:rsid w:val="00C105C1"/>
    <w:rsid w:val="00C10740"/>
    <w:rsid w:val="00C10823"/>
    <w:rsid w:val="00C108BE"/>
    <w:rsid w:val="00C108F2"/>
    <w:rsid w:val="00C10966"/>
    <w:rsid w:val="00C10B9F"/>
    <w:rsid w:val="00C10BF5"/>
    <w:rsid w:val="00C10C0A"/>
    <w:rsid w:val="00C10C35"/>
    <w:rsid w:val="00C10CAA"/>
    <w:rsid w:val="00C10D7D"/>
    <w:rsid w:val="00C10DFC"/>
    <w:rsid w:val="00C10ED2"/>
    <w:rsid w:val="00C11043"/>
    <w:rsid w:val="00C110A9"/>
    <w:rsid w:val="00C110C5"/>
    <w:rsid w:val="00C112FA"/>
    <w:rsid w:val="00C11453"/>
    <w:rsid w:val="00C114DB"/>
    <w:rsid w:val="00C11511"/>
    <w:rsid w:val="00C1151C"/>
    <w:rsid w:val="00C116EA"/>
    <w:rsid w:val="00C11829"/>
    <w:rsid w:val="00C118F8"/>
    <w:rsid w:val="00C11931"/>
    <w:rsid w:val="00C11960"/>
    <w:rsid w:val="00C11A06"/>
    <w:rsid w:val="00C11CE6"/>
    <w:rsid w:val="00C11DA0"/>
    <w:rsid w:val="00C12039"/>
    <w:rsid w:val="00C120E4"/>
    <w:rsid w:val="00C12205"/>
    <w:rsid w:val="00C124BC"/>
    <w:rsid w:val="00C124BF"/>
    <w:rsid w:val="00C128B6"/>
    <w:rsid w:val="00C1299B"/>
    <w:rsid w:val="00C12A7F"/>
    <w:rsid w:val="00C12AF7"/>
    <w:rsid w:val="00C12AFA"/>
    <w:rsid w:val="00C12BE9"/>
    <w:rsid w:val="00C12F27"/>
    <w:rsid w:val="00C12F46"/>
    <w:rsid w:val="00C12FDB"/>
    <w:rsid w:val="00C131CE"/>
    <w:rsid w:val="00C131DA"/>
    <w:rsid w:val="00C132E5"/>
    <w:rsid w:val="00C13930"/>
    <w:rsid w:val="00C13B11"/>
    <w:rsid w:val="00C13B2D"/>
    <w:rsid w:val="00C13B34"/>
    <w:rsid w:val="00C13B35"/>
    <w:rsid w:val="00C13C10"/>
    <w:rsid w:val="00C13C55"/>
    <w:rsid w:val="00C13DE0"/>
    <w:rsid w:val="00C14243"/>
    <w:rsid w:val="00C143CA"/>
    <w:rsid w:val="00C1451E"/>
    <w:rsid w:val="00C14565"/>
    <w:rsid w:val="00C14609"/>
    <w:rsid w:val="00C1462E"/>
    <w:rsid w:val="00C14643"/>
    <w:rsid w:val="00C1469D"/>
    <w:rsid w:val="00C14733"/>
    <w:rsid w:val="00C1490C"/>
    <w:rsid w:val="00C14B8B"/>
    <w:rsid w:val="00C14BF9"/>
    <w:rsid w:val="00C14D1A"/>
    <w:rsid w:val="00C14EF9"/>
    <w:rsid w:val="00C14F6B"/>
    <w:rsid w:val="00C15128"/>
    <w:rsid w:val="00C15354"/>
    <w:rsid w:val="00C15359"/>
    <w:rsid w:val="00C15457"/>
    <w:rsid w:val="00C15483"/>
    <w:rsid w:val="00C15538"/>
    <w:rsid w:val="00C15652"/>
    <w:rsid w:val="00C1571E"/>
    <w:rsid w:val="00C1578A"/>
    <w:rsid w:val="00C157E5"/>
    <w:rsid w:val="00C15845"/>
    <w:rsid w:val="00C15B2F"/>
    <w:rsid w:val="00C15C2E"/>
    <w:rsid w:val="00C15C38"/>
    <w:rsid w:val="00C15D91"/>
    <w:rsid w:val="00C15DE4"/>
    <w:rsid w:val="00C1614B"/>
    <w:rsid w:val="00C161EA"/>
    <w:rsid w:val="00C166B7"/>
    <w:rsid w:val="00C1683A"/>
    <w:rsid w:val="00C16CBC"/>
    <w:rsid w:val="00C16DB2"/>
    <w:rsid w:val="00C174E5"/>
    <w:rsid w:val="00C175F1"/>
    <w:rsid w:val="00C1776E"/>
    <w:rsid w:val="00C1784E"/>
    <w:rsid w:val="00C17A6A"/>
    <w:rsid w:val="00C17C77"/>
    <w:rsid w:val="00C200EB"/>
    <w:rsid w:val="00C202E7"/>
    <w:rsid w:val="00C20547"/>
    <w:rsid w:val="00C205D6"/>
    <w:rsid w:val="00C20754"/>
    <w:rsid w:val="00C2089F"/>
    <w:rsid w:val="00C20B8B"/>
    <w:rsid w:val="00C20CF0"/>
    <w:rsid w:val="00C20DB4"/>
    <w:rsid w:val="00C20DE8"/>
    <w:rsid w:val="00C20EF2"/>
    <w:rsid w:val="00C215B0"/>
    <w:rsid w:val="00C21A4C"/>
    <w:rsid w:val="00C21B00"/>
    <w:rsid w:val="00C21B9C"/>
    <w:rsid w:val="00C21DB5"/>
    <w:rsid w:val="00C22010"/>
    <w:rsid w:val="00C22251"/>
    <w:rsid w:val="00C22449"/>
    <w:rsid w:val="00C22462"/>
    <w:rsid w:val="00C22739"/>
    <w:rsid w:val="00C22767"/>
    <w:rsid w:val="00C227AF"/>
    <w:rsid w:val="00C2288E"/>
    <w:rsid w:val="00C228D8"/>
    <w:rsid w:val="00C2292D"/>
    <w:rsid w:val="00C229F3"/>
    <w:rsid w:val="00C22B1B"/>
    <w:rsid w:val="00C22B2B"/>
    <w:rsid w:val="00C22C17"/>
    <w:rsid w:val="00C22E3E"/>
    <w:rsid w:val="00C22FE6"/>
    <w:rsid w:val="00C2328B"/>
    <w:rsid w:val="00C233C5"/>
    <w:rsid w:val="00C23401"/>
    <w:rsid w:val="00C23413"/>
    <w:rsid w:val="00C2347F"/>
    <w:rsid w:val="00C2380F"/>
    <w:rsid w:val="00C2387F"/>
    <w:rsid w:val="00C238F8"/>
    <w:rsid w:val="00C239BC"/>
    <w:rsid w:val="00C23A9E"/>
    <w:rsid w:val="00C23C94"/>
    <w:rsid w:val="00C23E25"/>
    <w:rsid w:val="00C23E73"/>
    <w:rsid w:val="00C2405D"/>
    <w:rsid w:val="00C24135"/>
    <w:rsid w:val="00C24160"/>
    <w:rsid w:val="00C244AF"/>
    <w:rsid w:val="00C244D8"/>
    <w:rsid w:val="00C2460D"/>
    <w:rsid w:val="00C247D4"/>
    <w:rsid w:val="00C247D7"/>
    <w:rsid w:val="00C2486D"/>
    <w:rsid w:val="00C249A9"/>
    <w:rsid w:val="00C24A7C"/>
    <w:rsid w:val="00C24C3D"/>
    <w:rsid w:val="00C24C77"/>
    <w:rsid w:val="00C24ECE"/>
    <w:rsid w:val="00C24FD9"/>
    <w:rsid w:val="00C25038"/>
    <w:rsid w:val="00C25121"/>
    <w:rsid w:val="00C251E9"/>
    <w:rsid w:val="00C2529C"/>
    <w:rsid w:val="00C252CB"/>
    <w:rsid w:val="00C2536A"/>
    <w:rsid w:val="00C253BB"/>
    <w:rsid w:val="00C253CD"/>
    <w:rsid w:val="00C25495"/>
    <w:rsid w:val="00C254BE"/>
    <w:rsid w:val="00C259C7"/>
    <w:rsid w:val="00C25BE3"/>
    <w:rsid w:val="00C25CC7"/>
    <w:rsid w:val="00C25CFF"/>
    <w:rsid w:val="00C262F6"/>
    <w:rsid w:val="00C26366"/>
    <w:rsid w:val="00C2662E"/>
    <w:rsid w:val="00C26657"/>
    <w:rsid w:val="00C266CC"/>
    <w:rsid w:val="00C26A62"/>
    <w:rsid w:val="00C26BB0"/>
    <w:rsid w:val="00C26BB1"/>
    <w:rsid w:val="00C26CCC"/>
    <w:rsid w:val="00C26EBB"/>
    <w:rsid w:val="00C26F47"/>
    <w:rsid w:val="00C2723E"/>
    <w:rsid w:val="00C27282"/>
    <w:rsid w:val="00C27462"/>
    <w:rsid w:val="00C2769E"/>
    <w:rsid w:val="00C2773C"/>
    <w:rsid w:val="00C27AB5"/>
    <w:rsid w:val="00C27BFF"/>
    <w:rsid w:val="00C27CDF"/>
    <w:rsid w:val="00C27DB2"/>
    <w:rsid w:val="00C30013"/>
    <w:rsid w:val="00C3004A"/>
    <w:rsid w:val="00C30079"/>
    <w:rsid w:val="00C30158"/>
    <w:rsid w:val="00C302EC"/>
    <w:rsid w:val="00C30415"/>
    <w:rsid w:val="00C30477"/>
    <w:rsid w:val="00C3064B"/>
    <w:rsid w:val="00C30776"/>
    <w:rsid w:val="00C307A1"/>
    <w:rsid w:val="00C30A70"/>
    <w:rsid w:val="00C30D45"/>
    <w:rsid w:val="00C30D65"/>
    <w:rsid w:val="00C30DB6"/>
    <w:rsid w:val="00C30E05"/>
    <w:rsid w:val="00C31018"/>
    <w:rsid w:val="00C310D5"/>
    <w:rsid w:val="00C31118"/>
    <w:rsid w:val="00C312AA"/>
    <w:rsid w:val="00C3152F"/>
    <w:rsid w:val="00C31601"/>
    <w:rsid w:val="00C316E5"/>
    <w:rsid w:val="00C3179C"/>
    <w:rsid w:val="00C31869"/>
    <w:rsid w:val="00C31B1E"/>
    <w:rsid w:val="00C31B50"/>
    <w:rsid w:val="00C31CCD"/>
    <w:rsid w:val="00C31DB1"/>
    <w:rsid w:val="00C31DFF"/>
    <w:rsid w:val="00C31EC2"/>
    <w:rsid w:val="00C31F2C"/>
    <w:rsid w:val="00C32033"/>
    <w:rsid w:val="00C32121"/>
    <w:rsid w:val="00C32290"/>
    <w:rsid w:val="00C32787"/>
    <w:rsid w:val="00C3293F"/>
    <w:rsid w:val="00C32C9B"/>
    <w:rsid w:val="00C33289"/>
    <w:rsid w:val="00C3334B"/>
    <w:rsid w:val="00C334D8"/>
    <w:rsid w:val="00C3392E"/>
    <w:rsid w:val="00C3392F"/>
    <w:rsid w:val="00C339E9"/>
    <w:rsid w:val="00C33C65"/>
    <w:rsid w:val="00C34035"/>
    <w:rsid w:val="00C340B0"/>
    <w:rsid w:val="00C3418C"/>
    <w:rsid w:val="00C341E7"/>
    <w:rsid w:val="00C3435E"/>
    <w:rsid w:val="00C34376"/>
    <w:rsid w:val="00C34446"/>
    <w:rsid w:val="00C3462F"/>
    <w:rsid w:val="00C34825"/>
    <w:rsid w:val="00C34D0F"/>
    <w:rsid w:val="00C34DDA"/>
    <w:rsid w:val="00C35022"/>
    <w:rsid w:val="00C35194"/>
    <w:rsid w:val="00C352E3"/>
    <w:rsid w:val="00C353D5"/>
    <w:rsid w:val="00C354C1"/>
    <w:rsid w:val="00C354E0"/>
    <w:rsid w:val="00C35679"/>
    <w:rsid w:val="00C35799"/>
    <w:rsid w:val="00C35D0F"/>
    <w:rsid w:val="00C35F9A"/>
    <w:rsid w:val="00C362B9"/>
    <w:rsid w:val="00C362D7"/>
    <w:rsid w:val="00C364D2"/>
    <w:rsid w:val="00C3656E"/>
    <w:rsid w:val="00C36579"/>
    <w:rsid w:val="00C36618"/>
    <w:rsid w:val="00C36729"/>
    <w:rsid w:val="00C3692C"/>
    <w:rsid w:val="00C36B18"/>
    <w:rsid w:val="00C36CE0"/>
    <w:rsid w:val="00C36E51"/>
    <w:rsid w:val="00C36F0A"/>
    <w:rsid w:val="00C37476"/>
    <w:rsid w:val="00C3773D"/>
    <w:rsid w:val="00C37876"/>
    <w:rsid w:val="00C378DA"/>
    <w:rsid w:val="00C37B1B"/>
    <w:rsid w:val="00C37C0A"/>
    <w:rsid w:val="00C37DB2"/>
    <w:rsid w:val="00C37E24"/>
    <w:rsid w:val="00C37EA6"/>
    <w:rsid w:val="00C37EDC"/>
    <w:rsid w:val="00C37EF4"/>
    <w:rsid w:val="00C37FEA"/>
    <w:rsid w:val="00C40386"/>
    <w:rsid w:val="00C40493"/>
    <w:rsid w:val="00C404AD"/>
    <w:rsid w:val="00C4077C"/>
    <w:rsid w:val="00C4082D"/>
    <w:rsid w:val="00C40A6C"/>
    <w:rsid w:val="00C40E44"/>
    <w:rsid w:val="00C40EC9"/>
    <w:rsid w:val="00C40F00"/>
    <w:rsid w:val="00C41072"/>
    <w:rsid w:val="00C410C1"/>
    <w:rsid w:val="00C4125A"/>
    <w:rsid w:val="00C41344"/>
    <w:rsid w:val="00C4134F"/>
    <w:rsid w:val="00C4172E"/>
    <w:rsid w:val="00C41C4B"/>
    <w:rsid w:val="00C41E80"/>
    <w:rsid w:val="00C41FCC"/>
    <w:rsid w:val="00C422E7"/>
    <w:rsid w:val="00C42400"/>
    <w:rsid w:val="00C4246C"/>
    <w:rsid w:val="00C424D5"/>
    <w:rsid w:val="00C425AC"/>
    <w:rsid w:val="00C425BB"/>
    <w:rsid w:val="00C42766"/>
    <w:rsid w:val="00C42857"/>
    <w:rsid w:val="00C42927"/>
    <w:rsid w:val="00C42954"/>
    <w:rsid w:val="00C42C54"/>
    <w:rsid w:val="00C42D9C"/>
    <w:rsid w:val="00C42EB4"/>
    <w:rsid w:val="00C42FCA"/>
    <w:rsid w:val="00C42FDF"/>
    <w:rsid w:val="00C430C2"/>
    <w:rsid w:val="00C4320A"/>
    <w:rsid w:val="00C4334A"/>
    <w:rsid w:val="00C434C7"/>
    <w:rsid w:val="00C43502"/>
    <w:rsid w:val="00C4351C"/>
    <w:rsid w:val="00C4395E"/>
    <w:rsid w:val="00C43B8B"/>
    <w:rsid w:val="00C43DDB"/>
    <w:rsid w:val="00C43DF2"/>
    <w:rsid w:val="00C43F94"/>
    <w:rsid w:val="00C444F8"/>
    <w:rsid w:val="00C44728"/>
    <w:rsid w:val="00C449F1"/>
    <w:rsid w:val="00C44A2C"/>
    <w:rsid w:val="00C44AA7"/>
    <w:rsid w:val="00C44CB3"/>
    <w:rsid w:val="00C44DE0"/>
    <w:rsid w:val="00C450E3"/>
    <w:rsid w:val="00C45256"/>
    <w:rsid w:val="00C454D9"/>
    <w:rsid w:val="00C456A9"/>
    <w:rsid w:val="00C4572B"/>
    <w:rsid w:val="00C459FC"/>
    <w:rsid w:val="00C45CA2"/>
    <w:rsid w:val="00C45CE6"/>
    <w:rsid w:val="00C45E6A"/>
    <w:rsid w:val="00C45F42"/>
    <w:rsid w:val="00C4602D"/>
    <w:rsid w:val="00C46281"/>
    <w:rsid w:val="00C4653B"/>
    <w:rsid w:val="00C468F5"/>
    <w:rsid w:val="00C4695E"/>
    <w:rsid w:val="00C469E0"/>
    <w:rsid w:val="00C46A14"/>
    <w:rsid w:val="00C46AC8"/>
    <w:rsid w:val="00C46B36"/>
    <w:rsid w:val="00C46B9C"/>
    <w:rsid w:val="00C46E37"/>
    <w:rsid w:val="00C46EE3"/>
    <w:rsid w:val="00C470AD"/>
    <w:rsid w:val="00C470B5"/>
    <w:rsid w:val="00C47117"/>
    <w:rsid w:val="00C4741C"/>
    <w:rsid w:val="00C4749C"/>
    <w:rsid w:val="00C4783D"/>
    <w:rsid w:val="00C47889"/>
    <w:rsid w:val="00C47C05"/>
    <w:rsid w:val="00C47C29"/>
    <w:rsid w:val="00C47E05"/>
    <w:rsid w:val="00C47E4A"/>
    <w:rsid w:val="00C50087"/>
    <w:rsid w:val="00C5074A"/>
    <w:rsid w:val="00C507F7"/>
    <w:rsid w:val="00C50874"/>
    <w:rsid w:val="00C50CB3"/>
    <w:rsid w:val="00C50EAE"/>
    <w:rsid w:val="00C510E3"/>
    <w:rsid w:val="00C5110A"/>
    <w:rsid w:val="00C51338"/>
    <w:rsid w:val="00C513BD"/>
    <w:rsid w:val="00C5157D"/>
    <w:rsid w:val="00C515E3"/>
    <w:rsid w:val="00C51A55"/>
    <w:rsid w:val="00C51AF4"/>
    <w:rsid w:val="00C51BC7"/>
    <w:rsid w:val="00C520FA"/>
    <w:rsid w:val="00C5228F"/>
    <w:rsid w:val="00C52393"/>
    <w:rsid w:val="00C52511"/>
    <w:rsid w:val="00C526D6"/>
    <w:rsid w:val="00C52930"/>
    <w:rsid w:val="00C5298C"/>
    <w:rsid w:val="00C52C19"/>
    <w:rsid w:val="00C52C2D"/>
    <w:rsid w:val="00C52D35"/>
    <w:rsid w:val="00C5307B"/>
    <w:rsid w:val="00C530F8"/>
    <w:rsid w:val="00C5316B"/>
    <w:rsid w:val="00C53818"/>
    <w:rsid w:val="00C538A5"/>
    <w:rsid w:val="00C53974"/>
    <w:rsid w:val="00C539BE"/>
    <w:rsid w:val="00C539FC"/>
    <w:rsid w:val="00C53AC8"/>
    <w:rsid w:val="00C53DC9"/>
    <w:rsid w:val="00C53E63"/>
    <w:rsid w:val="00C53E65"/>
    <w:rsid w:val="00C54405"/>
    <w:rsid w:val="00C545A7"/>
    <w:rsid w:val="00C54988"/>
    <w:rsid w:val="00C549F3"/>
    <w:rsid w:val="00C54D5B"/>
    <w:rsid w:val="00C55087"/>
    <w:rsid w:val="00C5548F"/>
    <w:rsid w:val="00C554E1"/>
    <w:rsid w:val="00C555A0"/>
    <w:rsid w:val="00C55771"/>
    <w:rsid w:val="00C55A90"/>
    <w:rsid w:val="00C55BB6"/>
    <w:rsid w:val="00C55BD4"/>
    <w:rsid w:val="00C55CC8"/>
    <w:rsid w:val="00C55FA1"/>
    <w:rsid w:val="00C5605C"/>
    <w:rsid w:val="00C56849"/>
    <w:rsid w:val="00C568BA"/>
    <w:rsid w:val="00C568BC"/>
    <w:rsid w:val="00C56BB1"/>
    <w:rsid w:val="00C56BEC"/>
    <w:rsid w:val="00C56BFD"/>
    <w:rsid w:val="00C56C1F"/>
    <w:rsid w:val="00C56D47"/>
    <w:rsid w:val="00C56F74"/>
    <w:rsid w:val="00C5703B"/>
    <w:rsid w:val="00C572DB"/>
    <w:rsid w:val="00C5747D"/>
    <w:rsid w:val="00C5756D"/>
    <w:rsid w:val="00C57657"/>
    <w:rsid w:val="00C5766A"/>
    <w:rsid w:val="00C5766B"/>
    <w:rsid w:val="00C576EE"/>
    <w:rsid w:val="00C57726"/>
    <w:rsid w:val="00C57864"/>
    <w:rsid w:val="00C578E0"/>
    <w:rsid w:val="00C57937"/>
    <w:rsid w:val="00C57955"/>
    <w:rsid w:val="00C57972"/>
    <w:rsid w:val="00C57A55"/>
    <w:rsid w:val="00C57B15"/>
    <w:rsid w:val="00C57B9F"/>
    <w:rsid w:val="00C57C85"/>
    <w:rsid w:val="00C57DAC"/>
    <w:rsid w:val="00C57DDD"/>
    <w:rsid w:val="00C57ED1"/>
    <w:rsid w:val="00C57F00"/>
    <w:rsid w:val="00C57F07"/>
    <w:rsid w:val="00C57F17"/>
    <w:rsid w:val="00C57F56"/>
    <w:rsid w:val="00C60290"/>
    <w:rsid w:val="00C6038C"/>
    <w:rsid w:val="00C604A6"/>
    <w:rsid w:val="00C60506"/>
    <w:rsid w:val="00C60737"/>
    <w:rsid w:val="00C6085A"/>
    <w:rsid w:val="00C60955"/>
    <w:rsid w:val="00C6099B"/>
    <w:rsid w:val="00C60BF4"/>
    <w:rsid w:val="00C60E83"/>
    <w:rsid w:val="00C60E99"/>
    <w:rsid w:val="00C61043"/>
    <w:rsid w:val="00C611AE"/>
    <w:rsid w:val="00C611E4"/>
    <w:rsid w:val="00C61363"/>
    <w:rsid w:val="00C613C3"/>
    <w:rsid w:val="00C613E0"/>
    <w:rsid w:val="00C61441"/>
    <w:rsid w:val="00C614C1"/>
    <w:rsid w:val="00C614CA"/>
    <w:rsid w:val="00C61643"/>
    <w:rsid w:val="00C6169C"/>
    <w:rsid w:val="00C61915"/>
    <w:rsid w:val="00C61983"/>
    <w:rsid w:val="00C619EF"/>
    <w:rsid w:val="00C61B1E"/>
    <w:rsid w:val="00C61C07"/>
    <w:rsid w:val="00C61CBB"/>
    <w:rsid w:val="00C61D0A"/>
    <w:rsid w:val="00C62186"/>
    <w:rsid w:val="00C621CA"/>
    <w:rsid w:val="00C6226E"/>
    <w:rsid w:val="00C6261E"/>
    <w:rsid w:val="00C627A1"/>
    <w:rsid w:val="00C62802"/>
    <w:rsid w:val="00C62C7D"/>
    <w:rsid w:val="00C62DF5"/>
    <w:rsid w:val="00C632DD"/>
    <w:rsid w:val="00C632E9"/>
    <w:rsid w:val="00C63303"/>
    <w:rsid w:val="00C6352B"/>
    <w:rsid w:val="00C635F0"/>
    <w:rsid w:val="00C636E4"/>
    <w:rsid w:val="00C637B0"/>
    <w:rsid w:val="00C63917"/>
    <w:rsid w:val="00C63934"/>
    <w:rsid w:val="00C63969"/>
    <w:rsid w:val="00C6399A"/>
    <w:rsid w:val="00C63A7F"/>
    <w:rsid w:val="00C63ACA"/>
    <w:rsid w:val="00C63CE5"/>
    <w:rsid w:val="00C63EE2"/>
    <w:rsid w:val="00C640D3"/>
    <w:rsid w:val="00C64137"/>
    <w:rsid w:val="00C64161"/>
    <w:rsid w:val="00C641A8"/>
    <w:rsid w:val="00C642A1"/>
    <w:rsid w:val="00C642F9"/>
    <w:rsid w:val="00C6436B"/>
    <w:rsid w:val="00C64382"/>
    <w:rsid w:val="00C643B8"/>
    <w:rsid w:val="00C643FE"/>
    <w:rsid w:val="00C64510"/>
    <w:rsid w:val="00C6464F"/>
    <w:rsid w:val="00C64830"/>
    <w:rsid w:val="00C648F8"/>
    <w:rsid w:val="00C64964"/>
    <w:rsid w:val="00C64C79"/>
    <w:rsid w:val="00C650BB"/>
    <w:rsid w:val="00C651D8"/>
    <w:rsid w:val="00C6525D"/>
    <w:rsid w:val="00C652D9"/>
    <w:rsid w:val="00C653F9"/>
    <w:rsid w:val="00C657C3"/>
    <w:rsid w:val="00C6584A"/>
    <w:rsid w:val="00C659BA"/>
    <w:rsid w:val="00C659D6"/>
    <w:rsid w:val="00C65ADB"/>
    <w:rsid w:val="00C65BFE"/>
    <w:rsid w:val="00C65C14"/>
    <w:rsid w:val="00C65C32"/>
    <w:rsid w:val="00C65D51"/>
    <w:rsid w:val="00C65FD3"/>
    <w:rsid w:val="00C660DA"/>
    <w:rsid w:val="00C66435"/>
    <w:rsid w:val="00C6657E"/>
    <w:rsid w:val="00C665CF"/>
    <w:rsid w:val="00C66748"/>
    <w:rsid w:val="00C667B6"/>
    <w:rsid w:val="00C668A5"/>
    <w:rsid w:val="00C668C2"/>
    <w:rsid w:val="00C66974"/>
    <w:rsid w:val="00C66D71"/>
    <w:rsid w:val="00C66DD4"/>
    <w:rsid w:val="00C66E8C"/>
    <w:rsid w:val="00C66F77"/>
    <w:rsid w:val="00C67231"/>
    <w:rsid w:val="00C67248"/>
    <w:rsid w:val="00C673D1"/>
    <w:rsid w:val="00C6742C"/>
    <w:rsid w:val="00C67618"/>
    <w:rsid w:val="00C676A4"/>
    <w:rsid w:val="00C676BA"/>
    <w:rsid w:val="00C677FD"/>
    <w:rsid w:val="00C67B09"/>
    <w:rsid w:val="00C67B8B"/>
    <w:rsid w:val="00C67D3B"/>
    <w:rsid w:val="00C70076"/>
    <w:rsid w:val="00C70096"/>
    <w:rsid w:val="00C702AF"/>
    <w:rsid w:val="00C704C4"/>
    <w:rsid w:val="00C7052B"/>
    <w:rsid w:val="00C70610"/>
    <w:rsid w:val="00C706B5"/>
    <w:rsid w:val="00C70AAB"/>
    <w:rsid w:val="00C70B56"/>
    <w:rsid w:val="00C70CB5"/>
    <w:rsid w:val="00C70D86"/>
    <w:rsid w:val="00C70E0F"/>
    <w:rsid w:val="00C71280"/>
    <w:rsid w:val="00C71308"/>
    <w:rsid w:val="00C71351"/>
    <w:rsid w:val="00C71361"/>
    <w:rsid w:val="00C71444"/>
    <w:rsid w:val="00C71510"/>
    <w:rsid w:val="00C717AA"/>
    <w:rsid w:val="00C717D3"/>
    <w:rsid w:val="00C71B58"/>
    <w:rsid w:val="00C71BC9"/>
    <w:rsid w:val="00C71C25"/>
    <w:rsid w:val="00C71E04"/>
    <w:rsid w:val="00C71E1D"/>
    <w:rsid w:val="00C71FDB"/>
    <w:rsid w:val="00C72014"/>
    <w:rsid w:val="00C72313"/>
    <w:rsid w:val="00C72370"/>
    <w:rsid w:val="00C7254C"/>
    <w:rsid w:val="00C7263C"/>
    <w:rsid w:val="00C72674"/>
    <w:rsid w:val="00C72798"/>
    <w:rsid w:val="00C727DE"/>
    <w:rsid w:val="00C7282C"/>
    <w:rsid w:val="00C728B6"/>
    <w:rsid w:val="00C72B03"/>
    <w:rsid w:val="00C72F5E"/>
    <w:rsid w:val="00C73157"/>
    <w:rsid w:val="00C731DA"/>
    <w:rsid w:val="00C731DC"/>
    <w:rsid w:val="00C73326"/>
    <w:rsid w:val="00C73437"/>
    <w:rsid w:val="00C734CA"/>
    <w:rsid w:val="00C73572"/>
    <w:rsid w:val="00C735A4"/>
    <w:rsid w:val="00C735B0"/>
    <w:rsid w:val="00C73674"/>
    <w:rsid w:val="00C7397B"/>
    <w:rsid w:val="00C73A52"/>
    <w:rsid w:val="00C73C2A"/>
    <w:rsid w:val="00C73D09"/>
    <w:rsid w:val="00C73EA6"/>
    <w:rsid w:val="00C74201"/>
    <w:rsid w:val="00C74287"/>
    <w:rsid w:val="00C742B2"/>
    <w:rsid w:val="00C74390"/>
    <w:rsid w:val="00C746EB"/>
    <w:rsid w:val="00C74878"/>
    <w:rsid w:val="00C748E7"/>
    <w:rsid w:val="00C7493E"/>
    <w:rsid w:val="00C74A17"/>
    <w:rsid w:val="00C74AC3"/>
    <w:rsid w:val="00C74C27"/>
    <w:rsid w:val="00C74C9C"/>
    <w:rsid w:val="00C74DDA"/>
    <w:rsid w:val="00C74EDE"/>
    <w:rsid w:val="00C75286"/>
    <w:rsid w:val="00C752E3"/>
    <w:rsid w:val="00C7535F"/>
    <w:rsid w:val="00C75476"/>
    <w:rsid w:val="00C75557"/>
    <w:rsid w:val="00C756D5"/>
    <w:rsid w:val="00C758F6"/>
    <w:rsid w:val="00C75A63"/>
    <w:rsid w:val="00C75B59"/>
    <w:rsid w:val="00C75C5A"/>
    <w:rsid w:val="00C75CA5"/>
    <w:rsid w:val="00C75CF3"/>
    <w:rsid w:val="00C75F61"/>
    <w:rsid w:val="00C75F98"/>
    <w:rsid w:val="00C76070"/>
    <w:rsid w:val="00C76103"/>
    <w:rsid w:val="00C764BC"/>
    <w:rsid w:val="00C76617"/>
    <w:rsid w:val="00C766F5"/>
    <w:rsid w:val="00C7685B"/>
    <w:rsid w:val="00C76940"/>
    <w:rsid w:val="00C76956"/>
    <w:rsid w:val="00C7699E"/>
    <w:rsid w:val="00C76AE9"/>
    <w:rsid w:val="00C76C8D"/>
    <w:rsid w:val="00C76DE4"/>
    <w:rsid w:val="00C76F5F"/>
    <w:rsid w:val="00C76FB5"/>
    <w:rsid w:val="00C7719B"/>
    <w:rsid w:val="00C773BA"/>
    <w:rsid w:val="00C7748A"/>
    <w:rsid w:val="00C776B1"/>
    <w:rsid w:val="00C77857"/>
    <w:rsid w:val="00C77960"/>
    <w:rsid w:val="00C77A4C"/>
    <w:rsid w:val="00C77ACB"/>
    <w:rsid w:val="00C77B4D"/>
    <w:rsid w:val="00C77BA4"/>
    <w:rsid w:val="00C800DD"/>
    <w:rsid w:val="00C800F9"/>
    <w:rsid w:val="00C8042F"/>
    <w:rsid w:val="00C8051D"/>
    <w:rsid w:val="00C80606"/>
    <w:rsid w:val="00C8073B"/>
    <w:rsid w:val="00C817E4"/>
    <w:rsid w:val="00C81893"/>
    <w:rsid w:val="00C819AC"/>
    <w:rsid w:val="00C81B9B"/>
    <w:rsid w:val="00C81CA8"/>
    <w:rsid w:val="00C81CD8"/>
    <w:rsid w:val="00C81EDE"/>
    <w:rsid w:val="00C81FE0"/>
    <w:rsid w:val="00C82220"/>
    <w:rsid w:val="00C8230F"/>
    <w:rsid w:val="00C823F6"/>
    <w:rsid w:val="00C8240C"/>
    <w:rsid w:val="00C82993"/>
    <w:rsid w:val="00C82A21"/>
    <w:rsid w:val="00C82AF2"/>
    <w:rsid w:val="00C82B28"/>
    <w:rsid w:val="00C82BB7"/>
    <w:rsid w:val="00C83039"/>
    <w:rsid w:val="00C831BA"/>
    <w:rsid w:val="00C83223"/>
    <w:rsid w:val="00C832F8"/>
    <w:rsid w:val="00C8345A"/>
    <w:rsid w:val="00C83665"/>
    <w:rsid w:val="00C83686"/>
    <w:rsid w:val="00C8368F"/>
    <w:rsid w:val="00C837A0"/>
    <w:rsid w:val="00C837F0"/>
    <w:rsid w:val="00C83B59"/>
    <w:rsid w:val="00C83FF3"/>
    <w:rsid w:val="00C8409F"/>
    <w:rsid w:val="00C840B8"/>
    <w:rsid w:val="00C8420A"/>
    <w:rsid w:val="00C842E8"/>
    <w:rsid w:val="00C843DA"/>
    <w:rsid w:val="00C84609"/>
    <w:rsid w:val="00C84669"/>
    <w:rsid w:val="00C849E1"/>
    <w:rsid w:val="00C84A64"/>
    <w:rsid w:val="00C84D43"/>
    <w:rsid w:val="00C84DEF"/>
    <w:rsid w:val="00C84F0C"/>
    <w:rsid w:val="00C84FA4"/>
    <w:rsid w:val="00C8500C"/>
    <w:rsid w:val="00C850D9"/>
    <w:rsid w:val="00C851C2"/>
    <w:rsid w:val="00C854AC"/>
    <w:rsid w:val="00C8567F"/>
    <w:rsid w:val="00C85B16"/>
    <w:rsid w:val="00C85C39"/>
    <w:rsid w:val="00C85D0F"/>
    <w:rsid w:val="00C85D47"/>
    <w:rsid w:val="00C85F8C"/>
    <w:rsid w:val="00C86150"/>
    <w:rsid w:val="00C865F2"/>
    <w:rsid w:val="00C866C7"/>
    <w:rsid w:val="00C86700"/>
    <w:rsid w:val="00C86ABF"/>
    <w:rsid w:val="00C86AE8"/>
    <w:rsid w:val="00C86BB1"/>
    <w:rsid w:val="00C86BEC"/>
    <w:rsid w:val="00C86C9F"/>
    <w:rsid w:val="00C86CE5"/>
    <w:rsid w:val="00C86E80"/>
    <w:rsid w:val="00C86F6A"/>
    <w:rsid w:val="00C870EE"/>
    <w:rsid w:val="00C87347"/>
    <w:rsid w:val="00C874C9"/>
    <w:rsid w:val="00C878E7"/>
    <w:rsid w:val="00C87BBD"/>
    <w:rsid w:val="00C87CAE"/>
    <w:rsid w:val="00C87F6E"/>
    <w:rsid w:val="00C90054"/>
    <w:rsid w:val="00C9016A"/>
    <w:rsid w:val="00C90263"/>
    <w:rsid w:val="00C9030C"/>
    <w:rsid w:val="00C9062F"/>
    <w:rsid w:val="00C906E5"/>
    <w:rsid w:val="00C907E4"/>
    <w:rsid w:val="00C90913"/>
    <w:rsid w:val="00C90964"/>
    <w:rsid w:val="00C90979"/>
    <w:rsid w:val="00C909BD"/>
    <w:rsid w:val="00C909D2"/>
    <w:rsid w:val="00C90B7D"/>
    <w:rsid w:val="00C90D7D"/>
    <w:rsid w:val="00C90DFB"/>
    <w:rsid w:val="00C90F43"/>
    <w:rsid w:val="00C91575"/>
    <w:rsid w:val="00C91BF9"/>
    <w:rsid w:val="00C91C3F"/>
    <w:rsid w:val="00C91D8C"/>
    <w:rsid w:val="00C92101"/>
    <w:rsid w:val="00C92146"/>
    <w:rsid w:val="00C92173"/>
    <w:rsid w:val="00C92263"/>
    <w:rsid w:val="00C9249D"/>
    <w:rsid w:val="00C92523"/>
    <w:rsid w:val="00C9259F"/>
    <w:rsid w:val="00C926FC"/>
    <w:rsid w:val="00C9281A"/>
    <w:rsid w:val="00C92AA1"/>
    <w:rsid w:val="00C92B72"/>
    <w:rsid w:val="00C92E1D"/>
    <w:rsid w:val="00C92EDA"/>
    <w:rsid w:val="00C934E0"/>
    <w:rsid w:val="00C9379E"/>
    <w:rsid w:val="00C939E7"/>
    <w:rsid w:val="00C93B48"/>
    <w:rsid w:val="00C93BB2"/>
    <w:rsid w:val="00C93BE5"/>
    <w:rsid w:val="00C93C84"/>
    <w:rsid w:val="00C93D36"/>
    <w:rsid w:val="00C93D93"/>
    <w:rsid w:val="00C93E5C"/>
    <w:rsid w:val="00C941A3"/>
    <w:rsid w:val="00C94252"/>
    <w:rsid w:val="00C942A4"/>
    <w:rsid w:val="00C943DA"/>
    <w:rsid w:val="00C9447A"/>
    <w:rsid w:val="00C949E4"/>
    <w:rsid w:val="00C94A80"/>
    <w:rsid w:val="00C94AE2"/>
    <w:rsid w:val="00C94C85"/>
    <w:rsid w:val="00C94D22"/>
    <w:rsid w:val="00C94F83"/>
    <w:rsid w:val="00C94FFD"/>
    <w:rsid w:val="00C9514A"/>
    <w:rsid w:val="00C9529B"/>
    <w:rsid w:val="00C953FD"/>
    <w:rsid w:val="00C95459"/>
    <w:rsid w:val="00C95485"/>
    <w:rsid w:val="00C956E3"/>
    <w:rsid w:val="00C95756"/>
    <w:rsid w:val="00C95915"/>
    <w:rsid w:val="00C95AC1"/>
    <w:rsid w:val="00C96329"/>
    <w:rsid w:val="00C96462"/>
    <w:rsid w:val="00C9664F"/>
    <w:rsid w:val="00C96675"/>
    <w:rsid w:val="00C96853"/>
    <w:rsid w:val="00C9685E"/>
    <w:rsid w:val="00C96906"/>
    <w:rsid w:val="00C96D88"/>
    <w:rsid w:val="00C96E12"/>
    <w:rsid w:val="00C96E94"/>
    <w:rsid w:val="00C96F47"/>
    <w:rsid w:val="00C96F7B"/>
    <w:rsid w:val="00C9701D"/>
    <w:rsid w:val="00C970B7"/>
    <w:rsid w:val="00C97519"/>
    <w:rsid w:val="00C975C7"/>
    <w:rsid w:val="00C97AC0"/>
    <w:rsid w:val="00C97D68"/>
    <w:rsid w:val="00C97E8D"/>
    <w:rsid w:val="00CA0096"/>
    <w:rsid w:val="00CA01E7"/>
    <w:rsid w:val="00CA0327"/>
    <w:rsid w:val="00CA0726"/>
    <w:rsid w:val="00CA08F1"/>
    <w:rsid w:val="00CA091C"/>
    <w:rsid w:val="00CA0A81"/>
    <w:rsid w:val="00CA0C7D"/>
    <w:rsid w:val="00CA1036"/>
    <w:rsid w:val="00CA1131"/>
    <w:rsid w:val="00CA11E3"/>
    <w:rsid w:val="00CA1755"/>
    <w:rsid w:val="00CA177D"/>
    <w:rsid w:val="00CA1A19"/>
    <w:rsid w:val="00CA1AD4"/>
    <w:rsid w:val="00CA1AF6"/>
    <w:rsid w:val="00CA1BFE"/>
    <w:rsid w:val="00CA1C11"/>
    <w:rsid w:val="00CA1E1C"/>
    <w:rsid w:val="00CA1ED6"/>
    <w:rsid w:val="00CA231F"/>
    <w:rsid w:val="00CA234C"/>
    <w:rsid w:val="00CA23F8"/>
    <w:rsid w:val="00CA28CA"/>
    <w:rsid w:val="00CA2A37"/>
    <w:rsid w:val="00CA2A52"/>
    <w:rsid w:val="00CA2C23"/>
    <w:rsid w:val="00CA2F74"/>
    <w:rsid w:val="00CA34F1"/>
    <w:rsid w:val="00CA38B6"/>
    <w:rsid w:val="00CA38CC"/>
    <w:rsid w:val="00CA3AC2"/>
    <w:rsid w:val="00CA3B67"/>
    <w:rsid w:val="00CA3C3E"/>
    <w:rsid w:val="00CA3F28"/>
    <w:rsid w:val="00CA40B1"/>
    <w:rsid w:val="00CA41B5"/>
    <w:rsid w:val="00CA41EA"/>
    <w:rsid w:val="00CA4501"/>
    <w:rsid w:val="00CA456A"/>
    <w:rsid w:val="00CA45D5"/>
    <w:rsid w:val="00CA45F4"/>
    <w:rsid w:val="00CA47D1"/>
    <w:rsid w:val="00CA480E"/>
    <w:rsid w:val="00CA4A9C"/>
    <w:rsid w:val="00CA4AD7"/>
    <w:rsid w:val="00CA4B99"/>
    <w:rsid w:val="00CA4C80"/>
    <w:rsid w:val="00CA4D9D"/>
    <w:rsid w:val="00CA4EE4"/>
    <w:rsid w:val="00CA5019"/>
    <w:rsid w:val="00CA50F8"/>
    <w:rsid w:val="00CA542E"/>
    <w:rsid w:val="00CA5699"/>
    <w:rsid w:val="00CA59AC"/>
    <w:rsid w:val="00CA5A55"/>
    <w:rsid w:val="00CA5C0D"/>
    <w:rsid w:val="00CA61B3"/>
    <w:rsid w:val="00CA676E"/>
    <w:rsid w:val="00CA67BB"/>
    <w:rsid w:val="00CA6A82"/>
    <w:rsid w:val="00CA6BC5"/>
    <w:rsid w:val="00CA6CE3"/>
    <w:rsid w:val="00CA6F17"/>
    <w:rsid w:val="00CA715A"/>
    <w:rsid w:val="00CA71A2"/>
    <w:rsid w:val="00CA72F2"/>
    <w:rsid w:val="00CA7312"/>
    <w:rsid w:val="00CA7358"/>
    <w:rsid w:val="00CA73B7"/>
    <w:rsid w:val="00CA7414"/>
    <w:rsid w:val="00CA74A3"/>
    <w:rsid w:val="00CA75AD"/>
    <w:rsid w:val="00CA7676"/>
    <w:rsid w:val="00CA7762"/>
    <w:rsid w:val="00CA778F"/>
    <w:rsid w:val="00CA78C2"/>
    <w:rsid w:val="00CA7907"/>
    <w:rsid w:val="00CA7AFF"/>
    <w:rsid w:val="00CA7B55"/>
    <w:rsid w:val="00CA7C7C"/>
    <w:rsid w:val="00CA7D85"/>
    <w:rsid w:val="00CA7FC3"/>
    <w:rsid w:val="00CB0150"/>
    <w:rsid w:val="00CB0234"/>
    <w:rsid w:val="00CB031E"/>
    <w:rsid w:val="00CB0753"/>
    <w:rsid w:val="00CB0830"/>
    <w:rsid w:val="00CB0942"/>
    <w:rsid w:val="00CB0954"/>
    <w:rsid w:val="00CB0AA9"/>
    <w:rsid w:val="00CB0BB4"/>
    <w:rsid w:val="00CB0D6A"/>
    <w:rsid w:val="00CB0EA6"/>
    <w:rsid w:val="00CB0EE3"/>
    <w:rsid w:val="00CB1680"/>
    <w:rsid w:val="00CB1860"/>
    <w:rsid w:val="00CB1909"/>
    <w:rsid w:val="00CB19AE"/>
    <w:rsid w:val="00CB1ACC"/>
    <w:rsid w:val="00CB1BE1"/>
    <w:rsid w:val="00CB1D6B"/>
    <w:rsid w:val="00CB1EB6"/>
    <w:rsid w:val="00CB20CA"/>
    <w:rsid w:val="00CB2143"/>
    <w:rsid w:val="00CB2465"/>
    <w:rsid w:val="00CB248D"/>
    <w:rsid w:val="00CB24DC"/>
    <w:rsid w:val="00CB26F5"/>
    <w:rsid w:val="00CB27B1"/>
    <w:rsid w:val="00CB29EB"/>
    <w:rsid w:val="00CB2B05"/>
    <w:rsid w:val="00CB2BC6"/>
    <w:rsid w:val="00CB2DC6"/>
    <w:rsid w:val="00CB2E95"/>
    <w:rsid w:val="00CB311D"/>
    <w:rsid w:val="00CB335C"/>
    <w:rsid w:val="00CB33CB"/>
    <w:rsid w:val="00CB350B"/>
    <w:rsid w:val="00CB3807"/>
    <w:rsid w:val="00CB3E3E"/>
    <w:rsid w:val="00CB3F9B"/>
    <w:rsid w:val="00CB445B"/>
    <w:rsid w:val="00CB4940"/>
    <w:rsid w:val="00CB4954"/>
    <w:rsid w:val="00CB4A98"/>
    <w:rsid w:val="00CB4D8A"/>
    <w:rsid w:val="00CB4DB2"/>
    <w:rsid w:val="00CB4DD2"/>
    <w:rsid w:val="00CB4E29"/>
    <w:rsid w:val="00CB503C"/>
    <w:rsid w:val="00CB522D"/>
    <w:rsid w:val="00CB555F"/>
    <w:rsid w:val="00CB55EC"/>
    <w:rsid w:val="00CB566F"/>
    <w:rsid w:val="00CB568D"/>
    <w:rsid w:val="00CB57B7"/>
    <w:rsid w:val="00CB5856"/>
    <w:rsid w:val="00CB59C9"/>
    <w:rsid w:val="00CB5A87"/>
    <w:rsid w:val="00CB5B28"/>
    <w:rsid w:val="00CB5B8C"/>
    <w:rsid w:val="00CB5C86"/>
    <w:rsid w:val="00CB5E23"/>
    <w:rsid w:val="00CB5E41"/>
    <w:rsid w:val="00CB6242"/>
    <w:rsid w:val="00CB638B"/>
    <w:rsid w:val="00CB6407"/>
    <w:rsid w:val="00CB667B"/>
    <w:rsid w:val="00CB6828"/>
    <w:rsid w:val="00CB68C4"/>
    <w:rsid w:val="00CB6943"/>
    <w:rsid w:val="00CB6AA6"/>
    <w:rsid w:val="00CB6EFC"/>
    <w:rsid w:val="00CB6F5F"/>
    <w:rsid w:val="00CB709D"/>
    <w:rsid w:val="00CB7135"/>
    <w:rsid w:val="00CB7256"/>
    <w:rsid w:val="00CB7263"/>
    <w:rsid w:val="00CB733B"/>
    <w:rsid w:val="00CB7391"/>
    <w:rsid w:val="00CB73FD"/>
    <w:rsid w:val="00CB75F3"/>
    <w:rsid w:val="00CB789C"/>
    <w:rsid w:val="00CB7D2A"/>
    <w:rsid w:val="00CB7FDD"/>
    <w:rsid w:val="00CC00AD"/>
    <w:rsid w:val="00CC0155"/>
    <w:rsid w:val="00CC032B"/>
    <w:rsid w:val="00CC0764"/>
    <w:rsid w:val="00CC0879"/>
    <w:rsid w:val="00CC09BC"/>
    <w:rsid w:val="00CC0DAD"/>
    <w:rsid w:val="00CC0DBF"/>
    <w:rsid w:val="00CC0E4A"/>
    <w:rsid w:val="00CC0FE0"/>
    <w:rsid w:val="00CC12CB"/>
    <w:rsid w:val="00CC12D4"/>
    <w:rsid w:val="00CC1312"/>
    <w:rsid w:val="00CC13AF"/>
    <w:rsid w:val="00CC15A6"/>
    <w:rsid w:val="00CC1811"/>
    <w:rsid w:val="00CC1814"/>
    <w:rsid w:val="00CC187A"/>
    <w:rsid w:val="00CC18C4"/>
    <w:rsid w:val="00CC1C03"/>
    <w:rsid w:val="00CC1D4A"/>
    <w:rsid w:val="00CC1DEB"/>
    <w:rsid w:val="00CC210E"/>
    <w:rsid w:val="00CC21AE"/>
    <w:rsid w:val="00CC23ED"/>
    <w:rsid w:val="00CC2461"/>
    <w:rsid w:val="00CC246B"/>
    <w:rsid w:val="00CC24D3"/>
    <w:rsid w:val="00CC2625"/>
    <w:rsid w:val="00CC293F"/>
    <w:rsid w:val="00CC2987"/>
    <w:rsid w:val="00CC2A5B"/>
    <w:rsid w:val="00CC2AC1"/>
    <w:rsid w:val="00CC2C12"/>
    <w:rsid w:val="00CC2DEE"/>
    <w:rsid w:val="00CC2DFA"/>
    <w:rsid w:val="00CC2F6B"/>
    <w:rsid w:val="00CC3273"/>
    <w:rsid w:val="00CC33E6"/>
    <w:rsid w:val="00CC34D3"/>
    <w:rsid w:val="00CC35E2"/>
    <w:rsid w:val="00CC37B5"/>
    <w:rsid w:val="00CC3922"/>
    <w:rsid w:val="00CC3A4D"/>
    <w:rsid w:val="00CC3A50"/>
    <w:rsid w:val="00CC3A9C"/>
    <w:rsid w:val="00CC3B51"/>
    <w:rsid w:val="00CC3C37"/>
    <w:rsid w:val="00CC3E6F"/>
    <w:rsid w:val="00CC3EB9"/>
    <w:rsid w:val="00CC451E"/>
    <w:rsid w:val="00CC4856"/>
    <w:rsid w:val="00CC4865"/>
    <w:rsid w:val="00CC48BD"/>
    <w:rsid w:val="00CC4971"/>
    <w:rsid w:val="00CC4982"/>
    <w:rsid w:val="00CC4B41"/>
    <w:rsid w:val="00CC4B95"/>
    <w:rsid w:val="00CC4BAF"/>
    <w:rsid w:val="00CC4CF8"/>
    <w:rsid w:val="00CC4ECF"/>
    <w:rsid w:val="00CC4F19"/>
    <w:rsid w:val="00CC50FA"/>
    <w:rsid w:val="00CC519A"/>
    <w:rsid w:val="00CC52FB"/>
    <w:rsid w:val="00CC536E"/>
    <w:rsid w:val="00CC5395"/>
    <w:rsid w:val="00CC5406"/>
    <w:rsid w:val="00CC5589"/>
    <w:rsid w:val="00CC55AB"/>
    <w:rsid w:val="00CC58B6"/>
    <w:rsid w:val="00CC5967"/>
    <w:rsid w:val="00CC59A9"/>
    <w:rsid w:val="00CC5B05"/>
    <w:rsid w:val="00CC5B4C"/>
    <w:rsid w:val="00CC5BA2"/>
    <w:rsid w:val="00CC5BA7"/>
    <w:rsid w:val="00CC5BFB"/>
    <w:rsid w:val="00CC5CFC"/>
    <w:rsid w:val="00CC5DF4"/>
    <w:rsid w:val="00CC5E93"/>
    <w:rsid w:val="00CC5ECE"/>
    <w:rsid w:val="00CC605B"/>
    <w:rsid w:val="00CC62B8"/>
    <w:rsid w:val="00CC63D8"/>
    <w:rsid w:val="00CC648B"/>
    <w:rsid w:val="00CC655A"/>
    <w:rsid w:val="00CC6606"/>
    <w:rsid w:val="00CC660E"/>
    <w:rsid w:val="00CC6944"/>
    <w:rsid w:val="00CC697B"/>
    <w:rsid w:val="00CC69A1"/>
    <w:rsid w:val="00CC6C1A"/>
    <w:rsid w:val="00CC6C9A"/>
    <w:rsid w:val="00CC6CB6"/>
    <w:rsid w:val="00CC6ED4"/>
    <w:rsid w:val="00CC6EE6"/>
    <w:rsid w:val="00CC6FAC"/>
    <w:rsid w:val="00CC7438"/>
    <w:rsid w:val="00CC75F2"/>
    <w:rsid w:val="00CC78CF"/>
    <w:rsid w:val="00CC78DA"/>
    <w:rsid w:val="00CC7E6D"/>
    <w:rsid w:val="00CD000F"/>
    <w:rsid w:val="00CD02DB"/>
    <w:rsid w:val="00CD069D"/>
    <w:rsid w:val="00CD099F"/>
    <w:rsid w:val="00CD0BB5"/>
    <w:rsid w:val="00CD0E1E"/>
    <w:rsid w:val="00CD128A"/>
    <w:rsid w:val="00CD134B"/>
    <w:rsid w:val="00CD148C"/>
    <w:rsid w:val="00CD14A5"/>
    <w:rsid w:val="00CD166F"/>
    <w:rsid w:val="00CD16AA"/>
    <w:rsid w:val="00CD179C"/>
    <w:rsid w:val="00CD1811"/>
    <w:rsid w:val="00CD186F"/>
    <w:rsid w:val="00CD18A4"/>
    <w:rsid w:val="00CD1955"/>
    <w:rsid w:val="00CD1A7A"/>
    <w:rsid w:val="00CD1BE8"/>
    <w:rsid w:val="00CD1E7C"/>
    <w:rsid w:val="00CD1FE5"/>
    <w:rsid w:val="00CD1FF6"/>
    <w:rsid w:val="00CD20A8"/>
    <w:rsid w:val="00CD2283"/>
    <w:rsid w:val="00CD22C4"/>
    <w:rsid w:val="00CD232C"/>
    <w:rsid w:val="00CD258A"/>
    <w:rsid w:val="00CD259C"/>
    <w:rsid w:val="00CD2868"/>
    <w:rsid w:val="00CD293C"/>
    <w:rsid w:val="00CD2D07"/>
    <w:rsid w:val="00CD2D1C"/>
    <w:rsid w:val="00CD2DBC"/>
    <w:rsid w:val="00CD2E58"/>
    <w:rsid w:val="00CD2F88"/>
    <w:rsid w:val="00CD321C"/>
    <w:rsid w:val="00CD3237"/>
    <w:rsid w:val="00CD352B"/>
    <w:rsid w:val="00CD353C"/>
    <w:rsid w:val="00CD36D7"/>
    <w:rsid w:val="00CD37A1"/>
    <w:rsid w:val="00CD38B4"/>
    <w:rsid w:val="00CD3909"/>
    <w:rsid w:val="00CD39F4"/>
    <w:rsid w:val="00CD3BC3"/>
    <w:rsid w:val="00CD3BF6"/>
    <w:rsid w:val="00CD3D37"/>
    <w:rsid w:val="00CD3D6C"/>
    <w:rsid w:val="00CD3D82"/>
    <w:rsid w:val="00CD3FE2"/>
    <w:rsid w:val="00CD408B"/>
    <w:rsid w:val="00CD418D"/>
    <w:rsid w:val="00CD4268"/>
    <w:rsid w:val="00CD4359"/>
    <w:rsid w:val="00CD4543"/>
    <w:rsid w:val="00CD4670"/>
    <w:rsid w:val="00CD47E1"/>
    <w:rsid w:val="00CD4830"/>
    <w:rsid w:val="00CD48F0"/>
    <w:rsid w:val="00CD493A"/>
    <w:rsid w:val="00CD4959"/>
    <w:rsid w:val="00CD4A54"/>
    <w:rsid w:val="00CD4B1A"/>
    <w:rsid w:val="00CD4B25"/>
    <w:rsid w:val="00CD4C0D"/>
    <w:rsid w:val="00CD4C95"/>
    <w:rsid w:val="00CD4E42"/>
    <w:rsid w:val="00CD4FEF"/>
    <w:rsid w:val="00CD5076"/>
    <w:rsid w:val="00CD52F6"/>
    <w:rsid w:val="00CD54F6"/>
    <w:rsid w:val="00CD576A"/>
    <w:rsid w:val="00CD5814"/>
    <w:rsid w:val="00CD5934"/>
    <w:rsid w:val="00CD5D06"/>
    <w:rsid w:val="00CD5EA1"/>
    <w:rsid w:val="00CD5F5A"/>
    <w:rsid w:val="00CD6021"/>
    <w:rsid w:val="00CD6193"/>
    <w:rsid w:val="00CD6248"/>
    <w:rsid w:val="00CD62B4"/>
    <w:rsid w:val="00CD643E"/>
    <w:rsid w:val="00CD65B9"/>
    <w:rsid w:val="00CD661D"/>
    <w:rsid w:val="00CD6769"/>
    <w:rsid w:val="00CD67FB"/>
    <w:rsid w:val="00CD689F"/>
    <w:rsid w:val="00CD6915"/>
    <w:rsid w:val="00CD6933"/>
    <w:rsid w:val="00CD6B80"/>
    <w:rsid w:val="00CD6C29"/>
    <w:rsid w:val="00CD6D47"/>
    <w:rsid w:val="00CD6D54"/>
    <w:rsid w:val="00CD6DAD"/>
    <w:rsid w:val="00CD6FB3"/>
    <w:rsid w:val="00CD7064"/>
    <w:rsid w:val="00CD7153"/>
    <w:rsid w:val="00CD7315"/>
    <w:rsid w:val="00CD79D2"/>
    <w:rsid w:val="00CD7BE6"/>
    <w:rsid w:val="00CD7D31"/>
    <w:rsid w:val="00CD7E3B"/>
    <w:rsid w:val="00CD7F0F"/>
    <w:rsid w:val="00CE0247"/>
    <w:rsid w:val="00CE0773"/>
    <w:rsid w:val="00CE07A2"/>
    <w:rsid w:val="00CE0887"/>
    <w:rsid w:val="00CE08EC"/>
    <w:rsid w:val="00CE092B"/>
    <w:rsid w:val="00CE0EBC"/>
    <w:rsid w:val="00CE13AD"/>
    <w:rsid w:val="00CE13E2"/>
    <w:rsid w:val="00CE15EC"/>
    <w:rsid w:val="00CE17F0"/>
    <w:rsid w:val="00CE1829"/>
    <w:rsid w:val="00CE184D"/>
    <w:rsid w:val="00CE1D2F"/>
    <w:rsid w:val="00CE1D64"/>
    <w:rsid w:val="00CE1DDD"/>
    <w:rsid w:val="00CE1EB5"/>
    <w:rsid w:val="00CE1F82"/>
    <w:rsid w:val="00CE2112"/>
    <w:rsid w:val="00CE2143"/>
    <w:rsid w:val="00CE228B"/>
    <w:rsid w:val="00CE2526"/>
    <w:rsid w:val="00CE2718"/>
    <w:rsid w:val="00CE274D"/>
    <w:rsid w:val="00CE27A1"/>
    <w:rsid w:val="00CE2933"/>
    <w:rsid w:val="00CE29A5"/>
    <w:rsid w:val="00CE2B64"/>
    <w:rsid w:val="00CE2FF0"/>
    <w:rsid w:val="00CE3283"/>
    <w:rsid w:val="00CE32DA"/>
    <w:rsid w:val="00CE3471"/>
    <w:rsid w:val="00CE362E"/>
    <w:rsid w:val="00CE3B46"/>
    <w:rsid w:val="00CE3B50"/>
    <w:rsid w:val="00CE3C1B"/>
    <w:rsid w:val="00CE3ED1"/>
    <w:rsid w:val="00CE3FCD"/>
    <w:rsid w:val="00CE40EF"/>
    <w:rsid w:val="00CE426B"/>
    <w:rsid w:val="00CE42D7"/>
    <w:rsid w:val="00CE455F"/>
    <w:rsid w:val="00CE4897"/>
    <w:rsid w:val="00CE4985"/>
    <w:rsid w:val="00CE4C47"/>
    <w:rsid w:val="00CE4E16"/>
    <w:rsid w:val="00CE5283"/>
    <w:rsid w:val="00CE5318"/>
    <w:rsid w:val="00CE5444"/>
    <w:rsid w:val="00CE544F"/>
    <w:rsid w:val="00CE5473"/>
    <w:rsid w:val="00CE5529"/>
    <w:rsid w:val="00CE5546"/>
    <w:rsid w:val="00CE570B"/>
    <w:rsid w:val="00CE579A"/>
    <w:rsid w:val="00CE57CD"/>
    <w:rsid w:val="00CE57F0"/>
    <w:rsid w:val="00CE584B"/>
    <w:rsid w:val="00CE598B"/>
    <w:rsid w:val="00CE5D3C"/>
    <w:rsid w:val="00CE5E73"/>
    <w:rsid w:val="00CE618B"/>
    <w:rsid w:val="00CE61C4"/>
    <w:rsid w:val="00CE6293"/>
    <w:rsid w:val="00CE632F"/>
    <w:rsid w:val="00CE645F"/>
    <w:rsid w:val="00CE6805"/>
    <w:rsid w:val="00CE68F1"/>
    <w:rsid w:val="00CE6A5B"/>
    <w:rsid w:val="00CE6A5D"/>
    <w:rsid w:val="00CE6A8E"/>
    <w:rsid w:val="00CE6C77"/>
    <w:rsid w:val="00CE6CE7"/>
    <w:rsid w:val="00CE6D58"/>
    <w:rsid w:val="00CE6ECA"/>
    <w:rsid w:val="00CE6F2B"/>
    <w:rsid w:val="00CE6FBA"/>
    <w:rsid w:val="00CE71B3"/>
    <w:rsid w:val="00CE71F8"/>
    <w:rsid w:val="00CE720D"/>
    <w:rsid w:val="00CE7306"/>
    <w:rsid w:val="00CE73EC"/>
    <w:rsid w:val="00CE7447"/>
    <w:rsid w:val="00CE7623"/>
    <w:rsid w:val="00CE76B1"/>
    <w:rsid w:val="00CE76FD"/>
    <w:rsid w:val="00CE7870"/>
    <w:rsid w:val="00CE7907"/>
    <w:rsid w:val="00CE7C40"/>
    <w:rsid w:val="00CE7C59"/>
    <w:rsid w:val="00CE7DAF"/>
    <w:rsid w:val="00CE7DC3"/>
    <w:rsid w:val="00CE7FCD"/>
    <w:rsid w:val="00CF0139"/>
    <w:rsid w:val="00CF019F"/>
    <w:rsid w:val="00CF01C5"/>
    <w:rsid w:val="00CF027B"/>
    <w:rsid w:val="00CF0296"/>
    <w:rsid w:val="00CF0381"/>
    <w:rsid w:val="00CF051B"/>
    <w:rsid w:val="00CF0532"/>
    <w:rsid w:val="00CF067D"/>
    <w:rsid w:val="00CF0E74"/>
    <w:rsid w:val="00CF1544"/>
    <w:rsid w:val="00CF16A1"/>
    <w:rsid w:val="00CF1AF6"/>
    <w:rsid w:val="00CF1CCD"/>
    <w:rsid w:val="00CF1FFE"/>
    <w:rsid w:val="00CF2085"/>
    <w:rsid w:val="00CF232A"/>
    <w:rsid w:val="00CF25C2"/>
    <w:rsid w:val="00CF268C"/>
    <w:rsid w:val="00CF26EF"/>
    <w:rsid w:val="00CF2746"/>
    <w:rsid w:val="00CF27B7"/>
    <w:rsid w:val="00CF27FD"/>
    <w:rsid w:val="00CF290A"/>
    <w:rsid w:val="00CF2AFB"/>
    <w:rsid w:val="00CF2C48"/>
    <w:rsid w:val="00CF2D52"/>
    <w:rsid w:val="00CF2DAE"/>
    <w:rsid w:val="00CF2E7B"/>
    <w:rsid w:val="00CF3379"/>
    <w:rsid w:val="00CF34BF"/>
    <w:rsid w:val="00CF3544"/>
    <w:rsid w:val="00CF3626"/>
    <w:rsid w:val="00CF3786"/>
    <w:rsid w:val="00CF387F"/>
    <w:rsid w:val="00CF38C7"/>
    <w:rsid w:val="00CF3992"/>
    <w:rsid w:val="00CF3CEE"/>
    <w:rsid w:val="00CF3D8F"/>
    <w:rsid w:val="00CF3EE7"/>
    <w:rsid w:val="00CF405D"/>
    <w:rsid w:val="00CF411C"/>
    <w:rsid w:val="00CF4299"/>
    <w:rsid w:val="00CF42AC"/>
    <w:rsid w:val="00CF433E"/>
    <w:rsid w:val="00CF44ED"/>
    <w:rsid w:val="00CF4694"/>
    <w:rsid w:val="00CF485A"/>
    <w:rsid w:val="00CF4A9D"/>
    <w:rsid w:val="00CF4BCB"/>
    <w:rsid w:val="00CF50CF"/>
    <w:rsid w:val="00CF50FA"/>
    <w:rsid w:val="00CF51CF"/>
    <w:rsid w:val="00CF52EA"/>
    <w:rsid w:val="00CF5331"/>
    <w:rsid w:val="00CF538D"/>
    <w:rsid w:val="00CF543F"/>
    <w:rsid w:val="00CF55E7"/>
    <w:rsid w:val="00CF563C"/>
    <w:rsid w:val="00CF5797"/>
    <w:rsid w:val="00CF57D1"/>
    <w:rsid w:val="00CF5842"/>
    <w:rsid w:val="00CF5A98"/>
    <w:rsid w:val="00CF5B1E"/>
    <w:rsid w:val="00CF5BEA"/>
    <w:rsid w:val="00CF5E16"/>
    <w:rsid w:val="00CF5F4A"/>
    <w:rsid w:val="00CF5FBC"/>
    <w:rsid w:val="00CF6133"/>
    <w:rsid w:val="00CF6476"/>
    <w:rsid w:val="00CF649D"/>
    <w:rsid w:val="00CF6583"/>
    <w:rsid w:val="00CF65AE"/>
    <w:rsid w:val="00CF665B"/>
    <w:rsid w:val="00CF67CC"/>
    <w:rsid w:val="00CF684F"/>
    <w:rsid w:val="00CF686B"/>
    <w:rsid w:val="00CF68E3"/>
    <w:rsid w:val="00CF6B3D"/>
    <w:rsid w:val="00CF6C2B"/>
    <w:rsid w:val="00CF6C35"/>
    <w:rsid w:val="00CF6CEE"/>
    <w:rsid w:val="00CF6FB0"/>
    <w:rsid w:val="00CF7024"/>
    <w:rsid w:val="00CF726A"/>
    <w:rsid w:val="00CF726C"/>
    <w:rsid w:val="00CF735A"/>
    <w:rsid w:val="00CF743F"/>
    <w:rsid w:val="00CF7562"/>
    <w:rsid w:val="00CF768A"/>
    <w:rsid w:val="00CF76FB"/>
    <w:rsid w:val="00CF7711"/>
    <w:rsid w:val="00CF77AA"/>
    <w:rsid w:val="00CF7BDD"/>
    <w:rsid w:val="00CF7D9B"/>
    <w:rsid w:val="00CF7E40"/>
    <w:rsid w:val="00CF7E4D"/>
    <w:rsid w:val="00D008C2"/>
    <w:rsid w:val="00D00AED"/>
    <w:rsid w:val="00D00BE5"/>
    <w:rsid w:val="00D00D0A"/>
    <w:rsid w:val="00D00E21"/>
    <w:rsid w:val="00D00F9D"/>
    <w:rsid w:val="00D00FC6"/>
    <w:rsid w:val="00D01290"/>
    <w:rsid w:val="00D014D9"/>
    <w:rsid w:val="00D01655"/>
    <w:rsid w:val="00D01797"/>
    <w:rsid w:val="00D018AE"/>
    <w:rsid w:val="00D019D7"/>
    <w:rsid w:val="00D01A1B"/>
    <w:rsid w:val="00D01B52"/>
    <w:rsid w:val="00D01BBC"/>
    <w:rsid w:val="00D01BC0"/>
    <w:rsid w:val="00D01E75"/>
    <w:rsid w:val="00D01ED2"/>
    <w:rsid w:val="00D02115"/>
    <w:rsid w:val="00D0233E"/>
    <w:rsid w:val="00D0236D"/>
    <w:rsid w:val="00D0239F"/>
    <w:rsid w:val="00D024B9"/>
    <w:rsid w:val="00D02520"/>
    <w:rsid w:val="00D02859"/>
    <w:rsid w:val="00D02B97"/>
    <w:rsid w:val="00D02C7A"/>
    <w:rsid w:val="00D02DA8"/>
    <w:rsid w:val="00D02E69"/>
    <w:rsid w:val="00D03061"/>
    <w:rsid w:val="00D03115"/>
    <w:rsid w:val="00D03185"/>
    <w:rsid w:val="00D033C4"/>
    <w:rsid w:val="00D037A7"/>
    <w:rsid w:val="00D03A4F"/>
    <w:rsid w:val="00D03AB7"/>
    <w:rsid w:val="00D03E1E"/>
    <w:rsid w:val="00D04093"/>
    <w:rsid w:val="00D040C3"/>
    <w:rsid w:val="00D0416E"/>
    <w:rsid w:val="00D041F0"/>
    <w:rsid w:val="00D04263"/>
    <w:rsid w:val="00D0450C"/>
    <w:rsid w:val="00D0450D"/>
    <w:rsid w:val="00D0458C"/>
    <w:rsid w:val="00D0470F"/>
    <w:rsid w:val="00D04B35"/>
    <w:rsid w:val="00D04BA8"/>
    <w:rsid w:val="00D04C8F"/>
    <w:rsid w:val="00D04DAC"/>
    <w:rsid w:val="00D051AD"/>
    <w:rsid w:val="00D05307"/>
    <w:rsid w:val="00D0531D"/>
    <w:rsid w:val="00D05362"/>
    <w:rsid w:val="00D05366"/>
    <w:rsid w:val="00D05460"/>
    <w:rsid w:val="00D05549"/>
    <w:rsid w:val="00D055FE"/>
    <w:rsid w:val="00D056A7"/>
    <w:rsid w:val="00D05767"/>
    <w:rsid w:val="00D05853"/>
    <w:rsid w:val="00D0589A"/>
    <w:rsid w:val="00D05BD7"/>
    <w:rsid w:val="00D05BFD"/>
    <w:rsid w:val="00D05D8E"/>
    <w:rsid w:val="00D05DCF"/>
    <w:rsid w:val="00D05E19"/>
    <w:rsid w:val="00D062EC"/>
    <w:rsid w:val="00D06381"/>
    <w:rsid w:val="00D064D5"/>
    <w:rsid w:val="00D06515"/>
    <w:rsid w:val="00D06A7A"/>
    <w:rsid w:val="00D06F77"/>
    <w:rsid w:val="00D06FDC"/>
    <w:rsid w:val="00D06FF8"/>
    <w:rsid w:val="00D070D3"/>
    <w:rsid w:val="00D07302"/>
    <w:rsid w:val="00D07383"/>
    <w:rsid w:val="00D074EF"/>
    <w:rsid w:val="00D076A0"/>
    <w:rsid w:val="00D076FF"/>
    <w:rsid w:val="00D077B1"/>
    <w:rsid w:val="00D077E8"/>
    <w:rsid w:val="00D07869"/>
    <w:rsid w:val="00D07941"/>
    <w:rsid w:val="00D07997"/>
    <w:rsid w:val="00D07A4C"/>
    <w:rsid w:val="00D07E3D"/>
    <w:rsid w:val="00D07F03"/>
    <w:rsid w:val="00D07FB2"/>
    <w:rsid w:val="00D1017B"/>
    <w:rsid w:val="00D10209"/>
    <w:rsid w:val="00D10219"/>
    <w:rsid w:val="00D1027B"/>
    <w:rsid w:val="00D102B1"/>
    <w:rsid w:val="00D10305"/>
    <w:rsid w:val="00D10592"/>
    <w:rsid w:val="00D105E0"/>
    <w:rsid w:val="00D106C9"/>
    <w:rsid w:val="00D10840"/>
    <w:rsid w:val="00D108BD"/>
    <w:rsid w:val="00D10956"/>
    <w:rsid w:val="00D10AA6"/>
    <w:rsid w:val="00D10B9C"/>
    <w:rsid w:val="00D10C0A"/>
    <w:rsid w:val="00D10F0D"/>
    <w:rsid w:val="00D1117E"/>
    <w:rsid w:val="00D1129F"/>
    <w:rsid w:val="00D11707"/>
    <w:rsid w:val="00D11810"/>
    <w:rsid w:val="00D11C00"/>
    <w:rsid w:val="00D11D46"/>
    <w:rsid w:val="00D11EA7"/>
    <w:rsid w:val="00D11FCF"/>
    <w:rsid w:val="00D12114"/>
    <w:rsid w:val="00D12198"/>
    <w:rsid w:val="00D12305"/>
    <w:rsid w:val="00D1243A"/>
    <w:rsid w:val="00D12693"/>
    <w:rsid w:val="00D1283B"/>
    <w:rsid w:val="00D12AF5"/>
    <w:rsid w:val="00D12BF8"/>
    <w:rsid w:val="00D12E0B"/>
    <w:rsid w:val="00D12F13"/>
    <w:rsid w:val="00D13132"/>
    <w:rsid w:val="00D1313F"/>
    <w:rsid w:val="00D13143"/>
    <w:rsid w:val="00D13411"/>
    <w:rsid w:val="00D13515"/>
    <w:rsid w:val="00D137BF"/>
    <w:rsid w:val="00D13AF2"/>
    <w:rsid w:val="00D13B1F"/>
    <w:rsid w:val="00D13B4C"/>
    <w:rsid w:val="00D13B59"/>
    <w:rsid w:val="00D13D98"/>
    <w:rsid w:val="00D141C3"/>
    <w:rsid w:val="00D145F3"/>
    <w:rsid w:val="00D14769"/>
    <w:rsid w:val="00D14904"/>
    <w:rsid w:val="00D14A2C"/>
    <w:rsid w:val="00D14B94"/>
    <w:rsid w:val="00D14CD9"/>
    <w:rsid w:val="00D14D3D"/>
    <w:rsid w:val="00D14ECE"/>
    <w:rsid w:val="00D14F74"/>
    <w:rsid w:val="00D14FAA"/>
    <w:rsid w:val="00D14FE7"/>
    <w:rsid w:val="00D15508"/>
    <w:rsid w:val="00D156C3"/>
    <w:rsid w:val="00D15825"/>
    <w:rsid w:val="00D158B3"/>
    <w:rsid w:val="00D15A26"/>
    <w:rsid w:val="00D15C2F"/>
    <w:rsid w:val="00D15CAA"/>
    <w:rsid w:val="00D15CF5"/>
    <w:rsid w:val="00D15F32"/>
    <w:rsid w:val="00D15F91"/>
    <w:rsid w:val="00D16121"/>
    <w:rsid w:val="00D16156"/>
    <w:rsid w:val="00D16231"/>
    <w:rsid w:val="00D16239"/>
    <w:rsid w:val="00D16317"/>
    <w:rsid w:val="00D16588"/>
    <w:rsid w:val="00D1665C"/>
    <w:rsid w:val="00D1665F"/>
    <w:rsid w:val="00D16886"/>
    <w:rsid w:val="00D168B7"/>
    <w:rsid w:val="00D168E8"/>
    <w:rsid w:val="00D16AC2"/>
    <w:rsid w:val="00D16C15"/>
    <w:rsid w:val="00D16D14"/>
    <w:rsid w:val="00D16DCB"/>
    <w:rsid w:val="00D16F3E"/>
    <w:rsid w:val="00D171C4"/>
    <w:rsid w:val="00D173FB"/>
    <w:rsid w:val="00D17549"/>
    <w:rsid w:val="00D1767B"/>
    <w:rsid w:val="00D176E0"/>
    <w:rsid w:val="00D17C8F"/>
    <w:rsid w:val="00D17DAA"/>
    <w:rsid w:val="00D17E46"/>
    <w:rsid w:val="00D20190"/>
    <w:rsid w:val="00D20355"/>
    <w:rsid w:val="00D20586"/>
    <w:rsid w:val="00D20677"/>
    <w:rsid w:val="00D20733"/>
    <w:rsid w:val="00D2091E"/>
    <w:rsid w:val="00D20FD7"/>
    <w:rsid w:val="00D21055"/>
    <w:rsid w:val="00D210D7"/>
    <w:rsid w:val="00D2122D"/>
    <w:rsid w:val="00D21240"/>
    <w:rsid w:val="00D2135A"/>
    <w:rsid w:val="00D2138A"/>
    <w:rsid w:val="00D2150B"/>
    <w:rsid w:val="00D2154D"/>
    <w:rsid w:val="00D21856"/>
    <w:rsid w:val="00D21899"/>
    <w:rsid w:val="00D21C54"/>
    <w:rsid w:val="00D21EE4"/>
    <w:rsid w:val="00D21F30"/>
    <w:rsid w:val="00D221A8"/>
    <w:rsid w:val="00D222C8"/>
    <w:rsid w:val="00D22322"/>
    <w:rsid w:val="00D2235E"/>
    <w:rsid w:val="00D22459"/>
    <w:rsid w:val="00D224B3"/>
    <w:rsid w:val="00D2290A"/>
    <w:rsid w:val="00D22EA8"/>
    <w:rsid w:val="00D231A4"/>
    <w:rsid w:val="00D23213"/>
    <w:rsid w:val="00D23381"/>
    <w:rsid w:val="00D2367A"/>
    <w:rsid w:val="00D23BA5"/>
    <w:rsid w:val="00D23CEB"/>
    <w:rsid w:val="00D23D1B"/>
    <w:rsid w:val="00D23E51"/>
    <w:rsid w:val="00D240FD"/>
    <w:rsid w:val="00D24137"/>
    <w:rsid w:val="00D244A8"/>
    <w:rsid w:val="00D244FD"/>
    <w:rsid w:val="00D245D4"/>
    <w:rsid w:val="00D2464D"/>
    <w:rsid w:val="00D248CE"/>
    <w:rsid w:val="00D24960"/>
    <w:rsid w:val="00D24970"/>
    <w:rsid w:val="00D24C0B"/>
    <w:rsid w:val="00D25033"/>
    <w:rsid w:val="00D2508A"/>
    <w:rsid w:val="00D25161"/>
    <w:rsid w:val="00D25331"/>
    <w:rsid w:val="00D2537B"/>
    <w:rsid w:val="00D25720"/>
    <w:rsid w:val="00D25863"/>
    <w:rsid w:val="00D25914"/>
    <w:rsid w:val="00D25B05"/>
    <w:rsid w:val="00D25CBD"/>
    <w:rsid w:val="00D25CC1"/>
    <w:rsid w:val="00D25CE6"/>
    <w:rsid w:val="00D25DA8"/>
    <w:rsid w:val="00D25E44"/>
    <w:rsid w:val="00D26055"/>
    <w:rsid w:val="00D26146"/>
    <w:rsid w:val="00D26158"/>
    <w:rsid w:val="00D263A5"/>
    <w:rsid w:val="00D2656F"/>
    <w:rsid w:val="00D2667A"/>
    <w:rsid w:val="00D266F3"/>
    <w:rsid w:val="00D266FB"/>
    <w:rsid w:val="00D26757"/>
    <w:rsid w:val="00D268D5"/>
    <w:rsid w:val="00D269B4"/>
    <w:rsid w:val="00D26A3C"/>
    <w:rsid w:val="00D271C8"/>
    <w:rsid w:val="00D272A3"/>
    <w:rsid w:val="00D27505"/>
    <w:rsid w:val="00D275C2"/>
    <w:rsid w:val="00D27711"/>
    <w:rsid w:val="00D27784"/>
    <w:rsid w:val="00D277E2"/>
    <w:rsid w:val="00D27833"/>
    <w:rsid w:val="00D2793A"/>
    <w:rsid w:val="00D27997"/>
    <w:rsid w:val="00D27BAA"/>
    <w:rsid w:val="00D27CDE"/>
    <w:rsid w:val="00D27E72"/>
    <w:rsid w:val="00D27E8D"/>
    <w:rsid w:val="00D30065"/>
    <w:rsid w:val="00D3031A"/>
    <w:rsid w:val="00D3059F"/>
    <w:rsid w:val="00D30854"/>
    <w:rsid w:val="00D30BAC"/>
    <w:rsid w:val="00D3106A"/>
    <w:rsid w:val="00D31243"/>
    <w:rsid w:val="00D31402"/>
    <w:rsid w:val="00D3165F"/>
    <w:rsid w:val="00D318F2"/>
    <w:rsid w:val="00D3195C"/>
    <w:rsid w:val="00D31CBA"/>
    <w:rsid w:val="00D31E9B"/>
    <w:rsid w:val="00D31FD2"/>
    <w:rsid w:val="00D322CE"/>
    <w:rsid w:val="00D322DC"/>
    <w:rsid w:val="00D3246F"/>
    <w:rsid w:val="00D324BC"/>
    <w:rsid w:val="00D3254D"/>
    <w:rsid w:val="00D32593"/>
    <w:rsid w:val="00D325FF"/>
    <w:rsid w:val="00D32749"/>
    <w:rsid w:val="00D328F6"/>
    <w:rsid w:val="00D32A40"/>
    <w:rsid w:val="00D32D36"/>
    <w:rsid w:val="00D32DE4"/>
    <w:rsid w:val="00D32FF3"/>
    <w:rsid w:val="00D330BD"/>
    <w:rsid w:val="00D33233"/>
    <w:rsid w:val="00D33B4D"/>
    <w:rsid w:val="00D33C47"/>
    <w:rsid w:val="00D33F90"/>
    <w:rsid w:val="00D34020"/>
    <w:rsid w:val="00D340AE"/>
    <w:rsid w:val="00D3422D"/>
    <w:rsid w:val="00D34579"/>
    <w:rsid w:val="00D345B8"/>
    <w:rsid w:val="00D3467A"/>
    <w:rsid w:val="00D34714"/>
    <w:rsid w:val="00D34A78"/>
    <w:rsid w:val="00D34B90"/>
    <w:rsid w:val="00D34B9D"/>
    <w:rsid w:val="00D34C12"/>
    <w:rsid w:val="00D34CC6"/>
    <w:rsid w:val="00D34D24"/>
    <w:rsid w:val="00D34E0E"/>
    <w:rsid w:val="00D34E19"/>
    <w:rsid w:val="00D34F8F"/>
    <w:rsid w:val="00D35248"/>
    <w:rsid w:val="00D352EB"/>
    <w:rsid w:val="00D35307"/>
    <w:rsid w:val="00D356B1"/>
    <w:rsid w:val="00D357B6"/>
    <w:rsid w:val="00D35951"/>
    <w:rsid w:val="00D35B84"/>
    <w:rsid w:val="00D35CF7"/>
    <w:rsid w:val="00D35E5C"/>
    <w:rsid w:val="00D35FF0"/>
    <w:rsid w:val="00D3606A"/>
    <w:rsid w:val="00D3638E"/>
    <w:rsid w:val="00D365AD"/>
    <w:rsid w:val="00D365B2"/>
    <w:rsid w:val="00D367CB"/>
    <w:rsid w:val="00D36893"/>
    <w:rsid w:val="00D36E08"/>
    <w:rsid w:val="00D36FAE"/>
    <w:rsid w:val="00D3706B"/>
    <w:rsid w:val="00D370FB"/>
    <w:rsid w:val="00D371BD"/>
    <w:rsid w:val="00D37247"/>
    <w:rsid w:val="00D37392"/>
    <w:rsid w:val="00D37559"/>
    <w:rsid w:val="00D3759F"/>
    <w:rsid w:val="00D377A5"/>
    <w:rsid w:val="00D378A5"/>
    <w:rsid w:val="00D37A36"/>
    <w:rsid w:val="00D37A68"/>
    <w:rsid w:val="00D37BB9"/>
    <w:rsid w:val="00D37BCD"/>
    <w:rsid w:val="00D37C66"/>
    <w:rsid w:val="00D37D0E"/>
    <w:rsid w:val="00D40046"/>
    <w:rsid w:val="00D40104"/>
    <w:rsid w:val="00D402C8"/>
    <w:rsid w:val="00D4042A"/>
    <w:rsid w:val="00D40508"/>
    <w:rsid w:val="00D40583"/>
    <w:rsid w:val="00D405E9"/>
    <w:rsid w:val="00D40752"/>
    <w:rsid w:val="00D40A1C"/>
    <w:rsid w:val="00D40A85"/>
    <w:rsid w:val="00D40B48"/>
    <w:rsid w:val="00D40BAA"/>
    <w:rsid w:val="00D40C4B"/>
    <w:rsid w:val="00D40D6A"/>
    <w:rsid w:val="00D40E64"/>
    <w:rsid w:val="00D40E7E"/>
    <w:rsid w:val="00D410DC"/>
    <w:rsid w:val="00D41185"/>
    <w:rsid w:val="00D41207"/>
    <w:rsid w:val="00D41457"/>
    <w:rsid w:val="00D41480"/>
    <w:rsid w:val="00D414DF"/>
    <w:rsid w:val="00D414FC"/>
    <w:rsid w:val="00D4161F"/>
    <w:rsid w:val="00D417F4"/>
    <w:rsid w:val="00D4189A"/>
    <w:rsid w:val="00D419EA"/>
    <w:rsid w:val="00D419F0"/>
    <w:rsid w:val="00D41B4D"/>
    <w:rsid w:val="00D41BB5"/>
    <w:rsid w:val="00D41C41"/>
    <w:rsid w:val="00D41E23"/>
    <w:rsid w:val="00D41F2B"/>
    <w:rsid w:val="00D41F5E"/>
    <w:rsid w:val="00D41FB1"/>
    <w:rsid w:val="00D420D1"/>
    <w:rsid w:val="00D4234C"/>
    <w:rsid w:val="00D42373"/>
    <w:rsid w:val="00D427AF"/>
    <w:rsid w:val="00D4288F"/>
    <w:rsid w:val="00D4289E"/>
    <w:rsid w:val="00D42B55"/>
    <w:rsid w:val="00D42BB5"/>
    <w:rsid w:val="00D42C4F"/>
    <w:rsid w:val="00D42D44"/>
    <w:rsid w:val="00D42DA4"/>
    <w:rsid w:val="00D42E6E"/>
    <w:rsid w:val="00D43088"/>
    <w:rsid w:val="00D4340C"/>
    <w:rsid w:val="00D4342A"/>
    <w:rsid w:val="00D4346A"/>
    <w:rsid w:val="00D43581"/>
    <w:rsid w:val="00D43587"/>
    <w:rsid w:val="00D435DF"/>
    <w:rsid w:val="00D437F2"/>
    <w:rsid w:val="00D43AA9"/>
    <w:rsid w:val="00D43AF2"/>
    <w:rsid w:val="00D43BCA"/>
    <w:rsid w:val="00D43CF2"/>
    <w:rsid w:val="00D43DCF"/>
    <w:rsid w:val="00D43F00"/>
    <w:rsid w:val="00D43F41"/>
    <w:rsid w:val="00D43FC2"/>
    <w:rsid w:val="00D440D9"/>
    <w:rsid w:val="00D4410D"/>
    <w:rsid w:val="00D441C8"/>
    <w:rsid w:val="00D44254"/>
    <w:rsid w:val="00D44354"/>
    <w:rsid w:val="00D4437D"/>
    <w:rsid w:val="00D4447F"/>
    <w:rsid w:val="00D44829"/>
    <w:rsid w:val="00D449DF"/>
    <w:rsid w:val="00D44A51"/>
    <w:rsid w:val="00D44BB9"/>
    <w:rsid w:val="00D44CC3"/>
    <w:rsid w:val="00D44DF4"/>
    <w:rsid w:val="00D44EE8"/>
    <w:rsid w:val="00D450BD"/>
    <w:rsid w:val="00D45430"/>
    <w:rsid w:val="00D45472"/>
    <w:rsid w:val="00D455CF"/>
    <w:rsid w:val="00D456B1"/>
    <w:rsid w:val="00D45724"/>
    <w:rsid w:val="00D457CE"/>
    <w:rsid w:val="00D4581D"/>
    <w:rsid w:val="00D45A84"/>
    <w:rsid w:val="00D45ACB"/>
    <w:rsid w:val="00D45BA6"/>
    <w:rsid w:val="00D46186"/>
    <w:rsid w:val="00D462C9"/>
    <w:rsid w:val="00D46309"/>
    <w:rsid w:val="00D463A1"/>
    <w:rsid w:val="00D465B4"/>
    <w:rsid w:val="00D466D5"/>
    <w:rsid w:val="00D4680F"/>
    <w:rsid w:val="00D4699D"/>
    <w:rsid w:val="00D46D0A"/>
    <w:rsid w:val="00D46EEA"/>
    <w:rsid w:val="00D47101"/>
    <w:rsid w:val="00D474A4"/>
    <w:rsid w:val="00D474F5"/>
    <w:rsid w:val="00D4762D"/>
    <w:rsid w:val="00D47824"/>
    <w:rsid w:val="00D47833"/>
    <w:rsid w:val="00D47A0F"/>
    <w:rsid w:val="00D47B6B"/>
    <w:rsid w:val="00D47BDF"/>
    <w:rsid w:val="00D47CE8"/>
    <w:rsid w:val="00D47E98"/>
    <w:rsid w:val="00D47F3A"/>
    <w:rsid w:val="00D50114"/>
    <w:rsid w:val="00D501C6"/>
    <w:rsid w:val="00D50551"/>
    <w:rsid w:val="00D505FB"/>
    <w:rsid w:val="00D50642"/>
    <w:rsid w:val="00D5067D"/>
    <w:rsid w:val="00D50692"/>
    <w:rsid w:val="00D507A0"/>
    <w:rsid w:val="00D5080A"/>
    <w:rsid w:val="00D50826"/>
    <w:rsid w:val="00D509F1"/>
    <w:rsid w:val="00D50D95"/>
    <w:rsid w:val="00D51046"/>
    <w:rsid w:val="00D5108C"/>
    <w:rsid w:val="00D510AD"/>
    <w:rsid w:val="00D51112"/>
    <w:rsid w:val="00D51183"/>
    <w:rsid w:val="00D512AC"/>
    <w:rsid w:val="00D512DF"/>
    <w:rsid w:val="00D513F8"/>
    <w:rsid w:val="00D51516"/>
    <w:rsid w:val="00D51B18"/>
    <w:rsid w:val="00D51CE9"/>
    <w:rsid w:val="00D51DDD"/>
    <w:rsid w:val="00D51E69"/>
    <w:rsid w:val="00D51E8C"/>
    <w:rsid w:val="00D51F7B"/>
    <w:rsid w:val="00D52081"/>
    <w:rsid w:val="00D52107"/>
    <w:rsid w:val="00D52130"/>
    <w:rsid w:val="00D52136"/>
    <w:rsid w:val="00D524AA"/>
    <w:rsid w:val="00D524F7"/>
    <w:rsid w:val="00D52557"/>
    <w:rsid w:val="00D525DA"/>
    <w:rsid w:val="00D525E4"/>
    <w:rsid w:val="00D52607"/>
    <w:rsid w:val="00D52744"/>
    <w:rsid w:val="00D528B9"/>
    <w:rsid w:val="00D52AFF"/>
    <w:rsid w:val="00D52C4A"/>
    <w:rsid w:val="00D52DF0"/>
    <w:rsid w:val="00D52E2F"/>
    <w:rsid w:val="00D52EB7"/>
    <w:rsid w:val="00D532ED"/>
    <w:rsid w:val="00D533C5"/>
    <w:rsid w:val="00D5354A"/>
    <w:rsid w:val="00D535B3"/>
    <w:rsid w:val="00D537B2"/>
    <w:rsid w:val="00D53808"/>
    <w:rsid w:val="00D53A66"/>
    <w:rsid w:val="00D53C38"/>
    <w:rsid w:val="00D53D55"/>
    <w:rsid w:val="00D53DD8"/>
    <w:rsid w:val="00D53F2F"/>
    <w:rsid w:val="00D540BD"/>
    <w:rsid w:val="00D544BC"/>
    <w:rsid w:val="00D54656"/>
    <w:rsid w:val="00D547AF"/>
    <w:rsid w:val="00D548B9"/>
    <w:rsid w:val="00D548BD"/>
    <w:rsid w:val="00D54A9D"/>
    <w:rsid w:val="00D54C13"/>
    <w:rsid w:val="00D54CED"/>
    <w:rsid w:val="00D54E11"/>
    <w:rsid w:val="00D54E8C"/>
    <w:rsid w:val="00D54F8E"/>
    <w:rsid w:val="00D550C3"/>
    <w:rsid w:val="00D55159"/>
    <w:rsid w:val="00D55497"/>
    <w:rsid w:val="00D554DF"/>
    <w:rsid w:val="00D555A3"/>
    <w:rsid w:val="00D55651"/>
    <w:rsid w:val="00D5579E"/>
    <w:rsid w:val="00D55AB5"/>
    <w:rsid w:val="00D55B5F"/>
    <w:rsid w:val="00D55D60"/>
    <w:rsid w:val="00D55D8D"/>
    <w:rsid w:val="00D55EA6"/>
    <w:rsid w:val="00D55F26"/>
    <w:rsid w:val="00D561B4"/>
    <w:rsid w:val="00D5642C"/>
    <w:rsid w:val="00D565B2"/>
    <w:rsid w:val="00D569FA"/>
    <w:rsid w:val="00D56AD6"/>
    <w:rsid w:val="00D56B11"/>
    <w:rsid w:val="00D56BA7"/>
    <w:rsid w:val="00D56C6B"/>
    <w:rsid w:val="00D56ECA"/>
    <w:rsid w:val="00D56F6B"/>
    <w:rsid w:val="00D56FC6"/>
    <w:rsid w:val="00D571C9"/>
    <w:rsid w:val="00D571E3"/>
    <w:rsid w:val="00D5745E"/>
    <w:rsid w:val="00D5756F"/>
    <w:rsid w:val="00D576D5"/>
    <w:rsid w:val="00D57FBE"/>
    <w:rsid w:val="00D57FF4"/>
    <w:rsid w:val="00D60028"/>
    <w:rsid w:val="00D6003C"/>
    <w:rsid w:val="00D600E3"/>
    <w:rsid w:val="00D6023A"/>
    <w:rsid w:val="00D603C8"/>
    <w:rsid w:val="00D60515"/>
    <w:rsid w:val="00D60543"/>
    <w:rsid w:val="00D60785"/>
    <w:rsid w:val="00D60931"/>
    <w:rsid w:val="00D609B2"/>
    <w:rsid w:val="00D609D9"/>
    <w:rsid w:val="00D60A37"/>
    <w:rsid w:val="00D60BA7"/>
    <w:rsid w:val="00D60F48"/>
    <w:rsid w:val="00D61166"/>
    <w:rsid w:val="00D61295"/>
    <w:rsid w:val="00D61329"/>
    <w:rsid w:val="00D613C5"/>
    <w:rsid w:val="00D61867"/>
    <w:rsid w:val="00D61B15"/>
    <w:rsid w:val="00D61BE4"/>
    <w:rsid w:val="00D61C61"/>
    <w:rsid w:val="00D61C9C"/>
    <w:rsid w:val="00D62093"/>
    <w:rsid w:val="00D62165"/>
    <w:rsid w:val="00D6235E"/>
    <w:rsid w:val="00D6236A"/>
    <w:rsid w:val="00D6270E"/>
    <w:rsid w:val="00D62757"/>
    <w:rsid w:val="00D629DC"/>
    <w:rsid w:val="00D62BCA"/>
    <w:rsid w:val="00D62CAE"/>
    <w:rsid w:val="00D62F69"/>
    <w:rsid w:val="00D62F71"/>
    <w:rsid w:val="00D6303D"/>
    <w:rsid w:val="00D632F5"/>
    <w:rsid w:val="00D63387"/>
    <w:rsid w:val="00D63418"/>
    <w:rsid w:val="00D63550"/>
    <w:rsid w:val="00D63638"/>
    <w:rsid w:val="00D63672"/>
    <w:rsid w:val="00D637AF"/>
    <w:rsid w:val="00D637BD"/>
    <w:rsid w:val="00D63802"/>
    <w:rsid w:val="00D63A4C"/>
    <w:rsid w:val="00D63C12"/>
    <w:rsid w:val="00D63ECF"/>
    <w:rsid w:val="00D63FA5"/>
    <w:rsid w:val="00D640AC"/>
    <w:rsid w:val="00D641C6"/>
    <w:rsid w:val="00D641C7"/>
    <w:rsid w:val="00D64243"/>
    <w:rsid w:val="00D64411"/>
    <w:rsid w:val="00D644A7"/>
    <w:rsid w:val="00D64575"/>
    <w:rsid w:val="00D6481B"/>
    <w:rsid w:val="00D64992"/>
    <w:rsid w:val="00D64BEC"/>
    <w:rsid w:val="00D64BFC"/>
    <w:rsid w:val="00D64D15"/>
    <w:rsid w:val="00D64DA1"/>
    <w:rsid w:val="00D64DC2"/>
    <w:rsid w:val="00D64E7C"/>
    <w:rsid w:val="00D6504E"/>
    <w:rsid w:val="00D65166"/>
    <w:rsid w:val="00D65401"/>
    <w:rsid w:val="00D65580"/>
    <w:rsid w:val="00D6569B"/>
    <w:rsid w:val="00D65720"/>
    <w:rsid w:val="00D65789"/>
    <w:rsid w:val="00D6588A"/>
    <w:rsid w:val="00D65A35"/>
    <w:rsid w:val="00D65AF5"/>
    <w:rsid w:val="00D65BBC"/>
    <w:rsid w:val="00D65C6A"/>
    <w:rsid w:val="00D65E6D"/>
    <w:rsid w:val="00D66369"/>
    <w:rsid w:val="00D66392"/>
    <w:rsid w:val="00D66608"/>
    <w:rsid w:val="00D66736"/>
    <w:rsid w:val="00D66BED"/>
    <w:rsid w:val="00D66D54"/>
    <w:rsid w:val="00D66E74"/>
    <w:rsid w:val="00D673A6"/>
    <w:rsid w:val="00D67473"/>
    <w:rsid w:val="00D674A9"/>
    <w:rsid w:val="00D6760B"/>
    <w:rsid w:val="00D67615"/>
    <w:rsid w:val="00D67696"/>
    <w:rsid w:val="00D676D8"/>
    <w:rsid w:val="00D67708"/>
    <w:rsid w:val="00D67788"/>
    <w:rsid w:val="00D677BE"/>
    <w:rsid w:val="00D677FD"/>
    <w:rsid w:val="00D67822"/>
    <w:rsid w:val="00D67963"/>
    <w:rsid w:val="00D679D3"/>
    <w:rsid w:val="00D67B5F"/>
    <w:rsid w:val="00D67BFE"/>
    <w:rsid w:val="00D67E9B"/>
    <w:rsid w:val="00D70116"/>
    <w:rsid w:val="00D70137"/>
    <w:rsid w:val="00D7025B"/>
    <w:rsid w:val="00D7025D"/>
    <w:rsid w:val="00D70288"/>
    <w:rsid w:val="00D70373"/>
    <w:rsid w:val="00D704DC"/>
    <w:rsid w:val="00D7053F"/>
    <w:rsid w:val="00D705B2"/>
    <w:rsid w:val="00D705CA"/>
    <w:rsid w:val="00D705F1"/>
    <w:rsid w:val="00D705F4"/>
    <w:rsid w:val="00D706FB"/>
    <w:rsid w:val="00D70762"/>
    <w:rsid w:val="00D709DB"/>
    <w:rsid w:val="00D70A54"/>
    <w:rsid w:val="00D70FA7"/>
    <w:rsid w:val="00D710D4"/>
    <w:rsid w:val="00D710DE"/>
    <w:rsid w:val="00D71306"/>
    <w:rsid w:val="00D713B7"/>
    <w:rsid w:val="00D7180C"/>
    <w:rsid w:val="00D71826"/>
    <w:rsid w:val="00D719B9"/>
    <w:rsid w:val="00D719EB"/>
    <w:rsid w:val="00D71A27"/>
    <w:rsid w:val="00D71BC5"/>
    <w:rsid w:val="00D71D3F"/>
    <w:rsid w:val="00D71D58"/>
    <w:rsid w:val="00D71FFE"/>
    <w:rsid w:val="00D7216E"/>
    <w:rsid w:val="00D72293"/>
    <w:rsid w:val="00D7231F"/>
    <w:rsid w:val="00D72427"/>
    <w:rsid w:val="00D72655"/>
    <w:rsid w:val="00D7271D"/>
    <w:rsid w:val="00D72790"/>
    <w:rsid w:val="00D727C7"/>
    <w:rsid w:val="00D728DA"/>
    <w:rsid w:val="00D72917"/>
    <w:rsid w:val="00D72AD6"/>
    <w:rsid w:val="00D72AE9"/>
    <w:rsid w:val="00D72CD5"/>
    <w:rsid w:val="00D730F4"/>
    <w:rsid w:val="00D730FC"/>
    <w:rsid w:val="00D731C6"/>
    <w:rsid w:val="00D732FE"/>
    <w:rsid w:val="00D7347E"/>
    <w:rsid w:val="00D734A2"/>
    <w:rsid w:val="00D7382C"/>
    <w:rsid w:val="00D73831"/>
    <w:rsid w:val="00D73A79"/>
    <w:rsid w:val="00D73AD8"/>
    <w:rsid w:val="00D73B0F"/>
    <w:rsid w:val="00D73BBA"/>
    <w:rsid w:val="00D73DD2"/>
    <w:rsid w:val="00D73FE0"/>
    <w:rsid w:val="00D7403F"/>
    <w:rsid w:val="00D74091"/>
    <w:rsid w:val="00D743DA"/>
    <w:rsid w:val="00D74433"/>
    <w:rsid w:val="00D7467D"/>
    <w:rsid w:val="00D747B3"/>
    <w:rsid w:val="00D74983"/>
    <w:rsid w:val="00D74AE8"/>
    <w:rsid w:val="00D74E17"/>
    <w:rsid w:val="00D750B0"/>
    <w:rsid w:val="00D750B9"/>
    <w:rsid w:val="00D7530A"/>
    <w:rsid w:val="00D75448"/>
    <w:rsid w:val="00D7551C"/>
    <w:rsid w:val="00D7574A"/>
    <w:rsid w:val="00D7581D"/>
    <w:rsid w:val="00D758B5"/>
    <w:rsid w:val="00D7597C"/>
    <w:rsid w:val="00D75BEB"/>
    <w:rsid w:val="00D75E50"/>
    <w:rsid w:val="00D75F01"/>
    <w:rsid w:val="00D7617C"/>
    <w:rsid w:val="00D7624F"/>
    <w:rsid w:val="00D7636D"/>
    <w:rsid w:val="00D763E7"/>
    <w:rsid w:val="00D7671A"/>
    <w:rsid w:val="00D76748"/>
    <w:rsid w:val="00D76845"/>
    <w:rsid w:val="00D76BED"/>
    <w:rsid w:val="00D76D48"/>
    <w:rsid w:val="00D77086"/>
    <w:rsid w:val="00D77470"/>
    <w:rsid w:val="00D774F0"/>
    <w:rsid w:val="00D77788"/>
    <w:rsid w:val="00D77857"/>
    <w:rsid w:val="00D77AAC"/>
    <w:rsid w:val="00D77CBB"/>
    <w:rsid w:val="00D77D83"/>
    <w:rsid w:val="00D77DAE"/>
    <w:rsid w:val="00D77EF6"/>
    <w:rsid w:val="00D80133"/>
    <w:rsid w:val="00D8016B"/>
    <w:rsid w:val="00D801AE"/>
    <w:rsid w:val="00D8023A"/>
    <w:rsid w:val="00D802DB"/>
    <w:rsid w:val="00D802F4"/>
    <w:rsid w:val="00D80492"/>
    <w:rsid w:val="00D804F9"/>
    <w:rsid w:val="00D80539"/>
    <w:rsid w:val="00D80745"/>
    <w:rsid w:val="00D807D2"/>
    <w:rsid w:val="00D80992"/>
    <w:rsid w:val="00D80AAF"/>
    <w:rsid w:val="00D80B57"/>
    <w:rsid w:val="00D8104A"/>
    <w:rsid w:val="00D81117"/>
    <w:rsid w:val="00D81119"/>
    <w:rsid w:val="00D811D5"/>
    <w:rsid w:val="00D8121B"/>
    <w:rsid w:val="00D81320"/>
    <w:rsid w:val="00D8166F"/>
    <w:rsid w:val="00D81931"/>
    <w:rsid w:val="00D81D16"/>
    <w:rsid w:val="00D81E2F"/>
    <w:rsid w:val="00D8205B"/>
    <w:rsid w:val="00D8209B"/>
    <w:rsid w:val="00D821A5"/>
    <w:rsid w:val="00D821CD"/>
    <w:rsid w:val="00D821DB"/>
    <w:rsid w:val="00D82810"/>
    <w:rsid w:val="00D828F3"/>
    <w:rsid w:val="00D829AB"/>
    <w:rsid w:val="00D82C10"/>
    <w:rsid w:val="00D82DF6"/>
    <w:rsid w:val="00D82E56"/>
    <w:rsid w:val="00D82F0F"/>
    <w:rsid w:val="00D8310D"/>
    <w:rsid w:val="00D832B2"/>
    <w:rsid w:val="00D83370"/>
    <w:rsid w:val="00D834F3"/>
    <w:rsid w:val="00D83564"/>
    <w:rsid w:val="00D836AD"/>
    <w:rsid w:val="00D837C6"/>
    <w:rsid w:val="00D83C49"/>
    <w:rsid w:val="00D83D05"/>
    <w:rsid w:val="00D83D7E"/>
    <w:rsid w:val="00D83DA6"/>
    <w:rsid w:val="00D8403A"/>
    <w:rsid w:val="00D84060"/>
    <w:rsid w:val="00D84172"/>
    <w:rsid w:val="00D841A3"/>
    <w:rsid w:val="00D8426E"/>
    <w:rsid w:val="00D842FA"/>
    <w:rsid w:val="00D843B7"/>
    <w:rsid w:val="00D843C0"/>
    <w:rsid w:val="00D84567"/>
    <w:rsid w:val="00D847FE"/>
    <w:rsid w:val="00D84EF6"/>
    <w:rsid w:val="00D8503A"/>
    <w:rsid w:val="00D8505B"/>
    <w:rsid w:val="00D850E6"/>
    <w:rsid w:val="00D851A7"/>
    <w:rsid w:val="00D8529D"/>
    <w:rsid w:val="00D85300"/>
    <w:rsid w:val="00D8535E"/>
    <w:rsid w:val="00D853B9"/>
    <w:rsid w:val="00D8543D"/>
    <w:rsid w:val="00D8552C"/>
    <w:rsid w:val="00D85533"/>
    <w:rsid w:val="00D85A77"/>
    <w:rsid w:val="00D85B9E"/>
    <w:rsid w:val="00D85CE1"/>
    <w:rsid w:val="00D85E55"/>
    <w:rsid w:val="00D85EDF"/>
    <w:rsid w:val="00D85FDA"/>
    <w:rsid w:val="00D8600E"/>
    <w:rsid w:val="00D8672E"/>
    <w:rsid w:val="00D8689B"/>
    <w:rsid w:val="00D869A5"/>
    <w:rsid w:val="00D86B13"/>
    <w:rsid w:val="00D86BBC"/>
    <w:rsid w:val="00D86E0B"/>
    <w:rsid w:val="00D86EDA"/>
    <w:rsid w:val="00D86F1B"/>
    <w:rsid w:val="00D86FA9"/>
    <w:rsid w:val="00D86FEE"/>
    <w:rsid w:val="00D87059"/>
    <w:rsid w:val="00D871D9"/>
    <w:rsid w:val="00D87357"/>
    <w:rsid w:val="00D873DD"/>
    <w:rsid w:val="00D87419"/>
    <w:rsid w:val="00D8745F"/>
    <w:rsid w:val="00D8759C"/>
    <w:rsid w:val="00D87717"/>
    <w:rsid w:val="00D87729"/>
    <w:rsid w:val="00D878D7"/>
    <w:rsid w:val="00D87A14"/>
    <w:rsid w:val="00D87B0D"/>
    <w:rsid w:val="00D87B2A"/>
    <w:rsid w:val="00D9014C"/>
    <w:rsid w:val="00D901E7"/>
    <w:rsid w:val="00D90257"/>
    <w:rsid w:val="00D9041D"/>
    <w:rsid w:val="00D90739"/>
    <w:rsid w:val="00D90966"/>
    <w:rsid w:val="00D90984"/>
    <w:rsid w:val="00D90BAA"/>
    <w:rsid w:val="00D90D5C"/>
    <w:rsid w:val="00D90DB8"/>
    <w:rsid w:val="00D90DE0"/>
    <w:rsid w:val="00D90EB4"/>
    <w:rsid w:val="00D90FF6"/>
    <w:rsid w:val="00D91048"/>
    <w:rsid w:val="00D914F6"/>
    <w:rsid w:val="00D916A0"/>
    <w:rsid w:val="00D916F2"/>
    <w:rsid w:val="00D91914"/>
    <w:rsid w:val="00D91961"/>
    <w:rsid w:val="00D91971"/>
    <w:rsid w:val="00D91A7E"/>
    <w:rsid w:val="00D91B00"/>
    <w:rsid w:val="00D91C4C"/>
    <w:rsid w:val="00D91D41"/>
    <w:rsid w:val="00D91E3D"/>
    <w:rsid w:val="00D921E8"/>
    <w:rsid w:val="00D92211"/>
    <w:rsid w:val="00D9233E"/>
    <w:rsid w:val="00D9235F"/>
    <w:rsid w:val="00D92B4A"/>
    <w:rsid w:val="00D92C67"/>
    <w:rsid w:val="00D92C87"/>
    <w:rsid w:val="00D92FD5"/>
    <w:rsid w:val="00D93040"/>
    <w:rsid w:val="00D93120"/>
    <w:rsid w:val="00D93B78"/>
    <w:rsid w:val="00D94097"/>
    <w:rsid w:val="00D942FF"/>
    <w:rsid w:val="00D94395"/>
    <w:rsid w:val="00D9442D"/>
    <w:rsid w:val="00D9462C"/>
    <w:rsid w:val="00D949F6"/>
    <w:rsid w:val="00D94A31"/>
    <w:rsid w:val="00D94BD6"/>
    <w:rsid w:val="00D94F83"/>
    <w:rsid w:val="00D94FCE"/>
    <w:rsid w:val="00D95132"/>
    <w:rsid w:val="00D95175"/>
    <w:rsid w:val="00D95402"/>
    <w:rsid w:val="00D95576"/>
    <w:rsid w:val="00D95622"/>
    <w:rsid w:val="00D95677"/>
    <w:rsid w:val="00D956F6"/>
    <w:rsid w:val="00D95730"/>
    <w:rsid w:val="00D95876"/>
    <w:rsid w:val="00D95B17"/>
    <w:rsid w:val="00D95BDD"/>
    <w:rsid w:val="00D95D54"/>
    <w:rsid w:val="00D95D68"/>
    <w:rsid w:val="00D95E4C"/>
    <w:rsid w:val="00D95EE6"/>
    <w:rsid w:val="00D961B1"/>
    <w:rsid w:val="00D96238"/>
    <w:rsid w:val="00D962CF"/>
    <w:rsid w:val="00D96341"/>
    <w:rsid w:val="00D964BA"/>
    <w:rsid w:val="00D964C3"/>
    <w:rsid w:val="00D96555"/>
    <w:rsid w:val="00D9668B"/>
    <w:rsid w:val="00D966DC"/>
    <w:rsid w:val="00D969DE"/>
    <w:rsid w:val="00D96A28"/>
    <w:rsid w:val="00D96A57"/>
    <w:rsid w:val="00D96AB6"/>
    <w:rsid w:val="00D96BC2"/>
    <w:rsid w:val="00D97072"/>
    <w:rsid w:val="00D9710A"/>
    <w:rsid w:val="00D972A7"/>
    <w:rsid w:val="00D97624"/>
    <w:rsid w:val="00D9773F"/>
    <w:rsid w:val="00D9774D"/>
    <w:rsid w:val="00D97A48"/>
    <w:rsid w:val="00D97DB2"/>
    <w:rsid w:val="00DA0034"/>
    <w:rsid w:val="00DA0160"/>
    <w:rsid w:val="00DA0168"/>
    <w:rsid w:val="00DA01A3"/>
    <w:rsid w:val="00DA01EA"/>
    <w:rsid w:val="00DA0263"/>
    <w:rsid w:val="00DA0411"/>
    <w:rsid w:val="00DA061F"/>
    <w:rsid w:val="00DA06A5"/>
    <w:rsid w:val="00DA0702"/>
    <w:rsid w:val="00DA08CB"/>
    <w:rsid w:val="00DA099B"/>
    <w:rsid w:val="00DA09CB"/>
    <w:rsid w:val="00DA0C2D"/>
    <w:rsid w:val="00DA0CE6"/>
    <w:rsid w:val="00DA0D4C"/>
    <w:rsid w:val="00DA0EC2"/>
    <w:rsid w:val="00DA0ED2"/>
    <w:rsid w:val="00DA1044"/>
    <w:rsid w:val="00DA11C9"/>
    <w:rsid w:val="00DA12FC"/>
    <w:rsid w:val="00DA1502"/>
    <w:rsid w:val="00DA15E9"/>
    <w:rsid w:val="00DA1658"/>
    <w:rsid w:val="00DA184C"/>
    <w:rsid w:val="00DA1A90"/>
    <w:rsid w:val="00DA1B50"/>
    <w:rsid w:val="00DA1C8B"/>
    <w:rsid w:val="00DA1D48"/>
    <w:rsid w:val="00DA1E9B"/>
    <w:rsid w:val="00DA1F66"/>
    <w:rsid w:val="00DA2076"/>
    <w:rsid w:val="00DA20C9"/>
    <w:rsid w:val="00DA210E"/>
    <w:rsid w:val="00DA2261"/>
    <w:rsid w:val="00DA258B"/>
    <w:rsid w:val="00DA27A1"/>
    <w:rsid w:val="00DA27AB"/>
    <w:rsid w:val="00DA27D2"/>
    <w:rsid w:val="00DA2889"/>
    <w:rsid w:val="00DA2954"/>
    <w:rsid w:val="00DA29BB"/>
    <w:rsid w:val="00DA2C3C"/>
    <w:rsid w:val="00DA2C6F"/>
    <w:rsid w:val="00DA2E87"/>
    <w:rsid w:val="00DA2ECB"/>
    <w:rsid w:val="00DA2F4D"/>
    <w:rsid w:val="00DA301C"/>
    <w:rsid w:val="00DA311E"/>
    <w:rsid w:val="00DA32FF"/>
    <w:rsid w:val="00DA340E"/>
    <w:rsid w:val="00DA354A"/>
    <w:rsid w:val="00DA3559"/>
    <w:rsid w:val="00DA362B"/>
    <w:rsid w:val="00DA369A"/>
    <w:rsid w:val="00DA36DF"/>
    <w:rsid w:val="00DA39B1"/>
    <w:rsid w:val="00DA3C92"/>
    <w:rsid w:val="00DA3D94"/>
    <w:rsid w:val="00DA3E62"/>
    <w:rsid w:val="00DA3ED2"/>
    <w:rsid w:val="00DA400C"/>
    <w:rsid w:val="00DA40F0"/>
    <w:rsid w:val="00DA4138"/>
    <w:rsid w:val="00DA4439"/>
    <w:rsid w:val="00DA445B"/>
    <w:rsid w:val="00DA44E1"/>
    <w:rsid w:val="00DA454E"/>
    <w:rsid w:val="00DA4660"/>
    <w:rsid w:val="00DA471D"/>
    <w:rsid w:val="00DA4857"/>
    <w:rsid w:val="00DA491F"/>
    <w:rsid w:val="00DA494A"/>
    <w:rsid w:val="00DA4A4E"/>
    <w:rsid w:val="00DA4ACB"/>
    <w:rsid w:val="00DA4B55"/>
    <w:rsid w:val="00DA4C64"/>
    <w:rsid w:val="00DA4E42"/>
    <w:rsid w:val="00DA4E7A"/>
    <w:rsid w:val="00DA4FCB"/>
    <w:rsid w:val="00DA4FE9"/>
    <w:rsid w:val="00DA50DC"/>
    <w:rsid w:val="00DA512D"/>
    <w:rsid w:val="00DA519E"/>
    <w:rsid w:val="00DA51A4"/>
    <w:rsid w:val="00DA51D0"/>
    <w:rsid w:val="00DA54CA"/>
    <w:rsid w:val="00DA556F"/>
    <w:rsid w:val="00DA55A4"/>
    <w:rsid w:val="00DA588E"/>
    <w:rsid w:val="00DA59CB"/>
    <w:rsid w:val="00DA59CF"/>
    <w:rsid w:val="00DA5CD3"/>
    <w:rsid w:val="00DA5DE8"/>
    <w:rsid w:val="00DA5E2F"/>
    <w:rsid w:val="00DA5F99"/>
    <w:rsid w:val="00DA64FE"/>
    <w:rsid w:val="00DA657C"/>
    <w:rsid w:val="00DA65DE"/>
    <w:rsid w:val="00DA663D"/>
    <w:rsid w:val="00DA6733"/>
    <w:rsid w:val="00DA6769"/>
    <w:rsid w:val="00DA6810"/>
    <w:rsid w:val="00DA6D38"/>
    <w:rsid w:val="00DA6E14"/>
    <w:rsid w:val="00DA6E65"/>
    <w:rsid w:val="00DA6F1D"/>
    <w:rsid w:val="00DA6F77"/>
    <w:rsid w:val="00DA7161"/>
    <w:rsid w:val="00DA7311"/>
    <w:rsid w:val="00DA7593"/>
    <w:rsid w:val="00DA7813"/>
    <w:rsid w:val="00DA7E0D"/>
    <w:rsid w:val="00DA7E6F"/>
    <w:rsid w:val="00DB006C"/>
    <w:rsid w:val="00DB0333"/>
    <w:rsid w:val="00DB03E3"/>
    <w:rsid w:val="00DB0419"/>
    <w:rsid w:val="00DB0441"/>
    <w:rsid w:val="00DB0584"/>
    <w:rsid w:val="00DB0F28"/>
    <w:rsid w:val="00DB1041"/>
    <w:rsid w:val="00DB11C5"/>
    <w:rsid w:val="00DB1217"/>
    <w:rsid w:val="00DB1332"/>
    <w:rsid w:val="00DB136F"/>
    <w:rsid w:val="00DB144A"/>
    <w:rsid w:val="00DB14EE"/>
    <w:rsid w:val="00DB168B"/>
    <w:rsid w:val="00DB18FC"/>
    <w:rsid w:val="00DB1968"/>
    <w:rsid w:val="00DB19A0"/>
    <w:rsid w:val="00DB19C9"/>
    <w:rsid w:val="00DB1AEE"/>
    <w:rsid w:val="00DB1BFC"/>
    <w:rsid w:val="00DB1C2A"/>
    <w:rsid w:val="00DB1DFE"/>
    <w:rsid w:val="00DB1FD2"/>
    <w:rsid w:val="00DB206D"/>
    <w:rsid w:val="00DB25C4"/>
    <w:rsid w:val="00DB25CB"/>
    <w:rsid w:val="00DB27DA"/>
    <w:rsid w:val="00DB29F4"/>
    <w:rsid w:val="00DB2A71"/>
    <w:rsid w:val="00DB2BFD"/>
    <w:rsid w:val="00DB2C68"/>
    <w:rsid w:val="00DB2CF9"/>
    <w:rsid w:val="00DB2F1B"/>
    <w:rsid w:val="00DB3087"/>
    <w:rsid w:val="00DB3329"/>
    <w:rsid w:val="00DB3636"/>
    <w:rsid w:val="00DB36DE"/>
    <w:rsid w:val="00DB371C"/>
    <w:rsid w:val="00DB3A18"/>
    <w:rsid w:val="00DB3DAA"/>
    <w:rsid w:val="00DB41D6"/>
    <w:rsid w:val="00DB4351"/>
    <w:rsid w:val="00DB442C"/>
    <w:rsid w:val="00DB4507"/>
    <w:rsid w:val="00DB47EF"/>
    <w:rsid w:val="00DB4A51"/>
    <w:rsid w:val="00DB4A6E"/>
    <w:rsid w:val="00DB4A98"/>
    <w:rsid w:val="00DB4C21"/>
    <w:rsid w:val="00DB4C54"/>
    <w:rsid w:val="00DB4C9C"/>
    <w:rsid w:val="00DB4DF1"/>
    <w:rsid w:val="00DB4E01"/>
    <w:rsid w:val="00DB4EC1"/>
    <w:rsid w:val="00DB5007"/>
    <w:rsid w:val="00DB55DD"/>
    <w:rsid w:val="00DB5710"/>
    <w:rsid w:val="00DB5996"/>
    <w:rsid w:val="00DB5A52"/>
    <w:rsid w:val="00DB5AFB"/>
    <w:rsid w:val="00DB5BA9"/>
    <w:rsid w:val="00DB5BB1"/>
    <w:rsid w:val="00DB5D32"/>
    <w:rsid w:val="00DB5EE7"/>
    <w:rsid w:val="00DB5F84"/>
    <w:rsid w:val="00DB5FE8"/>
    <w:rsid w:val="00DB6020"/>
    <w:rsid w:val="00DB604A"/>
    <w:rsid w:val="00DB6065"/>
    <w:rsid w:val="00DB61D8"/>
    <w:rsid w:val="00DB6404"/>
    <w:rsid w:val="00DB6551"/>
    <w:rsid w:val="00DB65CF"/>
    <w:rsid w:val="00DB6652"/>
    <w:rsid w:val="00DB6A4D"/>
    <w:rsid w:val="00DB6A90"/>
    <w:rsid w:val="00DB6BB4"/>
    <w:rsid w:val="00DB6C9A"/>
    <w:rsid w:val="00DB6FA6"/>
    <w:rsid w:val="00DB7124"/>
    <w:rsid w:val="00DB71CA"/>
    <w:rsid w:val="00DB767B"/>
    <w:rsid w:val="00DB770C"/>
    <w:rsid w:val="00DB77DD"/>
    <w:rsid w:val="00DB797F"/>
    <w:rsid w:val="00DB7A1E"/>
    <w:rsid w:val="00DB7A3D"/>
    <w:rsid w:val="00DB7B79"/>
    <w:rsid w:val="00DB7B7F"/>
    <w:rsid w:val="00DB7DB5"/>
    <w:rsid w:val="00DB7EAD"/>
    <w:rsid w:val="00DC022D"/>
    <w:rsid w:val="00DC02E8"/>
    <w:rsid w:val="00DC0367"/>
    <w:rsid w:val="00DC03AA"/>
    <w:rsid w:val="00DC03E0"/>
    <w:rsid w:val="00DC046B"/>
    <w:rsid w:val="00DC04B3"/>
    <w:rsid w:val="00DC080D"/>
    <w:rsid w:val="00DC088E"/>
    <w:rsid w:val="00DC0909"/>
    <w:rsid w:val="00DC0BD0"/>
    <w:rsid w:val="00DC0CAB"/>
    <w:rsid w:val="00DC11A0"/>
    <w:rsid w:val="00DC1298"/>
    <w:rsid w:val="00DC15F3"/>
    <w:rsid w:val="00DC165A"/>
    <w:rsid w:val="00DC176F"/>
    <w:rsid w:val="00DC1A8F"/>
    <w:rsid w:val="00DC1A99"/>
    <w:rsid w:val="00DC1B59"/>
    <w:rsid w:val="00DC1C12"/>
    <w:rsid w:val="00DC1E07"/>
    <w:rsid w:val="00DC1F09"/>
    <w:rsid w:val="00DC1F29"/>
    <w:rsid w:val="00DC1F52"/>
    <w:rsid w:val="00DC1F64"/>
    <w:rsid w:val="00DC201E"/>
    <w:rsid w:val="00DC23C5"/>
    <w:rsid w:val="00DC23D5"/>
    <w:rsid w:val="00DC256A"/>
    <w:rsid w:val="00DC25C3"/>
    <w:rsid w:val="00DC26DE"/>
    <w:rsid w:val="00DC278A"/>
    <w:rsid w:val="00DC2ABB"/>
    <w:rsid w:val="00DC2CEF"/>
    <w:rsid w:val="00DC2D33"/>
    <w:rsid w:val="00DC2DC9"/>
    <w:rsid w:val="00DC2F76"/>
    <w:rsid w:val="00DC306F"/>
    <w:rsid w:val="00DC3087"/>
    <w:rsid w:val="00DC328F"/>
    <w:rsid w:val="00DC3474"/>
    <w:rsid w:val="00DC35A4"/>
    <w:rsid w:val="00DC3656"/>
    <w:rsid w:val="00DC3875"/>
    <w:rsid w:val="00DC396D"/>
    <w:rsid w:val="00DC3D71"/>
    <w:rsid w:val="00DC3D95"/>
    <w:rsid w:val="00DC3DF7"/>
    <w:rsid w:val="00DC409D"/>
    <w:rsid w:val="00DC4216"/>
    <w:rsid w:val="00DC4285"/>
    <w:rsid w:val="00DC4322"/>
    <w:rsid w:val="00DC43CA"/>
    <w:rsid w:val="00DC449C"/>
    <w:rsid w:val="00DC44C1"/>
    <w:rsid w:val="00DC458D"/>
    <w:rsid w:val="00DC45C9"/>
    <w:rsid w:val="00DC46B8"/>
    <w:rsid w:val="00DC47EA"/>
    <w:rsid w:val="00DC48F2"/>
    <w:rsid w:val="00DC4A27"/>
    <w:rsid w:val="00DC4B36"/>
    <w:rsid w:val="00DC4B5F"/>
    <w:rsid w:val="00DC4CAC"/>
    <w:rsid w:val="00DC4CC5"/>
    <w:rsid w:val="00DC4DDE"/>
    <w:rsid w:val="00DC51C4"/>
    <w:rsid w:val="00DC53F2"/>
    <w:rsid w:val="00DC54DF"/>
    <w:rsid w:val="00DC550D"/>
    <w:rsid w:val="00DC5530"/>
    <w:rsid w:val="00DC56D2"/>
    <w:rsid w:val="00DC56DA"/>
    <w:rsid w:val="00DC5867"/>
    <w:rsid w:val="00DC5DD3"/>
    <w:rsid w:val="00DC603C"/>
    <w:rsid w:val="00DC63D5"/>
    <w:rsid w:val="00DC6499"/>
    <w:rsid w:val="00DC66C0"/>
    <w:rsid w:val="00DC676F"/>
    <w:rsid w:val="00DC677C"/>
    <w:rsid w:val="00DC6C92"/>
    <w:rsid w:val="00DC6EB9"/>
    <w:rsid w:val="00DC6F04"/>
    <w:rsid w:val="00DC7084"/>
    <w:rsid w:val="00DC721D"/>
    <w:rsid w:val="00DC7242"/>
    <w:rsid w:val="00DC7335"/>
    <w:rsid w:val="00DC7486"/>
    <w:rsid w:val="00DC74DF"/>
    <w:rsid w:val="00DC76B6"/>
    <w:rsid w:val="00DC7848"/>
    <w:rsid w:val="00DC79D6"/>
    <w:rsid w:val="00DC7A55"/>
    <w:rsid w:val="00DC7AC2"/>
    <w:rsid w:val="00DC7B57"/>
    <w:rsid w:val="00DC7BC5"/>
    <w:rsid w:val="00DC7DC8"/>
    <w:rsid w:val="00DD022C"/>
    <w:rsid w:val="00DD037D"/>
    <w:rsid w:val="00DD05B3"/>
    <w:rsid w:val="00DD08D8"/>
    <w:rsid w:val="00DD0915"/>
    <w:rsid w:val="00DD095C"/>
    <w:rsid w:val="00DD0AFF"/>
    <w:rsid w:val="00DD0BAC"/>
    <w:rsid w:val="00DD0E85"/>
    <w:rsid w:val="00DD10B8"/>
    <w:rsid w:val="00DD118D"/>
    <w:rsid w:val="00DD1382"/>
    <w:rsid w:val="00DD13CA"/>
    <w:rsid w:val="00DD14E2"/>
    <w:rsid w:val="00DD1519"/>
    <w:rsid w:val="00DD1526"/>
    <w:rsid w:val="00DD172F"/>
    <w:rsid w:val="00DD1754"/>
    <w:rsid w:val="00DD1929"/>
    <w:rsid w:val="00DD19AD"/>
    <w:rsid w:val="00DD1B0B"/>
    <w:rsid w:val="00DD20E0"/>
    <w:rsid w:val="00DD21D1"/>
    <w:rsid w:val="00DD234E"/>
    <w:rsid w:val="00DD260B"/>
    <w:rsid w:val="00DD265D"/>
    <w:rsid w:val="00DD2674"/>
    <w:rsid w:val="00DD26C6"/>
    <w:rsid w:val="00DD2801"/>
    <w:rsid w:val="00DD2925"/>
    <w:rsid w:val="00DD2A87"/>
    <w:rsid w:val="00DD2B85"/>
    <w:rsid w:val="00DD2BD7"/>
    <w:rsid w:val="00DD2D35"/>
    <w:rsid w:val="00DD3368"/>
    <w:rsid w:val="00DD3381"/>
    <w:rsid w:val="00DD3582"/>
    <w:rsid w:val="00DD3671"/>
    <w:rsid w:val="00DD36B6"/>
    <w:rsid w:val="00DD3A46"/>
    <w:rsid w:val="00DD3A98"/>
    <w:rsid w:val="00DD3CCB"/>
    <w:rsid w:val="00DD3CE5"/>
    <w:rsid w:val="00DD3D07"/>
    <w:rsid w:val="00DD3E0E"/>
    <w:rsid w:val="00DD4299"/>
    <w:rsid w:val="00DD4397"/>
    <w:rsid w:val="00DD43CE"/>
    <w:rsid w:val="00DD459E"/>
    <w:rsid w:val="00DD506E"/>
    <w:rsid w:val="00DD50BB"/>
    <w:rsid w:val="00DD51B6"/>
    <w:rsid w:val="00DD5469"/>
    <w:rsid w:val="00DD5488"/>
    <w:rsid w:val="00DD54A3"/>
    <w:rsid w:val="00DD54E4"/>
    <w:rsid w:val="00DD5D75"/>
    <w:rsid w:val="00DD6315"/>
    <w:rsid w:val="00DD6469"/>
    <w:rsid w:val="00DD64BF"/>
    <w:rsid w:val="00DD655B"/>
    <w:rsid w:val="00DD6730"/>
    <w:rsid w:val="00DD68EC"/>
    <w:rsid w:val="00DD699D"/>
    <w:rsid w:val="00DD69AB"/>
    <w:rsid w:val="00DD6B54"/>
    <w:rsid w:val="00DD6BFD"/>
    <w:rsid w:val="00DD6CCB"/>
    <w:rsid w:val="00DD7044"/>
    <w:rsid w:val="00DD731B"/>
    <w:rsid w:val="00DD735D"/>
    <w:rsid w:val="00DD756F"/>
    <w:rsid w:val="00DD7653"/>
    <w:rsid w:val="00DD76DC"/>
    <w:rsid w:val="00DD7950"/>
    <w:rsid w:val="00DD7DEF"/>
    <w:rsid w:val="00DD7E5C"/>
    <w:rsid w:val="00DD7EAA"/>
    <w:rsid w:val="00DD7EC2"/>
    <w:rsid w:val="00DD7FD7"/>
    <w:rsid w:val="00DE005E"/>
    <w:rsid w:val="00DE0297"/>
    <w:rsid w:val="00DE05B6"/>
    <w:rsid w:val="00DE06A9"/>
    <w:rsid w:val="00DE0701"/>
    <w:rsid w:val="00DE0958"/>
    <w:rsid w:val="00DE0A0B"/>
    <w:rsid w:val="00DE0B61"/>
    <w:rsid w:val="00DE0DF4"/>
    <w:rsid w:val="00DE0EAC"/>
    <w:rsid w:val="00DE0EB9"/>
    <w:rsid w:val="00DE0F66"/>
    <w:rsid w:val="00DE1132"/>
    <w:rsid w:val="00DE1234"/>
    <w:rsid w:val="00DE12AF"/>
    <w:rsid w:val="00DE1311"/>
    <w:rsid w:val="00DE176B"/>
    <w:rsid w:val="00DE1938"/>
    <w:rsid w:val="00DE1B55"/>
    <w:rsid w:val="00DE1EC1"/>
    <w:rsid w:val="00DE1F2A"/>
    <w:rsid w:val="00DE208C"/>
    <w:rsid w:val="00DE211C"/>
    <w:rsid w:val="00DE2257"/>
    <w:rsid w:val="00DE2271"/>
    <w:rsid w:val="00DE23AA"/>
    <w:rsid w:val="00DE23F4"/>
    <w:rsid w:val="00DE261D"/>
    <w:rsid w:val="00DE266E"/>
    <w:rsid w:val="00DE2720"/>
    <w:rsid w:val="00DE27AA"/>
    <w:rsid w:val="00DE27D4"/>
    <w:rsid w:val="00DE2806"/>
    <w:rsid w:val="00DE2837"/>
    <w:rsid w:val="00DE28AB"/>
    <w:rsid w:val="00DE2A56"/>
    <w:rsid w:val="00DE2CCB"/>
    <w:rsid w:val="00DE2DBE"/>
    <w:rsid w:val="00DE2F55"/>
    <w:rsid w:val="00DE2F6C"/>
    <w:rsid w:val="00DE32C5"/>
    <w:rsid w:val="00DE332C"/>
    <w:rsid w:val="00DE33ED"/>
    <w:rsid w:val="00DE3596"/>
    <w:rsid w:val="00DE35EA"/>
    <w:rsid w:val="00DE3987"/>
    <w:rsid w:val="00DE3CEF"/>
    <w:rsid w:val="00DE3CFF"/>
    <w:rsid w:val="00DE3E66"/>
    <w:rsid w:val="00DE3EB3"/>
    <w:rsid w:val="00DE4036"/>
    <w:rsid w:val="00DE40A5"/>
    <w:rsid w:val="00DE40F6"/>
    <w:rsid w:val="00DE42EF"/>
    <w:rsid w:val="00DE4513"/>
    <w:rsid w:val="00DE4B85"/>
    <w:rsid w:val="00DE4BF3"/>
    <w:rsid w:val="00DE4CC1"/>
    <w:rsid w:val="00DE4DAC"/>
    <w:rsid w:val="00DE4EB2"/>
    <w:rsid w:val="00DE4EDA"/>
    <w:rsid w:val="00DE4EE9"/>
    <w:rsid w:val="00DE4FB8"/>
    <w:rsid w:val="00DE51E1"/>
    <w:rsid w:val="00DE52CE"/>
    <w:rsid w:val="00DE54E8"/>
    <w:rsid w:val="00DE5581"/>
    <w:rsid w:val="00DE571F"/>
    <w:rsid w:val="00DE5852"/>
    <w:rsid w:val="00DE5982"/>
    <w:rsid w:val="00DE5BC7"/>
    <w:rsid w:val="00DE5C9B"/>
    <w:rsid w:val="00DE5DEA"/>
    <w:rsid w:val="00DE5E31"/>
    <w:rsid w:val="00DE5F07"/>
    <w:rsid w:val="00DE60BF"/>
    <w:rsid w:val="00DE63AA"/>
    <w:rsid w:val="00DE6463"/>
    <w:rsid w:val="00DE64DB"/>
    <w:rsid w:val="00DE6558"/>
    <w:rsid w:val="00DE670B"/>
    <w:rsid w:val="00DE6730"/>
    <w:rsid w:val="00DE67D6"/>
    <w:rsid w:val="00DE67E5"/>
    <w:rsid w:val="00DE6986"/>
    <w:rsid w:val="00DE69C5"/>
    <w:rsid w:val="00DE69DB"/>
    <w:rsid w:val="00DE6A48"/>
    <w:rsid w:val="00DE6ACE"/>
    <w:rsid w:val="00DE6C17"/>
    <w:rsid w:val="00DE6D34"/>
    <w:rsid w:val="00DE6E49"/>
    <w:rsid w:val="00DE7018"/>
    <w:rsid w:val="00DE71C1"/>
    <w:rsid w:val="00DE729C"/>
    <w:rsid w:val="00DE72A7"/>
    <w:rsid w:val="00DE75C6"/>
    <w:rsid w:val="00DE776C"/>
    <w:rsid w:val="00DE7798"/>
    <w:rsid w:val="00DE78A8"/>
    <w:rsid w:val="00DE78F0"/>
    <w:rsid w:val="00DE7916"/>
    <w:rsid w:val="00DE7AA6"/>
    <w:rsid w:val="00DE7AAE"/>
    <w:rsid w:val="00DE7C6F"/>
    <w:rsid w:val="00DE7CD8"/>
    <w:rsid w:val="00DE7DC0"/>
    <w:rsid w:val="00DF00B6"/>
    <w:rsid w:val="00DF00E7"/>
    <w:rsid w:val="00DF01F8"/>
    <w:rsid w:val="00DF043E"/>
    <w:rsid w:val="00DF050C"/>
    <w:rsid w:val="00DF0660"/>
    <w:rsid w:val="00DF06C0"/>
    <w:rsid w:val="00DF0806"/>
    <w:rsid w:val="00DF0A1B"/>
    <w:rsid w:val="00DF0A96"/>
    <w:rsid w:val="00DF1240"/>
    <w:rsid w:val="00DF125B"/>
    <w:rsid w:val="00DF131B"/>
    <w:rsid w:val="00DF157E"/>
    <w:rsid w:val="00DF15CF"/>
    <w:rsid w:val="00DF166E"/>
    <w:rsid w:val="00DF16F8"/>
    <w:rsid w:val="00DF1868"/>
    <w:rsid w:val="00DF1CE2"/>
    <w:rsid w:val="00DF1EA7"/>
    <w:rsid w:val="00DF1EC7"/>
    <w:rsid w:val="00DF1F50"/>
    <w:rsid w:val="00DF2218"/>
    <w:rsid w:val="00DF2231"/>
    <w:rsid w:val="00DF228E"/>
    <w:rsid w:val="00DF231C"/>
    <w:rsid w:val="00DF23B4"/>
    <w:rsid w:val="00DF2719"/>
    <w:rsid w:val="00DF282E"/>
    <w:rsid w:val="00DF29BE"/>
    <w:rsid w:val="00DF29D7"/>
    <w:rsid w:val="00DF2BA8"/>
    <w:rsid w:val="00DF2BE8"/>
    <w:rsid w:val="00DF309D"/>
    <w:rsid w:val="00DF34B1"/>
    <w:rsid w:val="00DF3607"/>
    <w:rsid w:val="00DF3776"/>
    <w:rsid w:val="00DF37BC"/>
    <w:rsid w:val="00DF3927"/>
    <w:rsid w:val="00DF3C86"/>
    <w:rsid w:val="00DF3F6A"/>
    <w:rsid w:val="00DF4116"/>
    <w:rsid w:val="00DF4183"/>
    <w:rsid w:val="00DF4317"/>
    <w:rsid w:val="00DF4424"/>
    <w:rsid w:val="00DF44DB"/>
    <w:rsid w:val="00DF46ED"/>
    <w:rsid w:val="00DF46FB"/>
    <w:rsid w:val="00DF470E"/>
    <w:rsid w:val="00DF47C9"/>
    <w:rsid w:val="00DF47D2"/>
    <w:rsid w:val="00DF49CB"/>
    <w:rsid w:val="00DF4BDD"/>
    <w:rsid w:val="00DF4DB4"/>
    <w:rsid w:val="00DF4E6B"/>
    <w:rsid w:val="00DF5203"/>
    <w:rsid w:val="00DF5830"/>
    <w:rsid w:val="00DF5C45"/>
    <w:rsid w:val="00DF5D0E"/>
    <w:rsid w:val="00DF5DBA"/>
    <w:rsid w:val="00DF60EA"/>
    <w:rsid w:val="00DF64F2"/>
    <w:rsid w:val="00DF6518"/>
    <w:rsid w:val="00DF6A3B"/>
    <w:rsid w:val="00DF6B3B"/>
    <w:rsid w:val="00DF6C38"/>
    <w:rsid w:val="00DF6CD9"/>
    <w:rsid w:val="00DF6E41"/>
    <w:rsid w:val="00DF6F22"/>
    <w:rsid w:val="00DF6F44"/>
    <w:rsid w:val="00DF70AF"/>
    <w:rsid w:val="00DF70D4"/>
    <w:rsid w:val="00DF72A2"/>
    <w:rsid w:val="00DF7355"/>
    <w:rsid w:val="00DF753D"/>
    <w:rsid w:val="00DF7581"/>
    <w:rsid w:val="00DF75CB"/>
    <w:rsid w:val="00DF7749"/>
    <w:rsid w:val="00DF7DF6"/>
    <w:rsid w:val="00DF7EB3"/>
    <w:rsid w:val="00E00303"/>
    <w:rsid w:val="00E0037D"/>
    <w:rsid w:val="00E00411"/>
    <w:rsid w:val="00E00649"/>
    <w:rsid w:val="00E0085C"/>
    <w:rsid w:val="00E00B4B"/>
    <w:rsid w:val="00E00D46"/>
    <w:rsid w:val="00E00FEE"/>
    <w:rsid w:val="00E011CF"/>
    <w:rsid w:val="00E0141F"/>
    <w:rsid w:val="00E019D4"/>
    <w:rsid w:val="00E01A24"/>
    <w:rsid w:val="00E01C0F"/>
    <w:rsid w:val="00E01D35"/>
    <w:rsid w:val="00E01DE2"/>
    <w:rsid w:val="00E0238F"/>
    <w:rsid w:val="00E0254C"/>
    <w:rsid w:val="00E0269E"/>
    <w:rsid w:val="00E027B3"/>
    <w:rsid w:val="00E02835"/>
    <w:rsid w:val="00E028EF"/>
    <w:rsid w:val="00E028F7"/>
    <w:rsid w:val="00E029D6"/>
    <w:rsid w:val="00E02A60"/>
    <w:rsid w:val="00E02C67"/>
    <w:rsid w:val="00E02FFB"/>
    <w:rsid w:val="00E0317C"/>
    <w:rsid w:val="00E0322D"/>
    <w:rsid w:val="00E03249"/>
    <w:rsid w:val="00E0329D"/>
    <w:rsid w:val="00E0330A"/>
    <w:rsid w:val="00E0342A"/>
    <w:rsid w:val="00E035B8"/>
    <w:rsid w:val="00E03669"/>
    <w:rsid w:val="00E0369A"/>
    <w:rsid w:val="00E03A35"/>
    <w:rsid w:val="00E03AD3"/>
    <w:rsid w:val="00E03B5A"/>
    <w:rsid w:val="00E03B8E"/>
    <w:rsid w:val="00E03B93"/>
    <w:rsid w:val="00E03C29"/>
    <w:rsid w:val="00E03D67"/>
    <w:rsid w:val="00E03E12"/>
    <w:rsid w:val="00E03F4D"/>
    <w:rsid w:val="00E04056"/>
    <w:rsid w:val="00E040E8"/>
    <w:rsid w:val="00E042EF"/>
    <w:rsid w:val="00E0444D"/>
    <w:rsid w:val="00E04723"/>
    <w:rsid w:val="00E048E1"/>
    <w:rsid w:val="00E04A80"/>
    <w:rsid w:val="00E04D0F"/>
    <w:rsid w:val="00E04E32"/>
    <w:rsid w:val="00E04F82"/>
    <w:rsid w:val="00E04FED"/>
    <w:rsid w:val="00E04FF4"/>
    <w:rsid w:val="00E05142"/>
    <w:rsid w:val="00E05234"/>
    <w:rsid w:val="00E05440"/>
    <w:rsid w:val="00E05AF8"/>
    <w:rsid w:val="00E05C82"/>
    <w:rsid w:val="00E05CE7"/>
    <w:rsid w:val="00E05DD4"/>
    <w:rsid w:val="00E05E72"/>
    <w:rsid w:val="00E05EF6"/>
    <w:rsid w:val="00E05F91"/>
    <w:rsid w:val="00E06181"/>
    <w:rsid w:val="00E06223"/>
    <w:rsid w:val="00E06C21"/>
    <w:rsid w:val="00E06C36"/>
    <w:rsid w:val="00E06EB5"/>
    <w:rsid w:val="00E06F34"/>
    <w:rsid w:val="00E0700D"/>
    <w:rsid w:val="00E0702A"/>
    <w:rsid w:val="00E073FD"/>
    <w:rsid w:val="00E0772A"/>
    <w:rsid w:val="00E0783D"/>
    <w:rsid w:val="00E0795B"/>
    <w:rsid w:val="00E07A31"/>
    <w:rsid w:val="00E07A8B"/>
    <w:rsid w:val="00E07B61"/>
    <w:rsid w:val="00E07FEB"/>
    <w:rsid w:val="00E10049"/>
    <w:rsid w:val="00E1014B"/>
    <w:rsid w:val="00E10368"/>
    <w:rsid w:val="00E10402"/>
    <w:rsid w:val="00E10473"/>
    <w:rsid w:val="00E1056C"/>
    <w:rsid w:val="00E10614"/>
    <w:rsid w:val="00E10967"/>
    <w:rsid w:val="00E11001"/>
    <w:rsid w:val="00E11120"/>
    <w:rsid w:val="00E11129"/>
    <w:rsid w:val="00E11290"/>
    <w:rsid w:val="00E11386"/>
    <w:rsid w:val="00E113DC"/>
    <w:rsid w:val="00E119EB"/>
    <w:rsid w:val="00E11BB4"/>
    <w:rsid w:val="00E11D23"/>
    <w:rsid w:val="00E11E3A"/>
    <w:rsid w:val="00E11F69"/>
    <w:rsid w:val="00E11F80"/>
    <w:rsid w:val="00E11FFB"/>
    <w:rsid w:val="00E120F6"/>
    <w:rsid w:val="00E12298"/>
    <w:rsid w:val="00E1247B"/>
    <w:rsid w:val="00E12612"/>
    <w:rsid w:val="00E12903"/>
    <w:rsid w:val="00E129AB"/>
    <w:rsid w:val="00E129ED"/>
    <w:rsid w:val="00E12A44"/>
    <w:rsid w:val="00E12A7A"/>
    <w:rsid w:val="00E12C91"/>
    <w:rsid w:val="00E12D50"/>
    <w:rsid w:val="00E12D57"/>
    <w:rsid w:val="00E12EB9"/>
    <w:rsid w:val="00E13188"/>
    <w:rsid w:val="00E1326F"/>
    <w:rsid w:val="00E1327A"/>
    <w:rsid w:val="00E13391"/>
    <w:rsid w:val="00E1355E"/>
    <w:rsid w:val="00E13746"/>
    <w:rsid w:val="00E13778"/>
    <w:rsid w:val="00E137FC"/>
    <w:rsid w:val="00E13827"/>
    <w:rsid w:val="00E139DB"/>
    <w:rsid w:val="00E13AF0"/>
    <w:rsid w:val="00E13C29"/>
    <w:rsid w:val="00E13F0B"/>
    <w:rsid w:val="00E13F23"/>
    <w:rsid w:val="00E13F89"/>
    <w:rsid w:val="00E13FA0"/>
    <w:rsid w:val="00E14169"/>
    <w:rsid w:val="00E14175"/>
    <w:rsid w:val="00E14291"/>
    <w:rsid w:val="00E1477F"/>
    <w:rsid w:val="00E14861"/>
    <w:rsid w:val="00E14AAE"/>
    <w:rsid w:val="00E14FD8"/>
    <w:rsid w:val="00E15103"/>
    <w:rsid w:val="00E15291"/>
    <w:rsid w:val="00E152C2"/>
    <w:rsid w:val="00E15607"/>
    <w:rsid w:val="00E15624"/>
    <w:rsid w:val="00E15A1D"/>
    <w:rsid w:val="00E15BEB"/>
    <w:rsid w:val="00E15D0C"/>
    <w:rsid w:val="00E16059"/>
    <w:rsid w:val="00E16255"/>
    <w:rsid w:val="00E162E0"/>
    <w:rsid w:val="00E162E3"/>
    <w:rsid w:val="00E162FF"/>
    <w:rsid w:val="00E164B1"/>
    <w:rsid w:val="00E16614"/>
    <w:rsid w:val="00E16625"/>
    <w:rsid w:val="00E16C8F"/>
    <w:rsid w:val="00E16DD5"/>
    <w:rsid w:val="00E16DE0"/>
    <w:rsid w:val="00E16DE6"/>
    <w:rsid w:val="00E16F3E"/>
    <w:rsid w:val="00E16F5C"/>
    <w:rsid w:val="00E16F83"/>
    <w:rsid w:val="00E16FE7"/>
    <w:rsid w:val="00E1717E"/>
    <w:rsid w:val="00E17275"/>
    <w:rsid w:val="00E17339"/>
    <w:rsid w:val="00E17396"/>
    <w:rsid w:val="00E17573"/>
    <w:rsid w:val="00E17631"/>
    <w:rsid w:val="00E176E7"/>
    <w:rsid w:val="00E17861"/>
    <w:rsid w:val="00E178CB"/>
    <w:rsid w:val="00E17A07"/>
    <w:rsid w:val="00E17A3A"/>
    <w:rsid w:val="00E17B1B"/>
    <w:rsid w:val="00E17B4D"/>
    <w:rsid w:val="00E17B61"/>
    <w:rsid w:val="00E17BC8"/>
    <w:rsid w:val="00E17D6C"/>
    <w:rsid w:val="00E17F56"/>
    <w:rsid w:val="00E20090"/>
    <w:rsid w:val="00E20334"/>
    <w:rsid w:val="00E20898"/>
    <w:rsid w:val="00E208E6"/>
    <w:rsid w:val="00E20A18"/>
    <w:rsid w:val="00E20A3A"/>
    <w:rsid w:val="00E20AB5"/>
    <w:rsid w:val="00E20B56"/>
    <w:rsid w:val="00E20D65"/>
    <w:rsid w:val="00E20E2D"/>
    <w:rsid w:val="00E20E4A"/>
    <w:rsid w:val="00E210B5"/>
    <w:rsid w:val="00E21113"/>
    <w:rsid w:val="00E21139"/>
    <w:rsid w:val="00E211EE"/>
    <w:rsid w:val="00E212AD"/>
    <w:rsid w:val="00E21358"/>
    <w:rsid w:val="00E21466"/>
    <w:rsid w:val="00E21548"/>
    <w:rsid w:val="00E215B3"/>
    <w:rsid w:val="00E2171B"/>
    <w:rsid w:val="00E218C3"/>
    <w:rsid w:val="00E21A55"/>
    <w:rsid w:val="00E21A58"/>
    <w:rsid w:val="00E21BB8"/>
    <w:rsid w:val="00E21D73"/>
    <w:rsid w:val="00E21E29"/>
    <w:rsid w:val="00E21EC5"/>
    <w:rsid w:val="00E21F18"/>
    <w:rsid w:val="00E21FCD"/>
    <w:rsid w:val="00E221E5"/>
    <w:rsid w:val="00E2227B"/>
    <w:rsid w:val="00E22394"/>
    <w:rsid w:val="00E223C8"/>
    <w:rsid w:val="00E224F0"/>
    <w:rsid w:val="00E2261C"/>
    <w:rsid w:val="00E22900"/>
    <w:rsid w:val="00E22D80"/>
    <w:rsid w:val="00E22DD8"/>
    <w:rsid w:val="00E22EEB"/>
    <w:rsid w:val="00E22FBD"/>
    <w:rsid w:val="00E230D7"/>
    <w:rsid w:val="00E230F9"/>
    <w:rsid w:val="00E2328D"/>
    <w:rsid w:val="00E23489"/>
    <w:rsid w:val="00E236BD"/>
    <w:rsid w:val="00E23799"/>
    <w:rsid w:val="00E23A28"/>
    <w:rsid w:val="00E23E01"/>
    <w:rsid w:val="00E23FC5"/>
    <w:rsid w:val="00E241AB"/>
    <w:rsid w:val="00E242D1"/>
    <w:rsid w:val="00E244F2"/>
    <w:rsid w:val="00E245AF"/>
    <w:rsid w:val="00E246BD"/>
    <w:rsid w:val="00E249CD"/>
    <w:rsid w:val="00E24A93"/>
    <w:rsid w:val="00E24BB1"/>
    <w:rsid w:val="00E24BEC"/>
    <w:rsid w:val="00E24C2F"/>
    <w:rsid w:val="00E24D54"/>
    <w:rsid w:val="00E24F02"/>
    <w:rsid w:val="00E25069"/>
    <w:rsid w:val="00E25209"/>
    <w:rsid w:val="00E2532B"/>
    <w:rsid w:val="00E253F7"/>
    <w:rsid w:val="00E2542F"/>
    <w:rsid w:val="00E25553"/>
    <w:rsid w:val="00E25664"/>
    <w:rsid w:val="00E25808"/>
    <w:rsid w:val="00E2589F"/>
    <w:rsid w:val="00E258DF"/>
    <w:rsid w:val="00E25A0C"/>
    <w:rsid w:val="00E25A36"/>
    <w:rsid w:val="00E25CCE"/>
    <w:rsid w:val="00E25E6D"/>
    <w:rsid w:val="00E26213"/>
    <w:rsid w:val="00E26645"/>
    <w:rsid w:val="00E26807"/>
    <w:rsid w:val="00E26860"/>
    <w:rsid w:val="00E26A3A"/>
    <w:rsid w:val="00E26ABA"/>
    <w:rsid w:val="00E26AE3"/>
    <w:rsid w:val="00E26BCE"/>
    <w:rsid w:val="00E26C73"/>
    <w:rsid w:val="00E26D3E"/>
    <w:rsid w:val="00E26FEE"/>
    <w:rsid w:val="00E271BF"/>
    <w:rsid w:val="00E2738F"/>
    <w:rsid w:val="00E274E1"/>
    <w:rsid w:val="00E275A0"/>
    <w:rsid w:val="00E275F7"/>
    <w:rsid w:val="00E276C2"/>
    <w:rsid w:val="00E2789E"/>
    <w:rsid w:val="00E278E1"/>
    <w:rsid w:val="00E278E4"/>
    <w:rsid w:val="00E27962"/>
    <w:rsid w:val="00E279DF"/>
    <w:rsid w:val="00E27A74"/>
    <w:rsid w:val="00E27B82"/>
    <w:rsid w:val="00E27DF4"/>
    <w:rsid w:val="00E27E79"/>
    <w:rsid w:val="00E30005"/>
    <w:rsid w:val="00E30073"/>
    <w:rsid w:val="00E300FF"/>
    <w:rsid w:val="00E30146"/>
    <w:rsid w:val="00E30331"/>
    <w:rsid w:val="00E30799"/>
    <w:rsid w:val="00E3084A"/>
    <w:rsid w:val="00E30892"/>
    <w:rsid w:val="00E309C0"/>
    <w:rsid w:val="00E309C2"/>
    <w:rsid w:val="00E30AA3"/>
    <w:rsid w:val="00E30B59"/>
    <w:rsid w:val="00E30D3F"/>
    <w:rsid w:val="00E30DB9"/>
    <w:rsid w:val="00E30F92"/>
    <w:rsid w:val="00E31348"/>
    <w:rsid w:val="00E3138A"/>
    <w:rsid w:val="00E31411"/>
    <w:rsid w:val="00E31486"/>
    <w:rsid w:val="00E314C5"/>
    <w:rsid w:val="00E314DB"/>
    <w:rsid w:val="00E31671"/>
    <w:rsid w:val="00E316D7"/>
    <w:rsid w:val="00E31740"/>
    <w:rsid w:val="00E31C65"/>
    <w:rsid w:val="00E31C72"/>
    <w:rsid w:val="00E31CB9"/>
    <w:rsid w:val="00E31D65"/>
    <w:rsid w:val="00E31E9F"/>
    <w:rsid w:val="00E31EF5"/>
    <w:rsid w:val="00E31FB7"/>
    <w:rsid w:val="00E3203D"/>
    <w:rsid w:val="00E324C3"/>
    <w:rsid w:val="00E32580"/>
    <w:rsid w:val="00E32813"/>
    <w:rsid w:val="00E328C0"/>
    <w:rsid w:val="00E32CEC"/>
    <w:rsid w:val="00E32DBD"/>
    <w:rsid w:val="00E32EB2"/>
    <w:rsid w:val="00E32ED0"/>
    <w:rsid w:val="00E3326C"/>
    <w:rsid w:val="00E33499"/>
    <w:rsid w:val="00E3359A"/>
    <w:rsid w:val="00E337F4"/>
    <w:rsid w:val="00E33855"/>
    <w:rsid w:val="00E3398D"/>
    <w:rsid w:val="00E339D7"/>
    <w:rsid w:val="00E33A5B"/>
    <w:rsid w:val="00E33D1C"/>
    <w:rsid w:val="00E33F88"/>
    <w:rsid w:val="00E343CD"/>
    <w:rsid w:val="00E34403"/>
    <w:rsid w:val="00E34517"/>
    <w:rsid w:val="00E34686"/>
    <w:rsid w:val="00E34753"/>
    <w:rsid w:val="00E34799"/>
    <w:rsid w:val="00E3487C"/>
    <w:rsid w:val="00E3493E"/>
    <w:rsid w:val="00E34966"/>
    <w:rsid w:val="00E34A30"/>
    <w:rsid w:val="00E34A92"/>
    <w:rsid w:val="00E34E1E"/>
    <w:rsid w:val="00E34E9D"/>
    <w:rsid w:val="00E34F6C"/>
    <w:rsid w:val="00E350F6"/>
    <w:rsid w:val="00E35113"/>
    <w:rsid w:val="00E3515A"/>
    <w:rsid w:val="00E351FA"/>
    <w:rsid w:val="00E352FB"/>
    <w:rsid w:val="00E35381"/>
    <w:rsid w:val="00E35393"/>
    <w:rsid w:val="00E354D2"/>
    <w:rsid w:val="00E35696"/>
    <w:rsid w:val="00E3579E"/>
    <w:rsid w:val="00E35BEC"/>
    <w:rsid w:val="00E35C9C"/>
    <w:rsid w:val="00E35D44"/>
    <w:rsid w:val="00E3601E"/>
    <w:rsid w:val="00E3603A"/>
    <w:rsid w:val="00E3615F"/>
    <w:rsid w:val="00E361B3"/>
    <w:rsid w:val="00E36374"/>
    <w:rsid w:val="00E36393"/>
    <w:rsid w:val="00E36432"/>
    <w:rsid w:val="00E364B2"/>
    <w:rsid w:val="00E365D3"/>
    <w:rsid w:val="00E368B6"/>
    <w:rsid w:val="00E36905"/>
    <w:rsid w:val="00E36920"/>
    <w:rsid w:val="00E369DF"/>
    <w:rsid w:val="00E36D14"/>
    <w:rsid w:val="00E36E4D"/>
    <w:rsid w:val="00E36EC9"/>
    <w:rsid w:val="00E36F58"/>
    <w:rsid w:val="00E370C9"/>
    <w:rsid w:val="00E370EF"/>
    <w:rsid w:val="00E37141"/>
    <w:rsid w:val="00E37202"/>
    <w:rsid w:val="00E37473"/>
    <w:rsid w:val="00E377F1"/>
    <w:rsid w:val="00E3790D"/>
    <w:rsid w:val="00E379C9"/>
    <w:rsid w:val="00E37C77"/>
    <w:rsid w:val="00E37C95"/>
    <w:rsid w:val="00E37D2C"/>
    <w:rsid w:val="00E37E65"/>
    <w:rsid w:val="00E37F58"/>
    <w:rsid w:val="00E37F73"/>
    <w:rsid w:val="00E40185"/>
    <w:rsid w:val="00E401B5"/>
    <w:rsid w:val="00E403C2"/>
    <w:rsid w:val="00E40440"/>
    <w:rsid w:val="00E407D9"/>
    <w:rsid w:val="00E407F0"/>
    <w:rsid w:val="00E40979"/>
    <w:rsid w:val="00E40A4A"/>
    <w:rsid w:val="00E40BDE"/>
    <w:rsid w:val="00E40C1D"/>
    <w:rsid w:val="00E40C4E"/>
    <w:rsid w:val="00E40E25"/>
    <w:rsid w:val="00E40E9F"/>
    <w:rsid w:val="00E40EE9"/>
    <w:rsid w:val="00E40F81"/>
    <w:rsid w:val="00E40F9B"/>
    <w:rsid w:val="00E410EE"/>
    <w:rsid w:val="00E4172B"/>
    <w:rsid w:val="00E41870"/>
    <w:rsid w:val="00E41C12"/>
    <w:rsid w:val="00E41ED3"/>
    <w:rsid w:val="00E42005"/>
    <w:rsid w:val="00E42132"/>
    <w:rsid w:val="00E4227C"/>
    <w:rsid w:val="00E4253F"/>
    <w:rsid w:val="00E426A1"/>
    <w:rsid w:val="00E427B6"/>
    <w:rsid w:val="00E427F8"/>
    <w:rsid w:val="00E4285D"/>
    <w:rsid w:val="00E428FC"/>
    <w:rsid w:val="00E42B3C"/>
    <w:rsid w:val="00E42EBA"/>
    <w:rsid w:val="00E43051"/>
    <w:rsid w:val="00E430A8"/>
    <w:rsid w:val="00E4317B"/>
    <w:rsid w:val="00E431B9"/>
    <w:rsid w:val="00E431D3"/>
    <w:rsid w:val="00E43230"/>
    <w:rsid w:val="00E432DB"/>
    <w:rsid w:val="00E432E4"/>
    <w:rsid w:val="00E43318"/>
    <w:rsid w:val="00E43732"/>
    <w:rsid w:val="00E437F8"/>
    <w:rsid w:val="00E43B53"/>
    <w:rsid w:val="00E43BB1"/>
    <w:rsid w:val="00E43BE4"/>
    <w:rsid w:val="00E43E43"/>
    <w:rsid w:val="00E441C6"/>
    <w:rsid w:val="00E44325"/>
    <w:rsid w:val="00E44659"/>
    <w:rsid w:val="00E447C1"/>
    <w:rsid w:val="00E449A0"/>
    <w:rsid w:val="00E449A2"/>
    <w:rsid w:val="00E44BF3"/>
    <w:rsid w:val="00E44D1E"/>
    <w:rsid w:val="00E4520A"/>
    <w:rsid w:val="00E453EB"/>
    <w:rsid w:val="00E4555E"/>
    <w:rsid w:val="00E456C7"/>
    <w:rsid w:val="00E458E0"/>
    <w:rsid w:val="00E45BF4"/>
    <w:rsid w:val="00E45F47"/>
    <w:rsid w:val="00E45F48"/>
    <w:rsid w:val="00E45F49"/>
    <w:rsid w:val="00E45F8D"/>
    <w:rsid w:val="00E461BE"/>
    <w:rsid w:val="00E462F8"/>
    <w:rsid w:val="00E4651F"/>
    <w:rsid w:val="00E46550"/>
    <w:rsid w:val="00E46567"/>
    <w:rsid w:val="00E46719"/>
    <w:rsid w:val="00E468DA"/>
    <w:rsid w:val="00E469E1"/>
    <w:rsid w:val="00E46A52"/>
    <w:rsid w:val="00E46D15"/>
    <w:rsid w:val="00E46F36"/>
    <w:rsid w:val="00E47226"/>
    <w:rsid w:val="00E4756A"/>
    <w:rsid w:val="00E47648"/>
    <w:rsid w:val="00E47649"/>
    <w:rsid w:val="00E4780B"/>
    <w:rsid w:val="00E478D2"/>
    <w:rsid w:val="00E47915"/>
    <w:rsid w:val="00E47D96"/>
    <w:rsid w:val="00E5006A"/>
    <w:rsid w:val="00E5009D"/>
    <w:rsid w:val="00E5037B"/>
    <w:rsid w:val="00E5049A"/>
    <w:rsid w:val="00E5058E"/>
    <w:rsid w:val="00E50675"/>
    <w:rsid w:val="00E506F1"/>
    <w:rsid w:val="00E507B1"/>
    <w:rsid w:val="00E50B82"/>
    <w:rsid w:val="00E50C22"/>
    <w:rsid w:val="00E50C23"/>
    <w:rsid w:val="00E50D09"/>
    <w:rsid w:val="00E50E57"/>
    <w:rsid w:val="00E50F28"/>
    <w:rsid w:val="00E51102"/>
    <w:rsid w:val="00E511E3"/>
    <w:rsid w:val="00E512F6"/>
    <w:rsid w:val="00E513BA"/>
    <w:rsid w:val="00E5161D"/>
    <w:rsid w:val="00E5176D"/>
    <w:rsid w:val="00E518ED"/>
    <w:rsid w:val="00E51AD8"/>
    <w:rsid w:val="00E51AFB"/>
    <w:rsid w:val="00E51D3E"/>
    <w:rsid w:val="00E51D59"/>
    <w:rsid w:val="00E51E2C"/>
    <w:rsid w:val="00E51E94"/>
    <w:rsid w:val="00E51EBD"/>
    <w:rsid w:val="00E51FE6"/>
    <w:rsid w:val="00E520A6"/>
    <w:rsid w:val="00E523DA"/>
    <w:rsid w:val="00E52562"/>
    <w:rsid w:val="00E527B8"/>
    <w:rsid w:val="00E52845"/>
    <w:rsid w:val="00E52882"/>
    <w:rsid w:val="00E5288A"/>
    <w:rsid w:val="00E52915"/>
    <w:rsid w:val="00E52A63"/>
    <w:rsid w:val="00E52C5B"/>
    <w:rsid w:val="00E52F18"/>
    <w:rsid w:val="00E52F25"/>
    <w:rsid w:val="00E531F7"/>
    <w:rsid w:val="00E53279"/>
    <w:rsid w:val="00E533B9"/>
    <w:rsid w:val="00E53517"/>
    <w:rsid w:val="00E5351B"/>
    <w:rsid w:val="00E53553"/>
    <w:rsid w:val="00E535AA"/>
    <w:rsid w:val="00E53637"/>
    <w:rsid w:val="00E53986"/>
    <w:rsid w:val="00E539DC"/>
    <w:rsid w:val="00E53A86"/>
    <w:rsid w:val="00E53F0E"/>
    <w:rsid w:val="00E542BA"/>
    <w:rsid w:val="00E54491"/>
    <w:rsid w:val="00E547A6"/>
    <w:rsid w:val="00E547C0"/>
    <w:rsid w:val="00E54823"/>
    <w:rsid w:val="00E548C7"/>
    <w:rsid w:val="00E54987"/>
    <w:rsid w:val="00E549F3"/>
    <w:rsid w:val="00E54AAC"/>
    <w:rsid w:val="00E54C37"/>
    <w:rsid w:val="00E54D35"/>
    <w:rsid w:val="00E55077"/>
    <w:rsid w:val="00E550C5"/>
    <w:rsid w:val="00E55273"/>
    <w:rsid w:val="00E5538A"/>
    <w:rsid w:val="00E55469"/>
    <w:rsid w:val="00E55611"/>
    <w:rsid w:val="00E55675"/>
    <w:rsid w:val="00E55720"/>
    <w:rsid w:val="00E55743"/>
    <w:rsid w:val="00E557F1"/>
    <w:rsid w:val="00E55ACB"/>
    <w:rsid w:val="00E55B62"/>
    <w:rsid w:val="00E55D1F"/>
    <w:rsid w:val="00E55D34"/>
    <w:rsid w:val="00E55E48"/>
    <w:rsid w:val="00E55F97"/>
    <w:rsid w:val="00E5603C"/>
    <w:rsid w:val="00E560E7"/>
    <w:rsid w:val="00E560E9"/>
    <w:rsid w:val="00E56223"/>
    <w:rsid w:val="00E562FD"/>
    <w:rsid w:val="00E56534"/>
    <w:rsid w:val="00E5683F"/>
    <w:rsid w:val="00E56E4E"/>
    <w:rsid w:val="00E56FC4"/>
    <w:rsid w:val="00E570FE"/>
    <w:rsid w:val="00E57158"/>
    <w:rsid w:val="00E5719D"/>
    <w:rsid w:val="00E571E8"/>
    <w:rsid w:val="00E576A9"/>
    <w:rsid w:val="00E5775B"/>
    <w:rsid w:val="00E5780C"/>
    <w:rsid w:val="00E578A6"/>
    <w:rsid w:val="00E57947"/>
    <w:rsid w:val="00E57A31"/>
    <w:rsid w:val="00E57C89"/>
    <w:rsid w:val="00E57F7E"/>
    <w:rsid w:val="00E57FFC"/>
    <w:rsid w:val="00E6007C"/>
    <w:rsid w:val="00E601F3"/>
    <w:rsid w:val="00E6046C"/>
    <w:rsid w:val="00E606E8"/>
    <w:rsid w:val="00E60A6D"/>
    <w:rsid w:val="00E60BA6"/>
    <w:rsid w:val="00E60E7D"/>
    <w:rsid w:val="00E60F18"/>
    <w:rsid w:val="00E60F33"/>
    <w:rsid w:val="00E60F5F"/>
    <w:rsid w:val="00E60F63"/>
    <w:rsid w:val="00E60FED"/>
    <w:rsid w:val="00E61166"/>
    <w:rsid w:val="00E611BE"/>
    <w:rsid w:val="00E612D4"/>
    <w:rsid w:val="00E61362"/>
    <w:rsid w:val="00E6146A"/>
    <w:rsid w:val="00E6150C"/>
    <w:rsid w:val="00E61550"/>
    <w:rsid w:val="00E6168B"/>
    <w:rsid w:val="00E61709"/>
    <w:rsid w:val="00E617F2"/>
    <w:rsid w:val="00E61BDB"/>
    <w:rsid w:val="00E61E52"/>
    <w:rsid w:val="00E61EE4"/>
    <w:rsid w:val="00E620EF"/>
    <w:rsid w:val="00E62112"/>
    <w:rsid w:val="00E6223C"/>
    <w:rsid w:val="00E622F8"/>
    <w:rsid w:val="00E624CD"/>
    <w:rsid w:val="00E624D8"/>
    <w:rsid w:val="00E6254B"/>
    <w:rsid w:val="00E625DD"/>
    <w:rsid w:val="00E62735"/>
    <w:rsid w:val="00E62999"/>
    <w:rsid w:val="00E62BD1"/>
    <w:rsid w:val="00E62F86"/>
    <w:rsid w:val="00E6315D"/>
    <w:rsid w:val="00E6325A"/>
    <w:rsid w:val="00E6358B"/>
    <w:rsid w:val="00E635D7"/>
    <w:rsid w:val="00E63681"/>
    <w:rsid w:val="00E63A5E"/>
    <w:rsid w:val="00E63BB1"/>
    <w:rsid w:val="00E63BC9"/>
    <w:rsid w:val="00E63DF5"/>
    <w:rsid w:val="00E64185"/>
    <w:rsid w:val="00E64339"/>
    <w:rsid w:val="00E64374"/>
    <w:rsid w:val="00E643A7"/>
    <w:rsid w:val="00E6463A"/>
    <w:rsid w:val="00E6464D"/>
    <w:rsid w:val="00E647BD"/>
    <w:rsid w:val="00E6484C"/>
    <w:rsid w:val="00E64967"/>
    <w:rsid w:val="00E64A17"/>
    <w:rsid w:val="00E64CFE"/>
    <w:rsid w:val="00E64FC2"/>
    <w:rsid w:val="00E64FE6"/>
    <w:rsid w:val="00E650D8"/>
    <w:rsid w:val="00E65112"/>
    <w:rsid w:val="00E6516F"/>
    <w:rsid w:val="00E652DA"/>
    <w:rsid w:val="00E65679"/>
    <w:rsid w:val="00E6583E"/>
    <w:rsid w:val="00E6594B"/>
    <w:rsid w:val="00E659C5"/>
    <w:rsid w:val="00E65A29"/>
    <w:rsid w:val="00E65A2D"/>
    <w:rsid w:val="00E65DBA"/>
    <w:rsid w:val="00E6606C"/>
    <w:rsid w:val="00E66182"/>
    <w:rsid w:val="00E661D5"/>
    <w:rsid w:val="00E661ED"/>
    <w:rsid w:val="00E66211"/>
    <w:rsid w:val="00E6626E"/>
    <w:rsid w:val="00E662FE"/>
    <w:rsid w:val="00E66316"/>
    <w:rsid w:val="00E663CD"/>
    <w:rsid w:val="00E6640B"/>
    <w:rsid w:val="00E66498"/>
    <w:rsid w:val="00E6653A"/>
    <w:rsid w:val="00E666B4"/>
    <w:rsid w:val="00E669C5"/>
    <w:rsid w:val="00E66AF4"/>
    <w:rsid w:val="00E66C78"/>
    <w:rsid w:val="00E66EC9"/>
    <w:rsid w:val="00E66F1E"/>
    <w:rsid w:val="00E66F93"/>
    <w:rsid w:val="00E66FED"/>
    <w:rsid w:val="00E6701E"/>
    <w:rsid w:val="00E670E6"/>
    <w:rsid w:val="00E67149"/>
    <w:rsid w:val="00E67407"/>
    <w:rsid w:val="00E674E2"/>
    <w:rsid w:val="00E6769D"/>
    <w:rsid w:val="00E677FA"/>
    <w:rsid w:val="00E67894"/>
    <w:rsid w:val="00E67D37"/>
    <w:rsid w:val="00E67E20"/>
    <w:rsid w:val="00E67FE9"/>
    <w:rsid w:val="00E70006"/>
    <w:rsid w:val="00E7000E"/>
    <w:rsid w:val="00E70108"/>
    <w:rsid w:val="00E70255"/>
    <w:rsid w:val="00E70256"/>
    <w:rsid w:val="00E7029A"/>
    <w:rsid w:val="00E70496"/>
    <w:rsid w:val="00E70760"/>
    <w:rsid w:val="00E7092B"/>
    <w:rsid w:val="00E70C61"/>
    <w:rsid w:val="00E70D25"/>
    <w:rsid w:val="00E70F4D"/>
    <w:rsid w:val="00E71144"/>
    <w:rsid w:val="00E7129C"/>
    <w:rsid w:val="00E71429"/>
    <w:rsid w:val="00E7142E"/>
    <w:rsid w:val="00E71468"/>
    <w:rsid w:val="00E7147F"/>
    <w:rsid w:val="00E714F4"/>
    <w:rsid w:val="00E715C5"/>
    <w:rsid w:val="00E718B8"/>
    <w:rsid w:val="00E719C7"/>
    <w:rsid w:val="00E719E5"/>
    <w:rsid w:val="00E71A66"/>
    <w:rsid w:val="00E71AA8"/>
    <w:rsid w:val="00E71C31"/>
    <w:rsid w:val="00E71C6F"/>
    <w:rsid w:val="00E71F8F"/>
    <w:rsid w:val="00E721D4"/>
    <w:rsid w:val="00E723A6"/>
    <w:rsid w:val="00E72491"/>
    <w:rsid w:val="00E72566"/>
    <w:rsid w:val="00E726C8"/>
    <w:rsid w:val="00E728B4"/>
    <w:rsid w:val="00E72A47"/>
    <w:rsid w:val="00E72AEC"/>
    <w:rsid w:val="00E72D73"/>
    <w:rsid w:val="00E72DFE"/>
    <w:rsid w:val="00E72EBD"/>
    <w:rsid w:val="00E72ED4"/>
    <w:rsid w:val="00E72ED7"/>
    <w:rsid w:val="00E72EF6"/>
    <w:rsid w:val="00E72F2B"/>
    <w:rsid w:val="00E7307A"/>
    <w:rsid w:val="00E73369"/>
    <w:rsid w:val="00E7343F"/>
    <w:rsid w:val="00E73518"/>
    <w:rsid w:val="00E73605"/>
    <w:rsid w:val="00E7378F"/>
    <w:rsid w:val="00E737CD"/>
    <w:rsid w:val="00E737E8"/>
    <w:rsid w:val="00E738DC"/>
    <w:rsid w:val="00E73A22"/>
    <w:rsid w:val="00E73B22"/>
    <w:rsid w:val="00E73CE9"/>
    <w:rsid w:val="00E73D18"/>
    <w:rsid w:val="00E73FA5"/>
    <w:rsid w:val="00E73FFB"/>
    <w:rsid w:val="00E740CF"/>
    <w:rsid w:val="00E741EA"/>
    <w:rsid w:val="00E742F1"/>
    <w:rsid w:val="00E74573"/>
    <w:rsid w:val="00E745EB"/>
    <w:rsid w:val="00E74666"/>
    <w:rsid w:val="00E7481D"/>
    <w:rsid w:val="00E7482B"/>
    <w:rsid w:val="00E7484A"/>
    <w:rsid w:val="00E749B6"/>
    <w:rsid w:val="00E749D7"/>
    <w:rsid w:val="00E74B0D"/>
    <w:rsid w:val="00E74DC9"/>
    <w:rsid w:val="00E74DCF"/>
    <w:rsid w:val="00E7505E"/>
    <w:rsid w:val="00E75099"/>
    <w:rsid w:val="00E751D2"/>
    <w:rsid w:val="00E75210"/>
    <w:rsid w:val="00E75224"/>
    <w:rsid w:val="00E752DB"/>
    <w:rsid w:val="00E7533A"/>
    <w:rsid w:val="00E75459"/>
    <w:rsid w:val="00E75670"/>
    <w:rsid w:val="00E7578C"/>
    <w:rsid w:val="00E758E0"/>
    <w:rsid w:val="00E75B74"/>
    <w:rsid w:val="00E75D16"/>
    <w:rsid w:val="00E75D38"/>
    <w:rsid w:val="00E75D74"/>
    <w:rsid w:val="00E75EBC"/>
    <w:rsid w:val="00E76115"/>
    <w:rsid w:val="00E761E0"/>
    <w:rsid w:val="00E761E1"/>
    <w:rsid w:val="00E76222"/>
    <w:rsid w:val="00E76246"/>
    <w:rsid w:val="00E76412"/>
    <w:rsid w:val="00E76589"/>
    <w:rsid w:val="00E765CA"/>
    <w:rsid w:val="00E768DF"/>
    <w:rsid w:val="00E7697C"/>
    <w:rsid w:val="00E769A1"/>
    <w:rsid w:val="00E769F3"/>
    <w:rsid w:val="00E76BB8"/>
    <w:rsid w:val="00E76CA9"/>
    <w:rsid w:val="00E76CAD"/>
    <w:rsid w:val="00E76E2D"/>
    <w:rsid w:val="00E7713B"/>
    <w:rsid w:val="00E77305"/>
    <w:rsid w:val="00E774C8"/>
    <w:rsid w:val="00E7757D"/>
    <w:rsid w:val="00E77AA6"/>
    <w:rsid w:val="00E77E7B"/>
    <w:rsid w:val="00E77F6E"/>
    <w:rsid w:val="00E800ED"/>
    <w:rsid w:val="00E80363"/>
    <w:rsid w:val="00E80724"/>
    <w:rsid w:val="00E80BE3"/>
    <w:rsid w:val="00E80D9A"/>
    <w:rsid w:val="00E80E4A"/>
    <w:rsid w:val="00E80E90"/>
    <w:rsid w:val="00E80EA3"/>
    <w:rsid w:val="00E80EE6"/>
    <w:rsid w:val="00E810B2"/>
    <w:rsid w:val="00E81193"/>
    <w:rsid w:val="00E8121F"/>
    <w:rsid w:val="00E813EF"/>
    <w:rsid w:val="00E8143B"/>
    <w:rsid w:val="00E814F0"/>
    <w:rsid w:val="00E8160F"/>
    <w:rsid w:val="00E81613"/>
    <w:rsid w:val="00E81928"/>
    <w:rsid w:val="00E81A41"/>
    <w:rsid w:val="00E81AE4"/>
    <w:rsid w:val="00E81C5F"/>
    <w:rsid w:val="00E81C85"/>
    <w:rsid w:val="00E81CA3"/>
    <w:rsid w:val="00E81CD0"/>
    <w:rsid w:val="00E81ECF"/>
    <w:rsid w:val="00E81FC4"/>
    <w:rsid w:val="00E8210F"/>
    <w:rsid w:val="00E826F4"/>
    <w:rsid w:val="00E82AA9"/>
    <w:rsid w:val="00E82D46"/>
    <w:rsid w:val="00E82D83"/>
    <w:rsid w:val="00E83015"/>
    <w:rsid w:val="00E830C2"/>
    <w:rsid w:val="00E8318B"/>
    <w:rsid w:val="00E83279"/>
    <w:rsid w:val="00E8396E"/>
    <w:rsid w:val="00E839BE"/>
    <w:rsid w:val="00E83AE8"/>
    <w:rsid w:val="00E83B69"/>
    <w:rsid w:val="00E83BB2"/>
    <w:rsid w:val="00E83CB4"/>
    <w:rsid w:val="00E83DF8"/>
    <w:rsid w:val="00E83E02"/>
    <w:rsid w:val="00E83F86"/>
    <w:rsid w:val="00E842BE"/>
    <w:rsid w:val="00E8447E"/>
    <w:rsid w:val="00E84497"/>
    <w:rsid w:val="00E844A2"/>
    <w:rsid w:val="00E846E5"/>
    <w:rsid w:val="00E847A3"/>
    <w:rsid w:val="00E84A12"/>
    <w:rsid w:val="00E84A45"/>
    <w:rsid w:val="00E84B7F"/>
    <w:rsid w:val="00E84B9E"/>
    <w:rsid w:val="00E84CEB"/>
    <w:rsid w:val="00E84D57"/>
    <w:rsid w:val="00E84DDF"/>
    <w:rsid w:val="00E84E38"/>
    <w:rsid w:val="00E84F51"/>
    <w:rsid w:val="00E84F9C"/>
    <w:rsid w:val="00E85230"/>
    <w:rsid w:val="00E85397"/>
    <w:rsid w:val="00E853D7"/>
    <w:rsid w:val="00E85512"/>
    <w:rsid w:val="00E856E3"/>
    <w:rsid w:val="00E85842"/>
    <w:rsid w:val="00E85AD7"/>
    <w:rsid w:val="00E85B42"/>
    <w:rsid w:val="00E85C42"/>
    <w:rsid w:val="00E85CF9"/>
    <w:rsid w:val="00E85D50"/>
    <w:rsid w:val="00E85DD1"/>
    <w:rsid w:val="00E85E9A"/>
    <w:rsid w:val="00E85EC4"/>
    <w:rsid w:val="00E86208"/>
    <w:rsid w:val="00E862C7"/>
    <w:rsid w:val="00E867FF"/>
    <w:rsid w:val="00E86975"/>
    <w:rsid w:val="00E86993"/>
    <w:rsid w:val="00E86B95"/>
    <w:rsid w:val="00E86D27"/>
    <w:rsid w:val="00E86DFD"/>
    <w:rsid w:val="00E86EF0"/>
    <w:rsid w:val="00E872C5"/>
    <w:rsid w:val="00E87343"/>
    <w:rsid w:val="00E874D0"/>
    <w:rsid w:val="00E879A0"/>
    <w:rsid w:val="00E87AF5"/>
    <w:rsid w:val="00E87B07"/>
    <w:rsid w:val="00E87CBC"/>
    <w:rsid w:val="00E87E17"/>
    <w:rsid w:val="00E903E4"/>
    <w:rsid w:val="00E905FA"/>
    <w:rsid w:val="00E906A1"/>
    <w:rsid w:val="00E907AB"/>
    <w:rsid w:val="00E90926"/>
    <w:rsid w:val="00E90D26"/>
    <w:rsid w:val="00E90D47"/>
    <w:rsid w:val="00E90E3C"/>
    <w:rsid w:val="00E912C0"/>
    <w:rsid w:val="00E91385"/>
    <w:rsid w:val="00E91498"/>
    <w:rsid w:val="00E9157A"/>
    <w:rsid w:val="00E9168F"/>
    <w:rsid w:val="00E91697"/>
    <w:rsid w:val="00E9188A"/>
    <w:rsid w:val="00E91903"/>
    <w:rsid w:val="00E91B3E"/>
    <w:rsid w:val="00E91C69"/>
    <w:rsid w:val="00E91CA5"/>
    <w:rsid w:val="00E91D55"/>
    <w:rsid w:val="00E91DD2"/>
    <w:rsid w:val="00E91E5D"/>
    <w:rsid w:val="00E92312"/>
    <w:rsid w:val="00E92667"/>
    <w:rsid w:val="00E928E3"/>
    <w:rsid w:val="00E92960"/>
    <w:rsid w:val="00E92A6A"/>
    <w:rsid w:val="00E92B60"/>
    <w:rsid w:val="00E92B6E"/>
    <w:rsid w:val="00E92C7B"/>
    <w:rsid w:val="00E92DEF"/>
    <w:rsid w:val="00E92FCE"/>
    <w:rsid w:val="00E9315F"/>
    <w:rsid w:val="00E93318"/>
    <w:rsid w:val="00E93333"/>
    <w:rsid w:val="00E936F8"/>
    <w:rsid w:val="00E9384D"/>
    <w:rsid w:val="00E93861"/>
    <w:rsid w:val="00E93B58"/>
    <w:rsid w:val="00E93C93"/>
    <w:rsid w:val="00E93CE7"/>
    <w:rsid w:val="00E93D8A"/>
    <w:rsid w:val="00E93FCA"/>
    <w:rsid w:val="00E940CB"/>
    <w:rsid w:val="00E94229"/>
    <w:rsid w:val="00E942F9"/>
    <w:rsid w:val="00E94352"/>
    <w:rsid w:val="00E943C9"/>
    <w:rsid w:val="00E94691"/>
    <w:rsid w:val="00E948B7"/>
    <w:rsid w:val="00E948BD"/>
    <w:rsid w:val="00E94901"/>
    <w:rsid w:val="00E949BF"/>
    <w:rsid w:val="00E94D64"/>
    <w:rsid w:val="00E94DE1"/>
    <w:rsid w:val="00E94F08"/>
    <w:rsid w:val="00E950AB"/>
    <w:rsid w:val="00E95292"/>
    <w:rsid w:val="00E95479"/>
    <w:rsid w:val="00E95493"/>
    <w:rsid w:val="00E957DD"/>
    <w:rsid w:val="00E959F9"/>
    <w:rsid w:val="00E95B59"/>
    <w:rsid w:val="00E95D71"/>
    <w:rsid w:val="00E95F2D"/>
    <w:rsid w:val="00E95F31"/>
    <w:rsid w:val="00E95F32"/>
    <w:rsid w:val="00E95F5B"/>
    <w:rsid w:val="00E95FA1"/>
    <w:rsid w:val="00E9618A"/>
    <w:rsid w:val="00E9620F"/>
    <w:rsid w:val="00E9634F"/>
    <w:rsid w:val="00E96432"/>
    <w:rsid w:val="00E96547"/>
    <w:rsid w:val="00E967D3"/>
    <w:rsid w:val="00E969D0"/>
    <w:rsid w:val="00E96B4F"/>
    <w:rsid w:val="00E96BFD"/>
    <w:rsid w:val="00E96E53"/>
    <w:rsid w:val="00E970CD"/>
    <w:rsid w:val="00E97139"/>
    <w:rsid w:val="00E972BE"/>
    <w:rsid w:val="00E973E4"/>
    <w:rsid w:val="00E974DB"/>
    <w:rsid w:val="00E9768F"/>
    <w:rsid w:val="00E9787F"/>
    <w:rsid w:val="00E97CDE"/>
    <w:rsid w:val="00E97DB7"/>
    <w:rsid w:val="00E97E64"/>
    <w:rsid w:val="00EA0012"/>
    <w:rsid w:val="00EA0118"/>
    <w:rsid w:val="00EA03BB"/>
    <w:rsid w:val="00EA0629"/>
    <w:rsid w:val="00EA069E"/>
    <w:rsid w:val="00EA075D"/>
    <w:rsid w:val="00EA07C2"/>
    <w:rsid w:val="00EA07FE"/>
    <w:rsid w:val="00EA0E91"/>
    <w:rsid w:val="00EA0F39"/>
    <w:rsid w:val="00EA0F4C"/>
    <w:rsid w:val="00EA13BF"/>
    <w:rsid w:val="00EA13CC"/>
    <w:rsid w:val="00EA13E1"/>
    <w:rsid w:val="00EA1A89"/>
    <w:rsid w:val="00EA20EF"/>
    <w:rsid w:val="00EA21D0"/>
    <w:rsid w:val="00EA21F5"/>
    <w:rsid w:val="00EA2286"/>
    <w:rsid w:val="00EA2826"/>
    <w:rsid w:val="00EA29B5"/>
    <w:rsid w:val="00EA29B6"/>
    <w:rsid w:val="00EA2B8B"/>
    <w:rsid w:val="00EA2CF9"/>
    <w:rsid w:val="00EA2E80"/>
    <w:rsid w:val="00EA3054"/>
    <w:rsid w:val="00EA3209"/>
    <w:rsid w:val="00EA3293"/>
    <w:rsid w:val="00EA3366"/>
    <w:rsid w:val="00EA3446"/>
    <w:rsid w:val="00EA34AA"/>
    <w:rsid w:val="00EA3588"/>
    <w:rsid w:val="00EA368F"/>
    <w:rsid w:val="00EA37E6"/>
    <w:rsid w:val="00EA3843"/>
    <w:rsid w:val="00EA3A80"/>
    <w:rsid w:val="00EA4083"/>
    <w:rsid w:val="00EA40D9"/>
    <w:rsid w:val="00EA414B"/>
    <w:rsid w:val="00EA43CC"/>
    <w:rsid w:val="00EA45A5"/>
    <w:rsid w:val="00EA48B6"/>
    <w:rsid w:val="00EA4B18"/>
    <w:rsid w:val="00EA4EFA"/>
    <w:rsid w:val="00EA521B"/>
    <w:rsid w:val="00EA532E"/>
    <w:rsid w:val="00EA535C"/>
    <w:rsid w:val="00EA53CB"/>
    <w:rsid w:val="00EA5411"/>
    <w:rsid w:val="00EA568F"/>
    <w:rsid w:val="00EA5A72"/>
    <w:rsid w:val="00EA5B16"/>
    <w:rsid w:val="00EA5BB5"/>
    <w:rsid w:val="00EA602B"/>
    <w:rsid w:val="00EA6112"/>
    <w:rsid w:val="00EA6206"/>
    <w:rsid w:val="00EA660B"/>
    <w:rsid w:val="00EA66C3"/>
    <w:rsid w:val="00EA66D2"/>
    <w:rsid w:val="00EA6753"/>
    <w:rsid w:val="00EA680F"/>
    <w:rsid w:val="00EA688F"/>
    <w:rsid w:val="00EA6AE9"/>
    <w:rsid w:val="00EA6C65"/>
    <w:rsid w:val="00EA6E61"/>
    <w:rsid w:val="00EA6FAC"/>
    <w:rsid w:val="00EA6FC6"/>
    <w:rsid w:val="00EA70EF"/>
    <w:rsid w:val="00EA73BB"/>
    <w:rsid w:val="00EA760A"/>
    <w:rsid w:val="00EA768F"/>
    <w:rsid w:val="00EA7792"/>
    <w:rsid w:val="00EA7837"/>
    <w:rsid w:val="00EA7846"/>
    <w:rsid w:val="00EA7856"/>
    <w:rsid w:val="00EA7874"/>
    <w:rsid w:val="00EA7990"/>
    <w:rsid w:val="00EA7A09"/>
    <w:rsid w:val="00EA7B5E"/>
    <w:rsid w:val="00EA7D53"/>
    <w:rsid w:val="00EA7D58"/>
    <w:rsid w:val="00EA7D64"/>
    <w:rsid w:val="00EA7DFB"/>
    <w:rsid w:val="00EA7EC1"/>
    <w:rsid w:val="00EB0066"/>
    <w:rsid w:val="00EB0197"/>
    <w:rsid w:val="00EB02B9"/>
    <w:rsid w:val="00EB04E4"/>
    <w:rsid w:val="00EB07EF"/>
    <w:rsid w:val="00EB0ADA"/>
    <w:rsid w:val="00EB0CDF"/>
    <w:rsid w:val="00EB0CEA"/>
    <w:rsid w:val="00EB0E1D"/>
    <w:rsid w:val="00EB0EEE"/>
    <w:rsid w:val="00EB1160"/>
    <w:rsid w:val="00EB139D"/>
    <w:rsid w:val="00EB1530"/>
    <w:rsid w:val="00EB168C"/>
    <w:rsid w:val="00EB177B"/>
    <w:rsid w:val="00EB179C"/>
    <w:rsid w:val="00EB1A36"/>
    <w:rsid w:val="00EB1A53"/>
    <w:rsid w:val="00EB1B27"/>
    <w:rsid w:val="00EB1C4A"/>
    <w:rsid w:val="00EB1DDE"/>
    <w:rsid w:val="00EB2058"/>
    <w:rsid w:val="00EB211F"/>
    <w:rsid w:val="00EB2296"/>
    <w:rsid w:val="00EB2434"/>
    <w:rsid w:val="00EB2695"/>
    <w:rsid w:val="00EB2788"/>
    <w:rsid w:val="00EB29FF"/>
    <w:rsid w:val="00EB2B63"/>
    <w:rsid w:val="00EB2BAE"/>
    <w:rsid w:val="00EB2BC6"/>
    <w:rsid w:val="00EB2E07"/>
    <w:rsid w:val="00EB30E1"/>
    <w:rsid w:val="00EB30F9"/>
    <w:rsid w:val="00EB31D6"/>
    <w:rsid w:val="00EB36B7"/>
    <w:rsid w:val="00EB398C"/>
    <w:rsid w:val="00EB3999"/>
    <w:rsid w:val="00EB39CB"/>
    <w:rsid w:val="00EB3A23"/>
    <w:rsid w:val="00EB4036"/>
    <w:rsid w:val="00EB40DE"/>
    <w:rsid w:val="00EB420D"/>
    <w:rsid w:val="00EB4633"/>
    <w:rsid w:val="00EB476A"/>
    <w:rsid w:val="00EB4983"/>
    <w:rsid w:val="00EB4AE5"/>
    <w:rsid w:val="00EB4B3B"/>
    <w:rsid w:val="00EB4B88"/>
    <w:rsid w:val="00EB4BED"/>
    <w:rsid w:val="00EB4C0C"/>
    <w:rsid w:val="00EB4CEF"/>
    <w:rsid w:val="00EB4D34"/>
    <w:rsid w:val="00EB4EB4"/>
    <w:rsid w:val="00EB4EBF"/>
    <w:rsid w:val="00EB4ED7"/>
    <w:rsid w:val="00EB4F7C"/>
    <w:rsid w:val="00EB4F87"/>
    <w:rsid w:val="00EB5248"/>
    <w:rsid w:val="00EB52F8"/>
    <w:rsid w:val="00EB533E"/>
    <w:rsid w:val="00EB536E"/>
    <w:rsid w:val="00EB562B"/>
    <w:rsid w:val="00EB570F"/>
    <w:rsid w:val="00EB5770"/>
    <w:rsid w:val="00EB5871"/>
    <w:rsid w:val="00EB58A9"/>
    <w:rsid w:val="00EB59F1"/>
    <w:rsid w:val="00EB59F3"/>
    <w:rsid w:val="00EB5A65"/>
    <w:rsid w:val="00EB5A8E"/>
    <w:rsid w:val="00EB5E1A"/>
    <w:rsid w:val="00EB6167"/>
    <w:rsid w:val="00EB63BE"/>
    <w:rsid w:val="00EB64BC"/>
    <w:rsid w:val="00EB66DF"/>
    <w:rsid w:val="00EB6709"/>
    <w:rsid w:val="00EB6768"/>
    <w:rsid w:val="00EB67E1"/>
    <w:rsid w:val="00EB696E"/>
    <w:rsid w:val="00EB6BCA"/>
    <w:rsid w:val="00EB6C6B"/>
    <w:rsid w:val="00EB6ECE"/>
    <w:rsid w:val="00EB6EEC"/>
    <w:rsid w:val="00EB7017"/>
    <w:rsid w:val="00EB7212"/>
    <w:rsid w:val="00EB721F"/>
    <w:rsid w:val="00EB722C"/>
    <w:rsid w:val="00EB749B"/>
    <w:rsid w:val="00EB75AA"/>
    <w:rsid w:val="00EB7A00"/>
    <w:rsid w:val="00EB7A59"/>
    <w:rsid w:val="00EB7BAA"/>
    <w:rsid w:val="00EB7C72"/>
    <w:rsid w:val="00EB7C92"/>
    <w:rsid w:val="00EB7F1F"/>
    <w:rsid w:val="00EC020E"/>
    <w:rsid w:val="00EC03DC"/>
    <w:rsid w:val="00EC043B"/>
    <w:rsid w:val="00EC06D2"/>
    <w:rsid w:val="00EC0772"/>
    <w:rsid w:val="00EC08BF"/>
    <w:rsid w:val="00EC0954"/>
    <w:rsid w:val="00EC0B9C"/>
    <w:rsid w:val="00EC0C83"/>
    <w:rsid w:val="00EC0F61"/>
    <w:rsid w:val="00EC10B2"/>
    <w:rsid w:val="00EC12DC"/>
    <w:rsid w:val="00EC132D"/>
    <w:rsid w:val="00EC160B"/>
    <w:rsid w:val="00EC1896"/>
    <w:rsid w:val="00EC1D15"/>
    <w:rsid w:val="00EC1D65"/>
    <w:rsid w:val="00EC1E65"/>
    <w:rsid w:val="00EC20CB"/>
    <w:rsid w:val="00EC20FB"/>
    <w:rsid w:val="00EC23E5"/>
    <w:rsid w:val="00EC2417"/>
    <w:rsid w:val="00EC268C"/>
    <w:rsid w:val="00EC275F"/>
    <w:rsid w:val="00EC280E"/>
    <w:rsid w:val="00EC2B29"/>
    <w:rsid w:val="00EC2C55"/>
    <w:rsid w:val="00EC2CEA"/>
    <w:rsid w:val="00EC2D2F"/>
    <w:rsid w:val="00EC2D43"/>
    <w:rsid w:val="00EC2D8B"/>
    <w:rsid w:val="00EC2F29"/>
    <w:rsid w:val="00EC3009"/>
    <w:rsid w:val="00EC30E4"/>
    <w:rsid w:val="00EC3395"/>
    <w:rsid w:val="00EC35EA"/>
    <w:rsid w:val="00EC36F9"/>
    <w:rsid w:val="00EC396A"/>
    <w:rsid w:val="00EC3C66"/>
    <w:rsid w:val="00EC3CAB"/>
    <w:rsid w:val="00EC3EE3"/>
    <w:rsid w:val="00EC3FBD"/>
    <w:rsid w:val="00EC3FD8"/>
    <w:rsid w:val="00EC414D"/>
    <w:rsid w:val="00EC434A"/>
    <w:rsid w:val="00EC44EC"/>
    <w:rsid w:val="00EC4558"/>
    <w:rsid w:val="00EC461C"/>
    <w:rsid w:val="00EC468A"/>
    <w:rsid w:val="00EC48D2"/>
    <w:rsid w:val="00EC4923"/>
    <w:rsid w:val="00EC4A2D"/>
    <w:rsid w:val="00EC4EE5"/>
    <w:rsid w:val="00EC5054"/>
    <w:rsid w:val="00EC51C7"/>
    <w:rsid w:val="00EC539C"/>
    <w:rsid w:val="00EC53EA"/>
    <w:rsid w:val="00EC55C8"/>
    <w:rsid w:val="00EC562F"/>
    <w:rsid w:val="00EC564B"/>
    <w:rsid w:val="00EC57F0"/>
    <w:rsid w:val="00EC5864"/>
    <w:rsid w:val="00EC5EAC"/>
    <w:rsid w:val="00EC5F5D"/>
    <w:rsid w:val="00EC60BD"/>
    <w:rsid w:val="00EC62C4"/>
    <w:rsid w:val="00EC633F"/>
    <w:rsid w:val="00EC6433"/>
    <w:rsid w:val="00EC64A5"/>
    <w:rsid w:val="00EC6601"/>
    <w:rsid w:val="00EC686A"/>
    <w:rsid w:val="00EC69B2"/>
    <w:rsid w:val="00EC6A8D"/>
    <w:rsid w:val="00EC6C64"/>
    <w:rsid w:val="00EC7202"/>
    <w:rsid w:val="00EC7260"/>
    <w:rsid w:val="00EC73BB"/>
    <w:rsid w:val="00EC74F0"/>
    <w:rsid w:val="00EC76CA"/>
    <w:rsid w:val="00EC76FD"/>
    <w:rsid w:val="00EC7A78"/>
    <w:rsid w:val="00EC7B79"/>
    <w:rsid w:val="00EC7E05"/>
    <w:rsid w:val="00ED00DB"/>
    <w:rsid w:val="00ED012A"/>
    <w:rsid w:val="00ED012F"/>
    <w:rsid w:val="00ED01B9"/>
    <w:rsid w:val="00ED01DE"/>
    <w:rsid w:val="00ED0265"/>
    <w:rsid w:val="00ED06A5"/>
    <w:rsid w:val="00ED070A"/>
    <w:rsid w:val="00ED09B9"/>
    <w:rsid w:val="00ED0A18"/>
    <w:rsid w:val="00ED0C36"/>
    <w:rsid w:val="00ED0E60"/>
    <w:rsid w:val="00ED0EDA"/>
    <w:rsid w:val="00ED1026"/>
    <w:rsid w:val="00ED121B"/>
    <w:rsid w:val="00ED14BA"/>
    <w:rsid w:val="00ED150E"/>
    <w:rsid w:val="00ED1610"/>
    <w:rsid w:val="00ED1764"/>
    <w:rsid w:val="00ED17A0"/>
    <w:rsid w:val="00ED196D"/>
    <w:rsid w:val="00ED19D5"/>
    <w:rsid w:val="00ED1A4F"/>
    <w:rsid w:val="00ED1BDB"/>
    <w:rsid w:val="00ED1F3B"/>
    <w:rsid w:val="00ED227B"/>
    <w:rsid w:val="00ED22C6"/>
    <w:rsid w:val="00ED241B"/>
    <w:rsid w:val="00ED25DF"/>
    <w:rsid w:val="00ED261D"/>
    <w:rsid w:val="00ED269F"/>
    <w:rsid w:val="00ED2A2A"/>
    <w:rsid w:val="00ED2F25"/>
    <w:rsid w:val="00ED2F2F"/>
    <w:rsid w:val="00ED2F55"/>
    <w:rsid w:val="00ED32D7"/>
    <w:rsid w:val="00ED3541"/>
    <w:rsid w:val="00ED35B2"/>
    <w:rsid w:val="00ED3602"/>
    <w:rsid w:val="00ED3637"/>
    <w:rsid w:val="00ED37E7"/>
    <w:rsid w:val="00ED37EC"/>
    <w:rsid w:val="00ED38BF"/>
    <w:rsid w:val="00ED39CE"/>
    <w:rsid w:val="00ED3AD0"/>
    <w:rsid w:val="00ED3C3A"/>
    <w:rsid w:val="00ED3CD3"/>
    <w:rsid w:val="00ED3E01"/>
    <w:rsid w:val="00ED3E06"/>
    <w:rsid w:val="00ED4072"/>
    <w:rsid w:val="00ED42B2"/>
    <w:rsid w:val="00ED42CD"/>
    <w:rsid w:val="00ED4317"/>
    <w:rsid w:val="00ED458F"/>
    <w:rsid w:val="00ED45C0"/>
    <w:rsid w:val="00ED4640"/>
    <w:rsid w:val="00ED4A86"/>
    <w:rsid w:val="00ED4C71"/>
    <w:rsid w:val="00ED4C81"/>
    <w:rsid w:val="00ED4E83"/>
    <w:rsid w:val="00ED4FD8"/>
    <w:rsid w:val="00ED50A5"/>
    <w:rsid w:val="00ED55F6"/>
    <w:rsid w:val="00ED581B"/>
    <w:rsid w:val="00ED590C"/>
    <w:rsid w:val="00ED593B"/>
    <w:rsid w:val="00ED5984"/>
    <w:rsid w:val="00ED5A6E"/>
    <w:rsid w:val="00ED5AE7"/>
    <w:rsid w:val="00ED5E50"/>
    <w:rsid w:val="00ED5EB2"/>
    <w:rsid w:val="00ED62A7"/>
    <w:rsid w:val="00ED63E1"/>
    <w:rsid w:val="00ED6459"/>
    <w:rsid w:val="00ED653A"/>
    <w:rsid w:val="00ED6634"/>
    <w:rsid w:val="00ED6882"/>
    <w:rsid w:val="00ED68CF"/>
    <w:rsid w:val="00ED6943"/>
    <w:rsid w:val="00ED6AE0"/>
    <w:rsid w:val="00ED6E7D"/>
    <w:rsid w:val="00ED6ED1"/>
    <w:rsid w:val="00ED6FA6"/>
    <w:rsid w:val="00ED6FB7"/>
    <w:rsid w:val="00ED709C"/>
    <w:rsid w:val="00ED710F"/>
    <w:rsid w:val="00ED7161"/>
    <w:rsid w:val="00ED719E"/>
    <w:rsid w:val="00ED73BC"/>
    <w:rsid w:val="00ED7403"/>
    <w:rsid w:val="00ED74F9"/>
    <w:rsid w:val="00ED76C7"/>
    <w:rsid w:val="00ED77B1"/>
    <w:rsid w:val="00ED79BF"/>
    <w:rsid w:val="00ED7A86"/>
    <w:rsid w:val="00ED7B69"/>
    <w:rsid w:val="00ED7E54"/>
    <w:rsid w:val="00EE0116"/>
    <w:rsid w:val="00EE031F"/>
    <w:rsid w:val="00EE0601"/>
    <w:rsid w:val="00EE069B"/>
    <w:rsid w:val="00EE0843"/>
    <w:rsid w:val="00EE088E"/>
    <w:rsid w:val="00EE08DF"/>
    <w:rsid w:val="00EE096C"/>
    <w:rsid w:val="00EE0C54"/>
    <w:rsid w:val="00EE0DF0"/>
    <w:rsid w:val="00EE0F7A"/>
    <w:rsid w:val="00EE1134"/>
    <w:rsid w:val="00EE113F"/>
    <w:rsid w:val="00EE147C"/>
    <w:rsid w:val="00EE16E8"/>
    <w:rsid w:val="00EE1726"/>
    <w:rsid w:val="00EE174B"/>
    <w:rsid w:val="00EE1B74"/>
    <w:rsid w:val="00EE1D03"/>
    <w:rsid w:val="00EE20B6"/>
    <w:rsid w:val="00EE2172"/>
    <w:rsid w:val="00EE22A8"/>
    <w:rsid w:val="00EE2318"/>
    <w:rsid w:val="00EE2678"/>
    <w:rsid w:val="00EE274C"/>
    <w:rsid w:val="00EE2793"/>
    <w:rsid w:val="00EE29A2"/>
    <w:rsid w:val="00EE2B8E"/>
    <w:rsid w:val="00EE2BF2"/>
    <w:rsid w:val="00EE2D00"/>
    <w:rsid w:val="00EE2D33"/>
    <w:rsid w:val="00EE2D53"/>
    <w:rsid w:val="00EE2D89"/>
    <w:rsid w:val="00EE30AC"/>
    <w:rsid w:val="00EE30FF"/>
    <w:rsid w:val="00EE328F"/>
    <w:rsid w:val="00EE3464"/>
    <w:rsid w:val="00EE34B4"/>
    <w:rsid w:val="00EE379C"/>
    <w:rsid w:val="00EE37A4"/>
    <w:rsid w:val="00EE3B00"/>
    <w:rsid w:val="00EE3BDB"/>
    <w:rsid w:val="00EE3BFA"/>
    <w:rsid w:val="00EE3F18"/>
    <w:rsid w:val="00EE3FF1"/>
    <w:rsid w:val="00EE3FF9"/>
    <w:rsid w:val="00EE40B1"/>
    <w:rsid w:val="00EE40B5"/>
    <w:rsid w:val="00EE4259"/>
    <w:rsid w:val="00EE4361"/>
    <w:rsid w:val="00EE439E"/>
    <w:rsid w:val="00EE43C4"/>
    <w:rsid w:val="00EE45B2"/>
    <w:rsid w:val="00EE45DD"/>
    <w:rsid w:val="00EE48E1"/>
    <w:rsid w:val="00EE49B8"/>
    <w:rsid w:val="00EE4A1F"/>
    <w:rsid w:val="00EE4A33"/>
    <w:rsid w:val="00EE4A67"/>
    <w:rsid w:val="00EE4A6D"/>
    <w:rsid w:val="00EE4B03"/>
    <w:rsid w:val="00EE4B36"/>
    <w:rsid w:val="00EE4B57"/>
    <w:rsid w:val="00EE4BB5"/>
    <w:rsid w:val="00EE4C7F"/>
    <w:rsid w:val="00EE4C86"/>
    <w:rsid w:val="00EE4DF3"/>
    <w:rsid w:val="00EE4E88"/>
    <w:rsid w:val="00EE50C9"/>
    <w:rsid w:val="00EE52A1"/>
    <w:rsid w:val="00EE531E"/>
    <w:rsid w:val="00EE5370"/>
    <w:rsid w:val="00EE539C"/>
    <w:rsid w:val="00EE5565"/>
    <w:rsid w:val="00EE574A"/>
    <w:rsid w:val="00EE57E6"/>
    <w:rsid w:val="00EE58D3"/>
    <w:rsid w:val="00EE58F6"/>
    <w:rsid w:val="00EE5E95"/>
    <w:rsid w:val="00EE5F8C"/>
    <w:rsid w:val="00EE6004"/>
    <w:rsid w:val="00EE608E"/>
    <w:rsid w:val="00EE6097"/>
    <w:rsid w:val="00EE61AB"/>
    <w:rsid w:val="00EE6351"/>
    <w:rsid w:val="00EE6399"/>
    <w:rsid w:val="00EE6477"/>
    <w:rsid w:val="00EE6726"/>
    <w:rsid w:val="00EE6826"/>
    <w:rsid w:val="00EE69B9"/>
    <w:rsid w:val="00EE6BDE"/>
    <w:rsid w:val="00EE6C16"/>
    <w:rsid w:val="00EE6E0C"/>
    <w:rsid w:val="00EE6FBD"/>
    <w:rsid w:val="00EE75CF"/>
    <w:rsid w:val="00EE77B5"/>
    <w:rsid w:val="00EE77F8"/>
    <w:rsid w:val="00EE7829"/>
    <w:rsid w:val="00EE78A3"/>
    <w:rsid w:val="00EE794A"/>
    <w:rsid w:val="00EE7AE2"/>
    <w:rsid w:val="00EE7BB7"/>
    <w:rsid w:val="00EE7BD9"/>
    <w:rsid w:val="00EE7E1C"/>
    <w:rsid w:val="00EE7FB1"/>
    <w:rsid w:val="00EF002A"/>
    <w:rsid w:val="00EF007A"/>
    <w:rsid w:val="00EF01B5"/>
    <w:rsid w:val="00EF0257"/>
    <w:rsid w:val="00EF02B3"/>
    <w:rsid w:val="00EF05F5"/>
    <w:rsid w:val="00EF074A"/>
    <w:rsid w:val="00EF07FA"/>
    <w:rsid w:val="00EF0A27"/>
    <w:rsid w:val="00EF0B58"/>
    <w:rsid w:val="00EF0BA8"/>
    <w:rsid w:val="00EF0BFF"/>
    <w:rsid w:val="00EF12D2"/>
    <w:rsid w:val="00EF1351"/>
    <w:rsid w:val="00EF141D"/>
    <w:rsid w:val="00EF1498"/>
    <w:rsid w:val="00EF16C2"/>
    <w:rsid w:val="00EF1A57"/>
    <w:rsid w:val="00EF1C11"/>
    <w:rsid w:val="00EF1CE2"/>
    <w:rsid w:val="00EF1D55"/>
    <w:rsid w:val="00EF1E97"/>
    <w:rsid w:val="00EF1FD9"/>
    <w:rsid w:val="00EF227A"/>
    <w:rsid w:val="00EF22D9"/>
    <w:rsid w:val="00EF2963"/>
    <w:rsid w:val="00EF2ECC"/>
    <w:rsid w:val="00EF30B2"/>
    <w:rsid w:val="00EF31A6"/>
    <w:rsid w:val="00EF339B"/>
    <w:rsid w:val="00EF344C"/>
    <w:rsid w:val="00EF347F"/>
    <w:rsid w:val="00EF3528"/>
    <w:rsid w:val="00EF359D"/>
    <w:rsid w:val="00EF374C"/>
    <w:rsid w:val="00EF37DB"/>
    <w:rsid w:val="00EF384E"/>
    <w:rsid w:val="00EF3C3E"/>
    <w:rsid w:val="00EF3D22"/>
    <w:rsid w:val="00EF3D72"/>
    <w:rsid w:val="00EF3F07"/>
    <w:rsid w:val="00EF4044"/>
    <w:rsid w:val="00EF41CA"/>
    <w:rsid w:val="00EF4615"/>
    <w:rsid w:val="00EF4787"/>
    <w:rsid w:val="00EF4AF7"/>
    <w:rsid w:val="00EF4B2A"/>
    <w:rsid w:val="00EF4E61"/>
    <w:rsid w:val="00EF4F5A"/>
    <w:rsid w:val="00EF4FCD"/>
    <w:rsid w:val="00EF5027"/>
    <w:rsid w:val="00EF503D"/>
    <w:rsid w:val="00EF50C6"/>
    <w:rsid w:val="00EF52BF"/>
    <w:rsid w:val="00EF5397"/>
    <w:rsid w:val="00EF5585"/>
    <w:rsid w:val="00EF55CE"/>
    <w:rsid w:val="00EF5926"/>
    <w:rsid w:val="00EF5C40"/>
    <w:rsid w:val="00EF5D7B"/>
    <w:rsid w:val="00EF5E03"/>
    <w:rsid w:val="00EF5E4F"/>
    <w:rsid w:val="00EF5FA7"/>
    <w:rsid w:val="00EF613E"/>
    <w:rsid w:val="00EF61CF"/>
    <w:rsid w:val="00EF61D3"/>
    <w:rsid w:val="00EF61F5"/>
    <w:rsid w:val="00EF627E"/>
    <w:rsid w:val="00EF636C"/>
    <w:rsid w:val="00EF6429"/>
    <w:rsid w:val="00EF6446"/>
    <w:rsid w:val="00EF6534"/>
    <w:rsid w:val="00EF6646"/>
    <w:rsid w:val="00EF6738"/>
    <w:rsid w:val="00EF67AC"/>
    <w:rsid w:val="00EF699D"/>
    <w:rsid w:val="00EF6A48"/>
    <w:rsid w:val="00EF6B31"/>
    <w:rsid w:val="00EF6B62"/>
    <w:rsid w:val="00EF6B94"/>
    <w:rsid w:val="00EF6BA5"/>
    <w:rsid w:val="00EF6EDA"/>
    <w:rsid w:val="00EF70BF"/>
    <w:rsid w:val="00EF71BF"/>
    <w:rsid w:val="00EF7384"/>
    <w:rsid w:val="00EF73B7"/>
    <w:rsid w:val="00EF7756"/>
    <w:rsid w:val="00EF7B3B"/>
    <w:rsid w:val="00EF7B41"/>
    <w:rsid w:val="00EF7E3C"/>
    <w:rsid w:val="00EF7F9B"/>
    <w:rsid w:val="00EF7FEB"/>
    <w:rsid w:val="00EFE35F"/>
    <w:rsid w:val="00F00153"/>
    <w:rsid w:val="00F00346"/>
    <w:rsid w:val="00F00347"/>
    <w:rsid w:val="00F003F9"/>
    <w:rsid w:val="00F006CB"/>
    <w:rsid w:val="00F006E9"/>
    <w:rsid w:val="00F007D0"/>
    <w:rsid w:val="00F00897"/>
    <w:rsid w:val="00F008FF"/>
    <w:rsid w:val="00F00A35"/>
    <w:rsid w:val="00F00A5B"/>
    <w:rsid w:val="00F00CFB"/>
    <w:rsid w:val="00F00DC9"/>
    <w:rsid w:val="00F00E05"/>
    <w:rsid w:val="00F00EF7"/>
    <w:rsid w:val="00F01002"/>
    <w:rsid w:val="00F01102"/>
    <w:rsid w:val="00F011AB"/>
    <w:rsid w:val="00F01338"/>
    <w:rsid w:val="00F01343"/>
    <w:rsid w:val="00F0158A"/>
    <w:rsid w:val="00F016DE"/>
    <w:rsid w:val="00F0170E"/>
    <w:rsid w:val="00F019B1"/>
    <w:rsid w:val="00F019EA"/>
    <w:rsid w:val="00F01ACB"/>
    <w:rsid w:val="00F01D06"/>
    <w:rsid w:val="00F02039"/>
    <w:rsid w:val="00F02138"/>
    <w:rsid w:val="00F0229E"/>
    <w:rsid w:val="00F024B7"/>
    <w:rsid w:val="00F02609"/>
    <w:rsid w:val="00F0264B"/>
    <w:rsid w:val="00F02758"/>
    <w:rsid w:val="00F02A0D"/>
    <w:rsid w:val="00F02B2C"/>
    <w:rsid w:val="00F02BD9"/>
    <w:rsid w:val="00F03170"/>
    <w:rsid w:val="00F032F8"/>
    <w:rsid w:val="00F0332C"/>
    <w:rsid w:val="00F034F8"/>
    <w:rsid w:val="00F03615"/>
    <w:rsid w:val="00F039D7"/>
    <w:rsid w:val="00F039F4"/>
    <w:rsid w:val="00F03A97"/>
    <w:rsid w:val="00F03ABF"/>
    <w:rsid w:val="00F03D40"/>
    <w:rsid w:val="00F03DDC"/>
    <w:rsid w:val="00F03F15"/>
    <w:rsid w:val="00F04078"/>
    <w:rsid w:val="00F04146"/>
    <w:rsid w:val="00F04238"/>
    <w:rsid w:val="00F047FD"/>
    <w:rsid w:val="00F04875"/>
    <w:rsid w:val="00F04E5E"/>
    <w:rsid w:val="00F05055"/>
    <w:rsid w:val="00F05082"/>
    <w:rsid w:val="00F051E8"/>
    <w:rsid w:val="00F052E8"/>
    <w:rsid w:val="00F05469"/>
    <w:rsid w:val="00F05489"/>
    <w:rsid w:val="00F05685"/>
    <w:rsid w:val="00F05692"/>
    <w:rsid w:val="00F056BA"/>
    <w:rsid w:val="00F0579E"/>
    <w:rsid w:val="00F0582D"/>
    <w:rsid w:val="00F05AB2"/>
    <w:rsid w:val="00F05BE6"/>
    <w:rsid w:val="00F05C17"/>
    <w:rsid w:val="00F05F7C"/>
    <w:rsid w:val="00F06148"/>
    <w:rsid w:val="00F0614E"/>
    <w:rsid w:val="00F061E3"/>
    <w:rsid w:val="00F062E6"/>
    <w:rsid w:val="00F062F3"/>
    <w:rsid w:val="00F063FF"/>
    <w:rsid w:val="00F064D0"/>
    <w:rsid w:val="00F06531"/>
    <w:rsid w:val="00F06807"/>
    <w:rsid w:val="00F06C76"/>
    <w:rsid w:val="00F06C8F"/>
    <w:rsid w:val="00F06CC9"/>
    <w:rsid w:val="00F06D80"/>
    <w:rsid w:val="00F06EE8"/>
    <w:rsid w:val="00F06F06"/>
    <w:rsid w:val="00F06F49"/>
    <w:rsid w:val="00F07147"/>
    <w:rsid w:val="00F07220"/>
    <w:rsid w:val="00F07326"/>
    <w:rsid w:val="00F073AA"/>
    <w:rsid w:val="00F0752C"/>
    <w:rsid w:val="00F07794"/>
    <w:rsid w:val="00F07870"/>
    <w:rsid w:val="00F07CD6"/>
    <w:rsid w:val="00F07D72"/>
    <w:rsid w:val="00F07D8D"/>
    <w:rsid w:val="00F07E99"/>
    <w:rsid w:val="00F07E9B"/>
    <w:rsid w:val="00F07EF5"/>
    <w:rsid w:val="00F10018"/>
    <w:rsid w:val="00F10299"/>
    <w:rsid w:val="00F102C0"/>
    <w:rsid w:val="00F10420"/>
    <w:rsid w:val="00F10549"/>
    <w:rsid w:val="00F10927"/>
    <w:rsid w:val="00F10BC2"/>
    <w:rsid w:val="00F10C71"/>
    <w:rsid w:val="00F10C9C"/>
    <w:rsid w:val="00F10ECD"/>
    <w:rsid w:val="00F10F3F"/>
    <w:rsid w:val="00F10F7C"/>
    <w:rsid w:val="00F110CA"/>
    <w:rsid w:val="00F11233"/>
    <w:rsid w:val="00F11393"/>
    <w:rsid w:val="00F114DF"/>
    <w:rsid w:val="00F11514"/>
    <w:rsid w:val="00F11591"/>
    <w:rsid w:val="00F11636"/>
    <w:rsid w:val="00F116FB"/>
    <w:rsid w:val="00F1179D"/>
    <w:rsid w:val="00F117C9"/>
    <w:rsid w:val="00F11A0B"/>
    <w:rsid w:val="00F11B65"/>
    <w:rsid w:val="00F11C4A"/>
    <w:rsid w:val="00F1206D"/>
    <w:rsid w:val="00F122C3"/>
    <w:rsid w:val="00F122DD"/>
    <w:rsid w:val="00F124B3"/>
    <w:rsid w:val="00F12625"/>
    <w:rsid w:val="00F12800"/>
    <w:rsid w:val="00F12A2B"/>
    <w:rsid w:val="00F12AAB"/>
    <w:rsid w:val="00F12AF8"/>
    <w:rsid w:val="00F12B41"/>
    <w:rsid w:val="00F12B7B"/>
    <w:rsid w:val="00F12C3B"/>
    <w:rsid w:val="00F12EE3"/>
    <w:rsid w:val="00F12F9F"/>
    <w:rsid w:val="00F133AF"/>
    <w:rsid w:val="00F134C6"/>
    <w:rsid w:val="00F135A6"/>
    <w:rsid w:val="00F13747"/>
    <w:rsid w:val="00F13A8E"/>
    <w:rsid w:val="00F13AA8"/>
    <w:rsid w:val="00F13D15"/>
    <w:rsid w:val="00F13DA2"/>
    <w:rsid w:val="00F13E16"/>
    <w:rsid w:val="00F13EAE"/>
    <w:rsid w:val="00F140BA"/>
    <w:rsid w:val="00F140DF"/>
    <w:rsid w:val="00F1413E"/>
    <w:rsid w:val="00F14214"/>
    <w:rsid w:val="00F14293"/>
    <w:rsid w:val="00F14330"/>
    <w:rsid w:val="00F14483"/>
    <w:rsid w:val="00F145B1"/>
    <w:rsid w:val="00F146E3"/>
    <w:rsid w:val="00F14720"/>
    <w:rsid w:val="00F14760"/>
    <w:rsid w:val="00F14AD7"/>
    <w:rsid w:val="00F14B25"/>
    <w:rsid w:val="00F14B39"/>
    <w:rsid w:val="00F14EC0"/>
    <w:rsid w:val="00F14EF2"/>
    <w:rsid w:val="00F14FC2"/>
    <w:rsid w:val="00F15005"/>
    <w:rsid w:val="00F151E7"/>
    <w:rsid w:val="00F158E6"/>
    <w:rsid w:val="00F15935"/>
    <w:rsid w:val="00F15A15"/>
    <w:rsid w:val="00F15A3D"/>
    <w:rsid w:val="00F15C93"/>
    <w:rsid w:val="00F15CF7"/>
    <w:rsid w:val="00F15EFB"/>
    <w:rsid w:val="00F15F65"/>
    <w:rsid w:val="00F16075"/>
    <w:rsid w:val="00F16308"/>
    <w:rsid w:val="00F1644C"/>
    <w:rsid w:val="00F164DA"/>
    <w:rsid w:val="00F165AF"/>
    <w:rsid w:val="00F1697D"/>
    <w:rsid w:val="00F169E5"/>
    <w:rsid w:val="00F169FB"/>
    <w:rsid w:val="00F16AEF"/>
    <w:rsid w:val="00F16BC4"/>
    <w:rsid w:val="00F16C2E"/>
    <w:rsid w:val="00F16CCC"/>
    <w:rsid w:val="00F16CF9"/>
    <w:rsid w:val="00F16D2D"/>
    <w:rsid w:val="00F16F45"/>
    <w:rsid w:val="00F17336"/>
    <w:rsid w:val="00F17584"/>
    <w:rsid w:val="00F175BB"/>
    <w:rsid w:val="00F17654"/>
    <w:rsid w:val="00F1780B"/>
    <w:rsid w:val="00F17A13"/>
    <w:rsid w:val="00F17B62"/>
    <w:rsid w:val="00F17D0D"/>
    <w:rsid w:val="00F17D5D"/>
    <w:rsid w:val="00F17E85"/>
    <w:rsid w:val="00F20021"/>
    <w:rsid w:val="00F20306"/>
    <w:rsid w:val="00F20424"/>
    <w:rsid w:val="00F204AB"/>
    <w:rsid w:val="00F204B1"/>
    <w:rsid w:val="00F20526"/>
    <w:rsid w:val="00F2054E"/>
    <w:rsid w:val="00F207F1"/>
    <w:rsid w:val="00F209CF"/>
    <w:rsid w:val="00F20A65"/>
    <w:rsid w:val="00F20B89"/>
    <w:rsid w:val="00F210D7"/>
    <w:rsid w:val="00F21189"/>
    <w:rsid w:val="00F2144A"/>
    <w:rsid w:val="00F21549"/>
    <w:rsid w:val="00F21616"/>
    <w:rsid w:val="00F21675"/>
    <w:rsid w:val="00F217EA"/>
    <w:rsid w:val="00F21817"/>
    <w:rsid w:val="00F218B5"/>
    <w:rsid w:val="00F21A1A"/>
    <w:rsid w:val="00F21B7C"/>
    <w:rsid w:val="00F21CF3"/>
    <w:rsid w:val="00F21D1C"/>
    <w:rsid w:val="00F21E1A"/>
    <w:rsid w:val="00F21FDE"/>
    <w:rsid w:val="00F22076"/>
    <w:rsid w:val="00F2240B"/>
    <w:rsid w:val="00F2272F"/>
    <w:rsid w:val="00F22C8C"/>
    <w:rsid w:val="00F22F55"/>
    <w:rsid w:val="00F23406"/>
    <w:rsid w:val="00F237B6"/>
    <w:rsid w:val="00F237D6"/>
    <w:rsid w:val="00F23906"/>
    <w:rsid w:val="00F2395D"/>
    <w:rsid w:val="00F2397D"/>
    <w:rsid w:val="00F2398E"/>
    <w:rsid w:val="00F23A7A"/>
    <w:rsid w:val="00F23A8F"/>
    <w:rsid w:val="00F23DEF"/>
    <w:rsid w:val="00F23EDB"/>
    <w:rsid w:val="00F23F64"/>
    <w:rsid w:val="00F2414B"/>
    <w:rsid w:val="00F24178"/>
    <w:rsid w:val="00F242BF"/>
    <w:rsid w:val="00F247E2"/>
    <w:rsid w:val="00F24841"/>
    <w:rsid w:val="00F248B8"/>
    <w:rsid w:val="00F24933"/>
    <w:rsid w:val="00F24C37"/>
    <w:rsid w:val="00F24EFD"/>
    <w:rsid w:val="00F24F0A"/>
    <w:rsid w:val="00F24F11"/>
    <w:rsid w:val="00F24F55"/>
    <w:rsid w:val="00F25024"/>
    <w:rsid w:val="00F25110"/>
    <w:rsid w:val="00F251E5"/>
    <w:rsid w:val="00F25309"/>
    <w:rsid w:val="00F25345"/>
    <w:rsid w:val="00F25382"/>
    <w:rsid w:val="00F25384"/>
    <w:rsid w:val="00F256C1"/>
    <w:rsid w:val="00F2588D"/>
    <w:rsid w:val="00F2590C"/>
    <w:rsid w:val="00F2596A"/>
    <w:rsid w:val="00F25B88"/>
    <w:rsid w:val="00F25BDF"/>
    <w:rsid w:val="00F25C09"/>
    <w:rsid w:val="00F25E9A"/>
    <w:rsid w:val="00F261B2"/>
    <w:rsid w:val="00F26212"/>
    <w:rsid w:val="00F2629E"/>
    <w:rsid w:val="00F262BE"/>
    <w:rsid w:val="00F2637C"/>
    <w:rsid w:val="00F2648B"/>
    <w:rsid w:val="00F26610"/>
    <w:rsid w:val="00F2698E"/>
    <w:rsid w:val="00F269C8"/>
    <w:rsid w:val="00F26A6F"/>
    <w:rsid w:val="00F26AE7"/>
    <w:rsid w:val="00F26B43"/>
    <w:rsid w:val="00F26B89"/>
    <w:rsid w:val="00F26C53"/>
    <w:rsid w:val="00F26C79"/>
    <w:rsid w:val="00F26CF0"/>
    <w:rsid w:val="00F2706A"/>
    <w:rsid w:val="00F2706F"/>
    <w:rsid w:val="00F2721B"/>
    <w:rsid w:val="00F27266"/>
    <w:rsid w:val="00F2740A"/>
    <w:rsid w:val="00F2744B"/>
    <w:rsid w:val="00F27778"/>
    <w:rsid w:val="00F278BB"/>
    <w:rsid w:val="00F279A9"/>
    <w:rsid w:val="00F27A86"/>
    <w:rsid w:val="00F27B1A"/>
    <w:rsid w:val="00F27B27"/>
    <w:rsid w:val="00F27BF0"/>
    <w:rsid w:val="00F27C82"/>
    <w:rsid w:val="00F301BD"/>
    <w:rsid w:val="00F30291"/>
    <w:rsid w:val="00F302D9"/>
    <w:rsid w:val="00F30350"/>
    <w:rsid w:val="00F30411"/>
    <w:rsid w:val="00F305A0"/>
    <w:rsid w:val="00F3076C"/>
    <w:rsid w:val="00F30A79"/>
    <w:rsid w:val="00F30AA8"/>
    <w:rsid w:val="00F30B82"/>
    <w:rsid w:val="00F30CE3"/>
    <w:rsid w:val="00F30CEA"/>
    <w:rsid w:val="00F30CF1"/>
    <w:rsid w:val="00F30D60"/>
    <w:rsid w:val="00F30D9A"/>
    <w:rsid w:val="00F30DCF"/>
    <w:rsid w:val="00F30FFB"/>
    <w:rsid w:val="00F312F1"/>
    <w:rsid w:val="00F314BB"/>
    <w:rsid w:val="00F316B4"/>
    <w:rsid w:val="00F31778"/>
    <w:rsid w:val="00F317D7"/>
    <w:rsid w:val="00F31A9D"/>
    <w:rsid w:val="00F31B13"/>
    <w:rsid w:val="00F31DF3"/>
    <w:rsid w:val="00F31E7B"/>
    <w:rsid w:val="00F31FEF"/>
    <w:rsid w:val="00F320E4"/>
    <w:rsid w:val="00F322D1"/>
    <w:rsid w:val="00F3245C"/>
    <w:rsid w:val="00F32640"/>
    <w:rsid w:val="00F3266D"/>
    <w:rsid w:val="00F326CB"/>
    <w:rsid w:val="00F32901"/>
    <w:rsid w:val="00F32904"/>
    <w:rsid w:val="00F32938"/>
    <w:rsid w:val="00F329B3"/>
    <w:rsid w:val="00F32D2D"/>
    <w:rsid w:val="00F32D41"/>
    <w:rsid w:val="00F32E6E"/>
    <w:rsid w:val="00F32FAD"/>
    <w:rsid w:val="00F32FB8"/>
    <w:rsid w:val="00F32FC8"/>
    <w:rsid w:val="00F3308A"/>
    <w:rsid w:val="00F3316F"/>
    <w:rsid w:val="00F33251"/>
    <w:rsid w:val="00F3328C"/>
    <w:rsid w:val="00F33608"/>
    <w:rsid w:val="00F3375E"/>
    <w:rsid w:val="00F337AB"/>
    <w:rsid w:val="00F33821"/>
    <w:rsid w:val="00F33847"/>
    <w:rsid w:val="00F338EC"/>
    <w:rsid w:val="00F33927"/>
    <w:rsid w:val="00F33936"/>
    <w:rsid w:val="00F339EB"/>
    <w:rsid w:val="00F33C3E"/>
    <w:rsid w:val="00F33C5C"/>
    <w:rsid w:val="00F3400C"/>
    <w:rsid w:val="00F34174"/>
    <w:rsid w:val="00F34691"/>
    <w:rsid w:val="00F34762"/>
    <w:rsid w:val="00F347B6"/>
    <w:rsid w:val="00F3486F"/>
    <w:rsid w:val="00F34B0D"/>
    <w:rsid w:val="00F34C31"/>
    <w:rsid w:val="00F34E57"/>
    <w:rsid w:val="00F34F38"/>
    <w:rsid w:val="00F34F3F"/>
    <w:rsid w:val="00F35040"/>
    <w:rsid w:val="00F35187"/>
    <w:rsid w:val="00F35320"/>
    <w:rsid w:val="00F353D1"/>
    <w:rsid w:val="00F3558B"/>
    <w:rsid w:val="00F355F1"/>
    <w:rsid w:val="00F356C1"/>
    <w:rsid w:val="00F35935"/>
    <w:rsid w:val="00F35B97"/>
    <w:rsid w:val="00F35C70"/>
    <w:rsid w:val="00F35D18"/>
    <w:rsid w:val="00F35E62"/>
    <w:rsid w:val="00F35F94"/>
    <w:rsid w:val="00F36005"/>
    <w:rsid w:val="00F36015"/>
    <w:rsid w:val="00F3623C"/>
    <w:rsid w:val="00F362EE"/>
    <w:rsid w:val="00F363AA"/>
    <w:rsid w:val="00F36498"/>
    <w:rsid w:val="00F36561"/>
    <w:rsid w:val="00F368DC"/>
    <w:rsid w:val="00F36B07"/>
    <w:rsid w:val="00F36B1A"/>
    <w:rsid w:val="00F36FA2"/>
    <w:rsid w:val="00F3701E"/>
    <w:rsid w:val="00F3704C"/>
    <w:rsid w:val="00F370F8"/>
    <w:rsid w:val="00F37260"/>
    <w:rsid w:val="00F3741E"/>
    <w:rsid w:val="00F37500"/>
    <w:rsid w:val="00F37523"/>
    <w:rsid w:val="00F376B5"/>
    <w:rsid w:val="00F376BD"/>
    <w:rsid w:val="00F37752"/>
    <w:rsid w:val="00F37879"/>
    <w:rsid w:val="00F37A7E"/>
    <w:rsid w:val="00F37B73"/>
    <w:rsid w:val="00F37B85"/>
    <w:rsid w:val="00F37F7E"/>
    <w:rsid w:val="00F4002C"/>
    <w:rsid w:val="00F400DE"/>
    <w:rsid w:val="00F402D7"/>
    <w:rsid w:val="00F4033E"/>
    <w:rsid w:val="00F406F7"/>
    <w:rsid w:val="00F40769"/>
    <w:rsid w:val="00F40A55"/>
    <w:rsid w:val="00F40ADA"/>
    <w:rsid w:val="00F4108E"/>
    <w:rsid w:val="00F410D5"/>
    <w:rsid w:val="00F41175"/>
    <w:rsid w:val="00F411FF"/>
    <w:rsid w:val="00F414B7"/>
    <w:rsid w:val="00F4154A"/>
    <w:rsid w:val="00F415AE"/>
    <w:rsid w:val="00F41641"/>
    <w:rsid w:val="00F416E3"/>
    <w:rsid w:val="00F41758"/>
    <w:rsid w:val="00F418D1"/>
    <w:rsid w:val="00F41952"/>
    <w:rsid w:val="00F41A55"/>
    <w:rsid w:val="00F41A68"/>
    <w:rsid w:val="00F41C3F"/>
    <w:rsid w:val="00F41C4E"/>
    <w:rsid w:val="00F41C96"/>
    <w:rsid w:val="00F41D2C"/>
    <w:rsid w:val="00F41EED"/>
    <w:rsid w:val="00F41EF4"/>
    <w:rsid w:val="00F41F23"/>
    <w:rsid w:val="00F4208F"/>
    <w:rsid w:val="00F421E8"/>
    <w:rsid w:val="00F42250"/>
    <w:rsid w:val="00F4260F"/>
    <w:rsid w:val="00F428F3"/>
    <w:rsid w:val="00F42930"/>
    <w:rsid w:val="00F42949"/>
    <w:rsid w:val="00F42C19"/>
    <w:rsid w:val="00F42C51"/>
    <w:rsid w:val="00F42CA7"/>
    <w:rsid w:val="00F42ED5"/>
    <w:rsid w:val="00F430EA"/>
    <w:rsid w:val="00F43181"/>
    <w:rsid w:val="00F433F6"/>
    <w:rsid w:val="00F434C2"/>
    <w:rsid w:val="00F434D6"/>
    <w:rsid w:val="00F43605"/>
    <w:rsid w:val="00F43988"/>
    <w:rsid w:val="00F43A92"/>
    <w:rsid w:val="00F43B16"/>
    <w:rsid w:val="00F43B52"/>
    <w:rsid w:val="00F43B6D"/>
    <w:rsid w:val="00F43BF7"/>
    <w:rsid w:val="00F43C5D"/>
    <w:rsid w:val="00F44030"/>
    <w:rsid w:val="00F44301"/>
    <w:rsid w:val="00F44533"/>
    <w:rsid w:val="00F445E5"/>
    <w:rsid w:val="00F445F3"/>
    <w:rsid w:val="00F4462E"/>
    <w:rsid w:val="00F44679"/>
    <w:rsid w:val="00F44764"/>
    <w:rsid w:val="00F4493D"/>
    <w:rsid w:val="00F44AAC"/>
    <w:rsid w:val="00F45263"/>
    <w:rsid w:val="00F45280"/>
    <w:rsid w:val="00F453AD"/>
    <w:rsid w:val="00F457A5"/>
    <w:rsid w:val="00F457C1"/>
    <w:rsid w:val="00F457F3"/>
    <w:rsid w:val="00F45827"/>
    <w:rsid w:val="00F458D3"/>
    <w:rsid w:val="00F45AE5"/>
    <w:rsid w:val="00F45C2E"/>
    <w:rsid w:val="00F45D2C"/>
    <w:rsid w:val="00F45D2E"/>
    <w:rsid w:val="00F45DD9"/>
    <w:rsid w:val="00F45E11"/>
    <w:rsid w:val="00F4633E"/>
    <w:rsid w:val="00F465B7"/>
    <w:rsid w:val="00F466AE"/>
    <w:rsid w:val="00F46735"/>
    <w:rsid w:val="00F46A81"/>
    <w:rsid w:val="00F46AE9"/>
    <w:rsid w:val="00F46B55"/>
    <w:rsid w:val="00F46B60"/>
    <w:rsid w:val="00F46BB3"/>
    <w:rsid w:val="00F46E5A"/>
    <w:rsid w:val="00F46F78"/>
    <w:rsid w:val="00F47777"/>
    <w:rsid w:val="00F47ADB"/>
    <w:rsid w:val="00F47BCB"/>
    <w:rsid w:val="00F47CE4"/>
    <w:rsid w:val="00F47F62"/>
    <w:rsid w:val="00F50130"/>
    <w:rsid w:val="00F501A9"/>
    <w:rsid w:val="00F501AA"/>
    <w:rsid w:val="00F503DD"/>
    <w:rsid w:val="00F504E0"/>
    <w:rsid w:val="00F50630"/>
    <w:rsid w:val="00F50671"/>
    <w:rsid w:val="00F50737"/>
    <w:rsid w:val="00F507EE"/>
    <w:rsid w:val="00F508F4"/>
    <w:rsid w:val="00F50B1B"/>
    <w:rsid w:val="00F50C72"/>
    <w:rsid w:val="00F50E38"/>
    <w:rsid w:val="00F50EBD"/>
    <w:rsid w:val="00F51123"/>
    <w:rsid w:val="00F51125"/>
    <w:rsid w:val="00F5162F"/>
    <w:rsid w:val="00F51983"/>
    <w:rsid w:val="00F51A35"/>
    <w:rsid w:val="00F51C15"/>
    <w:rsid w:val="00F51C52"/>
    <w:rsid w:val="00F51C90"/>
    <w:rsid w:val="00F51DB8"/>
    <w:rsid w:val="00F51DD2"/>
    <w:rsid w:val="00F51E63"/>
    <w:rsid w:val="00F522CD"/>
    <w:rsid w:val="00F52542"/>
    <w:rsid w:val="00F52564"/>
    <w:rsid w:val="00F52884"/>
    <w:rsid w:val="00F5291E"/>
    <w:rsid w:val="00F529AA"/>
    <w:rsid w:val="00F52B1C"/>
    <w:rsid w:val="00F52C53"/>
    <w:rsid w:val="00F52F4B"/>
    <w:rsid w:val="00F52FC1"/>
    <w:rsid w:val="00F530AD"/>
    <w:rsid w:val="00F530B4"/>
    <w:rsid w:val="00F531AC"/>
    <w:rsid w:val="00F5340B"/>
    <w:rsid w:val="00F53951"/>
    <w:rsid w:val="00F53A04"/>
    <w:rsid w:val="00F53D69"/>
    <w:rsid w:val="00F53F11"/>
    <w:rsid w:val="00F540ED"/>
    <w:rsid w:val="00F5432B"/>
    <w:rsid w:val="00F546C6"/>
    <w:rsid w:val="00F5497C"/>
    <w:rsid w:val="00F54A11"/>
    <w:rsid w:val="00F54A6C"/>
    <w:rsid w:val="00F54B43"/>
    <w:rsid w:val="00F54BC0"/>
    <w:rsid w:val="00F54BD2"/>
    <w:rsid w:val="00F54C99"/>
    <w:rsid w:val="00F54D5F"/>
    <w:rsid w:val="00F55072"/>
    <w:rsid w:val="00F5553D"/>
    <w:rsid w:val="00F55651"/>
    <w:rsid w:val="00F559F6"/>
    <w:rsid w:val="00F55A5C"/>
    <w:rsid w:val="00F55D8D"/>
    <w:rsid w:val="00F55FBF"/>
    <w:rsid w:val="00F5609C"/>
    <w:rsid w:val="00F560D1"/>
    <w:rsid w:val="00F56716"/>
    <w:rsid w:val="00F56D42"/>
    <w:rsid w:val="00F56D87"/>
    <w:rsid w:val="00F56E24"/>
    <w:rsid w:val="00F56E88"/>
    <w:rsid w:val="00F57080"/>
    <w:rsid w:val="00F57215"/>
    <w:rsid w:val="00F5735B"/>
    <w:rsid w:val="00F576EA"/>
    <w:rsid w:val="00F5786F"/>
    <w:rsid w:val="00F57ABD"/>
    <w:rsid w:val="00F57CC0"/>
    <w:rsid w:val="00F600E7"/>
    <w:rsid w:val="00F6029F"/>
    <w:rsid w:val="00F60334"/>
    <w:rsid w:val="00F60429"/>
    <w:rsid w:val="00F60676"/>
    <w:rsid w:val="00F60789"/>
    <w:rsid w:val="00F6089F"/>
    <w:rsid w:val="00F60CA6"/>
    <w:rsid w:val="00F60D89"/>
    <w:rsid w:val="00F60ED6"/>
    <w:rsid w:val="00F60F10"/>
    <w:rsid w:val="00F60F14"/>
    <w:rsid w:val="00F60F55"/>
    <w:rsid w:val="00F61036"/>
    <w:rsid w:val="00F61271"/>
    <w:rsid w:val="00F61521"/>
    <w:rsid w:val="00F61671"/>
    <w:rsid w:val="00F61808"/>
    <w:rsid w:val="00F61CF8"/>
    <w:rsid w:val="00F61E1D"/>
    <w:rsid w:val="00F61EF4"/>
    <w:rsid w:val="00F6232E"/>
    <w:rsid w:val="00F623C1"/>
    <w:rsid w:val="00F62402"/>
    <w:rsid w:val="00F62445"/>
    <w:rsid w:val="00F624CA"/>
    <w:rsid w:val="00F62709"/>
    <w:rsid w:val="00F6290E"/>
    <w:rsid w:val="00F62987"/>
    <w:rsid w:val="00F62AFA"/>
    <w:rsid w:val="00F62CA3"/>
    <w:rsid w:val="00F62CF2"/>
    <w:rsid w:val="00F62DDA"/>
    <w:rsid w:val="00F62DDD"/>
    <w:rsid w:val="00F62EC1"/>
    <w:rsid w:val="00F633FB"/>
    <w:rsid w:val="00F63405"/>
    <w:rsid w:val="00F634F3"/>
    <w:rsid w:val="00F6352E"/>
    <w:rsid w:val="00F638B6"/>
    <w:rsid w:val="00F638BA"/>
    <w:rsid w:val="00F63910"/>
    <w:rsid w:val="00F63A0E"/>
    <w:rsid w:val="00F63D74"/>
    <w:rsid w:val="00F63E0C"/>
    <w:rsid w:val="00F6401D"/>
    <w:rsid w:val="00F6428B"/>
    <w:rsid w:val="00F643EE"/>
    <w:rsid w:val="00F64453"/>
    <w:rsid w:val="00F64522"/>
    <w:rsid w:val="00F64534"/>
    <w:rsid w:val="00F645BC"/>
    <w:rsid w:val="00F64683"/>
    <w:rsid w:val="00F646F0"/>
    <w:rsid w:val="00F64966"/>
    <w:rsid w:val="00F649A6"/>
    <w:rsid w:val="00F64AA1"/>
    <w:rsid w:val="00F64C69"/>
    <w:rsid w:val="00F64C8E"/>
    <w:rsid w:val="00F64CBE"/>
    <w:rsid w:val="00F64D3D"/>
    <w:rsid w:val="00F64DA1"/>
    <w:rsid w:val="00F64DE2"/>
    <w:rsid w:val="00F64E67"/>
    <w:rsid w:val="00F64F51"/>
    <w:rsid w:val="00F64F59"/>
    <w:rsid w:val="00F6528A"/>
    <w:rsid w:val="00F6531C"/>
    <w:rsid w:val="00F65331"/>
    <w:rsid w:val="00F65404"/>
    <w:rsid w:val="00F6552F"/>
    <w:rsid w:val="00F65560"/>
    <w:rsid w:val="00F656FF"/>
    <w:rsid w:val="00F657F3"/>
    <w:rsid w:val="00F65968"/>
    <w:rsid w:val="00F65A23"/>
    <w:rsid w:val="00F65D59"/>
    <w:rsid w:val="00F65DC4"/>
    <w:rsid w:val="00F65EA0"/>
    <w:rsid w:val="00F660B2"/>
    <w:rsid w:val="00F660F2"/>
    <w:rsid w:val="00F661EE"/>
    <w:rsid w:val="00F66310"/>
    <w:rsid w:val="00F6634B"/>
    <w:rsid w:val="00F66427"/>
    <w:rsid w:val="00F667C8"/>
    <w:rsid w:val="00F669E5"/>
    <w:rsid w:val="00F66A65"/>
    <w:rsid w:val="00F66B8D"/>
    <w:rsid w:val="00F66F63"/>
    <w:rsid w:val="00F67111"/>
    <w:rsid w:val="00F6720C"/>
    <w:rsid w:val="00F673C0"/>
    <w:rsid w:val="00F673C8"/>
    <w:rsid w:val="00F67484"/>
    <w:rsid w:val="00F674B0"/>
    <w:rsid w:val="00F674B8"/>
    <w:rsid w:val="00F67586"/>
    <w:rsid w:val="00F67688"/>
    <w:rsid w:val="00F677BC"/>
    <w:rsid w:val="00F679D8"/>
    <w:rsid w:val="00F679F5"/>
    <w:rsid w:val="00F67B58"/>
    <w:rsid w:val="00F67D78"/>
    <w:rsid w:val="00F67E3F"/>
    <w:rsid w:val="00F67E53"/>
    <w:rsid w:val="00F67F48"/>
    <w:rsid w:val="00F7014E"/>
    <w:rsid w:val="00F70A96"/>
    <w:rsid w:val="00F70B4A"/>
    <w:rsid w:val="00F70CD4"/>
    <w:rsid w:val="00F70EFF"/>
    <w:rsid w:val="00F7108B"/>
    <w:rsid w:val="00F71098"/>
    <w:rsid w:val="00F710BB"/>
    <w:rsid w:val="00F7113C"/>
    <w:rsid w:val="00F71156"/>
    <w:rsid w:val="00F712A9"/>
    <w:rsid w:val="00F71405"/>
    <w:rsid w:val="00F7155C"/>
    <w:rsid w:val="00F716AB"/>
    <w:rsid w:val="00F7183E"/>
    <w:rsid w:val="00F718AC"/>
    <w:rsid w:val="00F71D91"/>
    <w:rsid w:val="00F71DCC"/>
    <w:rsid w:val="00F720FF"/>
    <w:rsid w:val="00F7215C"/>
    <w:rsid w:val="00F72184"/>
    <w:rsid w:val="00F72317"/>
    <w:rsid w:val="00F72639"/>
    <w:rsid w:val="00F72898"/>
    <w:rsid w:val="00F72A87"/>
    <w:rsid w:val="00F72ABB"/>
    <w:rsid w:val="00F72BAA"/>
    <w:rsid w:val="00F72C82"/>
    <w:rsid w:val="00F72E74"/>
    <w:rsid w:val="00F73374"/>
    <w:rsid w:val="00F734B4"/>
    <w:rsid w:val="00F73591"/>
    <w:rsid w:val="00F73656"/>
    <w:rsid w:val="00F73788"/>
    <w:rsid w:val="00F738B2"/>
    <w:rsid w:val="00F738CA"/>
    <w:rsid w:val="00F739D8"/>
    <w:rsid w:val="00F73CC4"/>
    <w:rsid w:val="00F73ED1"/>
    <w:rsid w:val="00F73F47"/>
    <w:rsid w:val="00F73F9B"/>
    <w:rsid w:val="00F74317"/>
    <w:rsid w:val="00F744AB"/>
    <w:rsid w:val="00F744B9"/>
    <w:rsid w:val="00F745E8"/>
    <w:rsid w:val="00F747F2"/>
    <w:rsid w:val="00F74929"/>
    <w:rsid w:val="00F74A74"/>
    <w:rsid w:val="00F74B11"/>
    <w:rsid w:val="00F74DEB"/>
    <w:rsid w:val="00F74F7B"/>
    <w:rsid w:val="00F75032"/>
    <w:rsid w:val="00F7517B"/>
    <w:rsid w:val="00F75443"/>
    <w:rsid w:val="00F75691"/>
    <w:rsid w:val="00F75845"/>
    <w:rsid w:val="00F75962"/>
    <w:rsid w:val="00F759AC"/>
    <w:rsid w:val="00F75C6F"/>
    <w:rsid w:val="00F75E07"/>
    <w:rsid w:val="00F75E49"/>
    <w:rsid w:val="00F76451"/>
    <w:rsid w:val="00F76549"/>
    <w:rsid w:val="00F766E2"/>
    <w:rsid w:val="00F7672D"/>
    <w:rsid w:val="00F768FD"/>
    <w:rsid w:val="00F76A94"/>
    <w:rsid w:val="00F76AD4"/>
    <w:rsid w:val="00F76B24"/>
    <w:rsid w:val="00F76CB7"/>
    <w:rsid w:val="00F76DD1"/>
    <w:rsid w:val="00F76F14"/>
    <w:rsid w:val="00F76F34"/>
    <w:rsid w:val="00F76F42"/>
    <w:rsid w:val="00F76FAD"/>
    <w:rsid w:val="00F76FBA"/>
    <w:rsid w:val="00F76FE2"/>
    <w:rsid w:val="00F77093"/>
    <w:rsid w:val="00F7751B"/>
    <w:rsid w:val="00F776F9"/>
    <w:rsid w:val="00F7796F"/>
    <w:rsid w:val="00F77A4D"/>
    <w:rsid w:val="00F77BE6"/>
    <w:rsid w:val="00F77DD0"/>
    <w:rsid w:val="00F77EE7"/>
    <w:rsid w:val="00F77F5C"/>
    <w:rsid w:val="00F80021"/>
    <w:rsid w:val="00F80048"/>
    <w:rsid w:val="00F80103"/>
    <w:rsid w:val="00F80125"/>
    <w:rsid w:val="00F8012F"/>
    <w:rsid w:val="00F801AB"/>
    <w:rsid w:val="00F802D3"/>
    <w:rsid w:val="00F80423"/>
    <w:rsid w:val="00F80642"/>
    <w:rsid w:val="00F8087E"/>
    <w:rsid w:val="00F80C56"/>
    <w:rsid w:val="00F8107E"/>
    <w:rsid w:val="00F81091"/>
    <w:rsid w:val="00F81495"/>
    <w:rsid w:val="00F81710"/>
    <w:rsid w:val="00F81841"/>
    <w:rsid w:val="00F818CA"/>
    <w:rsid w:val="00F81990"/>
    <w:rsid w:val="00F81A29"/>
    <w:rsid w:val="00F81E16"/>
    <w:rsid w:val="00F8210E"/>
    <w:rsid w:val="00F821FE"/>
    <w:rsid w:val="00F8245A"/>
    <w:rsid w:val="00F82634"/>
    <w:rsid w:val="00F8267C"/>
    <w:rsid w:val="00F82932"/>
    <w:rsid w:val="00F82946"/>
    <w:rsid w:val="00F82B8F"/>
    <w:rsid w:val="00F82C17"/>
    <w:rsid w:val="00F82FAD"/>
    <w:rsid w:val="00F831FB"/>
    <w:rsid w:val="00F832D5"/>
    <w:rsid w:val="00F834FB"/>
    <w:rsid w:val="00F83685"/>
    <w:rsid w:val="00F836E7"/>
    <w:rsid w:val="00F83790"/>
    <w:rsid w:val="00F83849"/>
    <w:rsid w:val="00F83AA6"/>
    <w:rsid w:val="00F83B55"/>
    <w:rsid w:val="00F83D23"/>
    <w:rsid w:val="00F83EEF"/>
    <w:rsid w:val="00F8421F"/>
    <w:rsid w:val="00F845F6"/>
    <w:rsid w:val="00F846DD"/>
    <w:rsid w:val="00F84944"/>
    <w:rsid w:val="00F849A3"/>
    <w:rsid w:val="00F849EF"/>
    <w:rsid w:val="00F84B46"/>
    <w:rsid w:val="00F84C20"/>
    <w:rsid w:val="00F84CFA"/>
    <w:rsid w:val="00F84F90"/>
    <w:rsid w:val="00F84FF6"/>
    <w:rsid w:val="00F850BB"/>
    <w:rsid w:val="00F85363"/>
    <w:rsid w:val="00F85901"/>
    <w:rsid w:val="00F85921"/>
    <w:rsid w:val="00F859B1"/>
    <w:rsid w:val="00F85D0A"/>
    <w:rsid w:val="00F8619C"/>
    <w:rsid w:val="00F8629C"/>
    <w:rsid w:val="00F864E4"/>
    <w:rsid w:val="00F864F4"/>
    <w:rsid w:val="00F8663C"/>
    <w:rsid w:val="00F868FA"/>
    <w:rsid w:val="00F86E42"/>
    <w:rsid w:val="00F874D0"/>
    <w:rsid w:val="00F8750D"/>
    <w:rsid w:val="00F875CA"/>
    <w:rsid w:val="00F875D6"/>
    <w:rsid w:val="00F876D1"/>
    <w:rsid w:val="00F87793"/>
    <w:rsid w:val="00F877ED"/>
    <w:rsid w:val="00F87A98"/>
    <w:rsid w:val="00F87E49"/>
    <w:rsid w:val="00F87E4E"/>
    <w:rsid w:val="00F9007D"/>
    <w:rsid w:val="00F90329"/>
    <w:rsid w:val="00F90618"/>
    <w:rsid w:val="00F90867"/>
    <w:rsid w:val="00F90D82"/>
    <w:rsid w:val="00F90DD9"/>
    <w:rsid w:val="00F90FC9"/>
    <w:rsid w:val="00F90FCC"/>
    <w:rsid w:val="00F91061"/>
    <w:rsid w:val="00F91287"/>
    <w:rsid w:val="00F91355"/>
    <w:rsid w:val="00F91476"/>
    <w:rsid w:val="00F915D2"/>
    <w:rsid w:val="00F9161F"/>
    <w:rsid w:val="00F9169E"/>
    <w:rsid w:val="00F917F6"/>
    <w:rsid w:val="00F918D8"/>
    <w:rsid w:val="00F91AB3"/>
    <w:rsid w:val="00F91C8C"/>
    <w:rsid w:val="00F91D77"/>
    <w:rsid w:val="00F921A0"/>
    <w:rsid w:val="00F921B0"/>
    <w:rsid w:val="00F92305"/>
    <w:rsid w:val="00F924A3"/>
    <w:rsid w:val="00F92580"/>
    <w:rsid w:val="00F925B1"/>
    <w:rsid w:val="00F92690"/>
    <w:rsid w:val="00F926F0"/>
    <w:rsid w:val="00F928A6"/>
    <w:rsid w:val="00F9294A"/>
    <w:rsid w:val="00F92ABF"/>
    <w:rsid w:val="00F92B47"/>
    <w:rsid w:val="00F92CC9"/>
    <w:rsid w:val="00F92F47"/>
    <w:rsid w:val="00F9364C"/>
    <w:rsid w:val="00F9370D"/>
    <w:rsid w:val="00F93725"/>
    <w:rsid w:val="00F9376A"/>
    <w:rsid w:val="00F93812"/>
    <w:rsid w:val="00F9389C"/>
    <w:rsid w:val="00F93D19"/>
    <w:rsid w:val="00F93D3C"/>
    <w:rsid w:val="00F93ECC"/>
    <w:rsid w:val="00F93EF6"/>
    <w:rsid w:val="00F93F7D"/>
    <w:rsid w:val="00F942A3"/>
    <w:rsid w:val="00F94446"/>
    <w:rsid w:val="00F94488"/>
    <w:rsid w:val="00F944AC"/>
    <w:rsid w:val="00F94594"/>
    <w:rsid w:val="00F94607"/>
    <w:rsid w:val="00F946BB"/>
    <w:rsid w:val="00F949EA"/>
    <w:rsid w:val="00F94B80"/>
    <w:rsid w:val="00F94BC8"/>
    <w:rsid w:val="00F94C10"/>
    <w:rsid w:val="00F94CAD"/>
    <w:rsid w:val="00F94CF7"/>
    <w:rsid w:val="00F94E3A"/>
    <w:rsid w:val="00F94EAA"/>
    <w:rsid w:val="00F9506C"/>
    <w:rsid w:val="00F950A3"/>
    <w:rsid w:val="00F9518B"/>
    <w:rsid w:val="00F95697"/>
    <w:rsid w:val="00F956F7"/>
    <w:rsid w:val="00F9580F"/>
    <w:rsid w:val="00F959B6"/>
    <w:rsid w:val="00F95A9E"/>
    <w:rsid w:val="00F95BA3"/>
    <w:rsid w:val="00F95C15"/>
    <w:rsid w:val="00F95C7B"/>
    <w:rsid w:val="00F95CE1"/>
    <w:rsid w:val="00F95D09"/>
    <w:rsid w:val="00F95D1C"/>
    <w:rsid w:val="00F95D30"/>
    <w:rsid w:val="00F95E12"/>
    <w:rsid w:val="00F9606E"/>
    <w:rsid w:val="00F960F4"/>
    <w:rsid w:val="00F96402"/>
    <w:rsid w:val="00F96818"/>
    <w:rsid w:val="00F9697A"/>
    <w:rsid w:val="00F96A48"/>
    <w:rsid w:val="00F96A59"/>
    <w:rsid w:val="00F96CE9"/>
    <w:rsid w:val="00F96D7D"/>
    <w:rsid w:val="00F96D9F"/>
    <w:rsid w:val="00F96F75"/>
    <w:rsid w:val="00F97128"/>
    <w:rsid w:val="00F9717E"/>
    <w:rsid w:val="00F971BE"/>
    <w:rsid w:val="00F9725F"/>
    <w:rsid w:val="00F973B3"/>
    <w:rsid w:val="00F974E3"/>
    <w:rsid w:val="00F975F4"/>
    <w:rsid w:val="00F9782A"/>
    <w:rsid w:val="00F9788C"/>
    <w:rsid w:val="00F97961"/>
    <w:rsid w:val="00F97987"/>
    <w:rsid w:val="00F979A0"/>
    <w:rsid w:val="00F97A14"/>
    <w:rsid w:val="00F97BF7"/>
    <w:rsid w:val="00F97BFC"/>
    <w:rsid w:val="00F97ED8"/>
    <w:rsid w:val="00F97F39"/>
    <w:rsid w:val="00FA0130"/>
    <w:rsid w:val="00FA01D6"/>
    <w:rsid w:val="00FA0636"/>
    <w:rsid w:val="00FA0648"/>
    <w:rsid w:val="00FA07C5"/>
    <w:rsid w:val="00FA0977"/>
    <w:rsid w:val="00FA0CD5"/>
    <w:rsid w:val="00FA0D23"/>
    <w:rsid w:val="00FA0D33"/>
    <w:rsid w:val="00FA0D85"/>
    <w:rsid w:val="00FA0E22"/>
    <w:rsid w:val="00FA0EA6"/>
    <w:rsid w:val="00FA0EC3"/>
    <w:rsid w:val="00FA0EED"/>
    <w:rsid w:val="00FA119A"/>
    <w:rsid w:val="00FA11CA"/>
    <w:rsid w:val="00FA15C4"/>
    <w:rsid w:val="00FA16B6"/>
    <w:rsid w:val="00FA1866"/>
    <w:rsid w:val="00FA197A"/>
    <w:rsid w:val="00FA1A06"/>
    <w:rsid w:val="00FA1AA4"/>
    <w:rsid w:val="00FA1B7A"/>
    <w:rsid w:val="00FA1D1C"/>
    <w:rsid w:val="00FA1E09"/>
    <w:rsid w:val="00FA1F8E"/>
    <w:rsid w:val="00FA2034"/>
    <w:rsid w:val="00FA204E"/>
    <w:rsid w:val="00FA2317"/>
    <w:rsid w:val="00FA2355"/>
    <w:rsid w:val="00FA2417"/>
    <w:rsid w:val="00FA2435"/>
    <w:rsid w:val="00FA2454"/>
    <w:rsid w:val="00FA245A"/>
    <w:rsid w:val="00FA24A0"/>
    <w:rsid w:val="00FA24CC"/>
    <w:rsid w:val="00FA252D"/>
    <w:rsid w:val="00FA2700"/>
    <w:rsid w:val="00FA27A0"/>
    <w:rsid w:val="00FA2AE4"/>
    <w:rsid w:val="00FA2B0B"/>
    <w:rsid w:val="00FA2B24"/>
    <w:rsid w:val="00FA2B46"/>
    <w:rsid w:val="00FA2B5C"/>
    <w:rsid w:val="00FA2CAD"/>
    <w:rsid w:val="00FA2F2C"/>
    <w:rsid w:val="00FA30DC"/>
    <w:rsid w:val="00FA3131"/>
    <w:rsid w:val="00FA3967"/>
    <w:rsid w:val="00FA3A30"/>
    <w:rsid w:val="00FA3A9D"/>
    <w:rsid w:val="00FA3DC0"/>
    <w:rsid w:val="00FA40A5"/>
    <w:rsid w:val="00FA4186"/>
    <w:rsid w:val="00FA41B8"/>
    <w:rsid w:val="00FA420D"/>
    <w:rsid w:val="00FA432F"/>
    <w:rsid w:val="00FA4427"/>
    <w:rsid w:val="00FA4655"/>
    <w:rsid w:val="00FA4682"/>
    <w:rsid w:val="00FA49D4"/>
    <w:rsid w:val="00FA4B53"/>
    <w:rsid w:val="00FA4CA1"/>
    <w:rsid w:val="00FA4D37"/>
    <w:rsid w:val="00FA4D46"/>
    <w:rsid w:val="00FA4EF1"/>
    <w:rsid w:val="00FA4F4F"/>
    <w:rsid w:val="00FA5034"/>
    <w:rsid w:val="00FA5159"/>
    <w:rsid w:val="00FA5296"/>
    <w:rsid w:val="00FA52FC"/>
    <w:rsid w:val="00FA5360"/>
    <w:rsid w:val="00FA539B"/>
    <w:rsid w:val="00FA5412"/>
    <w:rsid w:val="00FA5421"/>
    <w:rsid w:val="00FA56BD"/>
    <w:rsid w:val="00FA5743"/>
    <w:rsid w:val="00FA5935"/>
    <w:rsid w:val="00FA5B64"/>
    <w:rsid w:val="00FA5C2A"/>
    <w:rsid w:val="00FA5EA1"/>
    <w:rsid w:val="00FA635A"/>
    <w:rsid w:val="00FA6439"/>
    <w:rsid w:val="00FA65F5"/>
    <w:rsid w:val="00FA6751"/>
    <w:rsid w:val="00FA6B08"/>
    <w:rsid w:val="00FA6C57"/>
    <w:rsid w:val="00FA6CD8"/>
    <w:rsid w:val="00FA6ED4"/>
    <w:rsid w:val="00FA7603"/>
    <w:rsid w:val="00FA7829"/>
    <w:rsid w:val="00FA7877"/>
    <w:rsid w:val="00FA79C9"/>
    <w:rsid w:val="00FA7C76"/>
    <w:rsid w:val="00FA7CBC"/>
    <w:rsid w:val="00FA7CFF"/>
    <w:rsid w:val="00FA7D15"/>
    <w:rsid w:val="00FB0170"/>
    <w:rsid w:val="00FB01E7"/>
    <w:rsid w:val="00FB01EA"/>
    <w:rsid w:val="00FB04BE"/>
    <w:rsid w:val="00FB06E7"/>
    <w:rsid w:val="00FB0733"/>
    <w:rsid w:val="00FB0850"/>
    <w:rsid w:val="00FB09CE"/>
    <w:rsid w:val="00FB0A68"/>
    <w:rsid w:val="00FB0B68"/>
    <w:rsid w:val="00FB0E9B"/>
    <w:rsid w:val="00FB11CE"/>
    <w:rsid w:val="00FB14C6"/>
    <w:rsid w:val="00FB15B2"/>
    <w:rsid w:val="00FB18E5"/>
    <w:rsid w:val="00FB1C62"/>
    <w:rsid w:val="00FB20DF"/>
    <w:rsid w:val="00FB23D6"/>
    <w:rsid w:val="00FB244E"/>
    <w:rsid w:val="00FB273D"/>
    <w:rsid w:val="00FB2758"/>
    <w:rsid w:val="00FB28BB"/>
    <w:rsid w:val="00FB297C"/>
    <w:rsid w:val="00FB2982"/>
    <w:rsid w:val="00FB2D89"/>
    <w:rsid w:val="00FB2E42"/>
    <w:rsid w:val="00FB2EA8"/>
    <w:rsid w:val="00FB3003"/>
    <w:rsid w:val="00FB306F"/>
    <w:rsid w:val="00FB3100"/>
    <w:rsid w:val="00FB315A"/>
    <w:rsid w:val="00FB32A2"/>
    <w:rsid w:val="00FB32CD"/>
    <w:rsid w:val="00FB331D"/>
    <w:rsid w:val="00FB336D"/>
    <w:rsid w:val="00FB3402"/>
    <w:rsid w:val="00FB3426"/>
    <w:rsid w:val="00FB3DD7"/>
    <w:rsid w:val="00FB3E89"/>
    <w:rsid w:val="00FB3EED"/>
    <w:rsid w:val="00FB3F91"/>
    <w:rsid w:val="00FB40D5"/>
    <w:rsid w:val="00FB4169"/>
    <w:rsid w:val="00FB424D"/>
    <w:rsid w:val="00FB4343"/>
    <w:rsid w:val="00FB4367"/>
    <w:rsid w:val="00FB463A"/>
    <w:rsid w:val="00FB473C"/>
    <w:rsid w:val="00FB4743"/>
    <w:rsid w:val="00FB47C7"/>
    <w:rsid w:val="00FB4812"/>
    <w:rsid w:val="00FB489F"/>
    <w:rsid w:val="00FB4D9D"/>
    <w:rsid w:val="00FB4FF6"/>
    <w:rsid w:val="00FB5018"/>
    <w:rsid w:val="00FB51B1"/>
    <w:rsid w:val="00FB51E0"/>
    <w:rsid w:val="00FB541B"/>
    <w:rsid w:val="00FB5570"/>
    <w:rsid w:val="00FB561A"/>
    <w:rsid w:val="00FB5714"/>
    <w:rsid w:val="00FB59D0"/>
    <w:rsid w:val="00FB59EC"/>
    <w:rsid w:val="00FB5A4A"/>
    <w:rsid w:val="00FB5B51"/>
    <w:rsid w:val="00FB5B82"/>
    <w:rsid w:val="00FB5C02"/>
    <w:rsid w:val="00FB5C45"/>
    <w:rsid w:val="00FB5C5F"/>
    <w:rsid w:val="00FB613B"/>
    <w:rsid w:val="00FB6217"/>
    <w:rsid w:val="00FB6285"/>
    <w:rsid w:val="00FB6343"/>
    <w:rsid w:val="00FB6374"/>
    <w:rsid w:val="00FB64F0"/>
    <w:rsid w:val="00FB6718"/>
    <w:rsid w:val="00FB6748"/>
    <w:rsid w:val="00FB68B7"/>
    <w:rsid w:val="00FB69E1"/>
    <w:rsid w:val="00FB69E6"/>
    <w:rsid w:val="00FB6B26"/>
    <w:rsid w:val="00FB6E29"/>
    <w:rsid w:val="00FB6E99"/>
    <w:rsid w:val="00FB71CC"/>
    <w:rsid w:val="00FB734D"/>
    <w:rsid w:val="00FB7440"/>
    <w:rsid w:val="00FB75ED"/>
    <w:rsid w:val="00FB7688"/>
    <w:rsid w:val="00FB7791"/>
    <w:rsid w:val="00FB7873"/>
    <w:rsid w:val="00FB7B22"/>
    <w:rsid w:val="00FB7B4C"/>
    <w:rsid w:val="00FB7BB4"/>
    <w:rsid w:val="00FB7BD5"/>
    <w:rsid w:val="00FB7CD0"/>
    <w:rsid w:val="00FC0231"/>
    <w:rsid w:val="00FC07D5"/>
    <w:rsid w:val="00FC0BFC"/>
    <w:rsid w:val="00FC0C75"/>
    <w:rsid w:val="00FC0D5A"/>
    <w:rsid w:val="00FC0D7F"/>
    <w:rsid w:val="00FC0E59"/>
    <w:rsid w:val="00FC109C"/>
    <w:rsid w:val="00FC10D3"/>
    <w:rsid w:val="00FC1101"/>
    <w:rsid w:val="00FC116D"/>
    <w:rsid w:val="00FC1205"/>
    <w:rsid w:val="00FC122E"/>
    <w:rsid w:val="00FC1416"/>
    <w:rsid w:val="00FC145F"/>
    <w:rsid w:val="00FC14CE"/>
    <w:rsid w:val="00FC1555"/>
    <w:rsid w:val="00FC160F"/>
    <w:rsid w:val="00FC175F"/>
    <w:rsid w:val="00FC1AB1"/>
    <w:rsid w:val="00FC1B42"/>
    <w:rsid w:val="00FC1B7B"/>
    <w:rsid w:val="00FC1C00"/>
    <w:rsid w:val="00FC1E05"/>
    <w:rsid w:val="00FC1E99"/>
    <w:rsid w:val="00FC1ECD"/>
    <w:rsid w:val="00FC2137"/>
    <w:rsid w:val="00FC21B4"/>
    <w:rsid w:val="00FC2214"/>
    <w:rsid w:val="00FC2325"/>
    <w:rsid w:val="00FC24E7"/>
    <w:rsid w:val="00FC25ED"/>
    <w:rsid w:val="00FC2926"/>
    <w:rsid w:val="00FC2932"/>
    <w:rsid w:val="00FC2C29"/>
    <w:rsid w:val="00FC2C42"/>
    <w:rsid w:val="00FC2DAB"/>
    <w:rsid w:val="00FC2E11"/>
    <w:rsid w:val="00FC33A8"/>
    <w:rsid w:val="00FC3434"/>
    <w:rsid w:val="00FC3473"/>
    <w:rsid w:val="00FC358F"/>
    <w:rsid w:val="00FC3595"/>
    <w:rsid w:val="00FC364C"/>
    <w:rsid w:val="00FC36E9"/>
    <w:rsid w:val="00FC37BA"/>
    <w:rsid w:val="00FC39A2"/>
    <w:rsid w:val="00FC3E68"/>
    <w:rsid w:val="00FC40AA"/>
    <w:rsid w:val="00FC41A3"/>
    <w:rsid w:val="00FC4202"/>
    <w:rsid w:val="00FC427C"/>
    <w:rsid w:val="00FC4335"/>
    <w:rsid w:val="00FC438C"/>
    <w:rsid w:val="00FC4419"/>
    <w:rsid w:val="00FC49A7"/>
    <w:rsid w:val="00FC49D2"/>
    <w:rsid w:val="00FC4AB5"/>
    <w:rsid w:val="00FC4B72"/>
    <w:rsid w:val="00FC4C20"/>
    <w:rsid w:val="00FC4CD9"/>
    <w:rsid w:val="00FC4D62"/>
    <w:rsid w:val="00FC4F56"/>
    <w:rsid w:val="00FC4FE7"/>
    <w:rsid w:val="00FC50A9"/>
    <w:rsid w:val="00FC50D5"/>
    <w:rsid w:val="00FC50F3"/>
    <w:rsid w:val="00FC5162"/>
    <w:rsid w:val="00FC5229"/>
    <w:rsid w:val="00FC534D"/>
    <w:rsid w:val="00FC56E1"/>
    <w:rsid w:val="00FC581C"/>
    <w:rsid w:val="00FC5992"/>
    <w:rsid w:val="00FC5A7E"/>
    <w:rsid w:val="00FC5D5C"/>
    <w:rsid w:val="00FC5E6F"/>
    <w:rsid w:val="00FC5EA0"/>
    <w:rsid w:val="00FC61B4"/>
    <w:rsid w:val="00FC61FE"/>
    <w:rsid w:val="00FC6211"/>
    <w:rsid w:val="00FC62DC"/>
    <w:rsid w:val="00FC63D4"/>
    <w:rsid w:val="00FC64CA"/>
    <w:rsid w:val="00FC650A"/>
    <w:rsid w:val="00FC6541"/>
    <w:rsid w:val="00FC655F"/>
    <w:rsid w:val="00FC6575"/>
    <w:rsid w:val="00FC65A7"/>
    <w:rsid w:val="00FC6639"/>
    <w:rsid w:val="00FC675B"/>
    <w:rsid w:val="00FC6A30"/>
    <w:rsid w:val="00FC6B8C"/>
    <w:rsid w:val="00FC6DAA"/>
    <w:rsid w:val="00FC6DDA"/>
    <w:rsid w:val="00FC6EE1"/>
    <w:rsid w:val="00FC7069"/>
    <w:rsid w:val="00FC70F0"/>
    <w:rsid w:val="00FC7110"/>
    <w:rsid w:val="00FC71AE"/>
    <w:rsid w:val="00FC7342"/>
    <w:rsid w:val="00FC76D1"/>
    <w:rsid w:val="00FC76E4"/>
    <w:rsid w:val="00FC797A"/>
    <w:rsid w:val="00FC79C6"/>
    <w:rsid w:val="00FC7D0A"/>
    <w:rsid w:val="00FC7D77"/>
    <w:rsid w:val="00FC7E13"/>
    <w:rsid w:val="00FC7E14"/>
    <w:rsid w:val="00FC7E7A"/>
    <w:rsid w:val="00FC7FEC"/>
    <w:rsid w:val="00FD00AC"/>
    <w:rsid w:val="00FD0100"/>
    <w:rsid w:val="00FD01F8"/>
    <w:rsid w:val="00FD024B"/>
    <w:rsid w:val="00FD038C"/>
    <w:rsid w:val="00FD03EF"/>
    <w:rsid w:val="00FD0496"/>
    <w:rsid w:val="00FD04ED"/>
    <w:rsid w:val="00FD07BE"/>
    <w:rsid w:val="00FD08FF"/>
    <w:rsid w:val="00FD0AE0"/>
    <w:rsid w:val="00FD0B16"/>
    <w:rsid w:val="00FD0D33"/>
    <w:rsid w:val="00FD1026"/>
    <w:rsid w:val="00FD1069"/>
    <w:rsid w:val="00FD1087"/>
    <w:rsid w:val="00FD1098"/>
    <w:rsid w:val="00FD1119"/>
    <w:rsid w:val="00FD157D"/>
    <w:rsid w:val="00FD18F6"/>
    <w:rsid w:val="00FD1948"/>
    <w:rsid w:val="00FD1A52"/>
    <w:rsid w:val="00FD1CC9"/>
    <w:rsid w:val="00FD1DED"/>
    <w:rsid w:val="00FD1E23"/>
    <w:rsid w:val="00FD1E71"/>
    <w:rsid w:val="00FD1F44"/>
    <w:rsid w:val="00FD1FE7"/>
    <w:rsid w:val="00FD221E"/>
    <w:rsid w:val="00FD23DA"/>
    <w:rsid w:val="00FD2495"/>
    <w:rsid w:val="00FD2517"/>
    <w:rsid w:val="00FD25BC"/>
    <w:rsid w:val="00FD2854"/>
    <w:rsid w:val="00FD2D38"/>
    <w:rsid w:val="00FD2FBE"/>
    <w:rsid w:val="00FD30DE"/>
    <w:rsid w:val="00FD31B3"/>
    <w:rsid w:val="00FD360E"/>
    <w:rsid w:val="00FD371B"/>
    <w:rsid w:val="00FD38B6"/>
    <w:rsid w:val="00FD391D"/>
    <w:rsid w:val="00FD3AED"/>
    <w:rsid w:val="00FD3AF1"/>
    <w:rsid w:val="00FD3B68"/>
    <w:rsid w:val="00FD3C9E"/>
    <w:rsid w:val="00FD3F50"/>
    <w:rsid w:val="00FD4419"/>
    <w:rsid w:val="00FD446F"/>
    <w:rsid w:val="00FD45A4"/>
    <w:rsid w:val="00FD45D6"/>
    <w:rsid w:val="00FD4667"/>
    <w:rsid w:val="00FD470A"/>
    <w:rsid w:val="00FD473A"/>
    <w:rsid w:val="00FD4788"/>
    <w:rsid w:val="00FD490A"/>
    <w:rsid w:val="00FD4925"/>
    <w:rsid w:val="00FD4970"/>
    <w:rsid w:val="00FD4A35"/>
    <w:rsid w:val="00FD4A5F"/>
    <w:rsid w:val="00FD4BA2"/>
    <w:rsid w:val="00FD4C6E"/>
    <w:rsid w:val="00FD4E0E"/>
    <w:rsid w:val="00FD4E7A"/>
    <w:rsid w:val="00FD4EC5"/>
    <w:rsid w:val="00FD4EFF"/>
    <w:rsid w:val="00FD4FAE"/>
    <w:rsid w:val="00FD5106"/>
    <w:rsid w:val="00FD51BB"/>
    <w:rsid w:val="00FD5240"/>
    <w:rsid w:val="00FD5296"/>
    <w:rsid w:val="00FD53C3"/>
    <w:rsid w:val="00FD5563"/>
    <w:rsid w:val="00FD56E6"/>
    <w:rsid w:val="00FD599F"/>
    <w:rsid w:val="00FD61C8"/>
    <w:rsid w:val="00FD627C"/>
    <w:rsid w:val="00FD631B"/>
    <w:rsid w:val="00FD6352"/>
    <w:rsid w:val="00FD65C3"/>
    <w:rsid w:val="00FD6656"/>
    <w:rsid w:val="00FD69A3"/>
    <w:rsid w:val="00FD69D8"/>
    <w:rsid w:val="00FD69DB"/>
    <w:rsid w:val="00FD6B16"/>
    <w:rsid w:val="00FD6B6D"/>
    <w:rsid w:val="00FD6BB7"/>
    <w:rsid w:val="00FD7248"/>
    <w:rsid w:val="00FD72A1"/>
    <w:rsid w:val="00FD7663"/>
    <w:rsid w:val="00FD77BD"/>
    <w:rsid w:val="00FD7E8E"/>
    <w:rsid w:val="00FD7FF7"/>
    <w:rsid w:val="00FE001E"/>
    <w:rsid w:val="00FE00C4"/>
    <w:rsid w:val="00FE025F"/>
    <w:rsid w:val="00FE032A"/>
    <w:rsid w:val="00FE054A"/>
    <w:rsid w:val="00FE05CA"/>
    <w:rsid w:val="00FE0676"/>
    <w:rsid w:val="00FE06C7"/>
    <w:rsid w:val="00FE0763"/>
    <w:rsid w:val="00FE08BB"/>
    <w:rsid w:val="00FE0ACA"/>
    <w:rsid w:val="00FE0CC3"/>
    <w:rsid w:val="00FE1008"/>
    <w:rsid w:val="00FE10B7"/>
    <w:rsid w:val="00FE1151"/>
    <w:rsid w:val="00FE1396"/>
    <w:rsid w:val="00FE1463"/>
    <w:rsid w:val="00FE1546"/>
    <w:rsid w:val="00FE160A"/>
    <w:rsid w:val="00FE1809"/>
    <w:rsid w:val="00FE1AC8"/>
    <w:rsid w:val="00FE1AE6"/>
    <w:rsid w:val="00FE1C07"/>
    <w:rsid w:val="00FE1D2F"/>
    <w:rsid w:val="00FE1D6A"/>
    <w:rsid w:val="00FE1D7F"/>
    <w:rsid w:val="00FE1EBF"/>
    <w:rsid w:val="00FE1F79"/>
    <w:rsid w:val="00FE1FF9"/>
    <w:rsid w:val="00FE2077"/>
    <w:rsid w:val="00FE2329"/>
    <w:rsid w:val="00FE271A"/>
    <w:rsid w:val="00FE279A"/>
    <w:rsid w:val="00FE285B"/>
    <w:rsid w:val="00FE29F2"/>
    <w:rsid w:val="00FE2D63"/>
    <w:rsid w:val="00FE2D68"/>
    <w:rsid w:val="00FE2E00"/>
    <w:rsid w:val="00FE2F24"/>
    <w:rsid w:val="00FE3008"/>
    <w:rsid w:val="00FE33FA"/>
    <w:rsid w:val="00FE3AE6"/>
    <w:rsid w:val="00FE3C4D"/>
    <w:rsid w:val="00FE3FBF"/>
    <w:rsid w:val="00FE41F4"/>
    <w:rsid w:val="00FE4250"/>
    <w:rsid w:val="00FE469B"/>
    <w:rsid w:val="00FE481D"/>
    <w:rsid w:val="00FE4A0B"/>
    <w:rsid w:val="00FE4C91"/>
    <w:rsid w:val="00FE4C97"/>
    <w:rsid w:val="00FE4DF4"/>
    <w:rsid w:val="00FE4F53"/>
    <w:rsid w:val="00FE4FA3"/>
    <w:rsid w:val="00FE5041"/>
    <w:rsid w:val="00FE50A4"/>
    <w:rsid w:val="00FE5388"/>
    <w:rsid w:val="00FE5618"/>
    <w:rsid w:val="00FE57A4"/>
    <w:rsid w:val="00FE583C"/>
    <w:rsid w:val="00FE592D"/>
    <w:rsid w:val="00FE5930"/>
    <w:rsid w:val="00FE5A82"/>
    <w:rsid w:val="00FE5AEA"/>
    <w:rsid w:val="00FE5BAA"/>
    <w:rsid w:val="00FE5C66"/>
    <w:rsid w:val="00FE5D8C"/>
    <w:rsid w:val="00FE60AF"/>
    <w:rsid w:val="00FE6389"/>
    <w:rsid w:val="00FE6563"/>
    <w:rsid w:val="00FE69B4"/>
    <w:rsid w:val="00FE6A51"/>
    <w:rsid w:val="00FE6A95"/>
    <w:rsid w:val="00FE6B4E"/>
    <w:rsid w:val="00FE6C6B"/>
    <w:rsid w:val="00FE6D0D"/>
    <w:rsid w:val="00FE6EAA"/>
    <w:rsid w:val="00FE6F9C"/>
    <w:rsid w:val="00FE72B9"/>
    <w:rsid w:val="00FE7508"/>
    <w:rsid w:val="00FE768E"/>
    <w:rsid w:val="00FE7929"/>
    <w:rsid w:val="00FE7963"/>
    <w:rsid w:val="00FE7B32"/>
    <w:rsid w:val="00FE7D7E"/>
    <w:rsid w:val="00FE7DAE"/>
    <w:rsid w:val="00FE7F36"/>
    <w:rsid w:val="00FF0191"/>
    <w:rsid w:val="00FF04A2"/>
    <w:rsid w:val="00FF05D7"/>
    <w:rsid w:val="00FF06E4"/>
    <w:rsid w:val="00FF073D"/>
    <w:rsid w:val="00FF0787"/>
    <w:rsid w:val="00FF07A5"/>
    <w:rsid w:val="00FF085A"/>
    <w:rsid w:val="00FF0881"/>
    <w:rsid w:val="00FF0B6D"/>
    <w:rsid w:val="00FF0FD8"/>
    <w:rsid w:val="00FF106A"/>
    <w:rsid w:val="00FF123C"/>
    <w:rsid w:val="00FF1360"/>
    <w:rsid w:val="00FF1396"/>
    <w:rsid w:val="00FF1651"/>
    <w:rsid w:val="00FF1709"/>
    <w:rsid w:val="00FF1817"/>
    <w:rsid w:val="00FF1840"/>
    <w:rsid w:val="00FF19C3"/>
    <w:rsid w:val="00FF1A0B"/>
    <w:rsid w:val="00FF1E0D"/>
    <w:rsid w:val="00FF21BA"/>
    <w:rsid w:val="00FF23A6"/>
    <w:rsid w:val="00FF27B6"/>
    <w:rsid w:val="00FF281C"/>
    <w:rsid w:val="00FF2A1D"/>
    <w:rsid w:val="00FF2AA1"/>
    <w:rsid w:val="00FF2B1E"/>
    <w:rsid w:val="00FF2B4B"/>
    <w:rsid w:val="00FF2B86"/>
    <w:rsid w:val="00FF2BF3"/>
    <w:rsid w:val="00FF2DF6"/>
    <w:rsid w:val="00FF2E0D"/>
    <w:rsid w:val="00FF327B"/>
    <w:rsid w:val="00FF341A"/>
    <w:rsid w:val="00FF349C"/>
    <w:rsid w:val="00FF365E"/>
    <w:rsid w:val="00FF375A"/>
    <w:rsid w:val="00FF3809"/>
    <w:rsid w:val="00FF38A8"/>
    <w:rsid w:val="00FF393C"/>
    <w:rsid w:val="00FF39C8"/>
    <w:rsid w:val="00FF3B6D"/>
    <w:rsid w:val="00FF3E3D"/>
    <w:rsid w:val="00FF3E47"/>
    <w:rsid w:val="00FF3F67"/>
    <w:rsid w:val="00FF413E"/>
    <w:rsid w:val="00FF433D"/>
    <w:rsid w:val="00FF496A"/>
    <w:rsid w:val="00FF4AD7"/>
    <w:rsid w:val="00FF4C8E"/>
    <w:rsid w:val="00FF4CCC"/>
    <w:rsid w:val="00FF4CD9"/>
    <w:rsid w:val="00FF4D30"/>
    <w:rsid w:val="00FF4D32"/>
    <w:rsid w:val="00FF4F64"/>
    <w:rsid w:val="00FF4FDF"/>
    <w:rsid w:val="00FF53A1"/>
    <w:rsid w:val="00FF54B3"/>
    <w:rsid w:val="00FF55AF"/>
    <w:rsid w:val="00FF55BC"/>
    <w:rsid w:val="00FF5677"/>
    <w:rsid w:val="00FF58C2"/>
    <w:rsid w:val="00FF59F4"/>
    <w:rsid w:val="00FF5A91"/>
    <w:rsid w:val="00FF6046"/>
    <w:rsid w:val="00FF629D"/>
    <w:rsid w:val="00FF64F2"/>
    <w:rsid w:val="00FF654C"/>
    <w:rsid w:val="00FF67C5"/>
    <w:rsid w:val="00FF6802"/>
    <w:rsid w:val="00FF691C"/>
    <w:rsid w:val="00FF6A84"/>
    <w:rsid w:val="00FF6AF0"/>
    <w:rsid w:val="00FF6B8C"/>
    <w:rsid w:val="00FF6F8B"/>
    <w:rsid w:val="00FF6FBE"/>
    <w:rsid w:val="00FF71E3"/>
    <w:rsid w:val="00FF721E"/>
    <w:rsid w:val="00FF72B5"/>
    <w:rsid w:val="00FF72E0"/>
    <w:rsid w:val="00FF74C9"/>
    <w:rsid w:val="00FF76AD"/>
    <w:rsid w:val="00FF777E"/>
    <w:rsid w:val="00FF77F1"/>
    <w:rsid w:val="00FF7C3E"/>
    <w:rsid w:val="00FF7D96"/>
    <w:rsid w:val="00FF7E7D"/>
    <w:rsid w:val="00FF7FFB"/>
    <w:rsid w:val="010247A3"/>
    <w:rsid w:val="010267D6"/>
    <w:rsid w:val="0107073B"/>
    <w:rsid w:val="01094F56"/>
    <w:rsid w:val="010BFAC3"/>
    <w:rsid w:val="0119F07B"/>
    <w:rsid w:val="011AF70E"/>
    <w:rsid w:val="011E3704"/>
    <w:rsid w:val="0128C329"/>
    <w:rsid w:val="0130D945"/>
    <w:rsid w:val="01436FA7"/>
    <w:rsid w:val="0143DAA3"/>
    <w:rsid w:val="014B0CBC"/>
    <w:rsid w:val="014D166C"/>
    <w:rsid w:val="014EA59A"/>
    <w:rsid w:val="01573AEC"/>
    <w:rsid w:val="0158FC42"/>
    <w:rsid w:val="0163CC10"/>
    <w:rsid w:val="0167B361"/>
    <w:rsid w:val="016BB3BB"/>
    <w:rsid w:val="016ECD0D"/>
    <w:rsid w:val="016F09A8"/>
    <w:rsid w:val="0179DAB2"/>
    <w:rsid w:val="017C12A2"/>
    <w:rsid w:val="017EC35B"/>
    <w:rsid w:val="01838D3D"/>
    <w:rsid w:val="018CD0D3"/>
    <w:rsid w:val="018DBE61"/>
    <w:rsid w:val="018E8578"/>
    <w:rsid w:val="0193BE95"/>
    <w:rsid w:val="01943180"/>
    <w:rsid w:val="0198A8C9"/>
    <w:rsid w:val="019DD8DC"/>
    <w:rsid w:val="01A0052B"/>
    <w:rsid w:val="01A75903"/>
    <w:rsid w:val="01B55D00"/>
    <w:rsid w:val="01B8869B"/>
    <w:rsid w:val="01BB9E98"/>
    <w:rsid w:val="01E53899"/>
    <w:rsid w:val="01E878DA"/>
    <w:rsid w:val="01ED6685"/>
    <w:rsid w:val="01EE0627"/>
    <w:rsid w:val="01FF742D"/>
    <w:rsid w:val="021BCB25"/>
    <w:rsid w:val="022AC3A9"/>
    <w:rsid w:val="02311891"/>
    <w:rsid w:val="0232E935"/>
    <w:rsid w:val="023C4F51"/>
    <w:rsid w:val="023D4513"/>
    <w:rsid w:val="023FC2DE"/>
    <w:rsid w:val="02435B09"/>
    <w:rsid w:val="0247804A"/>
    <w:rsid w:val="024A1052"/>
    <w:rsid w:val="0264D815"/>
    <w:rsid w:val="02655ECB"/>
    <w:rsid w:val="0266C5F1"/>
    <w:rsid w:val="02680990"/>
    <w:rsid w:val="026D7D7F"/>
    <w:rsid w:val="02794A65"/>
    <w:rsid w:val="02856E5E"/>
    <w:rsid w:val="02942DA2"/>
    <w:rsid w:val="029639F8"/>
    <w:rsid w:val="02983F26"/>
    <w:rsid w:val="02A3C938"/>
    <w:rsid w:val="02A5772B"/>
    <w:rsid w:val="02A7BA95"/>
    <w:rsid w:val="02B59371"/>
    <w:rsid w:val="02BF9E38"/>
    <w:rsid w:val="02C1C6AF"/>
    <w:rsid w:val="02C607C3"/>
    <w:rsid w:val="02C936DE"/>
    <w:rsid w:val="02D2B941"/>
    <w:rsid w:val="02E8A694"/>
    <w:rsid w:val="02EAB679"/>
    <w:rsid w:val="02FC80A3"/>
    <w:rsid w:val="0301C286"/>
    <w:rsid w:val="0306C4C1"/>
    <w:rsid w:val="030C655F"/>
    <w:rsid w:val="031085A2"/>
    <w:rsid w:val="031461F0"/>
    <w:rsid w:val="031B6064"/>
    <w:rsid w:val="031E60CC"/>
    <w:rsid w:val="0327A221"/>
    <w:rsid w:val="0328A6D6"/>
    <w:rsid w:val="032E4466"/>
    <w:rsid w:val="032EC533"/>
    <w:rsid w:val="03338602"/>
    <w:rsid w:val="033A0CAA"/>
    <w:rsid w:val="033A1F8D"/>
    <w:rsid w:val="033E0265"/>
    <w:rsid w:val="033E5157"/>
    <w:rsid w:val="03412995"/>
    <w:rsid w:val="034E5238"/>
    <w:rsid w:val="0353D700"/>
    <w:rsid w:val="036135D7"/>
    <w:rsid w:val="036EDD88"/>
    <w:rsid w:val="0372BC07"/>
    <w:rsid w:val="0374FDB6"/>
    <w:rsid w:val="037AA765"/>
    <w:rsid w:val="037BA7C1"/>
    <w:rsid w:val="037BBD2D"/>
    <w:rsid w:val="037DF2E2"/>
    <w:rsid w:val="037E5A7A"/>
    <w:rsid w:val="03885DCB"/>
    <w:rsid w:val="038BC002"/>
    <w:rsid w:val="038E1C0A"/>
    <w:rsid w:val="038E358E"/>
    <w:rsid w:val="03998774"/>
    <w:rsid w:val="03A40E4A"/>
    <w:rsid w:val="03A573FD"/>
    <w:rsid w:val="03A699AB"/>
    <w:rsid w:val="03AD579B"/>
    <w:rsid w:val="03AFFBAA"/>
    <w:rsid w:val="03B449FD"/>
    <w:rsid w:val="03B4E9CC"/>
    <w:rsid w:val="03B9D22B"/>
    <w:rsid w:val="03BD4DE3"/>
    <w:rsid w:val="03C3CD7F"/>
    <w:rsid w:val="03DF5EE1"/>
    <w:rsid w:val="03E005E1"/>
    <w:rsid w:val="03E8CE7A"/>
    <w:rsid w:val="04097DEF"/>
    <w:rsid w:val="0409DABE"/>
    <w:rsid w:val="040D7A72"/>
    <w:rsid w:val="0414AB2C"/>
    <w:rsid w:val="0418B7C2"/>
    <w:rsid w:val="042A5A14"/>
    <w:rsid w:val="0431A38C"/>
    <w:rsid w:val="0439B3CE"/>
    <w:rsid w:val="043A5F3D"/>
    <w:rsid w:val="043AE27B"/>
    <w:rsid w:val="043D5BF2"/>
    <w:rsid w:val="044466A7"/>
    <w:rsid w:val="0449B2AB"/>
    <w:rsid w:val="044FE50F"/>
    <w:rsid w:val="04570EB6"/>
    <w:rsid w:val="045DB006"/>
    <w:rsid w:val="045E9239"/>
    <w:rsid w:val="045E9979"/>
    <w:rsid w:val="046755B9"/>
    <w:rsid w:val="04708474"/>
    <w:rsid w:val="0474ABDE"/>
    <w:rsid w:val="0477B2D0"/>
    <w:rsid w:val="0486BB42"/>
    <w:rsid w:val="0490B656"/>
    <w:rsid w:val="049162AA"/>
    <w:rsid w:val="04971803"/>
    <w:rsid w:val="04991553"/>
    <w:rsid w:val="04A0C1EF"/>
    <w:rsid w:val="04A39703"/>
    <w:rsid w:val="04AF9CC5"/>
    <w:rsid w:val="04B4E2A5"/>
    <w:rsid w:val="04B76A98"/>
    <w:rsid w:val="04BBB3D4"/>
    <w:rsid w:val="04BFA34D"/>
    <w:rsid w:val="04C2AF0E"/>
    <w:rsid w:val="04C37C8A"/>
    <w:rsid w:val="04C5B910"/>
    <w:rsid w:val="04CDA4EA"/>
    <w:rsid w:val="04E2F933"/>
    <w:rsid w:val="04F016DA"/>
    <w:rsid w:val="04F7C8E1"/>
    <w:rsid w:val="04FAEC72"/>
    <w:rsid w:val="04FCD3DC"/>
    <w:rsid w:val="050264CE"/>
    <w:rsid w:val="0504E495"/>
    <w:rsid w:val="0507B18A"/>
    <w:rsid w:val="0518F8CC"/>
    <w:rsid w:val="051A8382"/>
    <w:rsid w:val="051D2465"/>
    <w:rsid w:val="052FF73D"/>
    <w:rsid w:val="0541D73B"/>
    <w:rsid w:val="054849EE"/>
    <w:rsid w:val="05490BFF"/>
    <w:rsid w:val="054A09E2"/>
    <w:rsid w:val="054A44AD"/>
    <w:rsid w:val="0555166F"/>
    <w:rsid w:val="055AEA45"/>
    <w:rsid w:val="056292E6"/>
    <w:rsid w:val="056471DF"/>
    <w:rsid w:val="0567C19E"/>
    <w:rsid w:val="056EA7E0"/>
    <w:rsid w:val="056ECF6A"/>
    <w:rsid w:val="056FE9DF"/>
    <w:rsid w:val="0570134E"/>
    <w:rsid w:val="0573EA81"/>
    <w:rsid w:val="0576A7C4"/>
    <w:rsid w:val="0579DB51"/>
    <w:rsid w:val="05832B4B"/>
    <w:rsid w:val="058AAFF6"/>
    <w:rsid w:val="0591C796"/>
    <w:rsid w:val="05969D1F"/>
    <w:rsid w:val="059AA31C"/>
    <w:rsid w:val="059D0A8C"/>
    <w:rsid w:val="05A15A13"/>
    <w:rsid w:val="05A57055"/>
    <w:rsid w:val="05AA37BE"/>
    <w:rsid w:val="05C18E58"/>
    <w:rsid w:val="05DA0AF5"/>
    <w:rsid w:val="05DD95A0"/>
    <w:rsid w:val="05F0A730"/>
    <w:rsid w:val="05F44F5C"/>
    <w:rsid w:val="05F615DA"/>
    <w:rsid w:val="060252FE"/>
    <w:rsid w:val="06074F07"/>
    <w:rsid w:val="0613B449"/>
    <w:rsid w:val="0629868F"/>
    <w:rsid w:val="06300FE0"/>
    <w:rsid w:val="063156B6"/>
    <w:rsid w:val="06357DFC"/>
    <w:rsid w:val="063C0A1D"/>
    <w:rsid w:val="064235FB"/>
    <w:rsid w:val="0646C6A2"/>
    <w:rsid w:val="064CBB76"/>
    <w:rsid w:val="064F56E8"/>
    <w:rsid w:val="0650DA1B"/>
    <w:rsid w:val="065809A3"/>
    <w:rsid w:val="065A9AF9"/>
    <w:rsid w:val="065C496B"/>
    <w:rsid w:val="065F55E8"/>
    <w:rsid w:val="0669BCA5"/>
    <w:rsid w:val="066C83D1"/>
    <w:rsid w:val="067121D6"/>
    <w:rsid w:val="0673FED7"/>
    <w:rsid w:val="0681501B"/>
    <w:rsid w:val="068C7BE4"/>
    <w:rsid w:val="068D7EB1"/>
    <w:rsid w:val="06933F02"/>
    <w:rsid w:val="06C1D7F2"/>
    <w:rsid w:val="06C26DBB"/>
    <w:rsid w:val="06DA3989"/>
    <w:rsid w:val="06DC8AC6"/>
    <w:rsid w:val="06DE66F7"/>
    <w:rsid w:val="06F205CC"/>
    <w:rsid w:val="06F73BEB"/>
    <w:rsid w:val="0705AEB9"/>
    <w:rsid w:val="070E796E"/>
    <w:rsid w:val="070F8C1D"/>
    <w:rsid w:val="071F2B8E"/>
    <w:rsid w:val="0723345C"/>
    <w:rsid w:val="072934BF"/>
    <w:rsid w:val="072CA402"/>
    <w:rsid w:val="072D06E7"/>
    <w:rsid w:val="072EFB93"/>
    <w:rsid w:val="072F56E0"/>
    <w:rsid w:val="07304271"/>
    <w:rsid w:val="07376A34"/>
    <w:rsid w:val="0740E83C"/>
    <w:rsid w:val="0742955E"/>
    <w:rsid w:val="074A3861"/>
    <w:rsid w:val="074A46E0"/>
    <w:rsid w:val="074C527D"/>
    <w:rsid w:val="0753493F"/>
    <w:rsid w:val="075CD11E"/>
    <w:rsid w:val="075E42BE"/>
    <w:rsid w:val="076274BE"/>
    <w:rsid w:val="0769C44C"/>
    <w:rsid w:val="076BEFF0"/>
    <w:rsid w:val="07743D09"/>
    <w:rsid w:val="0779E626"/>
    <w:rsid w:val="077E24F6"/>
    <w:rsid w:val="0790CC8C"/>
    <w:rsid w:val="0793ADD7"/>
    <w:rsid w:val="079728E7"/>
    <w:rsid w:val="07A57B93"/>
    <w:rsid w:val="07A73C2F"/>
    <w:rsid w:val="07A7EC45"/>
    <w:rsid w:val="07AA4545"/>
    <w:rsid w:val="07AA5E43"/>
    <w:rsid w:val="07B05ACB"/>
    <w:rsid w:val="07B15824"/>
    <w:rsid w:val="07B6892F"/>
    <w:rsid w:val="07B7265B"/>
    <w:rsid w:val="07BEB604"/>
    <w:rsid w:val="07C1C117"/>
    <w:rsid w:val="07C41A97"/>
    <w:rsid w:val="07C9BAEE"/>
    <w:rsid w:val="07D4D1A7"/>
    <w:rsid w:val="07DEFC71"/>
    <w:rsid w:val="07E1C7ED"/>
    <w:rsid w:val="07ED81C4"/>
    <w:rsid w:val="07F7D129"/>
    <w:rsid w:val="0815A4D0"/>
    <w:rsid w:val="0817051E"/>
    <w:rsid w:val="08185EF1"/>
    <w:rsid w:val="081A0FA1"/>
    <w:rsid w:val="081E09D8"/>
    <w:rsid w:val="081E5D9E"/>
    <w:rsid w:val="0823364F"/>
    <w:rsid w:val="0824201D"/>
    <w:rsid w:val="0828E461"/>
    <w:rsid w:val="082CCE28"/>
    <w:rsid w:val="083C759B"/>
    <w:rsid w:val="08402847"/>
    <w:rsid w:val="0848C941"/>
    <w:rsid w:val="084A2AEA"/>
    <w:rsid w:val="084A85E1"/>
    <w:rsid w:val="084CDCF3"/>
    <w:rsid w:val="084E40E8"/>
    <w:rsid w:val="0850AB9B"/>
    <w:rsid w:val="0851AE9F"/>
    <w:rsid w:val="0856B3B9"/>
    <w:rsid w:val="0858D79D"/>
    <w:rsid w:val="085B0960"/>
    <w:rsid w:val="085B3FC5"/>
    <w:rsid w:val="085EFD5D"/>
    <w:rsid w:val="086166A8"/>
    <w:rsid w:val="0864C5A2"/>
    <w:rsid w:val="08748ED4"/>
    <w:rsid w:val="0882F138"/>
    <w:rsid w:val="0898E2BC"/>
    <w:rsid w:val="089F9FC4"/>
    <w:rsid w:val="08A32489"/>
    <w:rsid w:val="08A8659B"/>
    <w:rsid w:val="08A8F50C"/>
    <w:rsid w:val="08AF0002"/>
    <w:rsid w:val="08B401C2"/>
    <w:rsid w:val="08B74025"/>
    <w:rsid w:val="08B91444"/>
    <w:rsid w:val="08BBD5A3"/>
    <w:rsid w:val="08BD956B"/>
    <w:rsid w:val="08C15B65"/>
    <w:rsid w:val="08C2DC04"/>
    <w:rsid w:val="08C37E4A"/>
    <w:rsid w:val="08CF5BEA"/>
    <w:rsid w:val="08D6396C"/>
    <w:rsid w:val="08DB31D7"/>
    <w:rsid w:val="08E08606"/>
    <w:rsid w:val="08EC6E58"/>
    <w:rsid w:val="08F343EC"/>
    <w:rsid w:val="08F6863A"/>
    <w:rsid w:val="0906C522"/>
    <w:rsid w:val="0909D5D6"/>
    <w:rsid w:val="090DE01D"/>
    <w:rsid w:val="090DF1CB"/>
    <w:rsid w:val="09141DC6"/>
    <w:rsid w:val="091A92AD"/>
    <w:rsid w:val="091DE2F7"/>
    <w:rsid w:val="091DFC68"/>
    <w:rsid w:val="091F77AE"/>
    <w:rsid w:val="092F5CC4"/>
    <w:rsid w:val="0937747A"/>
    <w:rsid w:val="0941B100"/>
    <w:rsid w:val="094D979E"/>
    <w:rsid w:val="095363E2"/>
    <w:rsid w:val="095857B9"/>
    <w:rsid w:val="095C2CCE"/>
    <w:rsid w:val="0964B1AD"/>
    <w:rsid w:val="0968F0E3"/>
    <w:rsid w:val="09722EB4"/>
    <w:rsid w:val="0975A3F0"/>
    <w:rsid w:val="097B1E6B"/>
    <w:rsid w:val="09801730"/>
    <w:rsid w:val="09847384"/>
    <w:rsid w:val="098AEF23"/>
    <w:rsid w:val="098E0BCF"/>
    <w:rsid w:val="099B208A"/>
    <w:rsid w:val="09B40217"/>
    <w:rsid w:val="09B65E28"/>
    <w:rsid w:val="09BB038A"/>
    <w:rsid w:val="09C2C7BF"/>
    <w:rsid w:val="09C914B3"/>
    <w:rsid w:val="09CA0EE5"/>
    <w:rsid w:val="09D46385"/>
    <w:rsid w:val="09D775E9"/>
    <w:rsid w:val="09E34970"/>
    <w:rsid w:val="09E9D1D9"/>
    <w:rsid w:val="09EA289F"/>
    <w:rsid w:val="09EC33AF"/>
    <w:rsid w:val="09EF5B22"/>
    <w:rsid w:val="09F43C25"/>
    <w:rsid w:val="0A0A3892"/>
    <w:rsid w:val="0A0EABA3"/>
    <w:rsid w:val="0A17B292"/>
    <w:rsid w:val="0A1AF21B"/>
    <w:rsid w:val="0A25D7A7"/>
    <w:rsid w:val="0A260CA4"/>
    <w:rsid w:val="0A2CB94F"/>
    <w:rsid w:val="0A35A7EB"/>
    <w:rsid w:val="0A455304"/>
    <w:rsid w:val="0A5B198B"/>
    <w:rsid w:val="0A5F46E5"/>
    <w:rsid w:val="0A646C87"/>
    <w:rsid w:val="0A687618"/>
    <w:rsid w:val="0A6DB29B"/>
    <w:rsid w:val="0A725FB8"/>
    <w:rsid w:val="0A73A7D0"/>
    <w:rsid w:val="0A74977C"/>
    <w:rsid w:val="0A7522B3"/>
    <w:rsid w:val="0A7A4197"/>
    <w:rsid w:val="0A7D0AE7"/>
    <w:rsid w:val="0A8648A8"/>
    <w:rsid w:val="0A865A63"/>
    <w:rsid w:val="0A8A7B34"/>
    <w:rsid w:val="0A939A40"/>
    <w:rsid w:val="0A95875F"/>
    <w:rsid w:val="0A9CDF28"/>
    <w:rsid w:val="0A9F1EB3"/>
    <w:rsid w:val="0AA06D04"/>
    <w:rsid w:val="0AA401A1"/>
    <w:rsid w:val="0AA74459"/>
    <w:rsid w:val="0ABE6D70"/>
    <w:rsid w:val="0AC0C688"/>
    <w:rsid w:val="0ACB7AAF"/>
    <w:rsid w:val="0ACFF619"/>
    <w:rsid w:val="0AD4A32C"/>
    <w:rsid w:val="0AE0EED9"/>
    <w:rsid w:val="0AF14206"/>
    <w:rsid w:val="0AF8A6CC"/>
    <w:rsid w:val="0AFDDDAE"/>
    <w:rsid w:val="0B09110F"/>
    <w:rsid w:val="0B0D7623"/>
    <w:rsid w:val="0B16D54A"/>
    <w:rsid w:val="0B192AF2"/>
    <w:rsid w:val="0B20390D"/>
    <w:rsid w:val="0B2D7405"/>
    <w:rsid w:val="0B32E1D4"/>
    <w:rsid w:val="0B3308BB"/>
    <w:rsid w:val="0B340BBD"/>
    <w:rsid w:val="0B3464DA"/>
    <w:rsid w:val="0B359F53"/>
    <w:rsid w:val="0B3CBFA6"/>
    <w:rsid w:val="0B464921"/>
    <w:rsid w:val="0B4A8BC2"/>
    <w:rsid w:val="0B4D6083"/>
    <w:rsid w:val="0B4E420F"/>
    <w:rsid w:val="0B5DF6F1"/>
    <w:rsid w:val="0B5E8C18"/>
    <w:rsid w:val="0B686DD4"/>
    <w:rsid w:val="0B72B5B8"/>
    <w:rsid w:val="0B742583"/>
    <w:rsid w:val="0B799563"/>
    <w:rsid w:val="0B7F60FA"/>
    <w:rsid w:val="0B83246F"/>
    <w:rsid w:val="0B873BC2"/>
    <w:rsid w:val="0B897467"/>
    <w:rsid w:val="0B89F9AA"/>
    <w:rsid w:val="0B8ADBBC"/>
    <w:rsid w:val="0B8B23D2"/>
    <w:rsid w:val="0B8BB946"/>
    <w:rsid w:val="0B8FDA85"/>
    <w:rsid w:val="0B94CEFF"/>
    <w:rsid w:val="0B9A1E0B"/>
    <w:rsid w:val="0BA2E5AE"/>
    <w:rsid w:val="0BA8E337"/>
    <w:rsid w:val="0BB5949A"/>
    <w:rsid w:val="0BB8B826"/>
    <w:rsid w:val="0BBC78E1"/>
    <w:rsid w:val="0BBE66B4"/>
    <w:rsid w:val="0BBEBD32"/>
    <w:rsid w:val="0BC3D2DA"/>
    <w:rsid w:val="0BC45AEC"/>
    <w:rsid w:val="0BCEC50E"/>
    <w:rsid w:val="0BD9E648"/>
    <w:rsid w:val="0BDA78D6"/>
    <w:rsid w:val="0BE4C517"/>
    <w:rsid w:val="0BE936CD"/>
    <w:rsid w:val="0C03651E"/>
    <w:rsid w:val="0C072193"/>
    <w:rsid w:val="0C0AA59D"/>
    <w:rsid w:val="0C0C74D2"/>
    <w:rsid w:val="0C153DE4"/>
    <w:rsid w:val="0C15CC75"/>
    <w:rsid w:val="0C1E675E"/>
    <w:rsid w:val="0C21A960"/>
    <w:rsid w:val="0C2E4568"/>
    <w:rsid w:val="0C36A2E1"/>
    <w:rsid w:val="0C377181"/>
    <w:rsid w:val="0C47A3BB"/>
    <w:rsid w:val="0C4AF706"/>
    <w:rsid w:val="0C50DB66"/>
    <w:rsid w:val="0C56CDA9"/>
    <w:rsid w:val="0C573A21"/>
    <w:rsid w:val="0C59AC0B"/>
    <w:rsid w:val="0C638E5E"/>
    <w:rsid w:val="0C6F6572"/>
    <w:rsid w:val="0C75013E"/>
    <w:rsid w:val="0C76F521"/>
    <w:rsid w:val="0C83C1F9"/>
    <w:rsid w:val="0C891C23"/>
    <w:rsid w:val="0C8A8E8B"/>
    <w:rsid w:val="0C8F6885"/>
    <w:rsid w:val="0C8F7C2D"/>
    <w:rsid w:val="0C8F8F69"/>
    <w:rsid w:val="0C973760"/>
    <w:rsid w:val="0C980A04"/>
    <w:rsid w:val="0CA9B7D6"/>
    <w:rsid w:val="0CABDB62"/>
    <w:rsid w:val="0CB2A87B"/>
    <w:rsid w:val="0CB2AB70"/>
    <w:rsid w:val="0CB805DE"/>
    <w:rsid w:val="0CB91E45"/>
    <w:rsid w:val="0CC070D3"/>
    <w:rsid w:val="0CD54112"/>
    <w:rsid w:val="0CDE9F45"/>
    <w:rsid w:val="0CEA38FD"/>
    <w:rsid w:val="0CF2AB4E"/>
    <w:rsid w:val="0D01E486"/>
    <w:rsid w:val="0D08DD2D"/>
    <w:rsid w:val="0D09F067"/>
    <w:rsid w:val="0D12022A"/>
    <w:rsid w:val="0D13D634"/>
    <w:rsid w:val="0D14E2AC"/>
    <w:rsid w:val="0D2865B4"/>
    <w:rsid w:val="0D2B40CA"/>
    <w:rsid w:val="0D2DD697"/>
    <w:rsid w:val="0D3DE053"/>
    <w:rsid w:val="0D41C521"/>
    <w:rsid w:val="0D464AC8"/>
    <w:rsid w:val="0D473EC9"/>
    <w:rsid w:val="0D504443"/>
    <w:rsid w:val="0D563397"/>
    <w:rsid w:val="0D5969F2"/>
    <w:rsid w:val="0D5D099B"/>
    <w:rsid w:val="0D645684"/>
    <w:rsid w:val="0D6D5BEB"/>
    <w:rsid w:val="0D753BE4"/>
    <w:rsid w:val="0D86F8CF"/>
    <w:rsid w:val="0D880995"/>
    <w:rsid w:val="0D882F36"/>
    <w:rsid w:val="0D9224A6"/>
    <w:rsid w:val="0D9639BD"/>
    <w:rsid w:val="0D9FFFBB"/>
    <w:rsid w:val="0DA3FB33"/>
    <w:rsid w:val="0DABB5AD"/>
    <w:rsid w:val="0DAE8C9A"/>
    <w:rsid w:val="0DB5684A"/>
    <w:rsid w:val="0DB5FDCB"/>
    <w:rsid w:val="0DC7B3DB"/>
    <w:rsid w:val="0DE05358"/>
    <w:rsid w:val="0DE58261"/>
    <w:rsid w:val="0DEEFD83"/>
    <w:rsid w:val="0DEF48EF"/>
    <w:rsid w:val="0DF186D7"/>
    <w:rsid w:val="0DFE58CD"/>
    <w:rsid w:val="0E0072E4"/>
    <w:rsid w:val="0E019ACC"/>
    <w:rsid w:val="0E068ECD"/>
    <w:rsid w:val="0E256199"/>
    <w:rsid w:val="0E2C9402"/>
    <w:rsid w:val="0E2D014D"/>
    <w:rsid w:val="0E369F77"/>
    <w:rsid w:val="0E49A128"/>
    <w:rsid w:val="0E4B8399"/>
    <w:rsid w:val="0E4DE8F8"/>
    <w:rsid w:val="0E558914"/>
    <w:rsid w:val="0E574604"/>
    <w:rsid w:val="0E636DA9"/>
    <w:rsid w:val="0E64F2B8"/>
    <w:rsid w:val="0E6A2EB8"/>
    <w:rsid w:val="0E6ED883"/>
    <w:rsid w:val="0E786E87"/>
    <w:rsid w:val="0E79C584"/>
    <w:rsid w:val="0E7B74A3"/>
    <w:rsid w:val="0E7D9337"/>
    <w:rsid w:val="0E89FCE5"/>
    <w:rsid w:val="0E8AE307"/>
    <w:rsid w:val="0E8C843C"/>
    <w:rsid w:val="0E8D083E"/>
    <w:rsid w:val="0E8E9936"/>
    <w:rsid w:val="0E919566"/>
    <w:rsid w:val="0E9D587A"/>
    <w:rsid w:val="0EA3F80E"/>
    <w:rsid w:val="0EAA2D00"/>
    <w:rsid w:val="0EC9B90B"/>
    <w:rsid w:val="0ECD5E5F"/>
    <w:rsid w:val="0ED156C9"/>
    <w:rsid w:val="0ED6ADC4"/>
    <w:rsid w:val="0EDF9153"/>
    <w:rsid w:val="0EED49E7"/>
    <w:rsid w:val="0EED8725"/>
    <w:rsid w:val="0EF13B14"/>
    <w:rsid w:val="0EF81E32"/>
    <w:rsid w:val="0EF9DBD9"/>
    <w:rsid w:val="0EFB3038"/>
    <w:rsid w:val="0F035A56"/>
    <w:rsid w:val="0F084748"/>
    <w:rsid w:val="0F13A2BC"/>
    <w:rsid w:val="0F1B7760"/>
    <w:rsid w:val="0F1D4EAD"/>
    <w:rsid w:val="0F1E88AC"/>
    <w:rsid w:val="0F26A530"/>
    <w:rsid w:val="0F307E2D"/>
    <w:rsid w:val="0F382079"/>
    <w:rsid w:val="0F3AE8A5"/>
    <w:rsid w:val="0F45FC75"/>
    <w:rsid w:val="0F4B6DEC"/>
    <w:rsid w:val="0F4DC28F"/>
    <w:rsid w:val="0F5FAFC5"/>
    <w:rsid w:val="0F6BBA68"/>
    <w:rsid w:val="0F6EE2C9"/>
    <w:rsid w:val="0F75A3C1"/>
    <w:rsid w:val="0F7D1E4D"/>
    <w:rsid w:val="0F7DE6B6"/>
    <w:rsid w:val="0F7FF7F8"/>
    <w:rsid w:val="0F816A5D"/>
    <w:rsid w:val="0F8AC777"/>
    <w:rsid w:val="0F9F65CF"/>
    <w:rsid w:val="0FA330D5"/>
    <w:rsid w:val="0FBFC229"/>
    <w:rsid w:val="0FC1954F"/>
    <w:rsid w:val="0FCE7CE2"/>
    <w:rsid w:val="0FD2F99F"/>
    <w:rsid w:val="0FD5966D"/>
    <w:rsid w:val="0FDB11DC"/>
    <w:rsid w:val="0FE10D6B"/>
    <w:rsid w:val="0FEDDCE0"/>
    <w:rsid w:val="0FEDEB22"/>
    <w:rsid w:val="0FF3370B"/>
    <w:rsid w:val="0FFF389A"/>
    <w:rsid w:val="1002F1ED"/>
    <w:rsid w:val="1003B69D"/>
    <w:rsid w:val="10049D0C"/>
    <w:rsid w:val="100AC2AC"/>
    <w:rsid w:val="101CB2D6"/>
    <w:rsid w:val="101D115B"/>
    <w:rsid w:val="101E1435"/>
    <w:rsid w:val="102FD181"/>
    <w:rsid w:val="103869E6"/>
    <w:rsid w:val="103C88D3"/>
    <w:rsid w:val="103CDCA4"/>
    <w:rsid w:val="104A8224"/>
    <w:rsid w:val="104D5D6F"/>
    <w:rsid w:val="1055D339"/>
    <w:rsid w:val="106297D6"/>
    <w:rsid w:val="10634B50"/>
    <w:rsid w:val="107D0FDB"/>
    <w:rsid w:val="10838EE3"/>
    <w:rsid w:val="108B675F"/>
    <w:rsid w:val="108D2EEA"/>
    <w:rsid w:val="109F187F"/>
    <w:rsid w:val="10A944BA"/>
    <w:rsid w:val="10AC1A81"/>
    <w:rsid w:val="10B0CDE5"/>
    <w:rsid w:val="10B97602"/>
    <w:rsid w:val="10DE6BCA"/>
    <w:rsid w:val="10DFB361"/>
    <w:rsid w:val="10E139D4"/>
    <w:rsid w:val="10E18600"/>
    <w:rsid w:val="10E5305A"/>
    <w:rsid w:val="10EA3932"/>
    <w:rsid w:val="10FA564F"/>
    <w:rsid w:val="110693C8"/>
    <w:rsid w:val="110A1DB5"/>
    <w:rsid w:val="111F9723"/>
    <w:rsid w:val="112927CF"/>
    <w:rsid w:val="112F706F"/>
    <w:rsid w:val="11353B7F"/>
    <w:rsid w:val="11427A21"/>
    <w:rsid w:val="114E5568"/>
    <w:rsid w:val="11785B28"/>
    <w:rsid w:val="117A8110"/>
    <w:rsid w:val="117A8BB5"/>
    <w:rsid w:val="117FB37E"/>
    <w:rsid w:val="118CE1DC"/>
    <w:rsid w:val="11933667"/>
    <w:rsid w:val="1196D986"/>
    <w:rsid w:val="119AA029"/>
    <w:rsid w:val="119BE1BE"/>
    <w:rsid w:val="11BE3373"/>
    <w:rsid w:val="11C191AF"/>
    <w:rsid w:val="11C71809"/>
    <w:rsid w:val="11C9873F"/>
    <w:rsid w:val="11D017F1"/>
    <w:rsid w:val="11D165DC"/>
    <w:rsid w:val="11DBE2CB"/>
    <w:rsid w:val="11DE1D9A"/>
    <w:rsid w:val="11E27450"/>
    <w:rsid w:val="11E3B480"/>
    <w:rsid w:val="11E65D13"/>
    <w:rsid w:val="11F41588"/>
    <w:rsid w:val="11F42E8B"/>
    <w:rsid w:val="11FC1466"/>
    <w:rsid w:val="11FC83BB"/>
    <w:rsid w:val="11FF8692"/>
    <w:rsid w:val="1203F988"/>
    <w:rsid w:val="120571D5"/>
    <w:rsid w:val="121045BD"/>
    <w:rsid w:val="1212F5FD"/>
    <w:rsid w:val="1215991D"/>
    <w:rsid w:val="121BC65F"/>
    <w:rsid w:val="122236DF"/>
    <w:rsid w:val="12332783"/>
    <w:rsid w:val="1236D124"/>
    <w:rsid w:val="12377BC4"/>
    <w:rsid w:val="1243C20B"/>
    <w:rsid w:val="124429ED"/>
    <w:rsid w:val="124C23E8"/>
    <w:rsid w:val="124F3652"/>
    <w:rsid w:val="1255D035"/>
    <w:rsid w:val="1255E9A9"/>
    <w:rsid w:val="125EC378"/>
    <w:rsid w:val="1262B518"/>
    <w:rsid w:val="12635076"/>
    <w:rsid w:val="12668905"/>
    <w:rsid w:val="1277CB4D"/>
    <w:rsid w:val="127C0786"/>
    <w:rsid w:val="127F5CB2"/>
    <w:rsid w:val="128A5E18"/>
    <w:rsid w:val="128D2494"/>
    <w:rsid w:val="1295F7B5"/>
    <w:rsid w:val="129AFC4F"/>
    <w:rsid w:val="129EFC71"/>
    <w:rsid w:val="12A64EF5"/>
    <w:rsid w:val="12ABCD3C"/>
    <w:rsid w:val="12B27F11"/>
    <w:rsid w:val="12B2D6CE"/>
    <w:rsid w:val="12B3589E"/>
    <w:rsid w:val="12BD2A03"/>
    <w:rsid w:val="12C0F604"/>
    <w:rsid w:val="12CB5E43"/>
    <w:rsid w:val="12D3D752"/>
    <w:rsid w:val="12D4E419"/>
    <w:rsid w:val="12D98217"/>
    <w:rsid w:val="12F5593E"/>
    <w:rsid w:val="12F7369B"/>
    <w:rsid w:val="1304151E"/>
    <w:rsid w:val="130753A0"/>
    <w:rsid w:val="130A27E3"/>
    <w:rsid w:val="13152D96"/>
    <w:rsid w:val="131D528E"/>
    <w:rsid w:val="1325E7D7"/>
    <w:rsid w:val="13318AD7"/>
    <w:rsid w:val="1334C48C"/>
    <w:rsid w:val="13438FD5"/>
    <w:rsid w:val="13498713"/>
    <w:rsid w:val="134AA105"/>
    <w:rsid w:val="134AD3FA"/>
    <w:rsid w:val="134CCE1B"/>
    <w:rsid w:val="134D7C60"/>
    <w:rsid w:val="134DF312"/>
    <w:rsid w:val="13548F37"/>
    <w:rsid w:val="1354958C"/>
    <w:rsid w:val="13590798"/>
    <w:rsid w:val="135AB8F8"/>
    <w:rsid w:val="135DD058"/>
    <w:rsid w:val="13607A6F"/>
    <w:rsid w:val="136B5E06"/>
    <w:rsid w:val="13765464"/>
    <w:rsid w:val="137A3732"/>
    <w:rsid w:val="137B7F63"/>
    <w:rsid w:val="137BC591"/>
    <w:rsid w:val="1387FBA5"/>
    <w:rsid w:val="13938E59"/>
    <w:rsid w:val="13B23E3D"/>
    <w:rsid w:val="13B35F79"/>
    <w:rsid w:val="13BA3FC7"/>
    <w:rsid w:val="13BC85D9"/>
    <w:rsid w:val="13BD245B"/>
    <w:rsid w:val="13C09149"/>
    <w:rsid w:val="13C2A46A"/>
    <w:rsid w:val="13C4E171"/>
    <w:rsid w:val="13CB338F"/>
    <w:rsid w:val="13D043A7"/>
    <w:rsid w:val="13D1B442"/>
    <w:rsid w:val="13D885E1"/>
    <w:rsid w:val="13DD7BDB"/>
    <w:rsid w:val="13F7065C"/>
    <w:rsid w:val="13F7CCDA"/>
    <w:rsid w:val="13FB4B08"/>
    <w:rsid w:val="140516AD"/>
    <w:rsid w:val="140D2ADE"/>
    <w:rsid w:val="141239AB"/>
    <w:rsid w:val="14166F2C"/>
    <w:rsid w:val="1417BFB7"/>
    <w:rsid w:val="1421E820"/>
    <w:rsid w:val="1424C92A"/>
    <w:rsid w:val="14268D0F"/>
    <w:rsid w:val="14269DC9"/>
    <w:rsid w:val="142B125B"/>
    <w:rsid w:val="14369CC6"/>
    <w:rsid w:val="143D9A35"/>
    <w:rsid w:val="144487DD"/>
    <w:rsid w:val="1448C075"/>
    <w:rsid w:val="1455E75D"/>
    <w:rsid w:val="14588B6A"/>
    <w:rsid w:val="146BAF6D"/>
    <w:rsid w:val="146C8E65"/>
    <w:rsid w:val="14738A36"/>
    <w:rsid w:val="1474142A"/>
    <w:rsid w:val="14764D95"/>
    <w:rsid w:val="147FB40B"/>
    <w:rsid w:val="1481586E"/>
    <w:rsid w:val="14821ED8"/>
    <w:rsid w:val="148366EB"/>
    <w:rsid w:val="1483BC80"/>
    <w:rsid w:val="149D54BF"/>
    <w:rsid w:val="14A599ED"/>
    <w:rsid w:val="14AEC397"/>
    <w:rsid w:val="14B09F17"/>
    <w:rsid w:val="14B55770"/>
    <w:rsid w:val="14B7466F"/>
    <w:rsid w:val="14B8BFF1"/>
    <w:rsid w:val="14BD8097"/>
    <w:rsid w:val="14C09647"/>
    <w:rsid w:val="14C117C5"/>
    <w:rsid w:val="14D2FD36"/>
    <w:rsid w:val="14D8FCD9"/>
    <w:rsid w:val="14E11D4C"/>
    <w:rsid w:val="14E91F05"/>
    <w:rsid w:val="14F936EA"/>
    <w:rsid w:val="1503BA9D"/>
    <w:rsid w:val="1504B94B"/>
    <w:rsid w:val="150913BB"/>
    <w:rsid w:val="15091778"/>
    <w:rsid w:val="150CBF53"/>
    <w:rsid w:val="150D41BA"/>
    <w:rsid w:val="151A1C1A"/>
    <w:rsid w:val="151B2483"/>
    <w:rsid w:val="151E10AB"/>
    <w:rsid w:val="1520502C"/>
    <w:rsid w:val="1524FAD9"/>
    <w:rsid w:val="153593A1"/>
    <w:rsid w:val="15394429"/>
    <w:rsid w:val="153EF097"/>
    <w:rsid w:val="1540058C"/>
    <w:rsid w:val="154067D7"/>
    <w:rsid w:val="1543FC6A"/>
    <w:rsid w:val="156C685F"/>
    <w:rsid w:val="1570D9C4"/>
    <w:rsid w:val="1578C596"/>
    <w:rsid w:val="15796DAC"/>
    <w:rsid w:val="157A6CBF"/>
    <w:rsid w:val="159A5A9B"/>
    <w:rsid w:val="159B31D5"/>
    <w:rsid w:val="159F0D3E"/>
    <w:rsid w:val="15A0430F"/>
    <w:rsid w:val="15A11993"/>
    <w:rsid w:val="15A5E44F"/>
    <w:rsid w:val="15B743D7"/>
    <w:rsid w:val="15BA106E"/>
    <w:rsid w:val="15BE33DF"/>
    <w:rsid w:val="15BFAF2B"/>
    <w:rsid w:val="15C1BA8F"/>
    <w:rsid w:val="15C46C46"/>
    <w:rsid w:val="15CB63A3"/>
    <w:rsid w:val="15CEE2CB"/>
    <w:rsid w:val="15DA3134"/>
    <w:rsid w:val="15DBE4B7"/>
    <w:rsid w:val="15DCB6C2"/>
    <w:rsid w:val="15E5FD27"/>
    <w:rsid w:val="15E6EDE8"/>
    <w:rsid w:val="15E82096"/>
    <w:rsid w:val="15EA6EA6"/>
    <w:rsid w:val="15F00EAD"/>
    <w:rsid w:val="15F29F2D"/>
    <w:rsid w:val="15F2C49F"/>
    <w:rsid w:val="15F4244F"/>
    <w:rsid w:val="15F8AE94"/>
    <w:rsid w:val="15FD9E5E"/>
    <w:rsid w:val="1613DBB4"/>
    <w:rsid w:val="161FDB99"/>
    <w:rsid w:val="16268B6D"/>
    <w:rsid w:val="163D5AFD"/>
    <w:rsid w:val="16485814"/>
    <w:rsid w:val="164C935A"/>
    <w:rsid w:val="1651211D"/>
    <w:rsid w:val="1655ADF3"/>
    <w:rsid w:val="165AD4C2"/>
    <w:rsid w:val="165E1A33"/>
    <w:rsid w:val="16638A12"/>
    <w:rsid w:val="16669038"/>
    <w:rsid w:val="166E1B98"/>
    <w:rsid w:val="166E7B1A"/>
    <w:rsid w:val="166F2E0E"/>
    <w:rsid w:val="16728791"/>
    <w:rsid w:val="168DB605"/>
    <w:rsid w:val="168E2CB3"/>
    <w:rsid w:val="168ECFCF"/>
    <w:rsid w:val="1697370C"/>
    <w:rsid w:val="169FC74E"/>
    <w:rsid w:val="16A05E78"/>
    <w:rsid w:val="16A13E3E"/>
    <w:rsid w:val="16A419FD"/>
    <w:rsid w:val="16A682E8"/>
    <w:rsid w:val="16AA30FC"/>
    <w:rsid w:val="16AB7BB4"/>
    <w:rsid w:val="16AF27E7"/>
    <w:rsid w:val="16B0B960"/>
    <w:rsid w:val="16BD1C19"/>
    <w:rsid w:val="16BE3DF4"/>
    <w:rsid w:val="16C4A591"/>
    <w:rsid w:val="16C7DFC6"/>
    <w:rsid w:val="16CEEC68"/>
    <w:rsid w:val="16D775E1"/>
    <w:rsid w:val="16DED18B"/>
    <w:rsid w:val="16F765E1"/>
    <w:rsid w:val="16F7F494"/>
    <w:rsid w:val="17000A7E"/>
    <w:rsid w:val="17019A20"/>
    <w:rsid w:val="1701FACF"/>
    <w:rsid w:val="1704BA3E"/>
    <w:rsid w:val="1709ABBE"/>
    <w:rsid w:val="170A3265"/>
    <w:rsid w:val="17159CC3"/>
    <w:rsid w:val="171AD658"/>
    <w:rsid w:val="171F2AE7"/>
    <w:rsid w:val="1739A7CC"/>
    <w:rsid w:val="173F0D3C"/>
    <w:rsid w:val="174BDCEE"/>
    <w:rsid w:val="1752AD6B"/>
    <w:rsid w:val="1759587B"/>
    <w:rsid w:val="1761CAE6"/>
    <w:rsid w:val="1766F8A4"/>
    <w:rsid w:val="17675E71"/>
    <w:rsid w:val="17711D8A"/>
    <w:rsid w:val="177327E5"/>
    <w:rsid w:val="1775B84D"/>
    <w:rsid w:val="1779D002"/>
    <w:rsid w:val="178423E3"/>
    <w:rsid w:val="1785BAB6"/>
    <w:rsid w:val="1786ABCD"/>
    <w:rsid w:val="1787E15E"/>
    <w:rsid w:val="17898F20"/>
    <w:rsid w:val="178CB349"/>
    <w:rsid w:val="179545D1"/>
    <w:rsid w:val="179C6B7A"/>
    <w:rsid w:val="17A48168"/>
    <w:rsid w:val="17A535E6"/>
    <w:rsid w:val="17AA0DD5"/>
    <w:rsid w:val="17B83D03"/>
    <w:rsid w:val="17C30F1F"/>
    <w:rsid w:val="17C33CDF"/>
    <w:rsid w:val="17C6E5BF"/>
    <w:rsid w:val="17CB49C3"/>
    <w:rsid w:val="17CE10DB"/>
    <w:rsid w:val="17CEA8A5"/>
    <w:rsid w:val="17D5EF29"/>
    <w:rsid w:val="17D72D00"/>
    <w:rsid w:val="17D81C58"/>
    <w:rsid w:val="17E666C8"/>
    <w:rsid w:val="17FD9FBA"/>
    <w:rsid w:val="1803D404"/>
    <w:rsid w:val="18147F2C"/>
    <w:rsid w:val="181A3CF5"/>
    <w:rsid w:val="181DC81A"/>
    <w:rsid w:val="182755AD"/>
    <w:rsid w:val="1829CE05"/>
    <w:rsid w:val="182BE65F"/>
    <w:rsid w:val="182D3836"/>
    <w:rsid w:val="1830EC54"/>
    <w:rsid w:val="183BA3D1"/>
    <w:rsid w:val="1841F888"/>
    <w:rsid w:val="18465C8C"/>
    <w:rsid w:val="1847D693"/>
    <w:rsid w:val="1849EFE1"/>
    <w:rsid w:val="185070CA"/>
    <w:rsid w:val="18654A99"/>
    <w:rsid w:val="1867BD6B"/>
    <w:rsid w:val="1867D7D6"/>
    <w:rsid w:val="186B1147"/>
    <w:rsid w:val="186B62CB"/>
    <w:rsid w:val="186BD24E"/>
    <w:rsid w:val="186CF0D2"/>
    <w:rsid w:val="1879B4B6"/>
    <w:rsid w:val="187A1CE8"/>
    <w:rsid w:val="187C23D8"/>
    <w:rsid w:val="18803F45"/>
    <w:rsid w:val="1881254C"/>
    <w:rsid w:val="1883C5F7"/>
    <w:rsid w:val="18887F8B"/>
    <w:rsid w:val="188CF17A"/>
    <w:rsid w:val="1898FB60"/>
    <w:rsid w:val="18A8A242"/>
    <w:rsid w:val="18B2AE32"/>
    <w:rsid w:val="18B9E4C9"/>
    <w:rsid w:val="18E5E251"/>
    <w:rsid w:val="18E633DB"/>
    <w:rsid w:val="18F18CB2"/>
    <w:rsid w:val="18FC2DEC"/>
    <w:rsid w:val="18FD39A3"/>
    <w:rsid w:val="19081234"/>
    <w:rsid w:val="19123E43"/>
    <w:rsid w:val="19146228"/>
    <w:rsid w:val="19252D5E"/>
    <w:rsid w:val="19257E51"/>
    <w:rsid w:val="19258849"/>
    <w:rsid w:val="1946332E"/>
    <w:rsid w:val="19488161"/>
    <w:rsid w:val="1955DB8E"/>
    <w:rsid w:val="1956B909"/>
    <w:rsid w:val="195F8635"/>
    <w:rsid w:val="19696EA5"/>
    <w:rsid w:val="196DA300"/>
    <w:rsid w:val="196EAA1C"/>
    <w:rsid w:val="197F8E13"/>
    <w:rsid w:val="1987F6B4"/>
    <w:rsid w:val="1992FFB9"/>
    <w:rsid w:val="1993A3C5"/>
    <w:rsid w:val="19968E24"/>
    <w:rsid w:val="199882B6"/>
    <w:rsid w:val="199C17A3"/>
    <w:rsid w:val="19A41128"/>
    <w:rsid w:val="19A5C27E"/>
    <w:rsid w:val="19AB4201"/>
    <w:rsid w:val="19AD6927"/>
    <w:rsid w:val="19B370ED"/>
    <w:rsid w:val="19B6BC45"/>
    <w:rsid w:val="19C5A39B"/>
    <w:rsid w:val="19C8C512"/>
    <w:rsid w:val="19C9689F"/>
    <w:rsid w:val="19CA8DA2"/>
    <w:rsid w:val="19D42F69"/>
    <w:rsid w:val="19D78EC1"/>
    <w:rsid w:val="19E6CB35"/>
    <w:rsid w:val="19EDAF13"/>
    <w:rsid w:val="19EF5DBD"/>
    <w:rsid w:val="19F2650D"/>
    <w:rsid w:val="19FF2B1F"/>
    <w:rsid w:val="1A0AABB8"/>
    <w:rsid w:val="1A0ACCD1"/>
    <w:rsid w:val="1A0B7230"/>
    <w:rsid w:val="1A110534"/>
    <w:rsid w:val="1A146FA6"/>
    <w:rsid w:val="1A19E35F"/>
    <w:rsid w:val="1A1CB066"/>
    <w:rsid w:val="1A1D37C6"/>
    <w:rsid w:val="1A1D8618"/>
    <w:rsid w:val="1A1DB16A"/>
    <w:rsid w:val="1A22A9F3"/>
    <w:rsid w:val="1A278975"/>
    <w:rsid w:val="1A2B8496"/>
    <w:rsid w:val="1A2E04CD"/>
    <w:rsid w:val="1A314489"/>
    <w:rsid w:val="1A32F0E0"/>
    <w:rsid w:val="1A36CA66"/>
    <w:rsid w:val="1A401CCA"/>
    <w:rsid w:val="1A445AB1"/>
    <w:rsid w:val="1A481BBF"/>
    <w:rsid w:val="1A49FDB9"/>
    <w:rsid w:val="1A53C8D5"/>
    <w:rsid w:val="1A5C946C"/>
    <w:rsid w:val="1A600DB1"/>
    <w:rsid w:val="1A632D81"/>
    <w:rsid w:val="1A6545A2"/>
    <w:rsid w:val="1A65FF24"/>
    <w:rsid w:val="1A6AE504"/>
    <w:rsid w:val="1A6E5EAD"/>
    <w:rsid w:val="1A709195"/>
    <w:rsid w:val="1A7CBDDC"/>
    <w:rsid w:val="1A862D81"/>
    <w:rsid w:val="1A87CD5F"/>
    <w:rsid w:val="1A87D16D"/>
    <w:rsid w:val="1A90AF9D"/>
    <w:rsid w:val="1A914649"/>
    <w:rsid w:val="1A91E9F6"/>
    <w:rsid w:val="1A970BF1"/>
    <w:rsid w:val="1A9CF99D"/>
    <w:rsid w:val="1A9E8737"/>
    <w:rsid w:val="1AA8EB99"/>
    <w:rsid w:val="1AAE8B2D"/>
    <w:rsid w:val="1AB65C3B"/>
    <w:rsid w:val="1ABB44CC"/>
    <w:rsid w:val="1ABD8C79"/>
    <w:rsid w:val="1ABE7487"/>
    <w:rsid w:val="1AC37CB5"/>
    <w:rsid w:val="1ACAE365"/>
    <w:rsid w:val="1AD22FBB"/>
    <w:rsid w:val="1AD7214C"/>
    <w:rsid w:val="1AD7BB77"/>
    <w:rsid w:val="1ADEBB4B"/>
    <w:rsid w:val="1ADF4AB2"/>
    <w:rsid w:val="1AE6B0B8"/>
    <w:rsid w:val="1AE9F359"/>
    <w:rsid w:val="1AEDB6E0"/>
    <w:rsid w:val="1AF83F7B"/>
    <w:rsid w:val="1B01E682"/>
    <w:rsid w:val="1B1019EF"/>
    <w:rsid w:val="1B1A6265"/>
    <w:rsid w:val="1B1A829F"/>
    <w:rsid w:val="1B20E59B"/>
    <w:rsid w:val="1B2131C7"/>
    <w:rsid w:val="1B30A36D"/>
    <w:rsid w:val="1B360DEF"/>
    <w:rsid w:val="1B3AF753"/>
    <w:rsid w:val="1B3C0501"/>
    <w:rsid w:val="1B3FB6D3"/>
    <w:rsid w:val="1B483596"/>
    <w:rsid w:val="1B5047B8"/>
    <w:rsid w:val="1B571D4A"/>
    <w:rsid w:val="1B60DE2D"/>
    <w:rsid w:val="1B6AA951"/>
    <w:rsid w:val="1B6C9B31"/>
    <w:rsid w:val="1B6D7A0B"/>
    <w:rsid w:val="1B6DD200"/>
    <w:rsid w:val="1B7444A7"/>
    <w:rsid w:val="1B80D253"/>
    <w:rsid w:val="1B84094F"/>
    <w:rsid w:val="1B84A6F2"/>
    <w:rsid w:val="1B8680DB"/>
    <w:rsid w:val="1B9A1E61"/>
    <w:rsid w:val="1B9DFE10"/>
    <w:rsid w:val="1BA419AB"/>
    <w:rsid w:val="1BA4A06E"/>
    <w:rsid w:val="1BC248B0"/>
    <w:rsid w:val="1BC77CAA"/>
    <w:rsid w:val="1BCC1F3B"/>
    <w:rsid w:val="1BCDDF35"/>
    <w:rsid w:val="1BD0632C"/>
    <w:rsid w:val="1BDB904B"/>
    <w:rsid w:val="1BED170B"/>
    <w:rsid w:val="1BF329C7"/>
    <w:rsid w:val="1BF680DA"/>
    <w:rsid w:val="1BFAFCFA"/>
    <w:rsid w:val="1C07AEDB"/>
    <w:rsid w:val="1C08BA8A"/>
    <w:rsid w:val="1C0A282E"/>
    <w:rsid w:val="1C0E6077"/>
    <w:rsid w:val="1C1A1306"/>
    <w:rsid w:val="1C1DEC47"/>
    <w:rsid w:val="1C1E3086"/>
    <w:rsid w:val="1C2E3574"/>
    <w:rsid w:val="1C37A3A0"/>
    <w:rsid w:val="1C3DBE22"/>
    <w:rsid w:val="1C3E5563"/>
    <w:rsid w:val="1C48642F"/>
    <w:rsid w:val="1C5F5CDA"/>
    <w:rsid w:val="1C61AF3C"/>
    <w:rsid w:val="1C809C0D"/>
    <w:rsid w:val="1C822EEC"/>
    <w:rsid w:val="1C8C50C7"/>
    <w:rsid w:val="1C916B12"/>
    <w:rsid w:val="1CAA8D87"/>
    <w:rsid w:val="1CB839B2"/>
    <w:rsid w:val="1CB8D652"/>
    <w:rsid w:val="1CC29C81"/>
    <w:rsid w:val="1CC2D2B2"/>
    <w:rsid w:val="1CC2EC9B"/>
    <w:rsid w:val="1CCB2442"/>
    <w:rsid w:val="1CCDF133"/>
    <w:rsid w:val="1CD39093"/>
    <w:rsid w:val="1CDD6FDA"/>
    <w:rsid w:val="1CE0B292"/>
    <w:rsid w:val="1CE63981"/>
    <w:rsid w:val="1CED3BEA"/>
    <w:rsid w:val="1CFC7282"/>
    <w:rsid w:val="1D08CC91"/>
    <w:rsid w:val="1D0A1AB1"/>
    <w:rsid w:val="1D0BC369"/>
    <w:rsid w:val="1D0D0789"/>
    <w:rsid w:val="1D0FBC4B"/>
    <w:rsid w:val="1D1901F2"/>
    <w:rsid w:val="1D1A8392"/>
    <w:rsid w:val="1D1EFC26"/>
    <w:rsid w:val="1D200FC3"/>
    <w:rsid w:val="1D23D641"/>
    <w:rsid w:val="1D2E3384"/>
    <w:rsid w:val="1D376BDA"/>
    <w:rsid w:val="1D43CBBF"/>
    <w:rsid w:val="1D4419AA"/>
    <w:rsid w:val="1D446FCA"/>
    <w:rsid w:val="1D4BB56A"/>
    <w:rsid w:val="1D4BE057"/>
    <w:rsid w:val="1D4ED3E3"/>
    <w:rsid w:val="1D4FAD13"/>
    <w:rsid w:val="1D521A92"/>
    <w:rsid w:val="1D5BEDFF"/>
    <w:rsid w:val="1D5F2204"/>
    <w:rsid w:val="1D5FE63C"/>
    <w:rsid w:val="1D6129EF"/>
    <w:rsid w:val="1D6173F7"/>
    <w:rsid w:val="1D61EE8C"/>
    <w:rsid w:val="1D673496"/>
    <w:rsid w:val="1D70F16C"/>
    <w:rsid w:val="1D757C28"/>
    <w:rsid w:val="1D7791F2"/>
    <w:rsid w:val="1D77976C"/>
    <w:rsid w:val="1D792B9B"/>
    <w:rsid w:val="1D7D8DD9"/>
    <w:rsid w:val="1D850F4A"/>
    <w:rsid w:val="1D9726C0"/>
    <w:rsid w:val="1D9A5536"/>
    <w:rsid w:val="1D9B6DD1"/>
    <w:rsid w:val="1DA939C9"/>
    <w:rsid w:val="1DA99F62"/>
    <w:rsid w:val="1DBD50B2"/>
    <w:rsid w:val="1DC6B734"/>
    <w:rsid w:val="1DC80FA5"/>
    <w:rsid w:val="1DD479B5"/>
    <w:rsid w:val="1DD546F4"/>
    <w:rsid w:val="1DD87F61"/>
    <w:rsid w:val="1DDE1683"/>
    <w:rsid w:val="1DDEC197"/>
    <w:rsid w:val="1DE50537"/>
    <w:rsid w:val="1DE9C788"/>
    <w:rsid w:val="1DF0E7BC"/>
    <w:rsid w:val="1DF560A7"/>
    <w:rsid w:val="1DF8354D"/>
    <w:rsid w:val="1DFA04E9"/>
    <w:rsid w:val="1E03DB15"/>
    <w:rsid w:val="1E0DD106"/>
    <w:rsid w:val="1E1227A2"/>
    <w:rsid w:val="1E16057A"/>
    <w:rsid w:val="1E170A01"/>
    <w:rsid w:val="1E1F8020"/>
    <w:rsid w:val="1E32FB68"/>
    <w:rsid w:val="1E34BD9F"/>
    <w:rsid w:val="1E35418C"/>
    <w:rsid w:val="1E395132"/>
    <w:rsid w:val="1E479A36"/>
    <w:rsid w:val="1E48BBEA"/>
    <w:rsid w:val="1E4AC5B0"/>
    <w:rsid w:val="1E55E28F"/>
    <w:rsid w:val="1E61CB1E"/>
    <w:rsid w:val="1E63898B"/>
    <w:rsid w:val="1E63A546"/>
    <w:rsid w:val="1E6FDFC8"/>
    <w:rsid w:val="1E701791"/>
    <w:rsid w:val="1E71BE36"/>
    <w:rsid w:val="1E761772"/>
    <w:rsid w:val="1E768D36"/>
    <w:rsid w:val="1E7CE06A"/>
    <w:rsid w:val="1E8050C1"/>
    <w:rsid w:val="1E821277"/>
    <w:rsid w:val="1E8274F2"/>
    <w:rsid w:val="1E82FEFD"/>
    <w:rsid w:val="1E89C76C"/>
    <w:rsid w:val="1E8E8286"/>
    <w:rsid w:val="1E919ABE"/>
    <w:rsid w:val="1E942C52"/>
    <w:rsid w:val="1E9FBBFC"/>
    <w:rsid w:val="1EA2A317"/>
    <w:rsid w:val="1EAE2F58"/>
    <w:rsid w:val="1EAED29D"/>
    <w:rsid w:val="1EB4CE88"/>
    <w:rsid w:val="1ECF409F"/>
    <w:rsid w:val="1EE34637"/>
    <w:rsid w:val="1EE6E3EE"/>
    <w:rsid w:val="1EE7093E"/>
    <w:rsid w:val="1EF70BC1"/>
    <w:rsid w:val="1F0AF8F1"/>
    <w:rsid w:val="1F102C88"/>
    <w:rsid w:val="1F1B514F"/>
    <w:rsid w:val="1F21A19C"/>
    <w:rsid w:val="1F2B6942"/>
    <w:rsid w:val="1F2BA272"/>
    <w:rsid w:val="1F2DA2D2"/>
    <w:rsid w:val="1F4D9893"/>
    <w:rsid w:val="1F55A055"/>
    <w:rsid w:val="1F573E22"/>
    <w:rsid w:val="1F5F9AE1"/>
    <w:rsid w:val="1F5FDEDB"/>
    <w:rsid w:val="1F62F3B1"/>
    <w:rsid w:val="1F664665"/>
    <w:rsid w:val="1F6A27C9"/>
    <w:rsid w:val="1F6A8D7F"/>
    <w:rsid w:val="1F6E1878"/>
    <w:rsid w:val="1F747CA5"/>
    <w:rsid w:val="1F76C43A"/>
    <w:rsid w:val="1F7EF3B1"/>
    <w:rsid w:val="1F802281"/>
    <w:rsid w:val="1F818F3D"/>
    <w:rsid w:val="1F82F69C"/>
    <w:rsid w:val="1F8911F3"/>
    <w:rsid w:val="1F91D346"/>
    <w:rsid w:val="1F938AD9"/>
    <w:rsid w:val="1F95B22F"/>
    <w:rsid w:val="1F967A84"/>
    <w:rsid w:val="1F974431"/>
    <w:rsid w:val="1F9DE825"/>
    <w:rsid w:val="1FB2AA2B"/>
    <w:rsid w:val="1FB64118"/>
    <w:rsid w:val="1FB7A97F"/>
    <w:rsid w:val="1FB7E5A9"/>
    <w:rsid w:val="1FC5147F"/>
    <w:rsid w:val="1FD0FEED"/>
    <w:rsid w:val="1FD221FF"/>
    <w:rsid w:val="1FDD4656"/>
    <w:rsid w:val="1FDD64CC"/>
    <w:rsid w:val="1FE1F48B"/>
    <w:rsid w:val="1FEF033F"/>
    <w:rsid w:val="1FF5335B"/>
    <w:rsid w:val="1FFCC73F"/>
    <w:rsid w:val="1FFD2B8A"/>
    <w:rsid w:val="1FFFB60E"/>
    <w:rsid w:val="20166722"/>
    <w:rsid w:val="20211D02"/>
    <w:rsid w:val="20212967"/>
    <w:rsid w:val="20278128"/>
    <w:rsid w:val="2032F928"/>
    <w:rsid w:val="20344414"/>
    <w:rsid w:val="203B9CCC"/>
    <w:rsid w:val="203C2C81"/>
    <w:rsid w:val="2042450D"/>
    <w:rsid w:val="204481FF"/>
    <w:rsid w:val="204BCF1F"/>
    <w:rsid w:val="204C23D8"/>
    <w:rsid w:val="204FC1BF"/>
    <w:rsid w:val="20504838"/>
    <w:rsid w:val="2050FE1A"/>
    <w:rsid w:val="20564BAD"/>
    <w:rsid w:val="205A39C3"/>
    <w:rsid w:val="2065B83E"/>
    <w:rsid w:val="206D6DD6"/>
    <w:rsid w:val="2077AF3E"/>
    <w:rsid w:val="20782EDD"/>
    <w:rsid w:val="207DE452"/>
    <w:rsid w:val="2084EA9A"/>
    <w:rsid w:val="209564C5"/>
    <w:rsid w:val="2095A5FF"/>
    <w:rsid w:val="2098C934"/>
    <w:rsid w:val="209B9F70"/>
    <w:rsid w:val="209C9543"/>
    <w:rsid w:val="209CB091"/>
    <w:rsid w:val="209F885F"/>
    <w:rsid w:val="20AA8A4D"/>
    <w:rsid w:val="20C215FD"/>
    <w:rsid w:val="20C99563"/>
    <w:rsid w:val="20CFCDE2"/>
    <w:rsid w:val="20D7D920"/>
    <w:rsid w:val="20DD2126"/>
    <w:rsid w:val="20DF90F0"/>
    <w:rsid w:val="20E4BF6F"/>
    <w:rsid w:val="20E821E6"/>
    <w:rsid w:val="20F0B042"/>
    <w:rsid w:val="20F3BF7D"/>
    <w:rsid w:val="20FA1777"/>
    <w:rsid w:val="20FD1CD9"/>
    <w:rsid w:val="2100E6FF"/>
    <w:rsid w:val="210BBDB2"/>
    <w:rsid w:val="210F15F2"/>
    <w:rsid w:val="210F6E3D"/>
    <w:rsid w:val="211012ED"/>
    <w:rsid w:val="2118D325"/>
    <w:rsid w:val="21268E97"/>
    <w:rsid w:val="21286733"/>
    <w:rsid w:val="2128BC28"/>
    <w:rsid w:val="212D34EA"/>
    <w:rsid w:val="21348B3E"/>
    <w:rsid w:val="21395B6D"/>
    <w:rsid w:val="213DD2EB"/>
    <w:rsid w:val="2140D3EB"/>
    <w:rsid w:val="2148B8F9"/>
    <w:rsid w:val="214F4591"/>
    <w:rsid w:val="2153213D"/>
    <w:rsid w:val="2156CBFC"/>
    <w:rsid w:val="215BC90E"/>
    <w:rsid w:val="215E5829"/>
    <w:rsid w:val="21607740"/>
    <w:rsid w:val="21618E7A"/>
    <w:rsid w:val="2166A4F6"/>
    <w:rsid w:val="2169EADF"/>
    <w:rsid w:val="216D26D2"/>
    <w:rsid w:val="21836CFB"/>
    <w:rsid w:val="2183A992"/>
    <w:rsid w:val="2185614F"/>
    <w:rsid w:val="21889B21"/>
    <w:rsid w:val="218C91C5"/>
    <w:rsid w:val="21961F4F"/>
    <w:rsid w:val="219A9369"/>
    <w:rsid w:val="219CB682"/>
    <w:rsid w:val="21B46033"/>
    <w:rsid w:val="21B64D47"/>
    <w:rsid w:val="21BCA279"/>
    <w:rsid w:val="21C49D2C"/>
    <w:rsid w:val="21C5A07F"/>
    <w:rsid w:val="21CB12F0"/>
    <w:rsid w:val="21CD2B30"/>
    <w:rsid w:val="21D1AAC1"/>
    <w:rsid w:val="21E50DB0"/>
    <w:rsid w:val="21E6859E"/>
    <w:rsid w:val="21EACD68"/>
    <w:rsid w:val="21ECB5E0"/>
    <w:rsid w:val="21FF900C"/>
    <w:rsid w:val="22007DFC"/>
    <w:rsid w:val="2202AAC6"/>
    <w:rsid w:val="220544AC"/>
    <w:rsid w:val="220BB497"/>
    <w:rsid w:val="22234114"/>
    <w:rsid w:val="222736CE"/>
    <w:rsid w:val="22314505"/>
    <w:rsid w:val="2254D985"/>
    <w:rsid w:val="2258CBB0"/>
    <w:rsid w:val="225CBEC5"/>
    <w:rsid w:val="2261D454"/>
    <w:rsid w:val="227232FB"/>
    <w:rsid w:val="22763E7B"/>
    <w:rsid w:val="22771F69"/>
    <w:rsid w:val="2284B18F"/>
    <w:rsid w:val="2284D09D"/>
    <w:rsid w:val="2296FC07"/>
    <w:rsid w:val="22A1FAD5"/>
    <w:rsid w:val="22A414A6"/>
    <w:rsid w:val="22AED827"/>
    <w:rsid w:val="22BF5BF9"/>
    <w:rsid w:val="22D6C4D5"/>
    <w:rsid w:val="22D7F9FF"/>
    <w:rsid w:val="22E7B33E"/>
    <w:rsid w:val="22F125C3"/>
    <w:rsid w:val="23062642"/>
    <w:rsid w:val="23066EC2"/>
    <w:rsid w:val="230E5B6C"/>
    <w:rsid w:val="23153117"/>
    <w:rsid w:val="2317C968"/>
    <w:rsid w:val="231914B0"/>
    <w:rsid w:val="231A2D7B"/>
    <w:rsid w:val="231BE1BC"/>
    <w:rsid w:val="231DD47E"/>
    <w:rsid w:val="231FED77"/>
    <w:rsid w:val="2320AA82"/>
    <w:rsid w:val="232359A7"/>
    <w:rsid w:val="2323A7FB"/>
    <w:rsid w:val="23395E8E"/>
    <w:rsid w:val="2341A5DA"/>
    <w:rsid w:val="2351DD05"/>
    <w:rsid w:val="235F2D3F"/>
    <w:rsid w:val="23615348"/>
    <w:rsid w:val="236C8FC9"/>
    <w:rsid w:val="236F8699"/>
    <w:rsid w:val="23737C19"/>
    <w:rsid w:val="2377E780"/>
    <w:rsid w:val="237EE441"/>
    <w:rsid w:val="2384AE72"/>
    <w:rsid w:val="23881959"/>
    <w:rsid w:val="23A3C464"/>
    <w:rsid w:val="23AA344F"/>
    <w:rsid w:val="23AEFADF"/>
    <w:rsid w:val="23C0EC21"/>
    <w:rsid w:val="23C4A6C8"/>
    <w:rsid w:val="23CBDF36"/>
    <w:rsid w:val="23CC9C65"/>
    <w:rsid w:val="23CFD4CD"/>
    <w:rsid w:val="23D0EA02"/>
    <w:rsid w:val="23D22224"/>
    <w:rsid w:val="23D2C9AA"/>
    <w:rsid w:val="23D5D0B4"/>
    <w:rsid w:val="23D8F26A"/>
    <w:rsid w:val="23DC1235"/>
    <w:rsid w:val="23E26CF3"/>
    <w:rsid w:val="24071AA5"/>
    <w:rsid w:val="2409AAB6"/>
    <w:rsid w:val="2410E6CD"/>
    <w:rsid w:val="2416BF0D"/>
    <w:rsid w:val="241C0744"/>
    <w:rsid w:val="2424AA85"/>
    <w:rsid w:val="242ADC9D"/>
    <w:rsid w:val="242CFCE5"/>
    <w:rsid w:val="2453984E"/>
    <w:rsid w:val="24556E67"/>
    <w:rsid w:val="24572324"/>
    <w:rsid w:val="245C0BC7"/>
    <w:rsid w:val="245D214F"/>
    <w:rsid w:val="2462EA6B"/>
    <w:rsid w:val="246834C1"/>
    <w:rsid w:val="24727228"/>
    <w:rsid w:val="247F277C"/>
    <w:rsid w:val="248301FB"/>
    <w:rsid w:val="2485084B"/>
    <w:rsid w:val="248BB8E5"/>
    <w:rsid w:val="24981FB1"/>
    <w:rsid w:val="249ABD1E"/>
    <w:rsid w:val="249C93CA"/>
    <w:rsid w:val="249C94B8"/>
    <w:rsid w:val="24A53D6F"/>
    <w:rsid w:val="24A8D0FF"/>
    <w:rsid w:val="24B828DC"/>
    <w:rsid w:val="24BBCE59"/>
    <w:rsid w:val="24BD06EE"/>
    <w:rsid w:val="24BF6295"/>
    <w:rsid w:val="24BFD74F"/>
    <w:rsid w:val="24CB8F80"/>
    <w:rsid w:val="24CD4E49"/>
    <w:rsid w:val="24D19691"/>
    <w:rsid w:val="24D4A79C"/>
    <w:rsid w:val="24DC321D"/>
    <w:rsid w:val="24DCE82A"/>
    <w:rsid w:val="24DF15E6"/>
    <w:rsid w:val="24E56FA4"/>
    <w:rsid w:val="24E6FF9B"/>
    <w:rsid w:val="24F1A27B"/>
    <w:rsid w:val="24FAA29A"/>
    <w:rsid w:val="24FB5734"/>
    <w:rsid w:val="250253F7"/>
    <w:rsid w:val="25034062"/>
    <w:rsid w:val="250A5FF8"/>
    <w:rsid w:val="250D7491"/>
    <w:rsid w:val="25181873"/>
    <w:rsid w:val="25241987"/>
    <w:rsid w:val="25258EF9"/>
    <w:rsid w:val="25286293"/>
    <w:rsid w:val="25310B52"/>
    <w:rsid w:val="25319A52"/>
    <w:rsid w:val="2543E5E8"/>
    <w:rsid w:val="25452B04"/>
    <w:rsid w:val="254C044E"/>
    <w:rsid w:val="2550BE1F"/>
    <w:rsid w:val="25557751"/>
    <w:rsid w:val="255595EC"/>
    <w:rsid w:val="2555CB39"/>
    <w:rsid w:val="2564AB1E"/>
    <w:rsid w:val="257191BC"/>
    <w:rsid w:val="2573BB20"/>
    <w:rsid w:val="2574B30D"/>
    <w:rsid w:val="25759CF4"/>
    <w:rsid w:val="257D20B6"/>
    <w:rsid w:val="258F6E50"/>
    <w:rsid w:val="2592ED2A"/>
    <w:rsid w:val="25982DCF"/>
    <w:rsid w:val="25A28158"/>
    <w:rsid w:val="25A9619C"/>
    <w:rsid w:val="25B827F7"/>
    <w:rsid w:val="25C0E499"/>
    <w:rsid w:val="25C31166"/>
    <w:rsid w:val="25C5B833"/>
    <w:rsid w:val="25CA1A15"/>
    <w:rsid w:val="25CFC43D"/>
    <w:rsid w:val="25D22E1A"/>
    <w:rsid w:val="25DA0836"/>
    <w:rsid w:val="25DD670E"/>
    <w:rsid w:val="25E131EB"/>
    <w:rsid w:val="25E286B5"/>
    <w:rsid w:val="25E4A1B4"/>
    <w:rsid w:val="25E64E82"/>
    <w:rsid w:val="25ECDB4A"/>
    <w:rsid w:val="25F27D8C"/>
    <w:rsid w:val="25F53585"/>
    <w:rsid w:val="25FCFC8C"/>
    <w:rsid w:val="25FF07F5"/>
    <w:rsid w:val="2606803C"/>
    <w:rsid w:val="2610161C"/>
    <w:rsid w:val="2617D4AB"/>
    <w:rsid w:val="26194F5D"/>
    <w:rsid w:val="261B5A59"/>
    <w:rsid w:val="261C73B7"/>
    <w:rsid w:val="261DCCBF"/>
    <w:rsid w:val="2620C7B0"/>
    <w:rsid w:val="263495F0"/>
    <w:rsid w:val="263B4C52"/>
    <w:rsid w:val="263E0162"/>
    <w:rsid w:val="2641B6E3"/>
    <w:rsid w:val="264A36AD"/>
    <w:rsid w:val="264BC5D8"/>
    <w:rsid w:val="264F9BA4"/>
    <w:rsid w:val="265C5189"/>
    <w:rsid w:val="265E0D45"/>
    <w:rsid w:val="2660B33C"/>
    <w:rsid w:val="2661E571"/>
    <w:rsid w:val="26717C02"/>
    <w:rsid w:val="2674C897"/>
    <w:rsid w:val="267630D1"/>
    <w:rsid w:val="267FA68A"/>
    <w:rsid w:val="268D199C"/>
    <w:rsid w:val="2695AE26"/>
    <w:rsid w:val="26A10C11"/>
    <w:rsid w:val="26AC0CDD"/>
    <w:rsid w:val="26ACDFC4"/>
    <w:rsid w:val="26B1B4B5"/>
    <w:rsid w:val="26B2AE5D"/>
    <w:rsid w:val="26BF85BC"/>
    <w:rsid w:val="26C18213"/>
    <w:rsid w:val="26C2A1CD"/>
    <w:rsid w:val="26D0E125"/>
    <w:rsid w:val="26D29F60"/>
    <w:rsid w:val="26D34190"/>
    <w:rsid w:val="26D60015"/>
    <w:rsid w:val="26D66692"/>
    <w:rsid w:val="26DFD1A3"/>
    <w:rsid w:val="26E5B4EB"/>
    <w:rsid w:val="26F23A7C"/>
    <w:rsid w:val="26F5FF0B"/>
    <w:rsid w:val="26F61222"/>
    <w:rsid w:val="270F4A21"/>
    <w:rsid w:val="27169134"/>
    <w:rsid w:val="2717D7CA"/>
    <w:rsid w:val="271844BA"/>
    <w:rsid w:val="271C3D8F"/>
    <w:rsid w:val="2720DF50"/>
    <w:rsid w:val="2725BF83"/>
    <w:rsid w:val="27319FDD"/>
    <w:rsid w:val="274003B9"/>
    <w:rsid w:val="274A6C65"/>
    <w:rsid w:val="274D81E2"/>
    <w:rsid w:val="2753753D"/>
    <w:rsid w:val="27592929"/>
    <w:rsid w:val="275DDED3"/>
    <w:rsid w:val="2777974A"/>
    <w:rsid w:val="277A0699"/>
    <w:rsid w:val="277ABD17"/>
    <w:rsid w:val="277C9633"/>
    <w:rsid w:val="27914C51"/>
    <w:rsid w:val="279EC7BF"/>
    <w:rsid w:val="27A2EAFE"/>
    <w:rsid w:val="27A45F8F"/>
    <w:rsid w:val="27ABC1ED"/>
    <w:rsid w:val="27B65F53"/>
    <w:rsid w:val="27B8CCCA"/>
    <w:rsid w:val="27BF0CC9"/>
    <w:rsid w:val="27C526FB"/>
    <w:rsid w:val="27CC05B5"/>
    <w:rsid w:val="27D096C1"/>
    <w:rsid w:val="27DBDC57"/>
    <w:rsid w:val="27EC0FC9"/>
    <w:rsid w:val="27F1ABF9"/>
    <w:rsid w:val="27F410F1"/>
    <w:rsid w:val="280A2E18"/>
    <w:rsid w:val="281BED29"/>
    <w:rsid w:val="282029B3"/>
    <w:rsid w:val="28279004"/>
    <w:rsid w:val="282DA179"/>
    <w:rsid w:val="282F6CC5"/>
    <w:rsid w:val="2830F11C"/>
    <w:rsid w:val="283551E3"/>
    <w:rsid w:val="283FB45A"/>
    <w:rsid w:val="284493BF"/>
    <w:rsid w:val="284A0500"/>
    <w:rsid w:val="284FAE11"/>
    <w:rsid w:val="28521B85"/>
    <w:rsid w:val="285D3396"/>
    <w:rsid w:val="28639AA4"/>
    <w:rsid w:val="2864A65E"/>
    <w:rsid w:val="28674071"/>
    <w:rsid w:val="286CA44B"/>
    <w:rsid w:val="286DF2E2"/>
    <w:rsid w:val="28793FBE"/>
    <w:rsid w:val="287BFED7"/>
    <w:rsid w:val="28848D59"/>
    <w:rsid w:val="2884B20F"/>
    <w:rsid w:val="288A6015"/>
    <w:rsid w:val="2891EE9E"/>
    <w:rsid w:val="28930F88"/>
    <w:rsid w:val="289F8C2E"/>
    <w:rsid w:val="28A70463"/>
    <w:rsid w:val="28A92F8B"/>
    <w:rsid w:val="28B120D2"/>
    <w:rsid w:val="28B536FA"/>
    <w:rsid w:val="28BFF90C"/>
    <w:rsid w:val="28C4371B"/>
    <w:rsid w:val="28C447B0"/>
    <w:rsid w:val="28C5C471"/>
    <w:rsid w:val="28D174CA"/>
    <w:rsid w:val="28D32CD5"/>
    <w:rsid w:val="28D5819E"/>
    <w:rsid w:val="28D6A1B7"/>
    <w:rsid w:val="28DA6C88"/>
    <w:rsid w:val="28DCB5DB"/>
    <w:rsid w:val="28E9AAE7"/>
    <w:rsid w:val="28EA6390"/>
    <w:rsid w:val="28F17124"/>
    <w:rsid w:val="28F1F9B5"/>
    <w:rsid w:val="28F5EEFC"/>
    <w:rsid w:val="28F88438"/>
    <w:rsid w:val="28F9237E"/>
    <w:rsid w:val="2907BECA"/>
    <w:rsid w:val="290BB792"/>
    <w:rsid w:val="29108EB3"/>
    <w:rsid w:val="2915EDD6"/>
    <w:rsid w:val="29245826"/>
    <w:rsid w:val="293003F4"/>
    <w:rsid w:val="2933E523"/>
    <w:rsid w:val="29360A7A"/>
    <w:rsid w:val="2936DC45"/>
    <w:rsid w:val="293B4230"/>
    <w:rsid w:val="2940E093"/>
    <w:rsid w:val="294741AC"/>
    <w:rsid w:val="2948FC0D"/>
    <w:rsid w:val="29498E86"/>
    <w:rsid w:val="2958D251"/>
    <w:rsid w:val="295BE786"/>
    <w:rsid w:val="295ED233"/>
    <w:rsid w:val="2963AE12"/>
    <w:rsid w:val="296651E7"/>
    <w:rsid w:val="2968C50D"/>
    <w:rsid w:val="29691959"/>
    <w:rsid w:val="2975210E"/>
    <w:rsid w:val="2975A127"/>
    <w:rsid w:val="297FDAD4"/>
    <w:rsid w:val="298198C1"/>
    <w:rsid w:val="298442C5"/>
    <w:rsid w:val="298FAB68"/>
    <w:rsid w:val="29908361"/>
    <w:rsid w:val="299420A0"/>
    <w:rsid w:val="29960050"/>
    <w:rsid w:val="2998AADC"/>
    <w:rsid w:val="299A0A24"/>
    <w:rsid w:val="299D37AD"/>
    <w:rsid w:val="29A47B41"/>
    <w:rsid w:val="29AF2CE9"/>
    <w:rsid w:val="29B96AC9"/>
    <w:rsid w:val="29BDDE71"/>
    <w:rsid w:val="29BFAEE5"/>
    <w:rsid w:val="29C8F3DD"/>
    <w:rsid w:val="29CB0F4E"/>
    <w:rsid w:val="29CDCA02"/>
    <w:rsid w:val="29CE2AB0"/>
    <w:rsid w:val="29D579FB"/>
    <w:rsid w:val="29D709E1"/>
    <w:rsid w:val="29DBFD09"/>
    <w:rsid w:val="29EAE0CF"/>
    <w:rsid w:val="29ED8654"/>
    <w:rsid w:val="29F1F818"/>
    <w:rsid w:val="29F43BCD"/>
    <w:rsid w:val="29F4AE27"/>
    <w:rsid w:val="29F54CDC"/>
    <w:rsid w:val="29F95422"/>
    <w:rsid w:val="29FA7658"/>
    <w:rsid w:val="29FBB6EB"/>
    <w:rsid w:val="29FDFB82"/>
    <w:rsid w:val="2A05F645"/>
    <w:rsid w:val="2A0A54FD"/>
    <w:rsid w:val="2A0FA48E"/>
    <w:rsid w:val="2A11C73A"/>
    <w:rsid w:val="2A13BEE9"/>
    <w:rsid w:val="2A144911"/>
    <w:rsid w:val="2A184475"/>
    <w:rsid w:val="2A2A2EF3"/>
    <w:rsid w:val="2A2B4A73"/>
    <w:rsid w:val="2A323DFE"/>
    <w:rsid w:val="2A34D8DE"/>
    <w:rsid w:val="2A53470A"/>
    <w:rsid w:val="2A53F9D4"/>
    <w:rsid w:val="2A64E5F0"/>
    <w:rsid w:val="2A68482D"/>
    <w:rsid w:val="2A6882E8"/>
    <w:rsid w:val="2A7D0587"/>
    <w:rsid w:val="2A82CD78"/>
    <w:rsid w:val="2A8323F0"/>
    <w:rsid w:val="2A8BCE85"/>
    <w:rsid w:val="2A9AAD11"/>
    <w:rsid w:val="2AA0690F"/>
    <w:rsid w:val="2AA1F493"/>
    <w:rsid w:val="2AA74760"/>
    <w:rsid w:val="2AADDB02"/>
    <w:rsid w:val="2AB0B790"/>
    <w:rsid w:val="2AB9FB0A"/>
    <w:rsid w:val="2ABA3480"/>
    <w:rsid w:val="2ABD8EDA"/>
    <w:rsid w:val="2AC117E3"/>
    <w:rsid w:val="2AC49701"/>
    <w:rsid w:val="2AC4B6D7"/>
    <w:rsid w:val="2AC5FDC7"/>
    <w:rsid w:val="2AC79AAC"/>
    <w:rsid w:val="2ACD3DAA"/>
    <w:rsid w:val="2AE5560B"/>
    <w:rsid w:val="2AEA217A"/>
    <w:rsid w:val="2AF62389"/>
    <w:rsid w:val="2AF95831"/>
    <w:rsid w:val="2AFF4A51"/>
    <w:rsid w:val="2B01F21E"/>
    <w:rsid w:val="2B072CC6"/>
    <w:rsid w:val="2B0D3A12"/>
    <w:rsid w:val="2B1620D8"/>
    <w:rsid w:val="2B23E323"/>
    <w:rsid w:val="2B2F46A9"/>
    <w:rsid w:val="2B3057E7"/>
    <w:rsid w:val="2B37DDD1"/>
    <w:rsid w:val="2B3C185B"/>
    <w:rsid w:val="2B3D69D5"/>
    <w:rsid w:val="2B431A55"/>
    <w:rsid w:val="2B44098B"/>
    <w:rsid w:val="2B4508AC"/>
    <w:rsid w:val="2B46DB91"/>
    <w:rsid w:val="2B47CB2D"/>
    <w:rsid w:val="2B49FE38"/>
    <w:rsid w:val="2B5035E5"/>
    <w:rsid w:val="2B5BDCE6"/>
    <w:rsid w:val="2B5E5ED2"/>
    <w:rsid w:val="2B63521F"/>
    <w:rsid w:val="2B686D20"/>
    <w:rsid w:val="2B6AD7EB"/>
    <w:rsid w:val="2B6FF476"/>
    <w:rsid w:val="2B77AA77"/>
    <w:rsid w:val="2B8430B5"/>
    <w:rsid w:val="2B849F3D"/>
    <w:rsid w:val="2B86B9E3"/>
    <w:rsid w:val="2B933A20"/>
    <w:rsid w:val="2B952295"/>
    <w:rsid w:val="2B979C7C"/>
    <w:rsid w:val="2BA72649"/>
    <w:rsid w:val="2BACC1D5"/>
    <w:rsid w:val="2BAF68D6"/>
    <w:rsid w:val="2BB1076B"/>
    <w:rsid w:val="2BB364AE"/>
    <w:rsid w:val="2BB4721C"/>
    <w:rsid w:val="2BBAC59B"/>
    <w:rsid w:val="2BC8E3BD"/>
    <w:rsid w:val="2BCE252F"/>
    <w:rsid w:val="2BD2D215"/>
    <w:rsid w:val="2BD6B979"/>
    <w:rsid w:val="2BDCAF8F"/>
    <w:rsid w:val="2BE4120D"/>
    <w:rsid w:val="2BF19426"/>
    <w:rsid w:val="2BF3EEB2"/>
    <w:rsid w:val="2BF73CD2"/>
    <w:rsid w:val="2BFB7B32"/>
    <w:rsid w:val="2BFD7297"/>
    <w:rsid w:val="2C0675FF"/>
    <w:rsid w:val="2C0D8F9D"/>
    <w:rsid w:val="2C115E65"/>
    <w:rsid w:val="2C1AA954"/>
    <w:rsid w:val="2C1EC21E"/>
    <w:rsid w:val="2C21E44D"/>
    <w:rsid w:val="2C2595AB"/>
    <w:rsid w:val="2C259D20"/>
    <w:rsid w:val="2C2EB08E"/>
    <w:rsid w:val="2C305EC9"/>
    <w:rsid w:val="2C395BA1"/>
    <w:rsid w:val="2C3F5D0D"/>
    <w:rsid w:val="2C4232E0"/>
    <w:rsid w:val="2C4A20C9"/>
    <w:rsid w:val="2C5F4DEC"/>
    <w:rsid w:val="2C7E1BB4"/>
    <w:rsid w:val="2C8126CC"/>
    <w:rsid w:val="2C8140E8"/>
    <w:rsid w:val="2C8676AC"/>
    <w:rsid w:val="2C8C4343"/>
    <w:rsid w:val="2C8F1D43"/>
    <w:rsid w:val="2C911DFE"/>
    <w:rsid w:val="2C98B8B2"/>
    <w:rsid w:val="2CA626EC"/>
    <w:rsid w:val="2CC15283"/>
    <w:rsid w:val="2CC41C2D"/>
    <w:rsid w:val="2CCD194D"/>
    <w:rsid w:val="2CD3AA79"/>
    <w:rsid w:val="2CDC06D8"/>
    <w:rsid w:val="2CDD6324"/>
    <w:rsid w:val="2CE0560A"/>
    <w:rsid w:val="2CE0C2D5"/>
    <w:rsid w:val="2CE3E053"/>
    <w:rsid w:val="2CE70E58"/>
    <w:rsid w:val="2CF85403"/>
    <w:rsid w:val="2CFB2812"/>
    <w:rsid w:val="2D07F187"/>
    <w:rsid w:val="2D0FF8B5"/>
    <w:rsid w:val="2D235322"/>
    <w:rsid w:val="2D34AAD3"/>
    <w:rsid w:val="2D48FCBA"/>
    <w:rsid w:val="2D4CE796"/>
    <w:rsid w:val="2D4D3F08"/>
    <w:rsid w:val="2D5B3AAE"/>
    <w:rsid w:val="2D5DA8C7"/>
    <w:rsid w:val="2D61988B"/>
    <w:rsid w:val="2D6F83FE"/>
    <w:rsid w:val="2D707544"/>
    <w:rsid w:val="2D77AD08"/>
    <w:rsid w:val="2D8C4885"/>
    <w:rsid w:val="2D8EAF61"/>
    <w:rsid w:val="2D9950ED"/>
    <w:rsid w:val="2DA71609"/>
    <w:rsid w:val="2DD7ADE4"/>
    <w:rsid w:val="2DE1BAEF"/>
    <w:rsid w:val="2DE1E9FC"/>
    <w:rsid w:val="2DE41706"/>
    <w:rsid w:val="2DED4CC3"/>
    <w:rsid w:val="2DEDA86D"/>
    <w:rsid w:val="2DEF5F0D"/>
    <w:rsid w:val="2DF16E0A"/>
    <w:rsid w:val="2DF7B1B2"/>
    <w:rsid w:val="2E01284D"/>
    <w:rsid w:val="2E0AE89F"/>
    <w:rsid w:val="2E11A0DA"/>
    <w:rsid w:val="2E1D708C"/>
    <w:rsid w:val="2E21B8B0"/>
    <w:rsid w:val="2E21E64F"/>
    <w:rsid w:val="2E289C45"/>
    <w:rsid w:val="2E313D24"/>
    <w:rsid w:val="2E31B395"/>
    <w:rsid w:val="2E3216E9"/>
    <w:rsid w:val="2E331CC2"/>
    <w:rsid w:val="2E350571"/>
    <w:rsid w:val="2E375D9C"/>
    <w:rsid w:val="2E3943CA"/>
    <w:rsid w:val="2E3F6E55"/>
    <w:rsid w:val="2E40379F"/>
    <w:rsid w:val="2E436680"/>
    <w:rsid w:val="2E4A3658"/>
    <w:rsid w:val="2E4BE351"/>
    <w:rsid w:val="2E4C840E"/>
    <w:rsid w:val="2E5A6B07"/>
    <w:rsid w:val="2E61B3F4"/>
    <w:rsid w:val="2E634C93"/>
    <w:rsid w:val="2E66BA3E"/>
    <w:rsid w:val="2E67E578"/>
    <w:rsid w:val="2E69C335"/>
    <w:rsid w:val="2E6C648E"/>
    <w:rsid w:val="2E6C871F"/>
    <w:rsid w:val="2E7AC044"/>
    <w:rsid w:val="2E7EDA3A"/>
    <w:rsid w:val="2E7FD483"/>
    <w:rsid w:val="2E8500B0"/>
    <w:rsid w:val="2E90F7B8"/>
    <w:rsid w:val="2E911370"/>
    <w:rsid w:val="2E918BA4"/>
    <w:rsid w:val="2E9A7FB6"/>
    <w:rsid w:val="2E9DA67A"/>
    <w:rsid w:val="2E9F0F41"/>
    <w:rsid w:val="2EA33DBA"/>
    <w:rsid w:val="2EB5904C"/>
    <w:rsid w:val="2EBA5D44"/>
    <w:rsid w:val="2ECB23F3"/>
    <w:rsid w:val="2ED09659"/>
    <w:rsid w:val="2ED18E3C"/>
    <w:rsid w:val="2EDE1D78"/>
    <w:rsid w:val="2EE14590"/>
    <w:rsid w:val="2EEB64F2"/>
    <w:rsid w:val="2EEB94EE"/>
    <w:rsid w:val="2EEF6345"/>
    <w:rsid w:val="2EEFEF75"/>
    <w:rsid w:val="2EF04A0B"/>
    <w:rsid w:val="2EFDAAF0"/>
    <w:rsid w:val="2F00E981"/>
    <w:rsid w:val="2F013658"/>
    <w:rsid w:val="2F05B972"/>
    <w:rsid w:val="2F09F1DC"/>
    <w:rsid w:val="2F1BCC6D"/>
    <w:rsid w:val="2F1FF754"/>
    <w:rsid w:val="2F2BFB20"/>
    <w:rsid w:val="2F397239"/>
    <w:rsid w:val="2F3BBEEB"/>
    <w:rsid w:val="2F405CBE"/>
    <w:rsid w:val="2F4D078C"/>
    <w:rsid w:val="2F4DF45E"/>
    <w:rsid w:val="2F535AF2"/>
    <w:rsid w:val="2F539C56"/>
    <w:rsid w:val="2F5A6020"/>
    <w:rsid w:val="2F5AD548"/>
    <w:rsid w:val="2F601954"/>
    <w:rsid w:val="2F677A1B"/>
    <w:rsid w:val="2F6CF77E"/>
    <w:rsid w:val="2F6DB3C6"/>
    <w:rsid w:val="2F7B87A9"/>
    <w:rsid w:val="2F7BE46E"/>
    <w:rsid w:val="2F7F238F"/>
    <w:rsid w:val="2F7F3EFD"/>
    <w:rsid w:val="2F8059FE"/>
    <w:rsid w:val="2F82960A"/>
    <w:rsid w:val="2F87896B"/>
    <w:rsid w:val="2F89E670"/>
    <w:rsid w:val="2F91CBE9"/>
    <w:rsid w:val="2F928F62"/>
    <w:rsid w:val="2F955B17"/>
    <w:rsid w:val="2F96DC20"/>
    <w:rsid w:val="2F99EBCF"/>
    <w:rsid w:val="2FA4ADC1"/>
    <w:rsid w:val="2FA925F3"/>
    <w:rsid w:val="2FAF367F"/>
    <w:rsid w:val="2FB09A76"/>
    <w:rsid w:val="2FB44C44"/>
    <w:rsid w:val="2FBF52D7"/>
    <w:rsid w:val="2FC26275"/>
    <w:rsid w:val="2FC6524C"/>
    <w:rsid w:val="2FCC070B"/>
    <w:rsid w:val="2FE1B0B1"/>
    <w:rsid w:val="2FE1D609"/>
    <w:rsid w:val="2FE96CA0"/>
    <w:rsid w:val="2FFCFE03"/>
    <w:rsid w:val="30039E6A"/>
    <w:rsid w:val="3004B3A8"/>
    <w:rsid w:val="30059F71"/>
    <w:rsid w:val="300E2BC0"/>
    <w:rsid w:val="300ED5A0"/>
    <w:rsid w:val="301218C9"/>
    <w:rsid w:val="303792E7"/>
    <w:rsid w:val="3039BC59"/>
    <w:rsid w:val="3039FB21"/>
    <w:rsid w:val="303E5010"/>
    <w:rsid w:val="30455BB2"/>
    <w:rsid w:val="3046E859"/>
    <w:rsid w:val="3047529A"/>
    <w:rsid w:val="30490F54"/>
    <w:rsid w:val="304A9A11"/>
    <w:rsid w:val="30515AE3"/>
    <w:rsid w:val="3057023C"/>
    <w:rsid w:val="305F4504"/>
    <w:rsid w:val="30655269"/>
    <w:rsid w:val="3067494D"/>
    <w:rsid w:val="306DA046"/>
    <w:rsid w:val="307974E6"/>
    <w:rsid w:val="307CE358"/>
    <w:rsid w:val="30885B26"/>
    <w:rsid w:val="309A27CB"/>
    <w:rsid w:val="309E2624"/>
    <w:rsid w:val="30A18FDF"/>
    <w:rsid w:val="30A70F2C"/>
    <w:rsid w:val="30AC8F8F"/>
    <w:rsid w:val="30AFAC1C"/>
    <w:rsid w:val="30B2F1FE"/>
    <w:rsid w:val="30B88A9F"/>
    <w:rsid w:val="30CEBBEB"/>
    <w:rsid w:val="30D234DA"/>
    <w:rsid w:val="30D3EF72"/>
    <w:rsid w:val="30D61E26"/>
    <w:rsid w:val="30DB7923"/>
    <w:rsid w:val="30DCC196"/>
    <w:rsid w:val="30DEB8D1"/>
    <w:rsid w:val="30E694FC"/>
    <w:rsid w:val="30E914C7"/>
    <w:rsid w:val="30EED1CD"/>
    <w:rsid w:val="30F8D2D9"/>
    <w:rsid w:val="30FF3474"/>
    <w:rsid w:val="3100B326"/>
    <w:rsid w:val="3107C714"/>
    <w:rsid w:val="310B023B"/>
    <w:rsid w:val="311B243F"/>
    <w:rsid w:val="31280FFB"/>
    <w:rsid w:val="312C86A9"/>
    <w:rsid w:val="31335237"/>
    <w:rsid w:val="31377851"/>
    <w:rsid w:val="31395485"/>
    <w:rsid w:val="3144A38F"/>
    <w:rsid w:val="3150E508"/>
    <w:rsid w:val="3153111D"/>
    <w:rsid w:val="3154346D"/>
    <w:rsid w:val="31664F3B"/>
    <w:rsid w:val="316DC4CF"/>
    <w:rsid w:val="31752DF2"/>
    <w:rsid w:val="317B36AD"/>
    <w:rsid w:val="3184A0EC"/>
    <w:rsid w:val="31856F79"/>
    <w:rsid w:val="318680AD"/>
    <w:rsid w:val="319B9DEF"/>
    <w:rsid w:val="31A43DEF"/>
    <w:rsid w:val="31A909E2"/>
    <w:rsid w:val="31A9CC5C"/>
    <w:rsid w:val="31B06F60"/>
    <w:rsid w:val="31B1E092"/>
    <w:rsid w:val="31B43F85"/>
    <w:rsid w:val="31B5AB08"/>
    <w:rsid w:val="31B9072A"/>
    <w:rsid w:val="31BE7E66"/>
    <w:rsid w:val="31C05AAD"/>
    <w:rsid w:val="31CED430"/>
    <w:rsid w:val="31D19BA4"/>
    <w:rsid w:val="31DD356C"/>
    <w:rsid w:val="31E22546"/>
    <w:rsid w:val="31F03180"/>
    <w:rsid w:val="31F20E80"/>
    <w:rsid w:val="31F27795"/>
    <w:rsid w:val="31F8F35B"/>
    <w:rsid w:val="31FE24D4"/>
    <w:rsid w:val="320683A2"/>
    <w:rsid w:val="320C3D3C"/>
    <w:rsid w:val="3214A741"/>
    <w:rsid w:val="32155145"/>
    <w:rsid w:val="3218A5E4"/>
    <w:rsid w:val="321A89C6"/>
    <w:rsid w:val="322BFD60"/>
    <w:rsid w:val="32315C23"/>
    <w:rsid w:val="3235DB9A"/>
    <w:rsid w:val="323AA0AC"/>
    <w:rsid w:val="3244A7AD"/>
    <w:rsid w:val="3245561C"/>
    <w:rsid w:val="3247E623"/>
    <w:rsid w:val="32490B47"/>
    <w:rsid w:val="32575392"/>
    <w:rsid w:val="32578F70"/>
    <w:rsid w:val="325FA91D"/>
    <w:rsid w:val="3268F408"/>
    <w:rsid w:val="3277AECE"/>
    <w:rsid w:val="3282AD42"/>
    <w:rsid w:val="3282E71F"/>
    <w:rsid w:val="3283C19A"/>
    <w:rsid w:val="328A3A3F"/>
    <w:rsid w:val="329CC938"/>
    <w:rsid w:val="32ACCF9E"/>
    <w:rsid w:val="32ACD29F"/>
    <w:rsid w:val="32ADEC5F"/>
    <w:rsid w:val="32B60F33"/>
    <w:rsid w:val="32C1C86B"/>
    <w:rsid w:val="32C1F070"/>
    <w:rsid w:val="32C325D2"/>
    <w:rsid w:val="32C5EB1C"/>
    <w:rsid w:val="32CC53E6"/>
    <w:rsid w:val="32D02D53"/>
    <w:rsid w:val="32DF4891"/>
    <w:rsid w:val="32E169A3"/>
    <w:rsid w:val="32E25288"/>
    <w:rsid w:val="32EE512B"/>
    <w:rsid w:val="32F63419"/>
    <w:rsid w:val="3300EE3A"/>
    <w:rsid w:val="33056651"/>
    <w:rsid w:val="3309B2F3"/>
    <w:rsid w:val="331B5534"/>
    <w:rsid w:val="33205288"/>
    <w:rsid w:val="332410CB"/>
    <w:rsid w:val="33278419"/>
    <w:rsid w:val="3327B76F"/>
    <w:rsid w:val="33421695"/>
    <w:rsid w:val="3344C119"/>
    <w:rsid w:val="334A4985"/>
    <w:rsid w:val="335A05C3"/>
    <w:rsid w:val="33605739"/>
    <w:rsid w:val="336137FA"/>
    <w:rsid w:val="33629C9E"/>
    <w:rsid w:val="3375CC77"/>
    <w:rsid w:val="337879EB"/>
    <w:rsid w:val="338C0EFC"/>
    <w:rsid w:val="339F7612"/>
    <w:rsid w:val="339FC6DF"/>
    <w:rsid w:val="33A2AD36"/>
    <w:rsid w:val="33A351C0"/>
    <w:rsid w:val="33AD2D91"/>
    <w:rsid w:val="33B7B56C"/>
    <w:rsid w:val="33BAC9FA"/>
    <w:rsid w:val="33D8DAA3"/>
    <w:rsid w:val="33E0E3CE"/>
    <w:rsid w:val="33EB015F"/>
    <w:rsid w:val="33F0006F"/>
    <w:rsid w:val="33F1D9DF"/>
    <w:rsid w:val="340041F7"/>
    <w:rsid w:val="3408F8AE"/>
    <w:rsid w:val="342721DF"/>
    <w:rsid w:val="342DD4F8"/>
    <w:rsid w:val="345503C2"/>
    <w:rsid w:val="3456645C"/>
    <w:rsid w:val="3457F0E3"/>
    <w:rsid w:val="3459B4DE"/>
    <w:rsid w:val="345C3EE5"/>
    <w:rsid w:val="345E6FCC"/>
    <w:rsid w:val="34629077"/>
    <w:rsid w:val="346A6846"/>
    <w:rsid w:val="346DF9F7"/>
    <w:rsid w:val="347B2CD5"/>
    <w:rsid w:val="34837337"/>
    <w:rsid w:val="34870F95"/>
    <w:rsid w:val="3488CECD"/>
    <w:rsid w:val="349663D0"/>
    <w:rsid w:val="3499623A"/>
    <w:rsid w:val="34A60AEA"/>
    <w:rsid w:val="34A82141"/>
    <w:rsid w:val="34A84993"/>
    <w:rsid w:val="34B0F3B0"/>
    <w:rsid w:val="34B1FA3D"/>
    <w:rsid w:val="34BD083B"/>
    <w:rsid w:val="34BE856E"/>
    <w:rsid w:val="34D0898D"/>
    <w:rsid w:val="34D4EB70"/>
    <w:rsid w:val="34D5C87A"/>
    <w:rsid w:val="34DDD842"/>
    <w:rsid w:val="34E7AD45"/>
    <w:rsid w:val="34EF663F"/>
    <w:rsid w:val="350142BF"/>
    <w:rsid w:val="35057D1F"/>
    <w:rsid w:val="352C1924"/>
    <w:rsid w:val="353E2FB5"/>
    <w:rsid w:val="353E4B55"/>
    <w:rsid w:val="354580D5"/>
    <w:rsid w:val="35481C8B"/>
    <w:rsid w:val="354E2D19"/>
    <w:rsid w:val="3553B5B9"/>
    <w:rsid w:val="3555F198"/>
    <w:rsid w:val="3569E689"/>
    <w:rsid w:val="356CA4F1"/>
    <w:rsid w:val="356FC310"/>
    <w:rsid w:val="35718464"/>
    <w:rsid w:val="357315DF"/>
    <w:rsid w:val="3577E259"/>
    <w:rsid w:val="35790C7B"/>
    <w:rsid w:val="357AC356"/>
    <w:rsid w:val="357B5455"/>
    <w:rsid w:val="35814F47"/>
    <w:rsid w:val="35817976"/>
    <w:rsid w:val="359DC1F8"/>
    <w:rsid w:val="35A33CBE"/>
    <w:rsid w:val="35A76942"/>
    <w:rsid w:val="35ADECFE"/>
    <w:rsid w:val="35AEF9C6"/>
    <w:rsid w:val="35B279A1"/>
    <w:rsid w:val="35B284F3"/>
    <w:rsid w:val="35BB029D"/>
    <w:rsid w:val="35C702E6"/>
    <w:rsid w:val="35C9EB6A"/>
    <w:rsid w:val="35CEFDA6"/>
    <w:rsid w:val="35D66147"/>
    <w:rsid w:val="35D9F16E"/>
    <w:rsid w:val="35DA2560"/>
    <w:rsid w:val="35DC5CD9"/>
    <w:rsid w:val="35E1E708"/>
    <w:rsid w:val="35E57A01"/>
    <w:rsid w:val="35F961D2"/>
    <w:rsid w:val="35FCC1DE"/>
    <w:rsid w:val="35FD672E"/>
    <w:rsid w:val="35FFC8A4"/>
    <w:rsid w:val="36051459"/>
    <w:rsid w:val="361D4D73"/>
    <w:rsid w:val="3630E0A5"/>
    <w:rsid w:val="363342B9"/>
    <w:rsid w:val="36345A90"/>
    <w:rsid w:val="3636B1D9"/>
    <w:rsid w:val="363A2FF5"/>
    <w:rsid w:val="363B0D87"/>
    <w:rsid w:val="363B3D86"/>
    <w:rsid w:val="3640E003"/>
    <w:rsid w:val="36418062"/>
    <w:rsid w:val="36422DB9"/>
    <w:rsid w:val="3656A3C0"/>
    <w:rsid w:val="365E2A57"/>
    <w:rsid w:val="365E78CD"/>
    <w:rsid w:val="36707B4C"/>
    <w:rsid w:val="367D3375"/>
    <w:rsid w:val="368538A4"/>
    <w:rsid w:val="36866A78"/>
    <w:rsid w:val="3689291A"/>
    <w:rsid w:val="368FCDE0"/>
    <w:rsid w:val="3690E4F6"/>
    <w:rsid w:val="36A241AC"/>
    <w:rsid w:val="36A292B1"/>
    <w:rsid w:val="36A4FD62"/>
    <w:rsid w:val="36A6F307"/>
    <w:rsid w:val="36B8CAF8"/>
    <w:rsid w:val="36BFD79E"/>
    <w:rsid w:val="36C634E0"/>
    <w:rsid w:val="36CA64CA"/>
    <w:rsid w:val="36CFC899"/>
    <w:rsid w:val="36D0E37A"/>
    <w:rsid w:val="36D69C50"/>
    <w:rsid w:val="36E09C6F"/>
    <w:rsid w:val="36E77743"/>
    <w:rsid w:val="36EA2B30"/>
    <w:rsid w:val="370361A2"/>
    <w:rsid w:val="370B2E66"/>
    <w:rsid w:val="370BC6F8"/>
    <w:rsid w:val="370D6BFD"/>
    <w:rsid w:val="370FFA40"/>
    <w:rsid w:val="37111BFF"/>
    <w:rsid w:val="371B54BD"/>
    <w:rsid w:val="371DF269"/>
    <w:rsid w:val="37204B95"/>
    <w:rsid w:val="37263E69"/>
    <w:rsid w:val="3727020D"/>
    <w:rsid w:val="372C5AAD"/>
    <w:rsid w:val="372C6C6D"/>
    <w:rsid w:val="372DFAAE"/>
    <w:rsid w:val="372E7327"/>
    <w:rsid w:val="3730CB5B"/>
    <w:rsid w:val="37372291"/>
    <w:rsid w:val="37380D0C"/>
    <w:rsid w:val="374171E4"/>
    <w:rsid w:val="3747D870"/>
    <w:rsid w:val="374FB99A"/>
    <w:rsid w:val="37516CDE"/>
    <w:rsid w:val="375439ED"/>
    <w:rsid w:val="376A44F7"/>
    <w:rsid w:val="376B195C"/>
    <w:rsid w:val="377324CA"/>
    <w:rsid w:val="377EFE40"/>
    <w:rsid w:val="377F4423"/>
    <w:rsid w:val="377F7626"/>
    <w:rsid w:val="378AC131"/>
    <w:rsid w:val="37953CD3"/>
    <w:rsid w:val="379871F6"/>
    <w:rsid w:val="379EF1D7"/>
    <w:rsid w:val="379FDA23"/>
    <w:rsid w:val="37A02292"/>
    <w:rsid w:val="37A05434"/>
    <w:rsid w:val="37ABF75B"/>
    <w:rsid w:val="37BB958C"/>
    <w:rsid w:val="37BDCDE8"/>
    <w:rsid w:val="37D2EBB5"/>
    <w:rsid w:val="37DDD4A8"/>
    <w:rsid w:val="37DEFB6A"/>
    <w:rsid w:val="37E87210"/>
    <w:rsid w:val="37E94C47"/>
    <w:rsid w:val="37EC1A3D"/>
    <w:rsid w:val="37F5D588"/>
    <w:rsid w:val="380EB0AF"/>
    <w:rsid w:val="38104D50"/>
    <w:rsid w:val="3817C1B5"/>
    <w:rsid w:val="381FA629"/>
    <w:rsid w:val="3821D076"/>
    <w:rsid w:val="38287951"/>
    <w:rsid w:val="382F6865"/>
    <w:rsid w:val="38381239"/>
    <w:rsid w:val="383D7616"/>
    <w:rsid w:val="385CD7C5"/>
    <w:rsid w:val="38624C29"/>
    <w:rsid w:val="3877A8B5"/>
    <w:rsid w:val="38A6C3AE"/>
    <w:rsid w:val="38B757E7"/>
    <w:rsid w:val="38B832F7"/>
    <w:rsid w:val="38B9DD97"/>
    <w:rsid w:val="38C7CC77"/>
    <w:rsid w:val="38CC5C79"/>
    <w:rsid w:val="38CD22C3"/>
    <w:rsid w:val="38D7E362"/>
    <w:rsid w:val="38E35F31"/>
    <w:rsid w:val="38E5F86B"/>
    <w:rsid w:val="38F41BA4"/>
    <w:rsid w:val="38FBEEE1"/>
    <w:rsid w:val="39057F25"/>
    <w:rsid w:val="3906CC11"/>
    <w:rsid w:val="390C1420"/>
    <w:rsid w:val="390C7332"/>
    <w:rsid w:val="390D7AE0"/>
    <w:rsid w:val="391C36D1"/>
    <w:rsid w:val="39212BB3"/>
    <w:rsid w:val="3936B9B4"/>
    <w:rsid w:val="393BC66F"/>
    <w:rsid w:val="39408227"/>
    <w:rsid w:val="394A95DD"/>
    <w:rsid w:val="396244BB"/>
    <w:rsid w:val="3967CCED"/>
    <w:rsid w:val="3971C17C"/>
    <w:rsid w:val="397DE43D"/>
    <w:rsid w:val="398403E0"/>
    <w:rsid w:val="39880712"/>
    <w:rsid w:val="398DD3B6"/>
    <w:rsid w:val="398DF891"/>
    <w:rsid w:val="39969479"/>
    <w:rsid w:val="3996D356"/>
    <w:rsid w:val="399A99B8"/>
    <w:rsid w:val="399B48C0"/>
    <w:rsid w:val="39A01D4E"/>
    <w:rsid w:val="39A0664E"/>
    <w:rsid w:val="39A6EECE"/>
    <w:rsid w:val="39A99BA2"/>
    <w:rsid w:val="39AC3979"/>
    <w:rsid w:val="39ADDC11"/>
    <w:rsid w:val="39B471F1"/>
    <w:rsid w:val="39B4B19F"/>
    <w:rsid w:val="39B4EA11"/>
    <w:rsid w:val="39C4AF65"/>
    <w:rsid w:val="39C5F798"/>
    <w:rsid w:val="39C7C044"/>
    <w:rsid w:val="39D27309"/>
    <w:rsid w:val="39E06990"/>
    <w:rsid w:val="39E1CD7E"/>
    <w:rsid w:val="3A0021E4"/>
    <w:rsid w:val="3A065180"/>
    <w:rsid w:val="3A0A1D62"/>
    <w:rsid w:val="3A0EA9BE"/>
    <w:rsid w:val="3A17959B"/>
    <w:rsid w:val="3A1B922E"/>
    <w:rsid w:val="3A1C064E"/>
    <w:rsid w:val="3A1F1132"/>
    <w:rsid w:val="3A1F3DB3"/>
    <w:rsid w:val="3A20A8CB"/>
    <w:rsid w:val="3A21A084"/>
    <w:rsid w:val="3A2620B2"/>
    <w:rsid w:val="3A3166BE"/>
    <w:rsid w:val="3A32A5F4"/>
    <w:rsid w:val="3A380CB7"/>
    <w:rsid w:val="3A41B6AD"/>
    <w:rsid w:val="3A44861B"/>
    <w:rsid w:val="3A448A26"/>
    <w:rsid w:val="3A47D169"/>
    <w:rsid w:val="3A4ABB23"/>
    <w:rsid w:val="3A57381C"/>
    <w:rsid w:val="3A5C6B08"/>
    <w:rsid w:val="3A6D324E"/>
    <w:rsid w:val="3A6F6520"/>
    <w:rsid w:val="3A800846"/>
    <w:rsid w:val="3A803D16"/>
    <w:rsid w:val="3A83DFA4"/>
    <w:rsid w:val="3A84EA95"/>
    <w:rsid w:val="3A8B7AE7"/>
    <w:rsid w:val="3A8DCD67"/>
    <w:rsid w:val="3A914BE8"/>
    <w:rsid w:val="3A9AEEA1"/>
    <w:rsid w:val="3AA1D7F5"/>
    <w:rsid w:val="3AB3E91C"/>
    <w:rsid w:val="3AB782E1"/>
    <w:rsid w:val="3ABBBC8A"/>
    <w:rsid w:val="3AC8FFB4"/>
    <w:rsid w:val="3ADB2ECF"/>
    <w:rsid w:val="3ADCB513"/>
    <w:rsid w:val="3AE29FB5"/>
    <w:rsid w:val="3AEA30EC"/>
    <w:rsid w:val="3AEAB7BD"/>
    <w:rsid w:val="3AEB10C0"/>
    <w:rsid w:val="3AF66384"/>
    <w:rsid w:val="3B02DEA3"/>
    <w:rsid w:val="3B06F762"/>
    <w:rsid w:val="3B10E024"/>
    <w:rsid w:val="3B1340E2"/>
    <w:rsid w:val="3B198B2D"/>
    <w:rsid w:val="3B1F2511"/>
    <w:rsid w:val="3B26051D"/>
    <w:rsid w:val="3B30E28B"/>
    <w:rsid w:val="3B356C1F"/>
    <w:rsid w:val="3B460618"/>
    <w:rsid w:val="3B4F04FE"/>
    <w:rsid w:val="3B50A217"/>
    <w:rsid w:val="3B541DBB"/>
    <w:rsid w:val="3B55C91B"/>
    <w:rsid w:val="3B579D19"/>
    <w:rsid w:val="3B5BF548"/>
    <w:rsid w:val="3B65076E"/>
    <w:rsid w:val="3B6571CA"/>
    <w:rsid w:val="3B6BAF80"/>
    <w:rsid w:val="3B6F01F5"/>
    <w:rsid w:val="3B784663"/>
    <w:rsid w:val="3B7FC60D"/>
    <w:rsid w:val="3B92D84B"/>
    <w:rsid w:val="3B939012"/>
    <w:rsid w:val="3B96280F"/>
    <w:rsid w:val="3BA64A15"/>
    <w:rsid w:val="3BA68A45"/>
    <w:rsid w:val="3BAB089A"/>
    <w:rsid w:val="3BB3D5EF"/>
    <w:rsid w:val="3BBBEA17"/>
    <w:rsid w:val="3BBCB1AC"/>
    <w:rsid w:val="3BBF4EC8"/>
    <w:rsid w:val="3BC21EF8"/>
    <w:rsid w:val="3BC31689"/>
    <w:rsid w:val="3BC82EEA"/>
    <w:rsid w:val="3BCD1C61"/>
    <w:rsid w:val="3BCE3D13"/>
    <w:rsid w:val="3BE257AA"/>
    <w:rsid w:val="3BEBA25F"/>
    <w:rsid w:val="3BED151D"/>
    <w:rsid w:val="3BEFFF82"/>
    <w:rsid w:val="3BF4E220"/>
    <w:rsid w:val="3BF59BFE"/>
    <w:rsid w:val="3BF82A77"/>
    <w:rsid w:val="3BFB75F1"/>
    <w:rsid w:val="3BFDCBC3"/>
    <w:rsid w:val="3C015FB5"/>
    <w:rsid w:val="3C052A62"/>
    <w:rsid w:val="3C0686E8"/>
    <w:rsid w:val="3C06EBF7"/>
    <w:rsid w:val="3C13085C"/>
    <w:rsid w:val="3C1D56D0"/>
    <w:rsid w:val="3C283035"/>
    <w:rsid w:val="3C28DFEB"/>
    <w:rsid w:val="3C32F84B"/>
    <w:rsid w:val="3C40A587"/>
    <w:rsid w:val="3C411C44"/>
    <w:rsid w:val="3C4A7474"/>
    <w:rsid w:val="3C4A945C"/>
    <w:rsid w:val="3C52EBDE"/>
    <w:rsid w:val="3C55BD7B"/>
    <w:rsid w:val="3C5BE420"/>
    <w:rsid w:val="3C5BEF85"/>
    <w:rsid w:val="3C5ED0EA"/>
    <w:rsid w:val="3C61F8B5"/>
    <w:rsid w:val="3C72DFAD"/>
    <w:rsid w:val="3C83C058"/>
    <w:rsid w:val="3C889727"/>
    <w:rsid w:val="3C89EEC7"/>
    <w:rsid w:val="3C8F9F85"/>
    <w:rsid w:val="3C93FF67"/>
    <w:rsid w:val="3C944D4A"/>
    <w:rsid w:val="3CA0B832"/>
    <w:rsid w:val="3CB34898"/>
    <w:rsid w:val="3CB72A07"/>
    <w:rsid w:val="3CBCBE5B"/>
    <w:rsid w:val="3CC48987"/>
    <w:rsid w:val="3CD43F2B"/>
    <w:rsid w:val="3CDA0B4D"/>
    <w:rsid w:val="3CDBE2E3"/>
    <w:rsid w:val="3CDCF1A1"/>
    <w:rsid w:val="3CE06A55"/>
    <w:rsid w:val="3CE4A3BB"/>
    <w:rsid w:val="3CEA7AF4"/>
    <w:rsid w:val="3CEB4997"/>
    <w:rsid w:val="3CED4097"/>
    <w:rsid w:val="3CF38716"/>
    <w:rsid w:val="3CF46091"/>
    <w:rsid w:val="3CF523FD"/>
    <w:rsid w:val="3CF7A0C3"/>
    <w:rsid w:val="3CFBB0B8"/>
    <w:rsid w:val="3D17D57F"/>
    <w:rsid w:val="3D1B27C8"/>
    <w:rsid w:val="3D1D7015"/>
    <w:rsid w:val="3D215D59"/>
    <w:rsid w:val="3D291080"/>
    <w:rsid w:val="3D47EFE3"/>
    <w:rsid w:val="3D4FF1C5"/>
    <w:rsid w:val="3D524A0D"/>
    <w:rsid w:val="3D53D38E"/>
    <w:rsid w:val="3D6A96DF"/>
    <w:rsid w:val="3D77710E"/>
    <w:rsid w:val="3D77AD9E"/>
    <w:rsid w:val="3D7FC6A1"/>
    <w:rsid w:val="3D875EAB"/>
    <w:rsid w:val="3D893858"/>
    <w:rsid w:val="3D8A3793"/>
    <w:rsid w:val="3D93A3E2"/>
    <w:rsid w:val="3D9BECE8"/>
    <w:rsid w:val="3DB2501C"/>
    <w:rsid w:val="3DB9AEDE"/>
    <w:rsid w:val="3DD32833"/>
    <w:rsid w:val="3DD4FFFE"/>
    <w:rsid w:val="3DD6D3EF"/>
    <w:rsid w:val="3DD7A42D"/>
    <w:rsid w:val="3DD986AF"/>
    <w:rsid w:val="3DDF690D"/>
    <w:rsid w:val="3DE236EB"/>
    <w:rsid w:val="3DE2C1B1"/>
    <w:rsid w:val="3DE2E24B"/>
    <w:rsid w:val="3DE350B9"/>
    <w:rsid w:val="3DE90CFD"/>
    <w:rsid w:val="3DEEEA2D"/>
    <w:rsid w:val="3DF688D6"/>
    <w:rsid w:val="3DF75767"/>
    <w:rsid w:val="3DF9B90D"/>
    <w:rsid w:val="3DFCA34A"/>
    <w:rsid w:val="3DFF843D"/>
    <w:rsid w:val="3DFFABCB"/>
    <w:rsid w:val="3E13AF67"/>
    <w:rsid w:val="3E27CAAD"/>
    <w:rsid w:val="3E36658E"/>
    <w:rsid w:val="3E384FC9"/>
    <w:rsid w:val="3E3DC993"/>
    <w:rsid w:val="3E3FA74F"/>
    <w:rsid w:val="3E403DC5"/>
    <w:rsid w:val="3E453C70"/>
    <w:rsid w:val="3E455CFE"/>
    <w:rsid w:val="3E45DE20"/>
    <w:rsid w:val="3E4817A8"/>
    <w:rsid w:val="3E4D0472"/>
    <w:rsid w:val="3E4F8B7B"/>
    <w:rsid w:val="3E52BDFF"/>
    <w:rsid w:val="3E601A0F"/>
    <w:rsid w:val="3E6F4265"/>
    <w:rsid w:val="3E767FA4"/>
    <w:rsid w:val="3E7ECF60"/>
    <w:rsid w:val="3E7FFDF9"/>
    <w:rsid w:val="3E89B54C"/>
    <w:rsid w:val="3E8C000E"/>
    <w:rsid w:val="3E8C73C5"/>
    <w:rsid w:val="3E9BC37B"/>
    <w:rsid w:val="3EAAD372"/>
    <w:rsid w:val="3EAB81AE"/>
    <w:rsid w:val="3EB19676"/>
    <w:rsid w:val="3EB1D59E"/>
    <w:rsid w:val="3EB41F69"/>
    <w:rsid w:val="3EB78CF9"/>
    <w:rsid w:val="3EBBD7A9"/>
    <w:rsid w:val="3EBBD9C4"/>
    <w:rsid w:val="3EC0346E"/>
    <w:rsid w:val="3EC5994B"/>
    <w:rsid w:val="3EC9B74C"/>
    <w:rsid w:val="3ECC7CFD"/>
    <w:rsid w:val="3ECDAA3D"/>
    <w:rsid w:val="3ED991A3"/>
    <w:rsid w:val="3EDF812A"/>
    <w:rsid w:val="3EE9062A"/>
    <w:rsid w:val="3EEBF633"/>
    <w:rsid w:val="3EF04195"/>
    <w:rsid w:val="3EF6DB1F"/>
    <w:rsid w:val="3EF94F82"/>
    <w:rsid w:val="3EFE3DF4"/>
    <w:rsid w:val="3EFEC507"/>
    <w:rsid w:val="3F0C1A8F"/>
    <w:rsid w:val="3F0F06B0"/>
    <w:rsid w:val="3F1706FD"/>
    <w:rsid w:val="3F17E7F0"/>
    <w:rsid w:val="3F1E16C6"/>
    <w:rsid w:val="3F26E8DB"/>
    <w:rsid w:val="3F2D395C"/>
    <w:rsid w:val="3F349681"/>
    <w:rsid w:val="3F3CDB4D"/>
    <w:rsid w:val="3F40EB2B"/>
    <w:rsid w:val="3F44355A"/>
    <w:rsid w:val="3F476618"/>
    <w:rsid w:val="3F52EF8E"/>
    <w:rsid w:val="3F5370A9"/>
    <w:rsid w:val="3F571CA1"/>
    <w:rsid w:val="3F5AE05F"/>
    <w:rsid w:val="3F609F66"/>
    <w:rsid w:val="3F6D66AC"/>
    <w:rsid w:val="3F72867B"/>
    <w:rsid w:val="3F74DC1F"/>
    <w:rsid w:val="3F77C817"/>
    <w:rsid w:val="3F89BC0D"/>
    <w:rsid w:val="3FA6E985"/>
    <w:rsid w:val="3FA7F83D"/>
    <w:rsid w:val="3FACB26C"/>
    <w:rsid w:val="3FAEBCC5"/>
    <w:rsid w:val="3FC498C5"/>
    <w:rsid w:val="3FCD894F"/>
    <w:rsid w:val="3FD557F0"/>
    <w:rsid w:val="3FDB7453"/>
    <w:rsid w:val="3FDD4C12"/>
    <w:rsid w:val="3FE4D4A8"/>
    <w:rsid w:val="3FED2A9B"/>
    <w:rsid w:val="3FF32C14"/>
    <w:rsid w:val="400C817A"/>
    <w:rsid w:val="401292E5"/>
    <w:rsid w:val="4015A1CA"/>
    <w:rsid w:val="401830FD"/>
    <w:rsid w:val="401BBFCA"/>
    <w:rsid w:val="402B2F7D"/>
    <w:rsid w:val="403DB82D"/>
    <w:rsid w:val="404FEBD3"/>
    <w:rsid w:val="405320D0"/>
    <w:rsid w:val="4053550D"/>
    <w:rsid w:val="4060ED21"/>
    <w:rsid w:val="40684EA0"/>
    <w:rsid w:val="406C444D"/>
    <w:rsid w:val="406DA425"/>
    <w:rsid w:val="40701389"/>
    <w:rsid w:val="4070DC04"/>
    <w:rsid w:val="4071652C"/>
    <w:rsid w:val="40732B4A"/>
    <w:rsid w:val="407D1C68"/>
    <w:rsid w:val="408155F8"/>
    <w:rsid w:val="408B4091"/>
    <w:rsid w:val="4090C353"/>
    <w:rsid w:val="4090C967"/>
    <w:rsid w:val="40A2F51A"/>
    <w:rsid w:val="40B29636"/>
    <w:rsid w:val="40B2AF73"/>
    <w:rsid w:val="40B2C3F7"/>
    <w:rsid w:val="40B9BA5B"/>
    <w:rsid w:val="40B9D6C5"/>
    <w:rsid w:val="40BB917F"/>
    <w:rsid w:val="40C226A6"/>
    <w:rsid w:val="40C34E3B"/>
    <w:rsid w:val="40C79F0D"/>
    <w:rsid w:val="40CCCE53"/>
    <w:rsid w:val="40D3FA9F"/>
    <w:rsid w:val="40E69345"/>
    <w:rsid w:val="40E80E05"/>
    <w:rsid w:val="40EC60E0"/>
    <w:rsid w:val="40F03284"/>
    <w:rsid w:val="40F4ECAE"/>
    <w:rsid w:val="40FC1681"/>
    <w:rsid w:val="4104A75E"/>
    <w:rsid w:val="4107E1E4"/>
    <w:rsid w:val="41091C28"/>
    <w:rsid w:val="411072C3"/>
    <w:rsid w:val="4114C06E"/>
    <w:rsid w:val="41233D79"/>
    <w:rsid w:val="41244934"/>
    <w:rsid w:val="413026B4"/>
    <w:rsid w:val="4133D3F5"/>
    <w:rsid w:val="413BD8C0"/>
    <w:rsid w:val="413EA658"/>
    <w:rsid w:val="413F4D2F"/>
    <w:rsid w:val="4143FEE1"/>
    <w:rsid w:val="414C03DC"/>
    <w:rsid w:val="414D38FA"/>
    <w:rsid w:val="414DA081"/>
    <w:rsid w:val="415381A2"/>
    <w:rsid w:val="41538996"/>
    <w:rsid w:val="41592184"/>
    <w:rsid w:val="41619FED"/>
    <w:rsid w:val="4163668A"/>
    <w:rsid w:val="416AEBA5"/>
    <w:rsid w:val="416D8C7C"/>
    <w:rsid w:val="416E179D"/>
    <w:rsid w:val="417033C6"/>
    <w:rsid w:val="4170FFDD"/>
    <w:rsid w:val="4174C9A3"/>
    <w:rsid w:val="417D4179"/>
    <w:rsid w:val="417EF8B6"/>
    <w:rsid w:val="4181645B"/>
    <w:rsid w:val="418C5CD6"/>
    <w:rsid w:val="41937498"/>
    <w:rsid w:val="419D70AD"/>
    <w:rsid w:val="419DDE94"/>
    <w:rsid w:val="41A0F758"/>
    <w:rsid w:val="41BBAD36"/>
    <w:rsid w:val="41C3D5B6"/>
    <w:rsid w:val="41C97BDE"/>
    <w:rsid w:val="41CAFF29"/>
    <w:rsid w:val="41CCE2E1"/>
    <w:rsid w:val="41CEDF29"/>
    <w:rsid w:val="41D1D28D"/>
    <w:rsid w:val="41D2F1BF"/>
    <w:rsid w:val="41D385FC"/>
    <w:rsid w:val="41DA6BBB"/>
    <w:rsid w:val="41DB15E6"/>
    <w:rsid w:val="41DDEFCC"/>
    <w:rsid w:val="41E00C46"/>
    <w:rsid w:val="41E46EF2"/>
    <w:rsid w:val="41E6A550"/>
    <w:rsid w:val="41EA5F28"/>
    <w:rsid w:val="41ED2C74"/>
    <w:rsid w:val="420462F8"/>
    <w:rsid w:val="420B0325"/>
    <w:rsid w:val="420E45BF"/>
    <w:rsid w:val="420EA4C4"/>
    <w:rsid w:val="422931E9"/>
    <w:rsid w:val="422FAB51"/>
    <w:rsid w:val="42325543"/>
    <w:rsid w:val="42339CF0"/>
    <w:rsid w:val="423F6CF1"/>
    <w:rsid w:val="42489F3E"/>
    <w:rsid w:val="424D21B7"/>
    <w:rsid w:val="42574027"/>
    <w:rsid w:val="425E4B89"/>
    <w:rsid w:val="425FAFBD"/>
    <w:rsid w:val="42609139"/>
    <w:rsid w:val="4261A0E6"/>
    <w:rsid w:val="42622201"/>
    <w:rsid w:val="42625EBF"/>
    <w:rsid w:val="42627175"/>
    <w:rsid w:val="426CE69B"/>
    <w:rsid w:val="428ADC9D"/>
    <w:rsid w:val="42951280"/>
    <w:rsid w:val="42A1F8BF"/>
    <w:rsid w:val="42A26B3D"/>
    <w:rsid w:val="42B35B18"/>
    <w:rsid w:val="42B603B4"/>
    <w:rsid w:val="42BAE62B"/>
    <w:rsid w:val="42C460A5"/>
    <w:rsid w:val="42C687CA"/>
    <w:rsid w:val="42CCCB3D"/>
    <w:rsid w:val="42D33B73"/>
    <w:rsid w:val="42D3E638"/>
    <w:rsid w:val="42DBAC3B"/>
    <w:rsid w:val="42DFAA80"/>
    <w:rsid w:val="42E02B50"/>
    <w:rsid w:val="42E4C822"/>
    <w:rsid w:val="42F4AB2A"/>
    <w:rsid w:val="42F8A151"/>
    <w:rsid w:val="43003811"/>
    <w:rsid w:val="43036377"/>
    <w:rsid w:val="43092173"/>
    <w:rsid w:val="430A7E4D"/>
    <w:rsid w:val="430CA923"/>
    <w:rsid w:val="43347C3B"/>
    <w:rsid w:val="43348B4E"/>
    <w:rsid w:val="4339B626"/>
    <w:rsid w:val="4339C19F"/>
    <w:rsid w:val="4339E4DA"/>
    <w:rsid w:val="4341E31E"/>
    <w:rsid w:val="4342234E"/>
    <w:rsid w:val="434AC116"/>
    <w:rsid w:val="43577A35"/>
    <w:rsid w:val="435D8A2B"/>
    <w:rsid w:val="436A5A73"/>
    <w:rsid w:val="436BA756"/>
    <w:rsid w:val="436CFEEB"/>
    <w:rsid w:val="43735E0E"/>
    <w:rsid w:val="438FB0CB"/>
    <w:rsid w:val="43929491"/>
    <w:rsid w:val="43972C48"/>
    <w:rsid w:val="439CBFB5"/>
    <w:rsid w:val="439DC02D"/>
    <w:rsid w:val="439EB1FA"/>
    <w:rsid w:val="43A4E2CA"/>
    <w:rsid w:val="43A73AB3"/>
    <w:rsid w:val="43A95BFD"/>
    <w:rsid w:val="43AA6E46"/>
    <w:rsid w:val="43AFA854"/>
    <w:rsid w:val="43B9B996"/>
    <w:rsid w:val="43C7004D"/>
    <w:rsid w:val="43C70AED"/>
    <w:rsid w:val="43CB2E36"/>
    <w:rsid w:val="43D06604"/>
    <w:rsid w:val="43D384E8"/>
    <w:rsid w:val="43DAC341"/>
    <w:rsid w:val="43DAD4DA"/>
    <w:rsid w:val="43E853FE"/>
    <w:rsid w:val="43FAE250"/>
    <w:rsid w:val="4402B259"/>
    <w:rsid w:val="440B4D5E"/>
    <w:rsid w:val="440CA52E"/>
    <w:rsid w:val="440CFA39"/>
    <w:rsid w:val="441101BF"/>
    <w:rsid w:val="4416A1B5"/>
    <w:rsid w:val="441828AD"/>
    <w:rsid w:val="441BCFF1"/>
    <w:rsid w:val="441CFA22"/>
    <w:rsid w:val="44250525"/>
    <w:rsid w:val="44271FB1"/>
    <w:rsid w:val="442D1AEA"/>
    <w:rsid w:val="44368FD8"/>
    <w:rsid w:val="444AAF6D"/>
    <w:rsid w:val="444D8D5B"/>
    <w:rsid w:val="445C0B2B"/>
    <w:rsid w:val="4460A317"/>
    <w:rsid w:val="44622A59"/>
    <w:rsid w:val="4464C765"/>
    <w:rsid w:val="446561B9"/>
    <w:rsid w:val="447F5362"/>
    <w:rsid w:val="44806711"/>
    <w:rsid w:val="448B276C"/>
    <w:rsid w:val="44B30710"/>
    <w:rsid w:val="44BA8482"/>
    <w:rsid w:val="44C0243F"/>
    <w:rsid w:val="44E00328"/>
    <w:rsid w:val="44E199E1"/>
    <w:rsid w:val="44E4BCD3"/>
    <w:rsid w:val="44F1937B"/>
    <w:rsid w:val="44F45E7F"/>
    <w:rsid w:val="4509DE4A"/>
    <w:rsid w:val="45197875"/>
    <w:rsid w:val="4520E019"/>
    <w:rsid w:val="45219312"/>
    <w:rsid w:val="4541D23E"/>
    <w:rsid w:val="455163D2"/>
    <w:rsid w:val="45556575"/>
    <w:rsid w:val="456DFCB5"/>
    <w:rsid w:val="45734325"/>
    <w:rsid w:val="4575730B"/>
    <w:rsid w:val="4578B82B"/>
    <w:rsid w:val="4580CF9D"/>
    <w:rsid w:val="45816D19"/>
    <w:rsid w:val="45821B88"/>
    <w:rsid w:val="4587796C"/>
    <w:rsid w:val="458C89F1"/>
    <w:rsid w:val="45929661"/>
    <w:rsid w:val="4595AAD0"/>
    <w:rsid w:val="459605E2"/>
    <w:rsid w:val="45976F4C"/>
    <w:rsid w:val="459AA86F"/>
    <w:rsid w:val="459C872F"/>
    <w:rsid w:val="45A837A5"/>
    <w:rsid w:val="45AF0D42"/>
    <w:rsid w:val="45B0BCF6"/>
    <w:rsid w:val="45B3D8B3"/>
    <w:rsid w:val="45B5AB42"/>
    <w:rsid w:val="45B86BC0"/>
    <w:rsid w:val="45BAA417"/>
    <w:rsid w:val="45BCA69A"/>
    <w:rsid w:val="45C673DE"/>
    <w:rsid w:val="45CC8A82"/>
    <w:rsid w:val="45D173AC"/>
    <w:rsid w:val="45D39965"/>
    <w:rsid w:val="45DB982E"/>
    <w:rsid w:val="45DC938E"/>
    <w:rsid w:val="45DDF3D0"/>
    <w:rsid w:val="45DFBDE4"/>
    <w:rsid w:val="45E06294"/>
    <w:rsid w:val="45E0EFE7"/>
    <w:rsid w:val="45E75CCA"/>
    <w:rsid w:val="45FD5CE6"/>
    <w:rsid w:val="460CC48D"/>
    <w:rsid w:val="460D4BB7"/>
    <w:rsid w:val="461014F4"/>
    <w:rsid w:val="46102BF8"/>
    <w:rsid w:val="4610D0FC"/>
    <w:rsid w:val="4610F227"/>
    <w:rsid w:val="461B4CA6"/>
    <w:rsid w:val="461EEF53"/>
    <w:rsid w:val="46216445"/>
    <w:rsid w:val="462508C0"/>
    <w:rsid w:val="4629A8D2"/>
    <w:rsid w:val="463063E6"/>
    <w:rsid w:val="46375C6F"/>
    <w:rsid w:val="4637F42D"/>
    <w:rsid w:val="463BC743"/>
    <w:rsid w:val="463FAAED"/>
    <w:rsid w:val="4642AE20"/>
    <w:rsid w:val="46453163"/>
    <w:rsid w:val="46480CEB"/>
    <w:rsid w:val="464E36C4"/>
    <w:rsid w:val="464F53DA"/>
    <w:rsid w:val="465951F8"/>
    <w:rsid w:val="4664AB84"/>
    <w:rsid w:val="46669D25"/>
    <w:rsid w:val="4667EF4D"/>
    <w:rsid w:val="466C493C"/>
    <w:rsid w:val="46705DDE"/>
    <w:rsid w:val="46740124"/>
    <w:rsid w:val="467E0F9A"/>
    <w:rsid w:val="4681D37A"/>
    <w:rsid w:val="4688F223"/>
    <w:rsid w:val="4691BAFE"/>
    <w:rsid w:val="46972241"/>
    <w:rsid w:val="469A1624"/>
    <w:rsid w:val="469ADB32"/>
    <w:rsid w:val="469B6727"/>
    <w:rsid w:val="469EF2BA"/>
    <w:rsid w:val="46A46F9D"/>
    <w:rsid w:val="46A735F9"/>
    <w:rsid w:val="46AAC37E"/>
    <w:rsid w:val="46B1021C"/>
    <w:rsid w:val="46B951E8"/>
    <w:rsid w:val="46BE4D04"/>
    <w:rsid w:val="46C5CC85"/>
    <w:rsid w:val="46CC0DD9"/>
    <w:rsid w:val="46D08B5C"/>
    <w:rsid w:val="46D22F01"/>
    <w:rsid w:val="46E0D742"/>
    <w:rsid w:val="46E32000"/>
    <w:rsid w:val="46EA9A15"/>
    <w:rsid w:val="46EB9C0A"/>
    <w:rsid w:val="46EE9684"/>
    <w:rsid w:val="46F170B3"/>
    <w:rsid w:val="46FBBF5B"/>
    <w:rsid w:val="4701D490"/>
    <w:rsid w:val="47044F80"/>
    <w:rsid w:val="47045AA3"/>
    <w:rsid w:val="4713D490"/>
    <w:rsid w:val="471ED03C"/>
    <w:rsid w:val="471EFF5B"/>
    <w:rsid w:val="4724B7CF"/>
    <w:rsid w:val="4728E28E"/>
    <w:rsid w:val="472F1681"/>
    <w:rsid w:val="4733730D"/>
    <w:rsid w:val="4734D323"/>
    <w:rsid w:val="473EBF7E"/>
    <w:rsid w:val="4744606B"/>
    <w:rsid w:val="47539536"/>
    <w:rsid w:val="475B69DA"/>
    <w:rsid w:val="475FAF7A"/>
    <w:rsid w:val="47601B8A"/>
    <w:rsid w:val="4760F626"/>
    <w:rsid w:val="47673957"/>
    <w:rsid w:val="476A5D06"/>
    <w:rsid w:val="476EFBEF"/>
    <w:rsid w:val="477CC4DC"/>
    <w:rsid w:val="4780A81E"/>
    <w:rsid w:val="478208FD"/>
    <w:rsid w:val="478BB509"/>
    <w:rsid w:val="478E80CF"/>
    <w:rsid w:val="47961EDB"/>
    <w:rsid w:val="47994FD6"/>
    <w:rsid w:val="47B291C4"/>
    <w:rsid w:val="47BF4A96"/>
    <w:rsid w:val="47BFFCEA"/>
    <w:rsid w:val="47C79B2E"/>
    <w:rsid w:val="47C7F84A"/>
    <w:rsid w:val="47CBAC28"/>
    <w:rsid w:val="47D0EAE7"/>
    <w:rsid w:val="47D68428"/>
    <w:rsid w:val="47D7FB40"/>
    <w:rsid w:val="47DFF2A2"/>
    <w:rsid w:val="47EDC426"/>
    <w:rsid w:val="47F1976E"/>
    <w:rsid w:val="47F7ECB5"/>
    <w:rsid w:val="47FECD75"/>
    <w:rsid w:val="480A3AB0"/>
    <w:rsid w:val="480A82BB"/>
    <w:rsid w:val="48111CF5"/>
    <w:rsid w:val="481D00B4"/>
    <w:rsid w:val="482081EE"/>
    <w:rsid w:val="4824881D"/>
    <w:rsid w:val="48313BEE"/>
    <w:rsid w:val="48362E17"/>
    <w:rsid w:val="4837BDE3"/>
    <w:rsid w:val="483AF161"/>
    <w:rsid w:val="483C4975"/>
    <w:rsid w:val="483D1278"/>
    <w:rsid w:val="48457E38"/>
    <w:rsid w:val="4851DF33"/>
    <w:rsid w:val="48531476"/>
    <w:rsid w:val="4854CC93"/>
    <w:rsid w:val="48593C12"/>
    <w:rsid w:val="485D69C0"/>
    <w:rsid w:val="48668EF3"/>
    <w:rsid w:val="486C9CE0"/>
    <w:rsid w:val="486CC9DD"/>
    <w:rsid w:val="48748059"/>
    <w:rsid w:val="48754DDE"/>
    <w:rsid w:val="488CE9F2"/>
    <w:rsid w:val="4894EFF8"/>
    <w:rsid w:val="489A9681"/>
    <w:rsid w:val="489F309E"/>
    <w:rsid w:val="48AB41A0"/>
    <w:rsid w:val="48B0305D"/>
    <w:rsid w:val="48B3169F"/>
    <w:rsid w:val="48B65669"/>
    <w:rsid w:val="48B85629"/>
    <w:rsid w:val="48D47D16"/>
    <w:rsid w:val="48DA877E"/>
    <w:rsid w:val="48DB0067"/>
    <w:rsid w:val="48DDC131"/>
    <w:rsid w:val="48E34E6A"/>
    <w:rsid w:val="48E4FFB8"/>
    <w:rsid w:val="48E78155"/>
    <w:rsid w:val="48EC1413"/>
    <w:rsid w:val="48ED83C8"/>
    <w:rsid w:val="48F314D7"/>
    <w:rsid w:val="490257A9"/>
    <w:rsid w:val="4903C2BC"/>
    <w:rsid w:val="49093D63"/>
    <w:rsid w:val="490AED53"/>
    <w:rsid w:val="49126E75"/>
    <w:rsid w:val="49141565"/>
    <w:rsid w:val="491AA4BC"/>
    <w:rsid w:val="491BF75A"/>
    <w:rsid w:val="4929A898"/>
    <w:rsid w:val="492C25D4"/>
    <w:rsid w:val="492EC6DA"/>
    <w:rsid w:val="4939B870"/>
    <w:rsid w:val="4940CC8B"/>
    <w:rsid w:val="49516727"/>
    <w:rsid w:val="4952986D"/>
    <w:rsid w:val="495A891E"/>
    <w:rsid w:val="495C0F32"/>
    <w:rsid w:val="495DEAE7"/>
    <w:rsid w:val="49618820"/>
    <w:rsid w:val="4961E1F1"/>
    <w:rsid w:val="496C869F"/>
    <w:rsid w:val="496CE7BC"/>
    <w:rsid w:val="4985B485"/>
    <w:rsid w:val="498765E5"/>
    <w:rsid w:val="49923555"/>
    <w:rsid w:val="4999C43E"/>
    <w:rsid w:val="499F6F4C"/>
    <w:rsid w:val="49AA2816"/>
    <w:rsid w:val="49AB0611"/>
    <w:rsid w:val="49AB3021"/>
    <w:rsid w:val="49B05440"/>
    <w:rsid w:val="49B57EE6"/>
    <w:rsid w:val="49B7A515"/>
    <w:rsid w:val="49BAEE11"/>
    <w:rsid w:val="49BDF043"/>
    <w:rsid w:val="49C0B2F4"/>
    <w:rsid w:val="49C94186"/>
    <w:rsid w:val="49CEFC55"/>
    <w:rsid w:val="49D31E22"/>
    <w:rsid w:val="49D74826"/>
    <w:rsid w:val="49E1567C"/>
    <w:rsid w:val="49EDB235"/>
    <w:rsid w:val="49F18F6D"/>
    <w:rsid w:val="49F5B105"/>
    <w:rsid w:val="49FA080B"/>
    <w:rsid w:val="49FA98FC"/>
    <w:rsid w:val="4A0F600B"/>
    <w:rsid w:val="4A172AD2"/>
    <w:rsid w:val="4A1E9127"/>
    <w:rsid w:val="4A276E41"/>
    <w:rsid w:val="4A2B4500"/>
    <w:rsid w:val="4A3F7148"/>
    <w:rsid w:val="4A41D592"/>
    <w:rsid w:val="4A4517B9"/>
    <w:rsid w:val="4A52202D"/>
    <w:rsid w:val="4A57AE61"/>
    <w:rsid w:val="4A58A17C"/>
    <w:rsid w:val="4A64399E"/>
    <w:rsid w:val="4A650BB8"/>
    <w:rsid w:val="4A68DA39"/>
    <w:rsid w:val="4A6BEDDD"/>
    <w:rsid w:val="4A763182"/>
    <w:rsid w:val="4A7CA5D1"/>
    <w:rsid w:val="4A82E798"/>
    <w:rsid w:val="4A8A971F"/>
    <w:rsid w:val="4A8D5EBE"/>
    <w:rsid w:val="4A91F3E5"/>
    <w:rsid w:val="4A9645F0"/>
    <w:rsid w:val="4A97CF66"/>
    <w:rsid w:val="4A9AA2A7"/>
    <w:rsid w:val="4A9EAB0A"/>
    <w:rsid w:val="4AA0FCB3"/>
    <w:rsid w:val="4AA72009"/>
    <w:rsid w:val="4AA723C4"/>
    <w:rsid w:val="4AAB1CA5"/>
    <w:rsid w:val="4AB07973"/>
    <w:rsid w:val="4AB6321B"/>
    <w:rsid w:val="4ABED10E"/>
    <w:rsid w:val="4AC7FBD0"/>
    <w:rsid w:val="4AC94EF6"/>
    <w:rsid w:val="4AC9973D"/>
    <w:rsid w:val="4ACEC6C1"/>
    <w:rsid w:val="4ACF6DB8"/>
    <w:rsid w:val="4AD3DBA0"/>
    <w:rsid w:val="4AD42F54"/>
    <w:rsid w:val="4AD844D2"/>
    <w:rsid w:val="4ADE16CB"/>
    <w:rsid w:val="4ADEED48"/>
    <w:rsid w:val="4AE5C25E"/>
    <w:rsid w:val="4AE86313"/>
    <w:rsid w:val="4AE90A54"/>
    <w:rsid w:val="4AFC5BA0"/>
    <w:rsid w:val="4AFCA934"/>
    <w:rsid w:val="4B0431D5"/>
    <w:rsid w:val="4B07FD9A"/>
    <w:rsid w:val="4B0C72C9"/>
    <w:rsid w:val="4B135FAE"/>
    <w:rsid w:val="4B15C258"/>
    <w:rsid w:val="4B18B460"/>
    <w:rsid w:val="4B23BE2E"/>
    <w:rsid w:val="4B2525AA"/>
    <w:rsid w:val="4B2F81FB"/>
    <w:rsid w:val="4B3004FE"/>
    <w:rsid w:val="4B32B21B"/>
    <w:rsid w:val="4B3769F2"/>
    <w:rsid w:val="4B42BC66"/>
    <w:rsid w:val="4B4947FE"/>
    <w:rsid w:val="4B4E5573"/>
    <w:rsid w:val="4B525B68"/>
    <w:rsid w:val="4B557058"/>
    <w:rsid w:val="4B568686"/>
    <w:rsid w:val="4B568D8D"/>
    <w:rsid w:val="4B5724BC"/>
    <w:rsid w:val="4B630A43"/>
    <w:rsid w:val="4B68580F"/>
    <w:rsid w:val="4B716173"/>
    <w:rsid w:val="4B808DBD"/>
    <w:rsid w:val="4BA5F639"/>
    <w:rsid w:val="4BAD9EFC"/>
    <w:rsid w:val="4BAE3C2E"/>
    <w:rsid w:val="4BAE6202"/>
    <w:rsid w:val="4BAF59E9"/>
    <w:rsid w:val="4BB1FBD9"/>
    <w:rsid w:val="4BB715F1"/>
    <w:rsid w:val="4BB886AE"/>
    <w:rsid w:val="4BBCD31B"/>
    <w:rsid w:val="4BC770B3"/>
    <w:rsid w:val="4BC948A9"/>
    <w:rsid w:val="4BCB05F6"/>
    <w:rsid w:val="4BD65A61"/>
    <w:rsid w:val="4BE1DA86"/>
    <w:rsid w:val="4BEBEDE6"/>
    <w:rsid w:val="4BF7418B"/>
    <w:rsid w:val="4BFDAE10"/>
    <w:rsid w:val="4C058A60"/>
    <w:rsid w:val="4C06FC3A"/>
    <w:rsid w:val="4C08A02C"/>
    <w:rsid w:val="4C0D7970"/>
    <w:rsid w:val="4C163D3F"/>
    <w:rsid w:val="4C1DA1CA"/>
    <w:rsid w:val="4C282B64"/>
    <w:rsid w:val="4C299BF1"/>
    <w:rsid w:val="4C2CB93B"/>
    <w:rsid w:val="4C2D5147"/>
    <w:rsid w:val="4C3C4FA3"/>
    <w:rsid w:val="4C447323"/>
    <w:rsid w:val="4C4588EF"/>
    <w:rsid w:val="4C5136CC"/>
    <w:rsid w:val="4C5A8923"/>
    <w:rsid w:val="4C5D0357"/>
    <w:rsid w:val="4C5D9441"/>
    <w:rsid w:val="4C5DE71D"/>
    <w:rsid w:val="4C5E10F9"/>
    <w:rsid w:val="4C644003"/>
    <w:rsid w:val="4C69F827"/>
    <w:rsid w:val="4C6A18A4"/>
    <w:rsid w:val="4C6EA00A"/>
    <w:rsid w:val="4C77425F"/>
    <w:rsid w:val="4C8047F3"/>
    <w:rsid w:val="4C84B7F9"/>
    <w:rsid w:val="4C8D7412"/>
    <w:rsid w:val="4CA0404D"/>
    <w:rsid w:val="4CA559DF"/>
    <w:rsid w:val="4CA89B71"/>
    <w:rsid w:val="4CAA6306"/>
    <w:rsid w:val="4CACF605"/>
    <w:rsid w:val="4CBD089E"/>
    <w:rsid w:val="4CC41A73"/>
    <w:rsid w:val="4CC75CE1"/>
    <w:rsid w:val="4CDBDDF2"/>
    <w:rsid w:val="4CDCF916"/>
    <w:rsid w:val="4CDD2C07"/>
    <w:rsid w:val="4CF48FCD"/>
    <w:rsid w:val="4D016A99"/>
    <w:rsid w:val="4D018F7D"/>
    <w:rsid w:val="4D028775"/>
    <w:rsid w:val="4D086023"/>
    <w:rsid w:val="4D13B1B6"/>
    <w:rsid w:val="4D15F123"/>
    <w:rsid w:val="4D19F136"/>
    <w:rsid w:val="4D1E8191"/>
    <w:rsid w:val="4D1F64D5"/>
    <w:rsid w:val="4D200EFD"/>
    <w:rsid w:val="4D22D89F"/>
    <w:rsid w:val="4D3134F5"/>
    <w:rsid w:val="4D3F2C4D"/>
    <w:rsid w:val="4D42068F"/>
    <w:rsid w:val="4D45486D"/>
    <w:rsid w:val="4D64ED39"/>
    <w:rsid w:val="4D78F2F9"/>
    <w:rsid w:val="4D79ED9F"/>
    <w:rsid w:val="4D8667D5"/>
    <w:rsid w:val="4D984467"/>
    <w:rsid w:val="4D9C2283"/>
    <w:rsid w:val="4D9C9122"/>
    <w:rsid w:val="4D9F9CD5"/>
    <w:rsid w:val="4DA14B16"/>
    <w:rsid w:val="4DA6F0A7"/>
    <w:rsid w:val="4DAB009C"/>
    <w:rsid w:val="4DB7D86E"/>
    <w:rsid w:val="4DBD8603"/>
    <w:rsid w:val="4DCC71EE"/>
    <w:rsid w:val="4DD0FAA7"/>
    <w:rsid w:val="4DDC94EC"/>
    <w:rsid w:val="4DE15952"/>
    <w:rsid w:val="4DE4B1FD"/>
    <w:rsid w:val="4DE65FBB"/>
    <w:rsid w:val="4DE88CE8"/>
    <w:rsid w:val="4DE9AC40"/>
    <w:rsid w:val="4DEB5F39"/>
    <w:rsid w:val="4DF1AFED"/>
    <w:rsid w:val="4DF59D68"/>
    <w:rsid w:val="4E05D121"/>
    <w:rsid w:val="4E0A802D"/>
    <w:rsid w:val="4E11FE90"/>
    <w:rsid w:val="4E123EF7"/>
    <w:rsid w:val="4E199EAF"/>
    <w:rsid w:val="4E1AF308"/>
    <w:rsid w:val="4E213A44"/>
    <w:rsid w:val="4E22FD6C"/>
    <w:rsid w:val="4E27C6EB"/>
    <w:rsid w:val="4E2CC779"/>
    <w:rsid w:val="4E30B5ED"/>
    <w:rsid w:val="4E32EC5D"/>
    <w:rsid w:val="4E33D75C"/>
    <w:rsid w:val="4E344624"/>
    <w:rsid w:val="4E3C7E51"/>
    <w:rsid w:val="4E400F55"/>
    <w:rsid w:val="4E4706AA"/>
    <w:rsid w:val="4E4D1249"/>
    <w:rsid w:val="4E590783"/>
    <w:rsid w:val="4E5D7F92"/>
    <w:rsid w:val="4E603192"/>
    <w:rsid w:val="4E6186A0"/>
    <w:rsid w:val="4E657168"/>
    <w:rsid w:val="4E673F02"/>
    <w:rsid w:val="4E6C7F49"/>
    <w:rsid w:val="4E74B71D"/>
    <w:rsid w:val="4E786430"/>
    <w:rsid w:val="4E798287"/>
    <w:rsid w:val="4E7A86F0"/>
    <w:rsid w:val="4E7B48A2"/>
    <w:rsid w:val="4E8759A1"/>
    <w:rsid w:val="4E8F9091"/>
    <w:rsid w:val="4E96B870"/>
    <w:rsid w:val="4E9B5879"/>
    <w:rsid w:val="4EAC92CB"/>
    <w:rsid w:val="4EB4726D"/>
    <w:rsid w:val="4EBDB7E7"/>
    <w:rsid w:val="4EC2A6A2"/>
    <w:rsid w:val="4EC31FA5"/>
    <w:rsid w:val="4EC775D1"/>
    <w:rsid w:val="4ECC6BFF"/>
    <w:rsid w:val="4ED985D9"/>
    <w:rsid w:val="4EE8A9DB"/>
    <w:rsid w:val="4EEA2400"/>
    <w:rsid w:val="4EEF6016"/>
    <w:rsid w:val="4EF35DE4"/>
    <w:rsid w:val="4EF54D15"/>
    <w:rsid w:val="4EF5A695"/>
    <w:rsid w:val="4EFA1600"/>
    <w:rsid w:val="4EFA58F8"/>
    <w:rsid w:val="4F0C0D8A"/>
    <w:rsid w:val="4F144729"/>
    <w:rsid w:val="4F1AEC7D"/>
    <w:rsid w:val="4F1B8CDB"/>
    <w:rsid w:val="4F21FC17"/>
    <w:rsid w:val="4F228984"/>
    <w:rsid w:val="4F2AF576"/>
    <w:rsid w:val="4F3701E9"/>
    <w:rsid w:val="4F3F4807"/>
    <w:rsid w:val="4F430FC7"/>
    <w:rsid w:val="4F444850"/>
    <w:rsid w:val="4F4B5433"/>
    <w:rsid w:val="4F553B7C"/>
    <w:rsid w:val="4F6085CB"/>
    <w:rsid w:val="4F627713"/>
    <w:rsid w:val="4F6BF7EE"/>
    <w:rsid w:val="4F76C7E9"/>
    <w:rsid w:val="4F7A4F59"/>
    <w:rsid w:val="4F81393E"/>
    <w:rsid w:val="4F8DB5AC"/>
    <w:rsid w:val="4F8F6348"/>
    <w:rsid w:val="4F96DEFD"/>
    <w:rsid w:val="4F9BB051"/>
    <w:rsid w:val="4FA1EB8B"/>
    <w:rsid w:val="4FA2156E"/>
    <w:rsid w:val="4FA24110"/>
    <w:rsid w:val="4FA6B461"/>
    <w:rsid w:val="4FA9C46A"/>
    <w:rsid w:val="4FACBE7F"/>
    <w:rsid w:val="4FB17BBD"/>
    <w:rsid w:val="4FB89575"/>
    <w:rsid w:val="4FC36658"/>
    <w:rsid w:val="4FC8288F"/>
    <w:rsid w:val="4FCAF49F"/>
    <w:rsid w:val="4FD2EF84"/>
    <w:rsid w:val="4FD84CD0"/>
    <w:rsid w:val="4FDFBB5F"/>
    <w:rsid w:val="4FF01540"/>
    <w:rsid w:val="4FF6BCFD"/>
    <w:rsid w:val="4FF9AADB"/>
    <w:rsid w:val="4FFCC72F"/>
    <w:rsid w:val="500492CF"/>
    <w:rsid w:val="50127076"/>
    <w:rsid w:val="501450ED"/>
    <w:rsid w:val="50151501"/>
    <w:rsid w:val="50168BFE"/>
    <w:rsid w:val="501E85C1"/>
    <w:rsid w:val="502BA63D"/>
    <w:rsid w:val="503756CF"/>
    <w:rsid w:val="5038F4E5"/>
    <w:rsid w:val="50471479"/>
    <w:rsid w:val="505206D2"/>
    <w:rsid w:val="5056872B"/>
    <w:rsid w:val="505A2566"/>
    <w:rsid w:val="5078692F"/>
    <w:rsid w:val="50865B91"/>
    <w:rsid w:val="508A9AC5"/>
    <w:rsid w:val="508E298B"/>
    <w:rsid w:val="50A11505"/>
    <w:rsid w:val="50A11E8B"/>
    <w:rsid w:val="50A23260"/>
    <w:rsid w:val="50A2F5F4"/>
    <w:rsid w:val="50A4704F"/>
    <w:rsid w:val="50A85C7F"/>
    <w:rsid w:val="50AB3C79"/>
    <w:rsid w:val="50AC0477"/>
    <w:rsid w:val="50B2A0DC"/>
    <w:rsid w:val="50C07F6F"/>
    <w:rsid w:val="50C62852"/>
    <w:rsid w:val="50CB8D3C"/>
    <w:rsid w:val="50CC8853"/>
    <w:rsid w:val="50CE6105"/>
    <w:rsid w:val="50D0E169"/>
    <w:rsid w:val="50D75D9D"/>
    <w:rsid w:val="50D7B9BB"/>
    <w:rsid w:val="50D9F080"/>
    <w:rsid w:val="50DA2213"/>
    <w:rsid w:val="50DF0B39"/>
    <w:rsid w:val="50EA0ED5"/>
    <w:rsid w:val="50EAFE78"/>
    <w:rsid w:val="50F20BFB"/>
    <w:rsid w:val="5113ED5F"/>
    <w:rsid w:val="511422DF"/>
    <w:rsid w:val="5121F6F0"/>
    <w:rsid w:val="5121FB3E"/>
    <w:rsid w:val="51279213"/>
    <w:rsid w:val="513AD78A"/>
    <w:rsid w:val="513BD473"/>
    <w:rsid w:val="51422710"/>
    <w:rsid w:val="5145CB0D"/>
    <w:rsid w:val="514F5906"/>
    <w:rsid w:val="5158AC33"/>
    <w:rsid w:val="515C7656"/>
    <w:rsid w:val="51607B4C"/>
    <w:rsid w:val="51684B43"/>
    <w:rsid w:val="516D8C68"/>
    <w:rsid w:val="5179120A"/>
    <w:rsid w:val="517F10BE"/>
    <w:rsid w:val="517F7F11"/>
    <w:rsid w:val="518208A3"/>
    <w:rsid w:val="5186B724"/>
    <w:rsid w:val="518C33B9"/>
    <w:rsid w:val="518DA079"/>
    <w:rsid w:val="518FBE47"/>
    <w:rsid w:val="51940B83"/>
    <w:rsid w:val="51955CAF"/>
    <w:rsid w:val="5198D7AE"/>
    <w:rsid w:val="519F8C54"/>
    <w:rsid w:val="51AA8B23"/>
    <w:rsid w:val="51B8C13C"/>
    <w:rsid w:val="51BA101D"/>
    <w:rsid w:val="51C1E383"/>
    <w:rsid w:val="51C60F75"/>
    <w:rsid w:val="51C77A2C"/>
    <w:rsid w:val="51D63239"/>
    <w:rsid w:val="51D82167"/>
    <w:rsid w:val="51DB641B"/>
    <w:rsid w:val="51DD7D62"/>
    <w:rsid w:val="51DE068F"/>
    <w:rsid w:val="51E1260C"/>
    <w:rsid w:val="51E2E9A8"/>
    <w:rsid w:val="51E3F003"/>
    <w:rsid w:val="51EDEC53"/>
    <w:rsid w:val="51F75A03"/>
    <w:rsid w:val="51F76082"/>
    <w:rsid w:val="51F7CD6C"/>
    <w:rsid w:val="51FB5075"/>
    <w:rsid w:val="51FD8E11"/>
    <w:rsid w:val="51FDFF7F"/>
    <w:rsid w:val="52032BE2"/>
    <w:rsid w:val="52082F28"/>
    <w:rsid w:val="520C231F"/>
    <w:rsid w:val="520DEB7F"/>
    <w:rsid w:val="52201646"/>
    <w:rsid w:val="5221B9D2"/>
    <w:rsid w:val="5222E01F"/>
    <w:rsid w:val="5227B2F1"/>
    <w:rsid w:val="522E800A"/>
    <w:rsid w:val="52346AAC"/>
    <w:rsid w:val="5239601A"/>
    <w:rsid w:val="523CD85B"/>
    <w:rsid w:val="523D88F4"/>
    <w:rsid w:val="523D9020"/>
    <w:rsid w:val="524B9694"/>
    <w:rsid w:val="524F9C06"/>
    <w:rsid w:val="52508758"/>
    <w:rsid w:val="5262E0A6"/>
    <w:rsid w:val="5267E6FC"/>
    <w:rsid w:val="526A23AE"/>
    <w:rsid w:val="526AA90A"/>
    <w:rsid w:val="526FAC4D"/>
    <w:rsid w:val="52731FC5"/>
    <w:rsid w:val="52734D6A"/>
    <w:rsid w:val="52762BF8"/>
    <w:rsid w:val="5278D1FD"/>
    <w:rsid w:val="5282323C"/>
    <w:rsid w:val="5282790D"/>
    <w:rsid w:val="5287F8C1"/>
    <w:rsid w:val="528D367F"/>
    <w:rsid w:val="52902DC4"/>
    <w:rsid w:val="52928C8B"/>
    <w:rsid w:val="5297BBA5"/>
    <w:rsid w:val="529E1B7B"/>
    <w:rsid w:val="529E8B0F"/>
    <w:rsid w:val="52B06591"/>
    <w:rsid w:val="52B87CA0"/>
    <w:rsid w:val="52C4ED9E"/>
    <w:rsid w:val="52C7877C"/>
    <w:rsid w:val="52C8DB70"/>
    <w:rsid w:val="52CBBA81"/>
    <w:rsid w:val="52D3C37E"/>
    <w:rsid w:val="52D4ECEE"/>
    <w:rsid w:val="52EB32DA"/>
    <w:rsid w:val="52EF91C8"/>
    <w:rsid w:val="52F1521D"/>
    <w:rsid w:val="52F3FABB"/>
    <w:rsid w:val="52FAF451"/>
    <w:rsid w:val="52FE2657"/>
    <w:rsid w:val="52FF312D"/>
    <w:rsid w:val="53057A97"/>
    <w:rsid w:val="530B1E60"/>
    <w:rsid w:val="530D36C0"/>
    <w:rsid w:val="530DCF28"/>
    <w:rsid w:val="53107ABB"/>
    <w:rsid w:val="531521A6"/>
    <w:rsid w:val="5317A50F"/>
    <w:rsid w:val="53201FC2"/>
    <w:rsid w:val="53214E27"/>
    <w:rsid w:val="5327A726"/>
    <w:rsid w:val="5330A0AC"/>
    <w:rsid w:val="5330DAE7"/>
    <w:rsid w:val="533DA038"/>
    <w:rsid w:val="533F2EDC"/>
    <w:rsid w:val="5340DF36"/>
    <w:rsid w:val="53422E06"/>
    <w:rsid w:val="5345DB4A"/>
    <w:rsid w:val="5348DAD7"/>
    <w:rsid w:val="53491411"/>
    <w:rsid w:val="534AAC61"/>
    <w:rsid w:val="534BEDC2"/>
    <w:rsid w:val="534F8DD6"/>
    <w:rsid w:val="5359627D"/>
    <w:rsid w:val="536BE16F"/>
    <w:rsid w:val="5371AF5B"/>
    <w:rsid w:val="53760501"/>
    <w:rsid w:val="537D32E0"/>
    <w:rsid w:val="53828563"/>
    <w:rsid w:val="539BAA56"/>
    <w:rsid w:val="53ABB350"/>
    <w:rsid w:val="53BB5749"/>
    <w:rsid w:val="53BDD409"/>
    <w:rsid w:val="53C66321"/>
    <w:rsid w:val="53CF5F4D"/>
    <w:rsid w:val="53D4DD44"/>
    <w:rsid w:val="53D55E07"/>
    <w:rsid w:val="53D5D75F"/>
    <w:rsid w:val="53DF06D2"/>
    <w:rsid w:val="53DF0E34"/>
    <w:rsid w:val="53E30858"/>
    <w:rsid w:val="53E3BA06"/>
    <w:rsid w:val="53E61FFC"/>
    <w:rsid w:val="53E63652"/>
    <w:rsid w:val="53E82B39"/>
    <w:rsid w:val="53F98332"/>
    <w:rsid w:val="54057202"/>
    <w:rsid w:val="540FD2E8"/>
    <w:rsid w:val="5420A642"/>
    <w:rsid w:val="542E6DAA"/>
    <w:rsid w:val="542F8C2C"/>
    <w:rsid w:val="5430B4EA"/>
    <w:rsid w:val="54314877"/>
    <w:rsid w:val="5434EF7E"/>
    <w:rsid w:val="543878CA"/>
    <w:rsid w:val="54485B47"/>
    <w:rsid w:val="544BB8D7"/>
    <w:rsid w:val="544BD3D9"/>
    <w:rsid w:val="544E0B0D"/>
    <w:rsid w:val="544F5132"/>
    <w:rsid w:val="545A2633"/>
    <w:rsid w:val="546A63AF"/>
    <w:rsid w:val="546C580D"/>
    <w:rsid w:val="546D3685"/>
    <w:rsid w:val="546E38D6"/>
    <w:rsid w:val="54719E0A"/>
    <w:rsid w:val="54802470"/>
    <w:rsid w:val="54842E57"/>
    <w:rsid w:val="5487A594"/>
    <w:rsid w:val="548D7289"/>
    <w:rsid w:val="5491BE2C"/>
    <w:rsid w:val="54A17BB1"/>
    <w:rsid w:val="54AAF0B5"/>
    <w:rsid w:val="54B4521F"/>
    <w:rsid w:val="54B6AB85"/>
    <w:rsid w:val="54BFAAE5"/>
    <w:rsid w:val="54CFD008"/>
    <w:rsid w:val="54D711E1"/>
    <w:rsid w:val="54E036A3"/>
    <w:rsid w:val="54E962F6"/>
    <w:rsid w:val="54ED07D2"/>
    <w:rsid w:val="54F93BE5"/>
    <w:rsid w:val="54FEE550"/>
    <w:rsid w:val="54FFBBAE"/>
    <w:rsid w:val="54FFF38F"/>
    <w:rsid w:val="550DD122"/>
    <w:rsid w:val="551972A1"/>
    <w:rsid w:val="55265199"/>
    <w:rsid w:val="55280031"/>
    <w:rsid w:val="55287623"/>
    <w:rsid w:val="552DFC98"/>
    <w:rsid w:val="5532EE4E"/>
    <w:rsid w:val="5535CDE8"/>
    <w:rsid w:val="553AB5E9"/>
    <w:rsid w:val="553CC551"/>
    <w:rsid w:val="553EA9F5"/>
    <w:rsid w:val="5551D831"/>
    <w:rsid w:val="555DB659"/>
    <w:rsid w:val="55701CFD"/>
    <w:rsid w:val="5572D3BB"/>
    <w:rsid w:val="557578E3"/>
    <w:rsid w:val="5577DF1E"/>
    <w:rsid w:val="55835679"/>
    <w:rsid w:val="5583D8BF"/>
    <w:rsid w:val="55849271"/>
    <w:rsid w:val="55908633"/>
    <w:rsid w:val="5593D64C"/>
    <w:rsid w:val="559963B2"/>
    <w:rsid w:val="559B490A"/>
    <w:rsid w:val="55A89F4A"/>
    <w:rsid w:val="55A97D2F"/>
    <w:rsid w:val="55ACF265"/>
    <w:rsid w:val="55B235C6"/>
    <w:rsid w:val="55BA828C"/>
    <w:rsid w:val="55C4DC1A"/>
    <w:rsid w:val="55D4A00B"/>
    <w:rsid w:val="55D84601"/>
    <w:rsid w:val="55D9378A"/>
    <w:rsid w:val="55DCEA6C"/>
    <w:rsid w:val="55E3A4AC"/>
    <w:rsid w:val="55E5AE94"/>
    <w:rsid w:val="55E6133E"/>
    <w:rsid w:val="55E73817"/>
    <w:rsid w:val="55EBD326"/>
    <w:rsid w:val="55EFFD1F"/>
    <w:rsid w:val="55F0F0F6"/>
    <w:rsid w:val="560412E4"/>
    <w:rsid w:val="561711F8"/>
    <w:rsid w:val="561CB723"/>
    <w:rsid w:val="561D9146"/>
    <w:rsid w:val="561DDBCE"/>
    <w:rsid w:val="5621DBBD"/>
    <w:rsid w:val="5623B694"/>
    <w:rsid w:val="56241821"/>
    <w:rsid w:val="56246F7D"/>
    <w:rsid w:val="5627673F"/>
    <w:rsid w:val="5633495C"/>
    <w:rsid w:val="56354C3E"/>
    <w:rsid w:val="5635DFD3"/>
    <w:rsid w:val="563E410E"/>
    <w:rsid w:val="5641C346"/>
    <w:rsid w:val="564262EA"/>
    <w:rsid w:val="5642D952"/>
    <w:rsid w:val="5644C80D"/>
    <w:rsid w:val="564B74D6"/>
    <w:rsid w:val="564D9017"/>
    <w:rsid w:val="56551BF9"/>
    <w:rsid w:val="5655BD2A"/>
    <w:rsid w:val="56652C84"/>
    <w:rsid w:val="566C4663"/>
    <w:rsid w:val="567FE359"/>
    <w:rsid w:val="568066B3"/>
    <w:rsid w:val="56887DBC"/>
    <w:rsid w:val="569F211F"/>
    <w:rsid w:val="56A30C53"/>
    <w:rsid w:val="56A60E49"/>
    <w:rsid w:val="56ACBFBA"/>
    <w:rsid w:val="56B12A58"/>
    <w:rsid w:val="56B3D1C9"/>
    <w:rsid w:val="56B80C08"/>
    <w:rsid w:val="56BE582F"/>
    <w:rsid w:val="56C1E441"/>
    <w:rsid w:val="56C4308C"/>
    <w:rsid w:val="56C6C2B9"/>
    <w:rsid w:val="56CE73F8"/>
    <w:rsid w:val="56DB2753"/>
    <w:rsid w:val="56DDF96B"/>
    <w:rsid w:val="56DE2A7A"/>
    <w:rsid w:val="56E14EE0"/>
    <w:rsid w:val="56E6F943"/>
    <w:rsid w:val="56E7005D"/>
    <w:rsid w:val="56F567BD"/>
    <w:rsid w:val="56F96313"/>
    <w:rsid w:val="5702F6B2"/>
    <w:rsid w:val="5706FAFC"/>
    <w:rsid w:val="57114F74"/>
    <w:rsid w:val="57194ADD"/>
    <w:rsid w:val="571F4345"/>
    <w:rsid w:val="5721D7B4"/>
    <w:rsid w:val="572D693D"/>
    <w:rsid w:val="5730B25B"/>
    <w:rsid w:val="5731E673"/>
    <w:rsid w:val="5734E3B9"/>
    <w:rsid w:val="57367EC4"/>
    <w:rsid w:val="573D6A56"/>
    <w:rsid w:val="573F5937"/>
    <w:rsid w:val="574037F8"/>
    <w:rsid w:val="574143BD"/>
    <w:rsid w:val="57422A8E"/>
    <w:rsid w:val="57441DCB"/>
    <w:rsid w:val="574434E0"/>
    <w:rsid w:val="574748FA"/>
    <w:rsid w:val="574E6DA4"/>
    <w:rsid w:val="575299DE"/>
    <w:rsid w:val="57558407"/>
    <w:rsid w:val="57566CE6"/>
    <w:rsid w:val="5759E125"/>
    <w:rsid w:val="575B057B"/>
    <w:rsid w:val="575B0F24"/>
    <w:rsid w:val="575CAF10"/>
    <w:rsid w:val="576F30CB"/>
    <w:rsid w:val="5770753A"/>
    <w:rsid w:val="577150D4"/>
    <w:rsid w:val="5779A3B5"/>
    <w:rsid w:val="5779C795"/>
    <w:rsid w:val="5785AEDC"/>
    <w:rsid w:val="579083F4"/>
    <w:rsid w:val="579C4283"/>
    <w:rsid w:val="579FDA16"/>
    <w:rsid w:val="57A52FC7"/>
    <w:rsid w:val="57A61B62"/>
    <w:rsid w:val="57B06A2D"/>
    <w:rsid w:val="57B9B54D"/>
    <w:rsid w:val="57C2071C"/>
    <w:rsid w:val="57C2A099"/>
    <w:rsid w:val="57C825D7"/>
    <w:rsid w:val="57CE1426"/>
    <w:rsid w:val="57CF129C"/>
    <w:rsid w:val="57DABF7E"/>
    <w:rsid w:val="57DCD8C2"/>
    <w:rsid w:val="57DE6A0A"/>
    <w:rsid w:val="57E57E94"/>
    <w:rsid w:val="57ECC925"/>
    <w:rsid w:val="57F3B921"/>
    <w:rsid w:val="57F93FF5"/>
    <w:rsid w:val="580A0765"/>
    <w:rsid w:val="580A3B10"/>
    <w:rsid w:val="580C90AD"/>
    <w:rsid w:val="581E5520"/>
    <w:rsid w:val="58207A2D"/>
    <w:rsid w:val="58253382"/>
    <w:rsid w:val="582F0C07"/>
    <w:rsid w:val="58387A55"/>
    <w:rsid w:val="5841D99F"/>
    <w:rsid w:val="5842DAB1"/>
    <w:rsid w:val="58463985"/>
    <w:rsid w:val="584D2777"/>
    <w:rsid w:val="5850E41B"/>
    <w:rsid w:val="58572218"/>
    <w:rsid w:val="5858DE68"/>
    <w:rsid w:val="58648900"/>
    <w:rsid w:val="5870D0FA"/>
    <w:rsid w:val="5873478B"/>
    <w:rsid w:val="5873AA9C"/>
    <w:rsid w:val="58763105"/>
    <w:rsid w:val="5885AD6D"/>
    <w:rsid w:val="58887796"/>
    <w:rsid w:val="588A253D"/>
    <w:rsid w:val="58A492A1"/>
    <w:rsid w:val="58A6854C"/>
    <w:rsid w:val="58A6DB68"/>
    <w:rsid w:val="58A8FCB1"/>
    <w:rsid w:val="58B2EA49"/>
    <w:rsid w:val="58B5C4DA"/>
    <w:rsid w:val="58B733DD"/>
    <w:rsid w:val="58BCDF34"/>
    <w:rsid w:val="58C99197"/>
    <w:rsid w:val="58D33DB8"/>
    <w:rsid w:val="58DE5698"/>
    <w:rsid w:val="58DFFEFD"/>
    <w:rsid w:val="58E184C4"/>
    <w:rsid w:val="58E7A147"/>
    <w:rsid w:val="58EE9D0C"/>
    <w:rsid w:val="58F9D8FC"/>
    <w:rsid w:val="5901F0FF"/>
    <w:rsid w:val="590D9DDE"/>
    <w:rsid w:val="59121B97"/>
    <w:rsid w:val="5914B1A9"/>
    <w:rsid w:val="5917B880"/>
    <w:rsid w:val="5923DD05"/>
    <w:rsid w:val="592FC667"/>
    <w:rsid w:val="59337F41"/>
    <w:rsid w:val="593EE82C"/>
    <w:rsid w:val="593F38E0"/>
    <w:rsid w:val="594167AD"/>
    <w:rsid w:val="59560E3B"/>
    <w:rsid w:val="5959166F"/>
    <w:rsid w:val="595DF5AC"/>
    <w:rsid w:val="59624E8B"/>
    <w:rsid w:val="5967067D"/>
    <w:rsid w:val="596830AD"/>
    <w:rsid w:val="596B5D9E"/>
    <w:rsid w:val="5978FFB4"/>
    <w:rsid w:val="59794DDC"/>
    <w:rsid w:val="597CB8EC"/>
    <w:rsid w:val="5982502C"/>
    <w:rsid w:val="598950E9"/>
    <w:rsid w:val="59966730"/>
    <w:rsid w:val="5997364A"/>
    <w:rsid w:val="59AB19AB"/>
    <w:rsid w:val="59AB8CEE"/>
    <w:rsid w:val="59BD8BA6"/>
    <w:rsid w:val="59D6F0F2"/>
    <w:rsid w:val="59DD7380"/>
    <w:rsid w:val="59DDCDDC"/>
    <w:rsid w:val="59E0EB90"/>
    <w:rsid w:val="59E64C77"/>
    <w:rsid w:val="59EAFC83"/>
    <w:rsid w:val="59EC16A9"/>
    <w:rsid w:val="59F5ABB9"/>
    <w:rsid w:val="59FCE411"/>
    <w:rsid w:val="5A04ADEC"/>
    <w:rsid w:val="5A08BB3D"/>
    <w:rsid w:val="5A09134A"/>
    <w:rsid w:val="5A0EB404"/>
    <w:rsid w:val="5A0EE0B9"/>
    <w:rsid w:val="5A1855D2"/>
    <w:rsid w:val="5A1AE3AB"/>
    <w:rsid w:val="5A25728D"/>
    <w:rsid w:val="5A29AD17"/>
    <w:rsid w:val="5A3B6009"/>
    <w:rsid w:val="5A4215B6"/>
    <w:rsid w:val="5A43FADD"/>
    <w:rsid w:val="5A45C7A8"/>
    <w:rsid w:val="5A460B26"/>
    <w:rsid w:val="5A4A0169"/>
    <w:rsid w:val="5A4BBB65"/>
    <w:rsid w:val="5A5D7F32"/>
    <w:rsid w:val="5A5F5E9A"/>
    <w:rsid w:val="5A61ECB9"/>
    <w:rsid w:val="5A641F14"/>
    <w:rsid w:val="5A6422C3"/>
    <w:rsid w:val="5A77B018"/>
    <w:rsid w:val="5A7F015B"/>
    <w:rsid w:val="5A850B3E"/>
    <w:rsid w:val="5A856975"/>
    <w:rsid w:val="5A8F4009"/>
    <w:rsid w:val="5A9159CD"/>
    <w:rsid w:val="5A9251D1"/>
    <w:rsid w:val="5A9706EA"/>
    <w:rsid w:val="5A992BB9"/>
    <w:rsid w:val="5A9C8EBA"/>
    <w:rsid w:val="5AA3C044"/>
    <w:rsid w:val="5AA47F12"/>
    <w:rsid w:val="5AA54E0B"/>
    <w:rsid w:val="5AA58CF5"/>
    <w:rsid w:val="5AAC68D4"/>
    <w:rsid w:val="5AB3FBD1"/>
    <w:rsid w:val="5AB947C6"/>
    <w:rsid w:val="5AC1EB4F"/>
    <w:rsid w:val="5AC23C6D"/>
    <w:rsid w:val="5ACEAAE8"/>
    <w:rsid w:val="5ACF7F9D"/>
    <w:rsid w:val="5AD0BE71"/>
    <w:rsid w:val="5AD42C89"/>
    <w:rsid w:val="5AD4BF6D"/>
    <w:rsid w:val="5ADD590E"/>
    <w:rsid w:val="5AE17184"/>
    <w:rsid w:val="5AE2C8FC"/>
    <w:rsid w:val="5AF2E885"/>
    <w:rsid w:val="5B08AE86"/>
    <w:rsid w:val="5B0BCA5C"/>
    <w:rsid w:val="5B1AFB29"/>
    <w:rsid w:val="5B30F84A"/>
    <w:rsid w:val="5B32E3F3"/>
    <w:rsid w:val="5B3C87FD"/>
    <w:rsid w:val="5B3E4B1C"/>
    <w:rsid w:val="5B43FC4D"/>
    <w:rsid w:val="5B469638"/>
    <w:rsid w:val="5B4B1FBC"/>
    <w:rsid w:val="5B4E000F"/>
    <w:rsid w:val="5B557E93"/>
    <w:rsid w:val="5B78E0AD"/>
    <w:rsid w:val="5B7E9D00"/>
    <w:rsid w:val="5B80E464"/>
    <w:rsid w:val="5B86E2FD"/>
    <w:rsid w:val="5B8F920E"/>
    <w:rsid w:val="5B996CB9"/>
    <w:rsid w:val="5B9A4CF7"/>
    <w:rsid w:val="5B9A53CD"/>
    <w:rsid w:val="5B9AEF42"/>
    <w:rsid w:val="5B9F1AE0"/>
    <w:rsid w:val="5BA47DDF"/>
    <w:rsid w:val="5BAE246B"/>
    <w:rsid w:val="5BB69CAA"/>
    <w:rsid w:val="5BBD29B3"/>
    <w:rsid w:val="5BBE00F1"/>
    <w:rsid w:val="5BC22BF7"/>
    <w:rsid w:val="5BC286B4"/>
    <w:rsid w:val="5BD2FCF8"/>
    <w:rsid w:val="5BD5B216"/>
    <w:rsid w:val="5BDFDA97"/>
    <w:rsid w:val="5BE0512F"/>
    <w:rsid w:val="5BE42474"/>
    <w:rsid w:val="5BE7C460"/>
    <w:rsid w:val="5BE8B1F8"/>
    <w:rsid w:val="5BFB976B"/>
    <w:rsid w:val="5C0EA24C"/>
    <w:rsid w:val="5C0ED082"/>
    <w:rsid w:val="5C0F998D"/>
    <w:rsid w:val="5C2CD575"/>
    <w:rsid w:val="5C3BA633"/>
    <w:rsid w:val="5C3F80B7"/>
    <w:rsid w:val="5C41C4E1"/>
    <w:rsid w:val="5C4C0E37"/>
    <w:rsid w:val="5C53771A"/>
    <w:rsid w:val="5C557095"/>
    <w:rsid w:val="5C55F5B9"/>
    <w:rsid w:val="5C6AD55C"/>
    <w:rsid w:val="5C6EB325"/>
    <w:rsid w:val="5C70B93F"/>
    <w:rsid w:val="5C7335EB"/>
    <w:rsid w:val="5C7562F9"/>
    <w:rsid w:val="5C7C77C3"/>
    <w:rsid w:val="5C860636"/>
    <w:rsid w:val="5C89902C"/>
    <w:rsid w:val="5C8CA4CB"/>
    <w:rsid w:val="5C8FAF21"/>
    <w:rsid w:val="5C925D79"/>
    <w:rsid w:val="5C9CAD6B"/>
    <w:rsid w:val="5C9F0015"/>
    <w:rsid w:val="5CA16444"/>
    <w:rsid w:val="5CA79575"/>
    <w:rsid w:val="5CB6BE93"/>
    <w:rsid w:val="5CB9480B"/>
    <w:rsid w:val="5CC50439"/>
    <w:rsid w:val="5CC7241C"/>
    <w:rsid w:val="5CDDDF1D"/>
    <w:rsid w:val="5CEE75E4"/>
    <w:rsid w:val="5CF9918D"/>
    <w:rsid w:val="5D047BBD"/>
    <w:rsid w:val="5D09A636"/>
    <w:rsid w:val="5D0A33FE"/>
    <w:rsid w:val="5D0A5903"/>
    <w:rsid w:val="5D0BCB82"/>
    <w:rsid w:val="5D0C37A0"/>
    <w:rsid w:val="5D0E4C94"/>
    <w:rsid w:val="5D11AF98"/>
    <w:rsid w:val="5D1780EC"/>
    <w:rsid w:val="5D2154D0"/>
    <w:rsid w:val="5D21BE3E"/>
    <w:rsid w:val="5D2292AE"/>
    <w:rsid w:val="5D22C6C8"/>
    <w:rsid w:val="5D2C31F2"/>
    <w:rsid w:val="5D3052E3"/>
    <w:rsid w:val="5D3279FF"/>
    <w:rsid w:val="5D395D4B"/>
    <w:rsid w:val="5D3A49C1"/>
    <w:rsid w:val="5D3EB389"/>
    <w:rsid w:val="5D419ABA"/>
    <w:rsid w:val="5D539407"/>
    <w:rsid w:val="5D5A7DF2"/>
    <w:rsid w:val="5D5A983A"/>
    <w:rsid w:val="5D5F414E"/>
    <w:rsid w:val="5D6BD6AD"/>
    <w:rsid w:val="5D6E6111"/>
    <w:rsid w:val="5D814BF6"/>
    <w:rsid w:val="5D8338A9"/>
    <w:rsid w:val="5D836389"/>
    <w:rsid w:val="5D83E036"/>
    <w:rsid w:val="5D866F3B"/>
    <w:rsid w:val="5D8B1D09"/>
    <w:rsid w:val="5D8C3250"/>
    <w:rsid w:val="5D8FA5B3"/>
    <w:rsid w:val="5D91F23A"/>
    <w:rsid w:val="5D9D0809"/>
    <w:rsid w:val="5DA47024"/>
    <w:rsid w:val="5DAB8BE4"/>
    <w:rsid w:val="5DAD72BC"/>
    <w:rsid w:val="5DB567D9"/>
    <w:rsid w:val="5DB8EE0A"/>
    <w:rsid w:val="5DC6C323"/>
    <w:rsid w:val="5DCCC855"/>
    <w:rsid w:val="5DCEE0A0"/>
    <w:rsid w:val="5DCF1382"/>
    <w:rsid w:val="5DD0AFFD"/>
    <w:rsid w:val="5DD3AF37"/>
    <w:rsid w:val="5DDF222E"/>
    <w:rsid w:val="5DE3FD2B"/>
    <w:rsid w:val="5DE6B948"/>
    <w:rsid w:val="5E0624A1"/>
    <w:rsid w:val="5E0C8C01"/>
    <w:rsid w:val="5E125BDB"/>
    <w:rsid w:val="5E1386A0"/>
    <w:rsid w:val="5E14697E"/>
    <w:rsid w:val="5E1ABB5E"/>
    <w:rsid w:val="5E2359D5"/>
    <w:rsid w:val="5E2E2ED2"/>
    <w:rsid w:val="5E3DE3A6"/>
    <w:rsid w:val="5E48FD55"/>
    <w:rsid w:val="5E53A941"/>
    <w:rsid w:val="5E556C40"/>
    <w:rsid w:val="5E5C67D4"/>
    <w:rsid w:val="5E5FD7A1"/>
    <w:rsid w:val="5E78F49B"/>
    <w:rsid w:val="5E805812"/>
    <w:rsid w:val="5E856241"/>
    <w:rsid w:val="5E917D06"/>
    <w:rsid w:val="5E99B635"/>
    <w:rsid w:val="5EA14306"/>
    <w:rsid w:val="5EA394FD"/>
    <w:rsid w:val="5EA8700E"/>
    <w:rsid w:val="5EB24FE6"/>
    <w:rsid w:val="5ECD617A"/>
    <w:rsid w:val="5ED224BA"/>
    <w:rsid w:val="5EDB8B82"/>
    <w:rsid w:val="5EEB49C2"/>
    <w:rsid w:val="5EF1298C"/>
    <w:rsid w:val="5EF795D4"/>
    <w:rsid w:val="5EFEBD37"/>
    <w:rsid w:val="5F011CC3"/>
    <w:rsid w:val="5F026B13"/>
    <w:rsid w:val="5F13E7FE"/>
    <w:rsid w:val="5F1B1CF0"/>
    <w:rsid w:val="5F1E102C"/>
    <w:rsid w:val="5F2F2D4B"/>
    <w:rsid w:val="5F30814B"/>
    <w:rsid w:val="5F34BC56"/>
    <w:rsid w:val="5F5027FE"/>
    <w:rsid w:val="5F526289"/>
    <w:rsid w:val="5F5D43D3"/>
    <w:rsid w:val="5F5E22C0"/>
    <w:rsid w:val="5F665E5D"/>
    <w:rsid w:val="5F6A13D9"/>
    <w:rsid w:val="5F766E9E"/>
    <w:rsid w:val="5F7B955C"/>
    <w:rsid w:val="5F7BCF00"/>
    <w:rsid w:val="5F8080F3"/>
    <w:rsid w:val="5F822187"/>
    <w:rsid w:val="5F8662EC"/>
    <w:rsid w:val="5F866326"/>
    <w:rsid w:val="5F88795E"/>
    <w:rsid w:val="5F896596"/>
    <w:rsid w:val="5F91B22D"/>
    <w:rsid w:val="5F9750BF"/>
    <w:rsid w:val="5F991821"/>
    <w:rsid w:val="5FA82629"/>
    <w:rsid w:val="5FAB3024"/>
    <w:rsid w:val="5FB3D8D0"/>
    <w:rsid w:val="5FB9B796"/>
    <w:rsid w:val="5FBAF0AE"/>
    <w:rsid w:val="5FBD395A"/>
    <w:rsid w:val="5FC2B121"/>
    <w:rsid w:val="5FCB24F1"/>
    <w:rsid w:val="5FCEA218"/>
    <w:rsid w:val="5FD01AEF"/>
    <w:rsid w:val="5FD22A48"/>
    <w:rsid w:val="5FD4BE07"/>
    <w:rsid w:val="5FDAB887"/>
    <w:rsid w:val="5FDCA044"/>
    <w:rsid w:val="5FEAA9CD"/>
    <w:rsid w:val="5FF46926"/>
    <w:rsid w:val="5FF69348"/>
    <w:rsid w:val="6004AC19"/>
    <w:rsid w:val="60068154"/>
    <w:rsid w:val="600A389C"/>
    <w:rsid w:val="600A9391"/>
    <w:rsid w:val="6015CF33"/>
    <w:rsid w:val="6018F7CC"/>
    <w:rsid w:val="601D591D"/>
    <w:rsid w:val="60241277"/>
    <w:rsid w:val="6029CAE3"/>
    <w:rsid w:val="602C4E85"/>
    <w:rsid w:val="602CF0DE"/>
    <w:rsid w:val="60359B7D"/>
    <w:rsid w:val="6035C7AF"/>
    <w:rsid w:val="603CFB35"/>
    <w:rsid w:val="603F0D82"/>
    <w:rsid w:val="603F3ACE"/>
    <w:rsid w:val="6040AFF5"/>
    <w:rsid w:val="604A1B25"/>
    <w:rsid w:val="6056C834"/>
    <w:rsid w:val="6059F797"/>
    <w:rsid w:val="60602510"/>
    <w:rsid w:val="6062BED7"/>
    <w:rsid w:val="6062DC4F"/>
    <w:rsid w:val="606A2C7F"/>
    <w:rsid w:val="6070C064"/>
    <w:rsid w:val="6072B28D"/>
    <w:rsid w:val="60748507"/>
    <w:rsid w:val="607A614C"/>
    <w:rsid w:val="607DA8BB"/>
    <w:rsid w:val="60852E52"/>
    <w:rsid w:val="608DF1D5"/>
    <w:rsid w:val="608E2EF6"/>
    <w:rsid w:val="608F1841"/>
    <w:rsid w:val="6092E8A5"/>
    <w:rsid w:val="60938E16"/>
    <w:rsid w:val="60A44A57"/>
    <w:rsid w:val="60A9532B"/>
    <w:rsid w:val="60A9E185"/>
    <w:rsid w:val="60B1D836"/>
    <w:rsid w:val="60B871BA"/>
    <w:rsid w:val="60BDCA76"/>
    <w:rsid w:val="60C1479C"/>
    <w:rsid w:val="60C1FC6C"/>
    <w:rsid w:val="60CCF2E2"/>
    <w:rsid w:val="60CD4F0E"/>
    <w:rsid w:val="60CF8F62"/>
    <w:rsid w:val="60D24EED"/>
    <w:rsid w:val="60D4806D"/>
    <w:rsid w:val="60D5B921"/>
    <w:rsid w:val="60D750E7"/>
    <w:rsid w:val="60D7CC90"/>
    <w:rsid w:val="60DCF92C"/>
    <w:rsid w:val="60E2DF34"/>
    <w:rsid w:val="60F09335"/>
    <w:rsid w:val="60F2B8A6"/>
    <w:rsid w:val="60F7C0D8"/>
    <w:rsid w:val="60FAA860"/>
    <w:rsid w:val="60FDBE66"/>
    <w:rsid w:val="6115632E"/>
    <w:rsid w:val="6122DC76"/>
    <w:rsid w:val="612A0510"/>
    <w:rsid w:val="612B44D6"/>
    <w:rsid w:val="6132F0D6"/>
    <w:rsid w:val="6134C119"/>
    <w:rsid w:val="613E6D0E"/>
    <w:rsid w:val="6140D65D"/>
    <w:rsid w:val="614A6653"/>
    <w:rsid w:val="614CA49D"/>
    <w:rsid w:val="614EF766"/>
    <w:rsid w:val="6151761A"/>
    <w:rsid w:val="6161AB51"/>
    <w:rsid w:val="6164A970"/>
    <w:rsid w:val="61682654"/>
    <w:rsid w:val="6170A5E1"/>
    <w:rsid w:val="6171429C"/>
    <w:rsid w:val="6171D296"/>
    <w:rsid w:val="617F8FD2"/>
    <w:rsid w:val="619450FE"/>
    <w:rsid w:val="61947D5E"/>
    <w:rsid w:val="619C7560"/>
    <w:rsid w:val="61A0BB63"/>
    <w:rsid w:val="61AB502F"/>
    <w:rsid w:val="61B3840D"/>
    <w:rsid w:val="61B8BD60"/>
    <w:rsid w:val="61B9EF62"/>
    <w:rsid w:val="61BA1C96"/>
    <w:rsid w:val="61BA8E1B"/>
    <w:rsid w:val="61D41D62"/>
    <w:rsid w:val="61DE3384"/>
    <w:rsid w:val="61DF07C3"/>
    <w:rsid w:val="61E1AD55"/>
    <w:rsid w:val="61E6500E"/>
    <w:rsid w:val="61EE60E6"/>
    <w:rsid w:val="61F10B7D"/>
    <w:rsid w:val="61F4814E"/>
    <w:rsid w:val="61F772CF"/>
    <w:rsid w:val="61F79D66"/>
    <w:rsid w:val="61F82737"/>
    <w:rsid w:val="61FC32FA"/>
    <w:rsid w:val="61FC6CBA"/>
    <w:rsid w:val="620CCBD1"/>
    <w:rsid w:val="620E7E5D"/>
    <w:rsid w:val="62236784"/>
    <w:rsid w:val="6224C56F"/>
    <w:rsid w:val="622AB109"/>
    <w:rsid w:val="623AF51F"/>
    <w:rsid w:val="623E6DF2"/>
    <w:rsid w:val="6241A905"/>
    <w:rsid w:val="624486E9"/>
    <w:rsid w:val="62491EC0"/>
    <w:rsid w:val="624CC3E4"/>
    <w:rsid w:val="624D62CE"/>
    <w:rsid w:val="6253BB5A"/>
    <w:rsid w:val="625858F3"/>
    <w:rsid w:val="62596F17"/>
    <w:rsid w:val="626598BB"/>
    <w:rsid w:val="626D50E3"/>
    <w:rsid w:val="626D796F"/>
    <w:rsid w:val="626DC867"/>
    <w:rsid w:val="626E1F78"/>
    <w:rsid w:val="62730265"/>
    <w:rsid w:val="627386FD"/>
    <w:rsid w:val="627545E6"/>
    <w:rsid w:val="62756678"/>
    <w:rsid w:val="6279E43F"/>
    <w:rsid w:val="627C4A4E"/>
    <w:rsid w:val="627C75B9"/>
    <w:rsid w:val="62803F8B"/>
    <w:rsid w:val="62832607"/>
    <w:rsid w:val="629EC8CC"/>
    <w:rsid w:val="62A04254"/>
    <w:rsid w:val="62ACA6B2"/>
    <w:rsid w:val="62AEFFEB"/>
    <w:rsid w:val="62C315FD"/>
    <w:rsid w:val="62EB7204"/>
    <w:rsid w:val="62F063B6"/>
    <w:rsid w:val="6301891A"/>
    <w:rsid w:val="63177CCF"/>
    <w:rsid w:val="6323BCAA"/>
    <w:rsid w:val="6326FA59"/>
    <w:rsid w:val="633019D6"/>
    <w:rsid w:val="63312CC3"/>
    <w:rsid w:val="6335C21B"/>
    <w:rsid w:val="6336BBE3"/>
    <w:rsid w:val="63394D15"/>
    <w:rsid w:val="6351BB71"/>
    <w:rsid w:val="6351D236"/>
    <w:rsid w:val="6356CF4A"/>
    <w:rsid w:val="635991CF"/>
    <w:rsid w:val="635B1178"/>
    <w:rsid w:val="636A0AC5"/>
    <w:rsid w:val="636BC68F"/>
    <w:rsid w:val="636EC59C"/>
    <w:rsid w:val="637540B3"/>
    <w:rsid w:val="637BDCC3"/>
    <w:rsid w:val="63843CBA"/>
    <w:rsid w:val="638E8E41"/>
    <w:rsid w:val="639678C5"/>
    <w:rsid w:val="639EB296"/>
    <w:rsid w:val="639EBA93"/>
    <w:rsid w:val="63A56B3D"/>
    <w:rsid w:val="63C119B0"/>
    <w:rsid w:val="63C55DFE"/>
    <w:rsid w:val="63D6017D"/>
    <w:rsid w:val="63D8D037"/>
    <w:rsid w:val="63DBE80B"/>
    <w:rsid w:val="63E07DB8"/>
    <w:rsid w:val="63EF66AE"/>
    <w:rsid w:val="63FB2BF3"/>
    <w:rsid w:val="63FBFC91"/>
    <w:rsid w:val="63FD56AC"/>
    <w:rsid w:val="6403FCB4"/>
    <w:rsid w:val="640BBDB8"/>
    <w:rsid w:val="6413183E"/>
    <w:rsid w:val="6415CE99"/>
    <w:rsid w:val="64161B2B"/>
    <w:rsid w:val="641CC01A"/>
    <w:rsid w:val="641CF21B"/>
    <w:rsid w:val="642425FE"/>
    <w:rsid w:val="6427B217"/>
    <w:rsid w:val="6437F0AC"/>
    <w:rsid w:val="64382208"/>
    <w:rsid w:val="644DAAF3"/>
    <w:rsid w:val="64513758"/>
    <w:rsid w:val="64541313"/>
    <w:rsid w:val="645BC633"/>
    <w:rsid w:val="645DA11F"/>
    <w:rsid w:val="6466941E"/>
    <w:rsid w:val="646ED2FC"/>
    <w:rsid w:val="6474E3F5"/>
    <w:rsid w:val="6478C7B9"/>
    <w:rsid w:val="64815093"/>
    <w:rsid w:val="6486C0C3"/>
    <w:rsid w:val="6487BCDD"/>
    <w:rsid w:val="6487F8BD"/>
    <w:rsid w:val="6492BD99"/>
    <w:rsid w:val="649B055D"/>
    <w:rsid w:val="64A38CD9"/>
    <w:rsid w:val="64B2AA2E"/>
    <w:rsid w:val="64BDB374"/>
    <w:rsid w:val="64BEC558"/>
    <w:rsid w:val="64BF60FD"/>
    <w:rsid w:val="64C8DB02"/>
    <w:rsid w:val="64D4612F"/>
    <w:rsid w:val="64D88A25"/>
    <w:rsid w:val="64E0C92D"/>
    <w:rsid w:val="64E16FB5"/>
    <w:rsid w:val="64F54E69"/>
    <w:rsid w:val="64F56356"/>
    <w:rsid w:val="64F93D4B"/>
    <w:rsid w:val="65098AE3"/>
    <w:rsid w:val="65113142"/>
    <w:rsid w:val="651914F2"/>
    <w:rsid w:val="651A98F5"/>
    <w:rsid w:val="651F6BD2"/>
    <w:rsid w:val="652D9DF4"/>
    <w:rsid w:val="6530AFBD"/>
    <w:rsid w:val="653D26C0"/>
    <w:rsid w:val="6550BF0A"/>
    <w:rsid w:val="65524F3C"/>
    <w:rsid w:val="6559FC65"/>
    <w:rsid w:val="65647A53"/>
    <w:rsid w:val="65695326"/>
    <w:rsid w:val="65699719"/>
    <w:rsid w:val="656DCCC3"/>
    <w:rsid w:val="657747FD"/>
    <w:rsid w:val="6577A0C7"/>
    <w:rsid w:val="657B2D0D"/>
    <w:rsid w:val="657DE66B"/>
    <w:rsid w:val="657F6BA2"/>
    <w:rsid w:val="6584D0A4"/>
    <w:rsid w:val="6588EF4E"/>
    <w:rsid w:val="65895E52"/>
    <w:rsid w:val="65A4F18F"/>
    <w:rsid w:val="65A688F0"/>
    <w:rsid w:val="65A689B1"/>
    <w:rsid w:val="65B54EDC"/>
    <w:rsid w:val="65C0D072"/>
    <w:rsid w:val="65D87475"/>
    <w:rsid w:val="65D8ED89"/>
    <w:rsid w:val="65E3726D"/>
    <w:rsid w:val="65E8476B"/>
    <w:rsid w:val="65E8E102"/>
    <w:rsid w:val="65EE5EFD"/>
    <w:rsid w:val="65F91D0D"/>
    <w:rsid w:val="65FAC43A"/>
    <w:rsid w:val="65FED875"/>
    <w:rsid w:val="66133D03"/>
    <w:rsid w:val="6616CAED"/>
    <w:rsid w:val="6617F1D5"/>
    <w:rsid w:val="6627174B"/>
    <w:rsid w:val="6631EA46"/>
    <w:rsid w:val="66347834"/>
    <w:rsid w:val="6635EEC6"/>
    <w:rsid w:val="663C7AE5"/>
    <w:rsid w:val="664ECA2D"/>
    <w:rsid w:val="66571298"/>
    <w:rsid w:val="6657BC4A"/>
    <w:rsid w:val="666A1968"/>
    <w:rsid w:val="666B6DB6"/>
    <w:rsid w:val="66722D4F"/>
    <w:rsid w:val="66735104"/>
    <w:rsid w:val="668765A6"/>
    <w:rsid w:val="66887C53"/>
    <w:rsid w:val="6688DB5F"/>
    <w:rsid w:val="668C42C1"/>
    <w:rsid w:val="668ECAA4"/>
    <w:rsid w:val="66A0B6BB"/>
    <w:rsid w:val="66A824FE"/>
    <w:rsid w:val="66A8AA06"/>
    <w:rsid w:val="66AF9374"/>
    <w:rsid w:val="66B3E3B4"/>
    <w:rsid w:val="66BA455A"/>
    <w:rsid w:val="66C9B666"/>
    <w:rsid w:val="66CAD90E"/>
    <w:rsid w:val="66CC0718"/>
    <w:rsid w:val="66CD2184"/>
    <w:rsid w:val="66DF7DCC"/>
    <w:rsid w:val="66FCAA74"/>
    <w:rsid w:val="670C010C"/>
    <w:rsid w:val="670FB29F"/>
    <w:rsid w:val="6712134B"/>
    <w:rsid w:val="67129EB5"/>
    <w:rsid w:val="67273CEB"/>
    <w:rsid w:val="6727598F"/>
    <w:rsid w:val="672BE260"/>
    <w:rsid w:val="67461960"/>
    <w:rsid w:val="674ABBEA"/>
    <w:rsid w:val="675911E4"/>
    <w:rsid w:val="6760793E"/>
    <w:rsid w:val="67629A69"/>
    <w:rsid w:val="6763FE59"/>
    <w:rsid w:val="67682AA7"/>
    <w:rsid w:val="676AF53C"/>
    <w:rsid w:val="676CCF0C"/>
    <w:rsid w:val="67767ACE"/>
    <w:rsid w:val="67784D03"/>
    <w:rsid w:val="677D5E28"/>
    <w:rsid w:val="6787FCDA"/>
    <w:rsid w:val="67899DEE"/>
    <w:rsid w:val="678C4B16"/>
    <w:rsid w:val="6797B1EC"/>
    <w:rsid w:val="679BB271"/>
    <w:rsid w:val="679EE2AC"/>
    <w:rsid w:val="67A40BE1"/>
    <w:rsid w:val="67A87BC1"/>
    <w:rsid w:val="67AA3724"/>
    <w:rsid w:val="67AB4E99"/>
    <w:rsid w:val="67BC5E63"/>
    <w:rsid w:val="67BDA2DA"/>
    <w:rsid w:val="67C07806"/>
    <w:rsid w:val="67C9AD63"/>
    <w:rsid w:val="67CEC39A"/>
    <w:rsid w:val="67D1599E"/>
    <w:rsid w:val="67E2AFB3"/>
    <w:rsid w:val="67EAA651"/>
    <w:rsid w:val="67EB8100"/>
    <w:rsid w:val="67EB86F8"/>
    <w:rsid w:val="67F5C3EA"/>
    <w:rsid w:val="67FB0B49"/>
    <w:rsid w:val="6803EC77"/>
    <w:rsid w:val="6804811A"/>
    <w:rsid w:val="6805F8D6"/>
    <w:rsid w:val="680E9DF4"/>
    <w:rsid w:val="6815AAA4"/>
    <w:rsid w:val="6819B380"/>
    <w:rsid w:val="681B71B9"/>
    <w:rsid w:val="6822CAFC"/>
    <w:rsid w:val="6824678C"/>
    <w:rsid w:val="6828CAD9"/>
    <w:rsid w:val="68295B99"/>
    <w:rsid w:val="682BBE7A"/>
    <w:rsid w:val="682CE824"/>
    <w:rsid w:val="682DE546"/>
    <w:rsid w:val="682DEB72"/>
    <w:rsid w:val="68304CDC"/>
    <w:rsid w:val="68473042"/>
    <w:rsid w:val="685FC6B1"/>
    <w:rsid w:val="68615FCA"/>
    <w:rsid w:val="68658B67"/>
    <w:rsid w:val="687130CB"/>
    <w:rsid w:val="68719167"/>
    <w:rsid w:val="687DD3CE"/>
    <w:rsid w:val="6899408F"/>
    <w:rsid w:val="689B97C2"/>
    <w:rsid w:val="68A05318"/>
    <w:rsid w:val="68A36D94"/>
    <w:rsid w:val="68A4CD47"/>
    <w:rsid w:val="68A78163"/>
    <w:rsid w:val="68A7DBDF"/>
    <w:rsid w:val="68AFA025"/>
    <w:rsid w:val="68B15EEA"/>
    <w:rsid w:val="68BD0CDB"/>
    <w:rsid w:val="68C7B434"/>
    <w:rsid w:val="68C9794D"/>
    <w:rsid w:val="68DE74EF"/>
    <w:rsid w:val="68E459CB"/>
    <w:rsid w:val="68E4CB08"/>
    <w:rsid w:val="68E80EF2"/>
    <w:rsid w:val="68EF6320"/>
    <w:rsid w:val="68F4341A"/>
    <w:rsid w:val="68F70B08"/>
    <w:rsid w:val="6905E024"/>
    <w:rsid w:val="6909701D"/>
    <w:rsid w:val="6911B128"/>
    <w:rsid w:val="6918F710"/>
    <w:rsid w:val="69330891"/>
    <w:rsid w:val="6935CA6F"/>
    <w:rsid w:val="69435DEA"/>
    <w:rsid w:val="69501B79"/>
    <w:rsid w:val="6952CC5A"/>
    <w:rsid w:val="6956F515"/>
    <w:rsid w:val="695878FA"/>
    <w:rsid w:val="6958E530"/>
    <w:rsid w:val="695A77DE"/>
    <w:rsid w:val="6960DBB3"/>
    <w:rsid w:val="696418C1"/>
    <w:rsid w:val="696620FE"/>
    <w:rsid w:val="696F0261"/>
    <w:rsid w:val="697026E3"/>
    <w:rsid w:val="69737CD8"/>
    <w:rsid w:val="6979F211"/>
    <w:rsid w:val="6982629F"/>
    <w:rsid w:val="6984A8CA"/>
    <w:rsid w:val="698F2C55"/>
    <w:rsid w:val="69A10F09"/>
    <w:rsid w:val="69B271ED"/>
    <w:rsid w:val="69B92028"/>
    <w:rsid w:val="69C96B46"/>
    <w:rsid w:val="69CBEA69"/>
    <w:rsid w:val="69CFCE98"/>
    <w:rsid w:val="69E2646F"/>
    <w:rsid w:val="69E8F69C"/>
    <w:rsid w:val="69F6D748"/>
    <w:rsid w:val="69FBBD55"/>
    <w:rsid w:val="6A00B489"/>
    <w:rsid w:val="6A03791F"/>
    <w:rsid w:val="6A064F11"/>
    <w:rsid w:val="6A0AF2A1"/>
    <w:rsid w:val="6A21E6B4"/>
    <w:rsid w:val="6A2991D0"/>
    <w:rsid w:val="6A2B5C0E"/>
    <w:rsid w:val="6A35739D"/>
    <w:rsid w:val="6A3A2CA1"/>
    <w:rsid w:val="6A3D438D"/>
    <w:rsid w:val="6A3E94DB"/>
    <w:rsid w:val="6A44692F"/>
    <w:rsid w:val="6A46DC8F"/>
    <w:rsid w:val="6A50FD34"/>
    <w:rsid w:val="6A56F40D"/>
    <w:rsid w:val="6A609800"/>
    <w:rsid w:val="6A62EE9B"/>
    <w:rsid w:val="6A64A1B4"/>
    <w:rsid w:val="6A735148"/>
    <w:rsid w:val="6A7657C2"/>
    <w:rsid w:val="6A7AA6A7"/>
    <w:rsid w:val="6A810107"/>
    <w:rsid w:val="6A84476B"/>
    <w:rsid w:val="6A9E3D35"/>
    <w:rsid w:val="6AA19AAF"/>
    <w:rsid w:val="6AB5A6DC"/>
    <w:rsid w:val="6ABBD8F9"/>
    <w:rsid w:val="6AC92648"/>
    <w:rsid w:val="6ACE0027"/>
    <w:rsid w:val="6ADF27EA"/>
    <w:rsid w:val="6AE6727A"/>
    <w:rsid w:val="6AE9C34A"/>
    <w:rsid w:val="6AF50DFC"/>
    <w:rsid w:val="6AF640B3"/>
    <w:rsid w:val="6B019E04"/>
    <w:rsid w:val="6B0DEC6C"/>
    <w:rsid w:val="6B1202EA"/>
    <w:rsid w:val="6B1CF2BB"/>
    <w:rsid w:val="6B24F763"/>
    <w:rsid w:val="6B2924A4"/>
    <w:rsid w:val="6B2A96A2"/>
    <w:rsid w:val="6B3210B9"/>
    <w:rsid w:val="6B364058"/>
    <w:rsid w:val="6B392A5F"/>
    <w:rsid w:val="6B3DD0AE"/>
    <w:rsid w:val="6B41A7D1"/>
    <w:rsid w:val="6B42FB50"/>
    <w:rsid w:val="6B431885"/>
    <w:rsid w:val="6B566BC5"/>
    <w:rsid w:val="6B58FF0B"/>
    <w:rsid w:val="6B5977A4"/>
    <w:rsid w:val="6B6B8FCB"/>
    <w:rsid w:val="6B6EE6E1"/>
    <w:rsid w:val="6B765D3C"/>
    <w:rsid w:val="6B79EB62"/>
    <w:rsid w:val="6B7A69CA"/>
    <w:rsid w:val="6B7E2B29"/>
    <w:rsid w:val="6B95B983"/>
    <w:rsid w:val="6B984D39"/>
    <w:rsid w:val="6B996F10"/>
    <w:rsid w:val="6B9A46F0"/>
    <w:rsid w:val="6B9E3FE7"/>
    <w:rsid w:val="6BAC0BB9"/>
    <w:rsid w:val="6BB2F26E"/>
    <w:rsid w:val="6BB582FC"/>
    <w:rsid w:val="6BB592C5"/>
    <w:rsid w:val="6BB83F38"/>
    <w:rsid w:val="6BB9B24B"/>
    <w:rsid w:val="6BBA7588"/>
    <w:rsid w:val="6BBB8950"/>
    <w:rsid w:val="6BBFC023"/>
    <w:rsid w:val="6BCA4F66"/>
    <w:rsid w:val="6BCD6D7B"/>
    <w:rsid w:val="6BD0E132"/>
    <w:rsid w:val="6BD38134"/>
    <w:rsid w:val="6BD634CB"/>
    <w:rsid w:val="6BDB6E61"/>
    <w:rsid w:val="6BDC173F"/>
    <w:rsid w:val="6BE34A69"/>
    <w:rsid w:val="6BE8DE91"/>
    <w:rsid w:val="6BEC2F95"/>
    <w:rsid w:val="6BF42503"/>
    <w:rsid w:val="6C034685"/>
    <w:rsid w:val="6C035DBD"/>
    <w:rsid w:val="6C0CAC08"/>
    <w:rsid w:val="6C102300"/>
    <w:rsid w:val="6C1441A4"/>
    <w:rsid w:val="6C1DEFCD"/>
    <w:rsid w:val="6C247666"/>
    <w:rsid w:val="6C25DD61"/>
    <w:rsid w:val="6C263DE1"/>
    <w:rsid w:val="6C2CEBF7"/>
    <w:rsid w:val="6C310C43"/>
    <w:rsid w:val="6C38F2D7"/>
    <w:rsid w:val="6C4409C1"/>
    <w:rsid w:val="6C45E703"/>
    <w:rsid w:val="6C474939"/>
    <w:rsid w:val="6C4A1864"/>
    <w:rsid w:val="6C4D63DC"/>
    <w:rsid w:val="6C4F2E4E"/>
    <w:rsid w:val="6C563426"/>
    <w:rsid w:val="6C5DA2C7"/>
    <w:rsid w:val="6C602F03"/>
    <w:rsid w:val="6C626CA5"/>
    <w:rsid w:val="6C6C1032"/>
    <w:rsid w:val="6C6FEC63"/>
    <w:rsid w:val="6C7DBE2E"/>
    <w:rsid w:val="6C916087"/>
    <w:rsid w:val="6C974601"/>
    <w:rsid w:val="6C9D1450"/>
    <w:rsid w:val="6CA26F05"/>
    <w:rsid w:val="6CA625D9"/>
    <w:rsid w:val="6CB09C1E"/>
    <w:rsid w:val="6CB0AC99"/>
    <w:rsid w:val="6CB22F98"/>
    <w:rsid w:val="6CB23396"/>
    <w:rsid w:val="6CB9E86D"/>
    <w:rsid w:val="6CCC7AFA"/>
    <w:rsid w:val="6CD03F54"/>
    <w:rsid w:val="6CD54394"/>
    <w:rsid w:val="6CDD5D00"/>
    <w:rsid w:val="6CE4CC10"/>
    <w:rsid w:val="6D032EFA"/>
    <w:rsid w:val="6D09F761"/>
    <w:rsid w:val="6D1509F8"/>
    <w:rsid w:val="6D1CA178"/>
    <w:rsid w:val="6D1E6622"/>
    <w:rsid w:val="6D2114E5"/>
    <w:rsid w:val="6D225667"/>
    <w:rsid w:val="6D321943"/>
    <w:rsid w:val="6D42A87C"/>
    <w:rsid w:val="6D47AA34"/>
    <w:rsid w:val="6D48FDBA"/>
    <w:rsid w:val="6D4DE01F"/>
    <w:rsid w:val="6D5E0A6C"/>
    <w:rsid w:val="6D663EF2"/>
    <w:rsid w:val="6D6A957D"/>
    <w:rsid w:val="6D75A6E1"/>
    <w:rsid w:val="6D8256D1"/>
    <w:rsid w:val="6D870240"/>
    <w:rsid w:val="6D8A6277"/>
    <w:rsid w:val="6D90A4A3"/>
    <w:rsid w:val="6D928648"/>
    <w:rsid w:val="6D94C2B1"/>
    <w:rsid w:val="6D9E142A"/>
    <w:rsid w:val="6DA12D5D"/>
    <w:rsid w:val="6DA1B9E8"/>
    <w:rsid w:val="6DA6C6BC"/>
    <w:rsid w:val="6DAE4766"/>
    <w:rsid w:val="6DB67730"/>
    <w:rsid w:val="6DB91D14"/>
    <w:rsid w:val="6DBF83EA"/>
    <w:rsid w:val="6DC6C0D6"/>
    <w:rsid w:val="6DC739F2"/>
    <w:rsid w:val="6DC7745E"/>
    <w:rsid w:val="6DCCFCD4"/>
    <w:rsid w:val="6DD43330"/>
    <w:rsid w:val="6DD50BF7"/>
    <w:rsid w:val="6DD89E25"/>
    <w:rsid w:val="6DDB75F9"/>
    <w:rsid w:val="6DE8C71B"/>
    <w:rsid w:val="6DED39E5"/>
    <w:rsid w:val="6DFA8528"/>
    <w:rsid w:val="6E0E2C3E"/>
    <w:rsid w:val="6E18B7F3"/>
    <w:rsid w:val="6E4050C0"/>
    <w:rsid w:val="6E4187E0"/>
    <w:rsid w:val="6E4E7F27"/>
    <w:rsid w:val="6E594B53"/>
    <w:rsid w:val="6E5D3E80"/>
    <w:rsid w:val="6E5F99BD"/>
    <w:rsid w:val="6E6284D4"/>
    <w:rsid w:val="6E66A46A"/>
    <w:rsid w:val="6E6E6F7B"/>
    <w:rsid w:val="6E75179D"/>
    <w:rsid w:val="6E7A3DAC"/>
    <w:rsid w:val="6E84536A"/>
    <w:rsid w:val="6E91B0B6"/>
    <w:rsid w:val="6EA42B51"/>
    <w:rsid w:val="6EA66A67"/>
    <w:rsid w:val="6ED47B3A"/>
    <w:rsid w:val="6EDC5644"/>
    <w:rsid w:val="6EDC6415"/>
    <w:rsid w:val="6EE38906"/>
    <w:rsid w:val="6EE5DFCC"/>
    <w:rsid w:val="6EE7D177"/>
    <w:rsid w:val="6EEDAEB4"/>
    <w:rsid w:val="6EFDBB0C"/>
    <w:rsid w:val="6F0BDFD9"/>
    <w:rsid w:val="6F1190FB"/>
    <w:rsid w:val="6F1460BF"/>
    <w:rsid w:val="6F16387A"/>
    <w:rsid w:val="6F1BE96E"/>
    <w:rsid w:val="6F2704F0"/>
    <w:rsid w:val="6F2B0A48"/>
    <w:rsid w:val="6F2BA35D"/>
    <w:rsid w:val="6F36C941"/>
    <w:rsid w:val="6F3A185E"/>
    <w:rsid w:val="6F4893A8"/>
    <w:rsid w:val="6F4B6B51"/>
    <w:rsid w:val="6F56C2FD"/>
    <w:rsid w:val="6F5AE549"/>
    <w:rsid w:val="6F5F41BE"/>
    <w:rsid w:val="6F75A7DA"/>
    <w:rsid w:val="6F78DF15"/>
    <w:rsid w:val="6F7B76E5"/>
    <w:rsid w:val="6F7C29C3"/>
    <w:rsid w:val="6F82D6A0"/>
    <w:rsid w:val="6F850E8D"/>
    <w:rsid w:val="6F8AD557"/>
    <w:rsid w:val="6F8FE031"/>
    <w:rsid w:val="6F9952C1"/>
    <w:rsid w:val="6FA4ED65"/>
    <w:rsid w:val="6FB17E00"/>
    <w:rsid w:val="6FB244D3"/>
    <w:rsid w:val="6FB2F971"/>
    <w:rsid w:val="6FBD077E"/>
    <w:rsid w:val="6FC17F94"/>
    <w:rsid w:val="6FD1AED2"/>
    <w:rsid w:val="6FD9ED75"/>
    <w:rsid w:val="6FDB9721"/>
    <w:rsid w:val="6FEA4B58"/>
    <w:rsid w:val="6FED05A5"/>
    <w:rsid w:val="6FF0E6D7"/>
    <w:rsid w:val="6FF2D137"/>
    <w:rsid w:val="6FFA0E0C"/>
    <w:rsid w:val="6FFE33C3"/>
    <w:rsid w:val="6FFF98C6"/>
    <w:rsid w:val="70022521"/>
    <w:rsid w:val="700A81AD"/>
    <w:rsid w:val="70147ACB"/>
    <w:rsid w:val="70187911"/>
    <w:rsid w:val="701AE226"/>
    <w:rsid w:val="701B1DFE"/>
    <w:rsid w:val="701DD9C5"/>
    <w:rsid w:val="701EADCA"/>
    <w:rsid w:val="703E79EC"/>
    <w:rsid w:val="703F089E"/>
    <w:rsid w:val="70466DAA"/>
    <w:rsid w:val="704E9FCC"/>
    <w:rsid w:val="7063A34A"/>
    <w:rsid w:val="7064D4B7"/>
    <w:rsid w:val="706DA4CB"/>
    <w:rsid w:val="706FF062"/>
    <w:rsid w:val="707DC123"/>
    <w:rsid w:val="707E234B"/>
    <w:rsid w:val="7084A830"/>
    <w:rsid w:val="708925A5"/>
    <w:rsid w:val="708CB62D"/>
    <w:rsid w:val="7092DBE6"/>
    <w:rsid w:val="70941158"/>
    <w:rsid w:val="709AE49D"/>
    <w:rsid w:val="709B386A"/>
    <w:rsid w:val="70AA43A6"/>
    <w:rsid w:val="70B07645"/>
    <w:rsid w:val="70B16202"/>
    <w:rsid w:val="70BB70B1"/>
    <w:rsid w:val="70BFD5FD"/>
    <w:rsid w:val="70C0E77E"/>
    <w:rsid w:val="70C34859"/>
    <w:rsid w:val="70C4D00F"/>
    <w:rsid w:val="70C75FCD"/>
    <w:rsid w:val="70C85856"/>
    <w:rsid w:val="70CEC214"/>
    <w:rsid w:val="70E1A3F9"/>
    <w:rsid w:val="70E5D550"/>
    <w:rsid w:val="70E8E733"/>
    <w:rsid w:val="70F269A0"/>
    <w:rsid w:val="70FBA7F8"/>
    <w:rsid w:val="71050291"/>
    <w:rsid w:val="71072475"/>
    <w:rsid w:val="7109A0AB"/>
    <w:rsid w:val="710AF25A"/>
    <w:rsid w:val="710BF6DF"/>
    <w:rsid w:val="710EB6BF"/>
    <w:rsid w:val="7117DA1A"/>
    <w:rsid w:val="711A8581"/>
    <w:rsid w:val="711B5A02"/>
    <w:rsid w:val="711D820E"/>
    <w:rsid w:val="711FDD66"/>
    <w:rsid w:val="71258C32"/>
    <w:rsid w:val="713194C0"/>
    <w:rsid w:val="7135F2E4"/>
    <w:rsid w:val="713FA272"/>
    <w:rsid w:val="71486E9E"/>
    <w:rsid w:val="7149F3C2"/>
    <w:rsid w:val="7151DC7B"/>
    <w:rsid w:val="7156568B"/>
    <w:rsid w:val="71656DA2"/>
    <w:rsid w:val="716642FD"/>
    <w:rsid w:val="717557AA"/>
    <w:rsid w:val="7175D603"/>
    <w:rsid w:val="717B1386"/>
    <w:rsid w:val="717DB6E9"/>
    <w:rsid w:val="717E2CF0"/>
    <w:rsid w:val="7194C915"/>
    <w:rsid w:val="7198529B"/>
    <w:rsid w:val="71BB3195"/>
    <w:rsid w:val="71BED97C"/>
    <w:rsid w:val="71C5FF0F"/>
    <w:rsid w:val="71C77FC1"/>
    <w:rsid w:val="71C822B7"/>
    <w:rsid w:val="71CA013A"/>
    <w:rsid w:val="71CB7B6E"/>
    <w:rsid w:val="71D441C3"/>
    <w:rsid w:val="71DA42EF"/>
    <w:rsid w:val="71DE1FD3"/>
    <w:rsid w:val="71E7D55F"/>
    <w:rsid w:val="71EEA794"/>
    <w:rsid w:val="71F15CE2"/>
    <w:rsid w:val="71F2E9F8"/>
    <w:rsid w:val="71FB91CA"/>
    <w:rsid w:val="71FCABD0"/>
    <w:rsid w:val="720020FE"/>
    <w:rsid w:val="7202CD93"/>
    <w:rsid w:val="72061159"/>
    <w:rsid w:val="720831B1"/>
    <w:rsid w:val="720BEC9C"/>
    <w:rsid w:val="72114B09"/>
    <w:rsid w:val="7218F422"/>
    <w:rsid w:val="722043D1"/>
    <w:rsid w:val="72212206"/>
    <w:rsid w:val="7221897D"/>
    <w:rsid w:val="7221D24A"/>
    <w:rsid w:val="72233272"/>
    <w:rsid w:val="7226821B"/>
    <w:rsid w:val="722929FD"/>
    <w:rsid w:val="722C51D5"/>
    <w:rsid w:val="722DA62C"/>
    <w:rsid w:val="72368E7C"/>
    <w:rsid w:val="724A30AD"/>
    <w:rsid w:val="724C14B7"/>
    <w:rsid w:val="724D27E8"/>
    <w:rsid w:val="7255E198"/>
    <w:rsid w:val="7256A9EA"/>
    <w:rsid w:val="725B0400"/>
    <w:rsid w:val="725B871A"/>
    <w:rsid w:val="725D4F1E"/>
    <w:rsid w:val="726CD5E7"/>
    <w:rsid w:val="726D1C2D"/>
    <w:rsid w:val="7280F9A8"/>
    <w:rsid w:val="729E3E02"/>
    <w:rsid w:val="72A3AC97"/>
    <w:rsid w:val="72A9426A"/>
    <w:rsid w:val="72B0A748"/>
    <w:rsid w:val="72B3FD4E"/>
    <w:rsid w:val="72B52F5A"/>
    <w:rsid w:val="72BDBF41"/>
    <w:rsid w:val="72C1B0FC"/>
    <w:rsid w:val="72C56FA9"/>
    <w:rsid w:val="72CAFB7F"/>
    <w:rsid w:val="72D41A89"/>
    <w:rsid w:val="72D933CF"/>
    <w:rsid w:val="72DF1E7A"/>
    <w:rsid w:val="72EE5D9F"/>
    <w:rsid w:val="72EF3B4F"/>
    <w:rsid w:val="72F2B6B7"/>
    <w:rsid w:val="7301459A"/>
    <w:rsid w:val="730CEF2F"/>
    <w:rsid w:val="7310E39A"/>
    <w:rsid w:val="731C8B3D"/>
    <w:rsid w:val="731E4E96"/>
    <w:rsid w:val="73314009"/>
    <w:rsid w:val="733C4566"/>
    <w:rsid w:val="733D3877"/>
    <w:rsid w:val="7344ABF4"/>
    <w:rsid w:val="734E9A9B"/>
    <w:rsid w:val="734F700B"/>
    <w:rsid w:val="73500135"/>
    <w:rsid w:val="73696BC9"/>
    <w:rsid w:val="736D1189"/>
    <w:rsid w:val="736FDC11"/>
    <w:rsid w:val="7377DD34"/>
    <w:rsid w:val="7378DB3E"/>
    <w:rsid w:val="737EB1B7"/>
    <w:rsid w:val="73853F6E"/>
    <w:rsid w:val="73858889"/>
    <w:rsid w:val="738C5F0A"/>
    <w:rsid w:val="738E3CE1"/>
    <w:rsid w:val="73975E6C"/>
    <w:rsid w:val="739902ED"/>
    <w:rsid w:val="739B1308"/>
    <w:rsid w:val="73A18EB3"/>
    <w:rsid w:val="73A7E0A3"/>
    <w:rsid w:val="73B137CC"/>
    <w:rsid w:val="73B7E61C"/>
    <w:rsid w:val="73B9C6C0"/>
    <w:rsid w:val="73C178DF"/>
    <w:rsid w:val="73C277F7"/>
    <w:rsid w:val="73C681C9"/>
    <w:rsid w:val="73C72A58"/>
    <w:rsid w:val="73C85C76"/>
    <w:rsid w:val="73D1580F"/>
    <w:rsid w:val="73D24A54"/>
    <w:rsid w:val="73D491E8"/>
    <w:rsid w:val="73D98504"/>
    <w:rsid w:val="73E219C0"/>
    <w:rsid w:val="73EC1D89"/>
    <w:rsid w:val="73F5ABDA"/>
    <w:rsid w:val="740783FA"/>
    <w:rsid w:val="740A4401"/>
    <w:rsid w:val="7410C640"/>
    <w:rsid w:val="7415E10F"/>
    <w:rsid w:val="7419DC2A"/>
    <w:rsid w:val="743B3E55"/>
    <w:rsid w:val="743BB155"/>
    <w:rsid w:val="7441F85E"/>
    <w:rsid w:val="7450CD3C"/>
    <w:rsid w:val="745174FD"/>
    <w:rsid w:val="745B7EBD"/>
    <w:rsid w:val="7474F6EA"/>
    <w:rsid w:val="74763E5D"/>
    <w:rsid w:val="747BF5D1"/>
    <w:rsid w:val="747FD570"/>
    <w:rsid w:val="74884BDE"/>
    <w:rsid w:val="7490368B"/>
    <w:rsid w:val="74A30E49"/>
    <w:rsid w:val="74A5DC81"/>
    <w:rsid w:val="74A82494"/>
    <w:rsid w:val="74AC0CE3"/>
    <w:rsid w:val="74B3BC3A"/>
    <w:rsid w:val="74B3CB0D"/>
    <w:rsid w:val="74B55B6A"/>
    <w:rsid w:val="74BEA28C"/>
    <w:rsid w:val="74DAE86C"/>
    <w:rsid w:val="74DD2E4B"/>
    <w:rsid w:val="74DEE8FD"/>
    <w:rsid w:val="74E069F3"/>
    <w:rsid w:val="74E4479C"/>
    <w:rsid w:val="74E93DC8"/>
    <w:rsid w:val="74ECF217"/>
    <w:rsid w:val="74F25376"/>
    <w:rsid w:val="74FE40D2"/>
    <w:rsid w:val="750324B1"/>
    <w:rsid w:val="750C4125"/>
    <w:rsid w:val="750DED7D"/>
    <w:rsid w:val="7512249B"/>
    <w:rsid w:val="751530C6"/>
    <w:rsid w:val="7518F622"/>
    <w:rsid w:val="751A6C28"/>
    <w:rsid w:val="751F78CC"/>
    <w:rsid w:val="75287205"/>
    <w:rsid w:val="75321667"/>
    <w:rsid w:val="7545CD0E"/>
    <w:rsid w:val="754696EC"/>
    <w:rsid w:val="75494171"/>
    <w:rsid w:val="7549752A"/>
    <w:rsid w:val="754CC6F1"/>
    <w:rsid w:val="75536823"/>
    <w:rsid w:val="7555EDD1"/>
    <w:rsid w:val="755CCF18"/>
    <w:rsid w:val="756101D8"/>
    <w:rsid w:val="75659186"/>
    <w:rsid w:val="7567802F"/>
    <w:rsid w:val="756F24BA"/>
    <w:rsid w:val="75765EE9"/>
    <w:rsid w:val="75859600"/>
    <w:rsid w:val="75890185"/>
    <w:rsid w:val="758EE990"/>
    <w:rsid w:val="758FCE52"/>
    <w:rsid w:val="759C66F3"/>
    <w:rsid w:val="75A79D33"/>
    <w:rsid w:val="75AAEFEB"/>
    <w:rsid w:val="75AB2D43"/>
    <w:rsid w:val="75AC9A8D"/>
    <w:rsid w:val="75B409F2"/>
    <w:rsid w:val="75BD8BC5"/>
    <w:rsid w:val="75C13FAC"/>
    <w:rsid w:val="75C5128D"/>
    <w:rsid w:val="75D072D4"/>
    <w:rsid w:val="75D26B55"/>
    <w:rsid w:val="75DCCD42"/>
    <w:rsid w:val="75E05ECB"/>
    <w:rsid w:val="75EB7CC0"/>
    <w:rsid w:val="75EFDAC4"/>
    <w:rsid w:val="75FB142D"/>
    <w:rsid w:val="7619BEA9"/>
    <w:rsid w:val="76219E06"/>
    <w:rsid w:val="7622CA89"/>
    <w:rsid w:val="762D60A6"/>
    <w:rsid w:val="763606F5"/>
    <w:rsid w:val="76366CB8"/>
    <w:rsid w:val="7642C189"/>
    <w:rsid w:val="76483EB4"/>
    <w:rsid w:val="764A9E54"/>
    <w:rsid w:val="7653160E"/>
    <w:rsid w:val="7657DBA8"/>
    <w:rsid w:val="766104A1"/>
    <w:rsid w:val="76688880"/>
    <w:rsid w:val="766E1B1A"/>
    <w:rsid w:val="76730ACB"/>
    <w:rsid w:val="7676337B"/>
    <w:rsid w:val="7677ECC8"/>
    <w:rsid w:val="7682E47D"/>
    <w:rsid w:val="768A670D"/>
    <w:rsid w:val="768D88E5"/>
    <w:rsid w:val="76918B46"/>
    <w:rsid w:val="7692CB89"/>
    <w:rsid w:val="7695B38C"/>
    <w:rsid w:val="76975AA9"/>
    <w:rsid w:val="76A5017A"/>
    <w:rsid w:val="76A7712D"/>
    <w:rsid w:val="76A8725C"/>
    <w:rsid w:val="76AADD05"/>
    <w:rsid w:val="76B02A67"/>
    <w:rsid w:val="76B94B29"/>
    <w:rsid w:val="76BBFDB5"/>
    <w:rsid w:val="76BFAD68"/>
    <w:rsid w:val="76C56A7D"/>
    <w:rsid w:val="76C7AC31"/>
    <w:rsid w:val="76C9191F"/>
    <w:rsid w:val="76C92570"/>
    <w:rsid w:val="76C99EDD"/>
    <w:rsid w:val="76CC9E2A"/>
    <w:rsid w:val="76CDA2A8"/>
    <w:rsid w:val="76CE84A7"/>
    <w:rsid w:val="76CEC319"/>
    <w:rsid w:val="76CFBB61"/>
    <w:rsid w:val="76D69C5C"/>
    <w:rsid w:val="76D95AD8"/>
    <w:rsid w:val="76DD8F1E"/>
    <w:rsid w:val="76E4C2FD"/>
    <w:rsid w:val="76F0DDE0"/>
    <w:rsid w:val="76F89A41"/>
    <w:rsid w:val="76FA8B30"/>
    <w:rsid w:val="77003913"/>
    <w:rsid w:val="7701FEE9"/>
    <w:rsid w:val="7704942B"/>
    <w:rsid w:val="77052B1E"/>
    <w:rsid w:val="770A2D75"/>
    <w:rsid w:val="770DBCEE"/>
    <w:rsid w:val="771B677F"/>
    <w:rsid w:val="771B7866"/>
    <w:rsid w:val="7724A5A6"/>
    <w:rsid w:val="77250EF0"/>
    <w:rsid w:val="77261CA5"/>
    <w:rsid w:val="772C7DF6"/>
    <w:rsid w:val="773EAD9F"/>
    <w:rsid w:val="774083B6"/>
    <w:rsid w:val="7743C6BD"/>
    <w:rsid w:val="77469E74"/>
    <w:rsid w:val="7746D46A"/>
    <w:rsid w:val="774CDB0C"/>
    <w:rsid w:val="774E6C90"/>
    <w:rsid w:val="7764AB5D"/>
    <w:rsid w:val="776AC5F2"/>
    <w:rsid w:val="776EA829"/>
    <w:rsid w:val="7774FC01"/>
    <w:rsid w:val="777D133F"/>
    <w:rsid w:val="77803908"/>
    <w:rsid w:val="77808E6E"/>
    <w:rsid w:val="778369FC"/>
    <w:rsid w:val="7789D98B"/>
    <w:rsid w:val="778F02E0"/>
    <w:rsid w:val="77952161"/>
    <w:rsid w:val="779A3BF6"/>
    <w:rsid w:val="77A28871"/>
    <w:rsid w:val="77A77B1B"/>
    <w:rsid w:val="77A8443A"/>
    <w:rsid w:val="77B4A9A1"/>
    <w:rsid w:val="77BA3950"/>
    <w:rsid w:val="77BDD4BF"/>
    <w:rsid w:val="77BE3991"/>
    <w:rsid w:val="77C4177D"/>
    <w:rsid w:val="77D25C7D"/>
    <w:rsid w:val="77EBDB92"/>
    <w:rsid w:val="77EC92A9"/>
    <w:rsid w:val="77F2D0B7"/>
    <w:rsid w:val="77FCE9C7"/>
    <w:rsid w:val="7803255E"/>
    <w:rsid w:val="78312F57"/>
    <w:rsid w:val="7833C285"/>
    <w:rsid w:val="783B1C43"/>
    <w:rsid w:val="783BAF51"/>
    <w:rsid w:val="783E8855"/>
    <w:rsid w:val="783F13B5"/>
    <w:rsid w:val="7844E89A"/>
    <w:rsid w:val="784A482D"/>
    <w:rsid w:val="78533A8C"/>
    <w:rsid w:val="786D7279"/>
    <w:rsid w:val="787480E9"/>
    <w:rsid w:val="7877F453"/>
    <w:rsid w:val="787C493B"/>
    <w:rsid w:val="78811361"/>
    <w:rsid w:val="788235F6"/>
    <w:rsid w:val="788CF409"/>
    <w:rsid w:val="78920EE0"/>
    <w:rsid w:val="7894DEE8"/>
    <w:rsid w:val="7895243D"/>
    <w:rsid w:val="789598CC"/>
    <w:rsid w:val="78A1A056"/>
    <w:rsid w:val="78B62F4D"/>
    <w:rsid w:val="78C03A42"/>
    <w:rsid w:val="78C0E2E1"/>
    <w:rsid w:val="78C304A2"/>
    <w:rsid w:val="78C324BC"/>
    <w:rsid w:val="78CA486A"/>
    <w:rsid w:val="78CB7AEE"/>
    <w:rsid w:val="78E30118"/>
    <w:rsid w:val="78E6ECB9"/>
    <w:rsid w:val="78EAEB06"/>
    <w:rsid w:val="78EF5D90"/>
    <w:rsid w:val="790BD5AF"/>
    <w:rsid w:val="790F541F"/>
    <w:rsid w:val="790F9095"/>
    <w:rsid w:val="79138687"/>
    <w:rsid w:val="7915F8F7"/>
    <w:rsid w:val="791B85E6"/>
    <w:rsid w:val="791D9043"/>
    <w:rsid w:val="79312C8A"/>
    <w:rsid w:val="7933CFC0"/>
    <w:rsid w:val="793A0BED"/>
    <w:rsid w:val="793A7A57"/>
    <w:rsid w:val="793EEA9C"/>
    <w:rsid w:val="79402808"/>
    <w:rsid w:val="796019E2"/>
    <w:rsid w:val="7966D1C8"/>
    <w:rsid w:val="797300E2"/>
    <w:rsid w:val="797A424B"/>
    <w:rsid w:val="797F43A9"/>
    <w:rsid w:val="7984202C"/>
    <w:rsid w:val="7984351B"/>
    <w:rsid w:val="799302FF"/>
    <w:rsid w:val="79A84028"/>
    <w:rsid w:val="79CDD1A9"/>
    <w:rsid w:val="79D21B39"/>
    <w:rsid w:val="79D4998F"/>
    <w:rsid w:val="79DF357B"/>
    <w:rsid w:val="79EDA59A"/>
    <w:rsid w:val="79EFB083"/>
    <w:rsid w:val="79F2D7E9"/>
    <w:rsid w:val="7A10476A"/>
    <w:rsid w:val="7A1677BC"/>
    <w:rsid w:val="7A168C8D"/>
    <w:rsid w:val="7A16F363"/>
    <w:rsid w:val="7A201F1B"/>
    <w:rsid w:val="7A24F008"/>
    <w:rsid w:val="7A259226"/>
    <w:rsid w:val="7A25BD41"/>
    <w:rsid w:val="7A261AE1"/>
    <w:rsid w:val="7A311895"/>
    <w:rsid w:val="7A3147FA"/>
    <w:rsid w:val="7A34036C"/>
    <w:rsid w:val="7A37FFCC"/>
    <w:rsid w:val="7A3ADF13"/>
    <w:rsid w:val="7A3DAD56"/>
    <w:rsid w:val="7A48F068"/>
    <w:rsid w:val="7A50470A"/>
    <w:rsid w:val="7A51CF94"/>
    <w:rsid w:val="7A615BEF"/>
    <w:rsid w:val="7A61E5ED"/>
    <w:rsid w:val="7A64EA61"/>
    <w:rsid w:val="7A6A0C6B"/>
    <w:rsid w:val="7A6AF69E"/>
    <w:rsid w:val="7A7A6167"/>
    <w:rsid w:val="7A7E5DB2"/>
    <w:rsid w:val="7A815F4F"/>
    <w:rsid w:val="7A85A6F7"/>
    <w:rsid w:val="7A85FBEE"/>
    <w:rsid w:val="7A8C7E38"/>
    <w:rsid w:val="7A8D9037"/>
    <w:rsid w:val="7A984A55"/>
    <w:rsid w:val="7A99E62B"/>
    <w:rsid w:val="7AA4F901"/>
    <w:rsid w:val="7AAE6EF5"/>
    <w:rsid w:val="7AAFEEF8"/>
    <w:rsid w:val="7ABBC470"/>
    <w:rsid w:val="7ABDE75D"/>
    <w:rsid w:val="7ABE73E4"/>
    <w:rsid w:val="7AC4461F"/>
    <w:rsid w:val="7AC7D0EE"/>
    <w:rsid w:val="7AC877DD"/>
    <w:rsid w:val="7AC89A9E"/>
    <w:rsid w:val="7ACAE62F"/>
    <w:rsid w:val="7ACD517C"/>
    <w:rsid w:val="7AD03DBF"/>
    <w:rsid w:val="7AD28E8B"/>
    <w:rsid w:val="7AD2BA57"/>
    <w:rsid w:val="7ADD0C44"/>
    <w:rsid w:val="7AE47EDC"/>
    <w:rsid w:val="7AEB11A1"/>
    <w:rsid w:val="7AF186A6"/>
    <w:rsid w:val="7AF32501"/>
    <w:rsid w:val="7AFDE15A"/>
    <w:rsid w:val="7AFFD274"/>
    <w:rsid w:val="7B00A378"/>
    <w:rsid w:val="7B01FFD2"/>
    <w:rsid w:val="7B080F44"/>
    <w:rsid w:val="7B1582E0"/>
    <w:rsid w:val="7B1855D7"/>
    <w:rsid w:val="7B19466A"/>
    <w:rsid w:val="7B199305"/>
    <w:rsid w:val="7B1D36CC"/>
    <w:rsid w:val="7B227480"/>
    <w:rsid w:val="7B2323ED"/>
    <w:rsid w:val="7B242C89"/>
    <w:rsid w:val="7B2F807B"/>
    <w:rsid w:val="7B309302"/>
    <w:rsid w:val="7B35D150"/>
    <w:rsid w:val="7B3B535E"/>
    <w:rsid w:val="7B3F59F6"/>
    <w:rsid w:val="7B4ACFCE"/>
    <w:rsid w:val="7B546661"/>
    <w:rsid w:val="7B58E88B"/>
    <w:rsid w:val="7B5D0077"/>
    <w:rsid w:val="7B5E93CE"/>
    <w:rsid w:val="7B5EF025"/>
    <w:rsid w:val="7B7D7349"/>
    <w:rsid w:val="7B84D04D"/>
    <w:rsid w:val="7B87362E"/>
    <w:rsid w:val="7B92C124"/>
    <w:rsid w:val="7B92D8DF"/>
    <w:rsid w:val="7BA5F249"/>
    <w:rsid w:val="7BA60749"/>
    <w:rsid w:val="7BA7A8DF"/>
    <w:rsid w:val="7BADFB98"/>
    <w:rsid w:val="7BBFDF5D"/>
    <w:rsid w:val="7BC0C19E"/>
    <w:rsid w:val="7BC1F0B2"/>
    <w:rsid w:val="7BCA5797"/>
    <w:rsid w:val="7BD77641"/>
    <w:rsid w:val="7BDAFACD"/>
    <w:rsid w:val="7BDF1A14"/>
    <w:rsid w:val="7BE130E3"/>
    <w:rsid w:val="7BE7120C"/>
    <w:rsid w:val="7BE8FC9F"/>
    <w:rsid w:val="7BEEDF13"/>
    <w:rsid w:val="7BF70081"/>
    <w:rsid w:val="7C004DDF"/>
    <w:rsid w:val="7C04A2DC"/>
    <w:rsid w:val="7C092791"/>
    <w:rsid w:val="7C173E09"/>
    <w:rsid w:val="7C1AF7EC"/>
    <w:rsid w:val="7C1B8A44"/>
    <w:rsid w:val="7C205215"/>
    <w:rsid w:val="7C2775F3"/>
    <w:rsid w:val="7C2E0722"/>
    <w:rsid w:val="7C322C4D"/>
    <w:rsid w:val="7C36CE63"/>
    <w:rsid w:val="7C4172E4"/>
    <w:rsid w:val="7C480460"/>
    <w:rsid w:val="7C48D82A"/>
    <w:rsid w:val="7C4ACB5E"/>
    <w:rsid w:val="7C4CD6F4"/>
    <w:rsid w:val="7C4D4E60"/>
    <w:rsid w:val="7C754845"/>
    <w:rsid w:val="7C827863"/>
    <w:rsid w:val="7C836B6E"/>
    <w:rsid w:val="7C867102"/>
    <w:rsid w:val="7C87C4C2"/>
    <w:rsid w:val="7C96F1E1"/>
    <w:rsid w:val="7CA212FC"/>
    <w:rsid w:val="7CA37733"/>
    <w:rsid w:val="7CAB9136"/>
    <w:rsid w:val="7CB25A8F"/>
    <w:rsid w:val="7CB570FF"/>
    <w:rsid w:val="7CBE2197"/>
    <w:rsid w:val="7CBF0FEA"/>
    <w:rsid w:val="7CCB3012"/>
    <w:rsid w:val="7CCCE40A"/>
    <w:rsid w:val="7CCD67CB"/>
    <w:rsid w:val="7CCF889C"/>
    <w:rsid w:val="7CD547CC"/>
    <w:rsid w:val="7CD612F3"/>
    <w:rsid w:val="7CDA990C"/>
    <w:rsid w:val="7CDDB9F5"/>
    <w:rsid w:val="7CDEFA31"/>
    <w:rsid w:val="7CDF349F"/>
    <w:rsid w:val="7CEA2EB5"/>
    <w:rsid w:val="7CF5E348"/>
    <w:rsid w:val="7CFF1F81"/>
    <w:rsid w:val="7D0C0CCB"/>
    <w:rsid w:val="7D0F89AC"/>
    <w:rsid w:val="7D1EB383"/>
    <w:rsid w:val="7D2729D7"/>
    <w:rsid w:val="7D2B5E88"/>
    <w:rsid w:val="7D2E805A"/>
    <w:rsid w:val="7D309C4F"/>
    <w:rsid w:val="7D363612"/>
    <w:rsid w:val="7D3643F4"/>
    <w:rsid w:val="7D3805A0"/>
    <w:rsid w:val="7D3AA38E"/>
    <w:rsid w:val="7D3E2014"/>
    <w:rsid w:val="7D428BBA"/>
    <w:rsid w:val="7D47C2D7"/>
    <w:rsid w:val="7D4AC9DC"/>
    <w:rsid w:val="7D4F4647"/>
    <w:rsid w:val="7D572ECB"/>
    <w:rsid w:val="7D6A9A78"/>
    <w:rsid w:val="7D7A133C"/>
    <w:rsid w:val="7D81DD30"/>
    <w:rsid w:val="7D827A87"/>
    <w:rsid w:val="7D86EB83"/>
    <w:rsid w:val="7D8907AE"/>
    <w:rsid w:val="7D8DE56B"/>
    <w:rsid w:val="7D9179E7"/>
    <w:rsid w:val="7D98385A"/>
    <w:rsid w:val="7DA06809"/>
    <w:rsid w:val="7DA4DFB9"/>
    <w:rsid w:val="7DAE2195"/>
    <w:rsid w:val="7DB7417A"/>
    <w:rsid w:val="7DBF91AE"/>
    <w:rsid w:val="7DC0536D"/>
    <w:rsid w:val="7DC6DB7D"/>
    <w:rsid w:val="7DCE07FF"/>
    <w:rsid w:val="7DD435E0"/>
    <w:rsid w:val="7DD50F7B"/>
    <w:rsid w:val="7DD57012"/>
    <w:rsid w:val="7DD6BC3C"/>
    <w:rsid w:val="7DE0D520"/>
    <w:rsid w:val="7DEEF5F4"/>
    <w:rsid w:val="7DF155F8"/>
    <w:rsid w:val="7E0933CB"/>
    <w:rsid w:val="7E248F2E"/>
    <w:rsid w:val="7E25C20C"/>
    <w:rsid w:val="7E26F20C"/>
    <w:rsid w:val="7E27DA0A"/>
    <w:rsid w:val="7E2DFCF4"/>
    <w:rsid w:val="7E30788D"/>
    <w:rsid w:val="7E333E32"/>
    <w:rsid w:val="7E34BBE3"/>
    <w:rsid w:val="7E359BAA"/>
    <w:rsid w:val="7E4483CF"/>
    <w:rsid w:val="7E4B771F"/>
    <w:rsid w:val="7E57A83E"/>
    <w:rsid w:val="7E65BC3A"/>
    <w:rsid w:val="7E7CC43A"/>
    <w:rsid w:val="7E8E498D"/>
    <w:rsid w:val="7E8E4BC3"/>
    <w:rsid w:val="7E8F0EAA"/>
    <w:rsid w:val="7E9813F2"/>
    <w:rsid w:val="7E9B1E0C"/>
    <w:rsid w:val="7EA83BBF"/>
    <w:rsid w:val="7EAC37B9"/>
    <w:rsid w:val="7EB4F7AE"/>
    <w:rsid w:val="7EB59A05"/>
    <w:rsid w:val="7EBDF563"/>
    <w:rsid w:val="7EC1265E"/>
    <w:rsid w:val="7EC392AE"/>
    <w:rsid w:val="7ED67603"/>
    <w:rsid w:val="7EDAC65F"/>
    <w:rsid w:val="7EE0C312"/>
    <w:rsid w:val="7EE8FA90"/>
    <w:rsid w:val="7EEFF627"/>
    <w:rsid w:val="7F0620B4"/>
    <w:rsid w:val="7F084BFF"/>
    <w:rsid w:val="7F13581D"/>
    <w:rsid w:val="7F16AB7F"/>
    <w:rsid w:val="7F17D1DE"/>
    <w:rsid w:val="7F258513"/>
    <w:rsid w:val="7F26DDB3"/>
    <w:rsid w:val="7F2AB3EA"/>
    <w:rsid w:val="7F2BC4A3"/>
    <w:rsid w:val="7F2D7ED7"/>
    <w:rsid w:val="7F32BB6D"/>
    <w:rsid w:val="7F35076E"/>
    <w:rsid w:val="7F371FB6"/>
    <w:rsid w:val="7F3B8793"/>
    <w:rsid w:val="7F3E7DE7"/>
    <w:rsid w:val="7F46F1F4"/>
    <w:rsid w:val="7F4DEF6E"/>
    <w:rsid w:val="7F4FAFF1"/>
    <w:rsid w:val="7F52DA42"/>
    <w:rsid w:val="7F5588FA"/>
    <w:rsid w:val="7F55AF3F"/>
    <w:rsid w:val="7F55D8DE"/>
    <w:rsid w:val="7F5E466F"/>
    <w:rsid w:val="7F60A8BB"/>
    <w:rsid w:val="7F63AF63"/>
    <w:rsid w:val="7F6424FB"/>
    <w:rsid w:val="7F64D4B8"/>
    <w:rsid w:val="7F67443F"/>
    <w:rsid w:val="7F7A9966"/>
    <w:rsid w:val="7F7E2859"/>
    <w:rsid w:val="7F9B7BA9"/>
    <w:rsid w:val="7F9C9D0B"/>
    <w:rsid w:val="7FBA1A46"/>
    <w:rsid w:val="7FBE9F54"/>
    <w:rsid w:val="7FC00364"/>
    <w:rsid w:val="7FC4A087"/>
    <w:rsid w:val="7FCB35DA"/>
    <w:rsid w:val="7FCB7591"/>
    <w:rsid w:val="7FCD22C5"/>
    <w:rsid w:val="7FD7CA4E"/>
    <w:rsid w:val="7FDE0A9A"/>
    <w:rsid w:val="7FF4C21B"/>
    <w:rsid w:val="7FF9A12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D37F34"/>
  <w15:chartTrackingRefBased/>
  <w15:docId w15:val="{2A10868F-104F-4D5F-83C6-37E02BAD8B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qFormat="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iPriority="0"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7087"/>
    <w:pPr>
      <w:spacing w:before="120" w:after="120" w:line="276" w:lineRule="auto"/>
    </w:pPr>
    <w:rPr>
      <w:rFonts w:ascii="Arial" w:hAnsi="Arial"/>
    </w:rPr>
  </w:style>
  <w:style w:type="paragraph" w:styleId="Heading1">
    <w:name w:val="heading 1"/>
    <w:basedOn w:val="Normal"/>
    <w:next w:val="Normal"/>
    <w:link w:val="Heading1Char"/>
    <w:qFormat/>
    <w:rsid w:val="006422A9"/>
    <w:pPr>
      <w:keepNext/>
      <w:keepLines/>
      <w:pageBreakBefore/>
      <w:pBdr>
        <w:bottom w:val="single" w:sz="12" w:space="10" w:color="00DCA1" w:themeColor="background2"/>
      </w:pBdr>
      <w:spacing w:before="240"/>
      <w:outlineLvl w:val="0"/>
    </w:pPr>
    <w:rPr>
      <w:rFonts w:eastAsiaTheme="majorEastAsia" w:cs="Arial"/>
      <w:b/>
      <w:bCs/>
      <w:color w:val="033636" w:themeColor="text2"/>
      <w:sz w:val="48"/>
      <w:szCs w:val="72"/>
    </w:rPr>
  </w:style>
  <w:style w:type="paragraph" w:styleId="Heading2">
    <w:name w:val="heading 2"/>
    <w:basedOn w:val="Normal"/>
    <w:next w:val="Normal"/>
    <w:link w:val="Heading2Char"/>
    <w:unhideWhenUsed/>
    <w:qFormat/>
    <w:rsid w:val="00EA0F4C"/>
    <w:pPr>
      <w:keepNext/>
      <w:keepLines/>
      <w:spacing w:before="360" w:after="240"/>
      <w:outlineLvl w:val="1"/>
    </w:pPr>
    <w:rPr>
      <w:rFonts w:eastAsiaTheme="majorEastAsia" w:cstheme="majorBidi"/>
      <w:b/>
      <w:color w:val="033636" w:themeColor="text2"/>
      <w:sz w:val="40"/>
      <w:szCs w:val="26"/>
      <w:lang w:eastAsia="en-AU"/>
    </w:rPr>
  </w:style>
  <w:style w:type="paragraph" w:styleId="Heading3">
    <w:name w:val="heading 3"/>
    <w:basedOn w:val="Normal"/>
    <w:next w:val="Normal"/>
    <w:link w:val="Heading3Char"/>
    <w:unhideWhenUsed/>
    <w:qFormat/>
    <w:rsid w:val="0004405B"/>
    <w:pPr>
      <w:keepNext/>
      <w:keepLines/>
      <w:spacing w:before="240"/>
      <w:outlineLvl w:val="2"/>
    </w:pPr>
    <w:rPr>
      <w:rFonts w:eastAsiaTheme="majorEastAsia" w:cstheme="majorBidi"/>
      <w:color w:val="033636" w:themeColor="text2"/>
      <w:sz w:val="32"/>
    </w:rPr>
  </w:style>
  <w:style w:type="paragraph" w:styleId="Heading4">
    <w:name w:val="heading 4"/>
    <w:basedOn w:val="Normal"/>
    <w:next w:val="Normal"/>
    <w:link w:val="Heading4Char"/>
    <w:unhideWhenUsed/>
    <w:qFormat/>
    <w:rsid w:val="001E7087"/>
    <w:pPr>
      <w:keepNext/>
      <w:keepLines/>
      <w:spacing w:before="40" w:after="0"/>
      <w:outlineLvl w:val="3"/>
    </w:pPr>
    <w:rPr>
      <w:rFonts w:eastAsiaTheme="majorEastAsia" w:cstheme="majorBidi"/>
      <w:iCs/>
      <w:color w:val="033636" w:themeColor="text2"/>
      <w:sz w:val="28"/>
    </w:rPr>
  </w:style>
  <w:style w:type="paragraph" w:styleId="Heading5">
    <w:name w:val="heading 5"/>
    <w:basedOn w:val="Normal"/>
    <w:next w:val="Normal"/>
    <w:link w:val="Heading5Char"/>
    <w:uiPriority w:val="9"/>
    <w:unhideWhenUsed/>
    <w:qFormat/>
    <w:rsid w:val="001E7087"/>
    <w:pPr>
      <w:keepNext/>
      <w:keepLines/>
      <w:spacing w:before="40" w:after="0"/>
      <w:outlineLvl w:val="4"/>
    </w:pPr>
    <w:rPr>
      <w:rFonts w:eastAsiaTheme="majorEastAsia" w:cstheme="majorBidi"/>
      <w:b/>
      <w:color w:val="033636" w:themeColor="text2"/>
    </w:rPr>
  </w:style>
  <w:style w:type="paragraph" w:styleId="Heading6">
    <w:name w:val="heading 6"/>
    <w:basedOn w:val="Normal"/>
    <w:next w:val="Normal"/>
    <w:link w:val="Heading6Char"/>
    <w:unhideWhenUsed/>
    <w:qFormat/>
    <w:rsid w:val="001E7087"/>
    <w:pPr>
      <w:keepNext/>
      <w:keepLines/>
      <w:spacing w:before="40" w:after="0"/>
      <w:outlineLvl w:val="5"/>
    </w:pPr>
    <w:rPr>
      <w:rFonts w:eastAsiaTheme="majorEastAsia" w:cstheme="majorBidi"/>
      <w:i/>
      <w:color w:val="033636" w:themeColor="text2"/>
    </w:rPr>
  </w:style>
  <w:style w:type="paragraph" w:styleId="Heading7">
    <w:name w:val="heading 7"/>
    <w:basedOn w:val="Normal"/>
    <w:next w:val="Normal"/>
    <w:link w:val="Heading7Char"/>
    <w:unhideWhenUsed/>
    <w:qFormat/>
    <w:rsid w:val="001E7087"/>
    <w:pPr>
      <w:keepNext/>
      <w:keepLines/>
      <w:spacing w:before="40" w:after="0"/>
      <w:outlineLvl w:val="6"/>
    </w:pPr>
    <w:rPr>
      <w:rFonts w:eastAsiaTheme="majorEastAsia" w:cstheme="majorBidi"/>
      <w:iCs/>
      <w:color w:val="033636" w:themeColor="text2"/>
    </w:rPr>
  </w:style>
  <w:style w:type="paragraph" w:styleId="Heading8">
    <w:name w:val="heading 8"/>
    <w:basedOn w:val="Normal"/>
    <w:next w:val="Normal"/>
    <w:link w:val="Heading8Char"/>
    <w:unhideWhenUsed/>
    <w:qFormat/>
    <w:rsid w:val="001E7087"/>
    <w:pPr>
      <w:keepNext/>
      <w:keepLines/>
      <w:spacing w:before="40" w:after="0"/>
      <w:outlineLvl w:val="7"/>
    </w:pPr>
    <w:rPr>
      <w:rFonts w:eastAsiaTheme="majorEastAsia" w:cstheme="majorBidi"/>
      <w:color w:val="000000" w:themeColor="text1"/>
      <w:szCs w:val="21"/>
    </w:rPr>
  </w:style>
  <w:style w:type="paragraph" w:styleId="Heading9">
    <w:name w:val="heading 9"/>
    <w:basedOn w:val="Normal"/>
    <w:next w:val="Normal"/>
    <w:link w:val="Heading9Char"/>
    <w:unhideWhenUsed/>
    <w:qFormat/>
    <w:rsid w:val="001E708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422A9"/>
    <w:rPr>
      <w:rFonts w:ascii="Arial" w:eastAsiaTheme="majorEastAsia" w:hAnsi="Arial" w:cs="Arial"/>
      <w:b/>
      <w:bCs/>
      <w:color w:val="033636" w:themeColor="text2"/>
      <w:sz w:val="48"/>
      <w:szCs w:val="72"/>
    </w:rPr>
  </w:style>
  <w:style w:type="paragraph" w:styleId="NoSpacing">
    <w:name w:val="No Spacing"/>
    <w:uiPriority w:val="1"/>
    <w:qFormat/>
    <w:rsid w:val="001E7087"/>
    <w:rPr>
      <w:rFonts w:ascii="Arial" w:hAnsi="Arial"/>
    </w:rPr>
  </w:style>
  <w:style w:type="character" w:customStyle="1" w:styleId="Heading2Char">
    <w:name w:val="Heading 2 Char"/>
    <w:basedOn w:val="DefaultParagraphFont"/>
    <w:link w:val="Heading2"/>
    <w:rsid w:val="00EA0F4C"/>
    <w:rPr>
      <w:rFonts w:ascii="Arial" w:eastAsiaTheme="majorEastAsia" w:hAnsi="Arial" w:cstheme="majorBidi"/>
      <w:b/>
      <w:color w:val="033636" w:themeColor="text2"/>
      <w:sz w:val="40"/>
      <w:szCs w:val="26"/>
      <w:lang w:eastAsia="en-AU"/>
    </w:rPr>
  </w:style>
  <w:style w:type="paragraph" w:styleId="Title">
    <w:name w:val="Title"/>
    <w:basedOn w:val="Normal"/>
    <w:next w:val="Normal"/>
    <w:link w:val="TitleChar"/>
    <w:qFormat/>
    <w:rsid w:val="00BD640A"/>
    <w:pPr>
      <w:spacing w:before="2000"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rsid w:val="00BD640A"/>
    <w:rPr>
      <w:rFonts w:ascii="Arial" w:eastAsiaTheme="majorEastAsia" w:hAnsi="Arial" w:cstheme="majorBidi"/>
      <w:spacing w:val="-10"/>
      <w:kern w:val="28"/>
      <w:sz w:val="56"/>
      <w:szCs w:val="56"/>
    </w:rPr>
  </w:style>
  <w:style w:type="paragraph" w:styleId="Subtitle">
    <w:name w:val="Subtitle"/>
    <w:basedOn w:val="Normal"/>
    <w:next w:val="Normal"/>
    <w:link w:val="SubtitleChar"/>
    <w:qFormat/>
    <w:rsid w:val="00BD640A"/>
    <w:pPr>
      <w:numPr>
        <w:ilvl w:val="1"/>
      </w:numPr>
      <w:spacing w:after="160"/>
    </w:pPr>
    <w:rPr>
      <w:rFonts w:eastAsiaTheme="minorEastAsia" w:cs="Times New Roman (Body CS)"/>
      <w:color w:val="033636" w:themeColor="text2"/>
      <w:sz w:val="22"/>
      <w:szCs w:val="22"/>
    </w:rPr>
  </w:style>
  <w:style w:type="character" w:customStyle="1" w:styleId="SubtitleChar">
    <w:name w:val="Subtitle Char"/>
    <w:basedOn w:val="DefaultParagraphFont"/>
    <w:link w:val="Subtitle"/>
    <w:rsid w:val="00BD640A"/>
    <w:rPr>
      <w:rFonts w:ascii="Arial" w:eastAsiaTheme="minorEastAsia" w:hAnsi="Arial" w:cs="Times New Roman (Body CS)"/>
      <w:color w:val="033636" w:themeColor="text2"/>
      <w:sz w:val="22"/>
      <w:szCs w:val="22"/>
    </w:rPr>
  </w:style>
  <w:style w:type="character" w:styleId="SubtleEmphasis">
    <w:name w:val="Subtle Emphasis"/>
    <w:basedOn w:val="DefaultParagraphFont"/>
    <w:uiPriority w:val="19"/>
    <w:qFormat/>
    <w:rsid w:val="001E7087"/>
    <w:rPr>
      <w:rFonts w:ascii="Arial" w:hAnsi="Arial"/>
      <w:i/>
      <w:iCs/>
      <w:color w:val="404040" w:themeColor="text1" w:themeTint="BF"/>
    </w:rPr>
  </w:style>
  <w:style w:type="character" w:styleId="Emphasis">
    <w:name w:val="Emphasis"/>
    <w:basedOn w:val="DefaultParagraphFont"/>
    <w:uiPriority w:val="20"/>
    <w:qFormat/>
    <w:rsid w:val="001E7087"/>
    <w:rPr>
      <w:rFonts w:ascii="Arial" w:hAnsi="Arial"/>
      <w:i/>
      <w:iCs/>
    </w:rPr>
  </w:style>
  <w:style w:type="character" w:styleId="IntenseEmphasis">
    <w:name w:val="Intense Emphasis"/>
    <w:basedOn w:val="DefaultParagraphFont"/>
    <w:uiPriority w:val="21"/>
    <w:rsid w:val="001E7087"/>
    <w:rPr>
      <w:rFonts w:ascii="Arial" w:hAnsi="Arial"/>
      <w:i/>
      <w:iCs/>
      <w:color w:val="033636" w:themeColor="text2"/>
    </w:rPr>
  </w:style>
  <w:style w:type="character" w:styleId="Strong">
    <w:name w:val="Strong"/>
    <w:basedOn w:val="DefaultParagraphFont"/>
    <w:uiPriority w:val="22"/>
    <w:qFormat/>
    <w:rsid w:val="001E7087"/>
    <w:rPr>
      <w:b/>
      <w:bCs/>
    </w:rPr>
  </w:style>
  <w:style w:type="paragraph" w:styleId="Quote">
    <w:name w:val="Quote"/>
    <w:basedOn w:val="Normal"/>
    <w:next w:val="Normal"/>
    <w:link w:val="QuoteChar"/>
    <w:uiPriority w:val="29"/>
    <w:qFormat/>
    <w:rsid w:val="001E7087"/>
    <w:pPr>
      <w:spacing w:before="200" w:after="160"/>
      <w:ind w:left="864" w:right="864"/>
      <w:jc w:val="center"/>
    </w:pPr>
    <w:rPr>
      <w:i/>
      <w:iCs/>
      <w:color w:val="033636" w:themeColor="text2"/>
    </w:rPr>
  </w:style>
  <w:style w:type="character" w:customStyle="1" w:styleId="QuoteChar">
    <w:name w:val="Quote Char"/>
    <w:basedOn w:val="DefaultParagraphFont"/>
    <w:link w:val="Quote"/>
    <w:uiPriority w:val="29"/>
    <w:rsid w:val="001E7087"/>
    <w:rPr>
      <w:rFonts w:ascii="Arial" w:hAnsi="Arial"/>
      <w:i/>
      <w:iCs/>
      <w:color w:val="033636" w:themeColor="text2"/>
    </w:rPr>
  </w:style>
  <w:style w:type="paragraph" w:styleId="IntenseQuote">
    <w:name w:val="Intense Quote"/>
    <w:basedOn w:val="Normal"/>
    <w:next w:val="Normal"/>
    <w:link w:val="IntenseQuoteChar"/>
    <w:uiPriority w:val="30"/>
    <w:qFormat/>
    <w:rsid w:val="001E7087"/>
    <w:pPr>
      <w:pBdr>
        <w:top w:val="single" w:sz="4" w:space="10" w:color="00DCA1" w:themeColor="background2"/>
        <w:bottom w:val="single" w:sz="4" w:space="10" w:color="00DCA1" w:themeColor="background2"/>
      </w:pBdr>
      <w:spacing w:before="360" w:after="360"/>
      <w:ind w:left="864" w:right="864"/>
      <w:jc w:val="center"/>
    </w:pPr>
    <w:rPr>
      <w:i/>
      <w:iCs/>
      <w:color w:val="033636" w:themeColor="text2"/>
    </w:rPr>
  </w:style>
  <w:style w:type="character" w:customStyle="1" w:styleId="IntenseQuoteChar">
    <w:name w:val="Intense Quote Char"/>
    <w:basedOn w:val="DefaultParagraphFont"/>
    <w:link w:val="IntenseQuote"/>
    <w:uiPriority w:val="30"/>
    <w:rsid w:val="001E7087"/>
    <w:rPr>
      <w:rFonts w:ascii="Arial" w:hAnsi="Arial"/>
      <w:i/>
      <w:iCs/>
      <w:color w:val="033636" w:themeColor="text2"/>
    </w:rPr>
  </w:style>
  <w:style w:type="character" w:customStyle="1" w:styleId="Heading3Char">
    <w:name w:val="Heading 3 Char"/>
    <w:basedOn w:val="DefaultParagraphFont"/>
    <w:link w:val="Heading3"/>
    <w:rsid w:val="001C3090"/>
    <w:rPr>
      <w:rFonts w:ascii="Arial" w:eastAsiaTheme="majorEastAsia" w:hAnsi="Arial" w:cstheme="majorBidi"/>
      <w:color w:val="033636" w:themeColor="text2"/>
      <w:sz w:val="32"/>
    </w:rPr>
  </w:style>
  <w:style w:type="character" w:customStyle="1" w:styleId="Heading4Char">
    <w:name w:val="Heading 4 Char"/>
    <w:basedOn w:val="DefaultParagraphFont"/>
    <w:link w:val="Heading4"/>
    <w:rsid w:val="001E7087"/>
    <w:rPr>
      <w:rFonts w:ascii="Arial" w:eastAsiaTheme="majorEastAsia" w:hAnsi="Arial" w:cstheme="majorBidi"/>
      <w:iCs/>
      <w:color w:val="033636" w:themeColor="text2"/>
      <w:sz w:val="28"/>
    </w:rPr>
  </w:style>
  <w:style w:type="character" w:customStyle="1" w:styleId="Heading5Char">
    <w:name w:val="Heading 5 Char"/>
    <w:basedOn w:val="DefaultParagraphFont"/>
    <w:link w:val="Heading5"/>
    <w:uiPriority w:val="9"/>
    <w:rsid w:val="001E7087"/>
    <w:rPr>
      <w:rFonts w:ascii="Arial" w:eastAsiaTheme="majorEastAsia" w:hAnsi="Arial" w:cstheme="majorBidi"/>
      <w:b/>
      <w:color w:val="033636" w:themeColor="text2"/>
    </w:rPr>
  </w:style>
  <w:style w:type="character" w:customStyle="1" w:styleId="Heading6Char">
    <w:name w:val="Heading 6 Char"/>
    <w:basedOn w:val="DefaultParagraphFont"/>
    <w:link w:val="Heading6"/>
    <w:rsid w:val="001E7087"/>
    <w:rPr>
      <w:rFonts w:ascii="Arial" w:eastAsiaTheme="majorEastAsia" w:hAnsi="Arial" w:cstheme="majorBidi"/>
      <w:i/>
      <w:color w:val="033636" w:themeColor="text2"/>
    </w:rPr>
  </w:style>
  <w:style w:type="character" w:customStyle="1" w:styleId="Heading7Char">
    <w:name w:val="Heading 7 Char"/>
    <w:basedOn w:val="DefaultParagraphFont"/>
    <w:link w:val="Heading7"/>
    <w:rsid w:val="001E7087"/>
    <w:rPr>
      <w:rFonts w:ascii="Arial" w:eastAsiaTheme="majorEastAsia" w:hAnsi="Arial" w:cstheme="majorBidi"/>
      <w:iCs/>
      <w:color w:val="033636" w:themeColor="text2"/>
    </w:rPr>
  </w:style>
  <w:style w:type="character" w:customStyle="1" w:styleId="Heading8Char">
    <w:name w:val="Heading 8 Char"/>
    <w:basedOn w:val="DefaultParagraphFont"/>
    <w:link w:val="Heading8"/>
    <w:rsid w:val="001E7087"/>
    <w:rPr>
      <w:rFonts w:ascii="Arial" w:eastAsiaTheme="majorEastAsia" w:hAnsi="Arial" w:cstheme="majorBidi"/>
      <w:color w:val="000000" w:themeColor="text1"/>
      <w:szCs w:val="21"/>
    </w:rPr>
  </w:style>
  <w:style w:type="character" w:customStyle="1" w:styleId="Heading9Char">
    <w:name w:val="Heading 9 Char"/>
    <w:basedOn w:val="DefaultParagraphFont"/>
    <w:link w:val="Heading9"/>
    <w:rsid w:val="001E7087"/>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nhideWhenUsed/>
    <w:rsid w:val="00BD640A"/>
    <w:pPr>
      <w:tabs>
        <w:tab w:val="center" w:pos="4513"/>
        <w:tab w:val="right" w:pos="9026"/>
      </w:tabs>
      <w:spacing w:before="0" w:after="0" w:line="240" w:lineRule="auto"/>
    </w:pPr>
  </w:style>
  <w:style w:type="character" w:customStyle="1" w:styleId="HeaderChar">
    <w:name w:val="Header Char"/>
    <w:basedOn w:val="DefaultParagraphFont"/>
    <w:link w:val="Header"/>
    <w:rsid w:val="00BD640A"/>
    <w:rPr>
      <w:rFonts w:ascii="Arial" w:hAnsi="Arial"/>
    </w:rPr>
  </w:style>
  <w:style w:type="paragraph" w:styleId="Footer">
    <w:name w:val="footer"/>
    <w:basedOn w:val="Normal"/>
    <w:link w:val="FooterChar"/>
    <w:uiPriority w:val="99"/>
    <w:unhideWhenUsed/>
    <w:qFormat/>
    <w:rsid w:val="00BD640A"/>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BD640A"/>
    <w:rPr>
      <w:rFonts w:ascii="Arial" w:hAnsi="Arial"/>
    </w:rPr>
  </w:style>
  <w:style w:type="paragraph" w:styleId="ListParagraph">
    <w:name w:val="List Paragraph"/>
    <w:aliases w:val="Bullet point,Bullets,CV text,Dot pt,F5 List Paragraph,FooterText,L,List Paragraph1,List Paragraph11,List Paragraph111,List Paragraph2,Medium Grid 1 - Accent 21,NAST Quote,NFP GP Bulleted List,Numbered Paragraph,Recommendation,Table text,列"/>
    <w:basedOn w:val="Normal"/>
    <w:link w:val="ListParagraphChar"/>
    <w:uiPriority w:val="34"/>
    <w:qFormat/>
    <w:rsid w:val="00DD7044"/>
    <w:pPr>
      <w:ind w:left="720"/>
      <w:contextualSpacing/>
    </w:pPr>
  </w:style>
  <w:style w:type="character" w:styleId="PageNumber">
    <w:name w:val="page number"/>
    <w:basedOn w:val="DefaultParagraphFont"/>
    <w:unhideWhenUsed/>
    <w:rsid w:val="00DD7044"/>
  </w:style>
  <w:style w:type="paragraph" w:styleId="NormalWeb">
    <w:name w:val="Normal (Web)"/>
    <w:basedOn w:val="Normal"/>
    <w:uiPriority w:val="99"/>
    <w:unhideWhenUsed/>
    <w:rsid w:val="00BF1A21"/>
    <w:pPr>
      <w:spacing w:before="100" w:beforeAutospacing="1" w:after="100" w:afterAutospacing="1" w:line="240" w:lineRule="auto"/>
    </w:pPr>
    <w:rPr>
      <w:rFonts w:asciiTheme="minorHAnsi" w:eastAsia="Times New Roman" w:hAnsiTheme="minorHAnsi" w:cs="Times New Roman"/>
      <w:kern w:val="0"/>
      <w:lang w:eastAsia="en-GB"/>
      <w14:ligatures w14:val="none"/>
    </w:rPr>
  </w:style>
  <w:style w:type="character" w:styleId="Hyperlink">
    <w:name w:val="Hyperlink"/>
    <w:basedOn w:val="DefaultParagraphFont"/>
    <w:uiPriority w:val="99"/>
    <w:unhideWhenUsed/>
    <w:qFormat/>
    <w:rsid w:val="00C14BF9"/>
    <w:rPr>
      <w:color w:val="184174" w:themeColor="hyperlink"/>
      <w:u w:val="single"/>
    </w:rPr>
  </w:style>
  <w:style w:type="character" w:styleId="UnresolvedMention">
    <w:name w:val="Unresolved Mention"/>
    <w:basedOn w:val="DefaultParagraphFont"/>
    <w:uiPriority w:val="99"/>
    <w:semiHidden/>
    <w:unhideWhenUsed/>
    <w:rsid w:val="00C14BF9"/>
    <w:rPr>
      <w:color w:val="605E5C"/>
      <w:shd w:val="clear" w:color="auto" w:fill="E1DFDD"/>
    </w:rPr>
  </w:style>
  <w:style w:type="paragraph" w:customStyle="1" w:styleId="Copyrightversotext">
    <w:name w:val="Copyright_verso text"/>
    <w:qFormat/>
    <w:rsid w:val="00C14BF9"/>
    <w:pPr>
      <w:spacing w:before="120" w:after="120" w:line="276" w:lineRule="auto"/>
    </w:pPr>
    <w:rPr>
      <w:rFonts w:ascii="Arial" w:eastAsia="Times New Roman" w:hAnsi="Arial" w:cs="Arial"/>
      <w:color w:val="000000"/>
      <w:kern w:val="0"/>
      <w:sz w:val="18"/>
      <w:szCs w:val="18"/>
      <w:lang w:eastAsia="en-GB"/>
      <w14:ligatures w14:val="none"/>
    </w:rPr>
  </w:style>
  <w:style w:type="table" w:styleId="TableGrid">
    <w:name w:val="Table Grid"/>
    <w:basedOn w:val="TableNormal"/>
    <w:uiPriority w:val="39"/>
    <w:rsid w:val="00AD7FD7"/>
    <w:pPr>
      <w:spacing w:before="40" w:after="40"/>
    </w:pPr>
    <w:rPr>
      <w:rFonts w:eastAsia="Times New Roman" w:cs="Times New Roman"/>
      <w:kern w:val="0"/>
      <w:sz w:val="20"/>
      <w:szCs w:val="20"/>
      <w:lang w:eastAsia="en-AU"/>
      <w14:ligatures w14:val="none"/>
    </w:rPr>
    <w:tblPr>
      <w:tblStyleRowBandSize w:val="1"/>
    </w:tblPr>
    <w:tcPr>
      <w:tcBorders>
        <w:top w:val="single" w:sz="4" w:space="0" w:color="00DCA1" w:themeColor="background2"/>
        <w:left w:val="nil"/>
        <w:bottom w:val="single" w:sz="4" w:space="0" w:color="00DCA1" w:themeColor="background2"/>
        <w:right w:val="nil"/>
        <w:insideH w:val="nil"/>
        <w:insideV w:val="nil"/>
        <w:tl2br w:val="nil"/>
        <w:tr2bl w:val="nil"/>
      </w:tcBorders>
      <w:vAlign w:val="center"/>
    </w:tcPr>
    <w:tblStylePr w:type="firstRow">
      <w:tblPr/>
      <w:tcPr>
        <w:shd w:val="clear" w:color="auto" w:fill="00DCA1" w:themeFill="background2"/>
        <w:vAlign w:val="center"/>
      </w:tcPr>
    </w:tblStylePr>
    <w:tblStylePr w:type="lastRow">
      <w:rPr>
        <w:rFonts w:asciiTheme="minorHAnsi" w:hAnsiTheme="minorHAnsi"/>
        <w:b/>
        <w:sz w:val="20"/>
      </w:rPr>
    </w:tblStylePr>
  </w:style>
  <w:style w:type="character" w:customStyle="1" w:styleId="ListParagraphChar">
    <w:name w:val="List Paragraph Char"/>
    <w:aliases w:val="Bullet point Char,Bullets Char,CV text Char,Dot pt Char,F5 List Paragraph Char,FooterText Char,L Char,List Paragraph1 Char,List Paragraph11 Char,List Paragraph111 Char,List Paragraph2 Char,Medium Grid 1 - Accent 21 Char,列 Char"/>
    <w:basedOn w:val="DefaultParagraphFont"/>
    <w:link w:val="ListParagraph"/>
    <w:uiPriority w:val="34"/>
    <w:qFormat/>
    <w:locked/>
    <w:rsid w:val="00C14BF9"/>
    <w:rPr>
      <w:rFonts w:ascii="Arial" w:hAnsi="Arial"/>
    </w:rPr>
  </w:style>
  <w:style w:type="paragraph" w:customStyle="1" w:styleId="HeadingTABLE">
    <w:name w:val="Heading TABLE"/>
    <w:basedOn w:val="Normal"/>
    <w:qFormat/>
    <w:rsid w:val="00BF1A21"/>
    <w:pPr>
      <w:numPr>
        <w:numId w:val="3"/>
      </w:numPr>
      <w:spacing w:before="240"/>
    </w:pPr>
    <w:rPr>
      <w:b/>
      <w:bCs/>
      <w:color w:val="033636" w:themeColor="text2"/>
    </w:rPr>
  </w:style>
  <w:style w:type="paragraph" w:customStyle="1" w:styleId="HeadingFigure">
    <w:name w:val="Heading Figure"/>
    <w:basedOn w:val="Normal"/>
    <w:qFormat/>
    <w:rsid w:val="006135A5"/>
    <w:pPr>
      <w:numPr>
        <w:numId w:val="4"/>
      </w:numPr>
      <w:spacing w:before="240"/>
    </w:pPr>
    <w:rPr>
      <w:b/>
      <w:noProof/>
      <w:color w:val="033636" w:themeColor="text2"/>
    </w:rPr>
  </w:style>
  <w:style w:type="numbering" w:customStyle="1" w:styleId="CurrentList1">
    <w:name w:val="Current List1"/>
    <w:uiPriority w:val="99"/>
    <w:rsid w:val="009752F5"/>
    <w:pPr>
      <w:numPr>
        <w:numId w:val="5"/>
      </w:numPr>
    </w:pPr>
  </w:style>
  <w:style w:type="paragraph" w:customStyle="1" w:styleId="BoxBulletEmerald">
    <w:name w:val="Box Bullet Emerald"/>
    <w:basedOn w:val="ListParagraph"/>
    <w:qFormat/>
    <w:rsid w:val="006135A5"/>
    <w:pPr>
      <w:numPr>
        <w:numId w:val="5"/>
      </w:numPr>
      <w:pBdr>
        <w:top w:val="single" w:sz="8" w:space="1" w:color="033636" w:themeColor="text2"/>
        <w:left w:val="single" w:sz="8" w:space="4" w:color="033636" w:themeColor="text2"/>
        <w:bottom w:val="single" w:sz="8" w:space="1" w:color="033636" w:themeColor="text2"/>
        <w:right w:val="single" w:sz="8" w:space="4" w:color="033636" w:themeColor="text2"/>
      </w:pBdr>
    </w:pPr>
  </w:style>
  <w:style w:type="paragraph" w:customStyle="1" w:styleId="BoxtextEmerald">
    <w:name w:val="Box text Emerald"/>
    <w:basedOn w:val="Normal"/>
    <w:qFormat/>
    <w:rsid w:val="00DB006C"/>
    <w:pPr>
      <w:pBdr>
        <w:top w:val="single" w:sz="8" w:space="1" w:color="033636" w:themeColor="text2"/>
        <w:left w:val="single" w:sz="8" w:space="4" w:color="033636" w:themeColor="text2"/>
        <w:bottom w:val="single" w:sz="8" w:space="1" w:color="033636" w:themeColor="text2"/>
        <w:right w:val="single" w:sz="8" w:space="4" w:color="033636" w:themeColor="text2"/>
      </w:pBdr>
    </w:pPr>
  </w:style>
  <w:style w:type="paragraph" w:customStyle="1" w:styleId="BoxHeadingEmerald">
    <w:name w:val="Box Heading Emerald"/>
    <w:basedOn w:val="Heading3"/>
    <w:qFormat/>
    <w:rsid w:val="00DB006C"/>
    <w:pPr>
      <w:pBdr>
        <w:top w:val="single" w:sz="8" w:space="1" w:color="033636" w:themeColor="text2"/>
        <w:left w:val="single" w:sz="8" w:space="4" w:color="033636" w:themeColor="text2"/>
        <w:bottom w:val="single" w:sz="8" w:space="1" w:color="033636" w:themeColor="text2"/>
        <w:right w:val="single" w:sz="8" w:space="4" w:color="033636" w:themeColor="text2"/>
      </w:pBdr>
    </w:pPr>
  </w:style>
  <w:style w:type="paragraph" w:customStyle="1" w:styleId="BoxHeadingGreen">
    <w:name w:val="Box Heading Green"/>
    <w:basedOn w:val="BoxHeadingEmerald"/>
    <w:qFormat/>
    <w:rsid w:val="00DB006C"/>
    <w:pPr>
      <w:pBdr>
        <w:top w:val="single" w:sz="8" w:space="1" w:color="00DCA1" w:themeColor="background2"/>
        <w:left w:val="single" w:sz="8" w:space="4" w:color="00DCA1" w:themeColor="background2"/>
        <w:bottom w:val="single" w:sz="8" w:space="1" w:color="00DCA1" w:themeColor="background2"/>
        <w:right w:val="single" w:sz="8" w:space="4" w:color="00DCA1" w:themeColor="background2"/>
      </w:pBdr>
    </w:pPr>
  </w:style>
  <w:style w:type="paragraph" w:customStyle="1" w:styleId="BoxTextGreen">
    <w:name w:val="Box Text Green"/>
    <w:basedOn w:val="BoxtextEmerald"/>
    <w:qFormat/>
    <w:rsid w:val="00DB006C"/>
    <w:pPr>
      <w:pBdr>
        <w:top w:val="single" w:sz="8" w:space="1" w:color="00DCA1" w:themeColor="background2"/>
        <w:left w:val="single" w:sz="8" w:space="4" w:color="00DCA1" w:themeColor="background2"/>
        <w:bottom w:val="single" w:sz="8" w:space="1" w:color="00DCA1" w:themeColor="background2"/>
        <w:right w:val="single" w:sz="8" w:space="4" w:color="00DCA1" w:themeColor="background2"/>
      </w:pBdr>
    </w:pPr>
  </w:style>
  <w:style w:type="paragraph" w:customStyle="1" w:styleId="BoxBulletGreen">
    <w:name w:val="Box Bullet Green"/>
    <w:basedOn w:val="BoxBulletEmerald"/>
    <w:qFormat/>
    <w:rsid w:val="00DB006C"/>
    <w:pPr>
      <w:pBdr>
        <w:top w:val="single" w:sz="8" w:space="1" w:color="00DCA1" w:themeColor="background2"/>
        <w:left w:val="single" w:sz="8" w:space="4" w:color="00DCA1" w:themeColor="background2"/>
        <w:bottom w:val="single" w:sz="8" w:space="1" w:color="00DCA1" w:themeColor="background2"/>
        <w:right w:val="single" w:sz="8" w:space="4" w:color="00DCA1" w:themeColor="background2"/>
      </w:pBdr>
    </w:pPr>
  </w:style>
  <w:style w:type="paragraph" w:customStyle="1" w:styleId="BoxheadingNavy">
    <w:name w:val="Box heading Navy"/>
    <w:basedOn w:val="BoxHeadingEmerald"/>
    <w:qFormat/>
    <w:rsid w:val="00DB006C"/>
    <w:pPr>
      <w:pBdr>
        <w:top w:val="single" w:sz="8" w:space="1" w:color="083E9C" w:themeColor="accent1"/>
        <w:left w:val="single" w:sz="8" w:space="4" w:color="083E9C" w:themeColor="accent1"/>
        <w:bottom w:val="single" w:sz="8" w:space="1" w:color="083E9C" w:themeColor="accent1"/>
        <w:right w:val="single" w:sz="8" w:space="4" w:color="083E9C" w:themeColor="accent1"/>
      </w:pBdr>
    </w:pPr>
    <w:rPr>
      <w:color w:val="000000" w:themeColor="text1"/>
    </w:rPr>
  </w:style>
  <w:style w:type="paragraph" w:customStyle="1" w:styleId="BoxtextNavy">
    <w:name w:val="Box text Navy"/>
    <w:basedOn w:val="BoxtextEmerald"/>
    <w:qFormat/>
    <w:rsid w:val="00DB006C"/>
    <w:pPr>
      <w:pBdr>
        <w:top w:val="single" w:sz="8" w:space="1" w:color="083E9C" w:themeColor="accent1"/>
        <w:left w:val="single" w:sz="8" w:space="4" w:color="083E9C" w:themeColor="accent1"/>
        <w:bottom w:val="single" w:sz="8" w:space="1" w:color="083E9C" w:themeColor="accent1"/>
        <w:right w:val="single" w:sz="8" w:space="4" w:color="083E9C" w:themeColor="accent1"/>
      </w:pBdr>
    </w:pPr>
  </w:style>
  <w:style w:type="paragraph" w:customStyle="1" w:styleId="BoxBulletNavy">
    <w:name w:val="Box Bullet Navy"/>
    <w:basedOn w:val="BoxBulletEmerald"/>
    <w:qFormat/>
    <w:rsid w:val="00DB006C"/>
    <w:pPr>
      <w:pBdr>
        <w:top w:val="single" w:sz="8" w:space="1" w:color="083E9C" w:themeColor="accent1"/>
        <w:left w:val="single" w:sz="8" w:space="4" w:color="083E9C" w:themeColor="accent1"/>
        <w:bottom w:val="single" w:sz="8" w:space="1" w:color="083E9C" w:themeColor="accent1"/>
        <w:right w:val="single" w:sz="8" w:space="4" w:color="083E9C" w:themeColor="accent1"/>
      </w:pBdr>
    </w:pPr>
  </w:style>
  <w:style w:type="paragraph" w:customStyle="1" w:styleId="Boxheadingpink">
    <w:name w:val="Box heading pink"/>
    <w:basedOn w:val="BoxHeadingGreen"/>
    <w:qFormat/>
    <w:rsid w:val="00DB006C"/>
    <w:pPr>
      <w:pBdr>
        <w:top w:val="single" w:sz="8" w:space="1" w:color="FF6E73" w:themeColor="accent5"/>
        <w:left w:val="single" w:sz="8" w:space="4" w:color="FF6E73" w:themeColor="accent5"/>
        <w:bottom w:val="single" w:sz="8" w:space="1" w:color="FF6E73" w:themeColor="accent5"/>
        <w:right w:val="single" w:sz="8" w:space="4" w:color="FF6E73" w:themeColor="accent5"/>
      </w:pBdr>
    </w:pPr>
  </w:style>
  <w:style w:type="paragraph" w:customStyle="1" w:styleId="Boxtextpink">
    <w:name w:val="Box text pink"/>
    <w:basedOn w:val="BoxtextEmerald"/>
    <w:qFormat/>
    <w:rsid w:val="00DB006C"/>
    <w:pPr>
      <w:pBdr>
        <w:top w:val="single" w:sz="8" w:space="1" w:color="FF6E73" w:themeColor="accent5"/>
        <w:left w:val="single" w:sz="8" w:space="4" w:color="FF6E73" w:themeColor="accent5"/>
        <w:bottom w:val="single" w:sz="8" w:space="1" w:color="FF6E73" w:themeColor="accent5"/>
        <w:right w:val="single" w:sz="8" w:space="4" w:color="FF6E73" w:themeColor="accent5"/>
      </w:pBdr>
    </w:pPr>
  </w:style>
  <w:style w:type="paragraph" w:customStyle="1" w:styleId="BoxBulletpink">
    <w:name w:val="Box Bullet pink"/>
    <w:basedOn w:val="BoxBulletNavy"/>
    <w:qFormat/>
    <w:rsid w:val="00DB006C"/>
    <w:pPr>
      <w:pBdr>
        <w:top w:val="single" w:sz="8" w:space="1" w:color="FF6E73" w:themeColor="accent5"/>
        <w:left w:val="single" w:sz="8" w:space="4" w:color="FF6E73" w:themeColor="accent5"/>
        <w:bottom w:val="single" w:sz="8" w:space="1" w:color="FF6E73" w:themeColor="accent5"/>
        <w:right w:val="single" w:sz="8" w:space="4" w:color="FF6E73" w:themeColor="accent5"/>
      </w:pBdr>
    </w:pPr>
  </w:style>
  <w:style w:type="paragraph" w:customStyle="1" w:styleId="BoxHeadingReversed">
    <w:name w:val="Box Heading Reversed"/>
    <w:basedOn w:val="BoxHeadingEmerald"/>
    <w:qFormat/>
    <w:rsid w:val="00BF1A21"/>
    <w:pPr>
      <w:shd w:val="clear" w:color="auto" w:fill="033636" w:themeFill="text2"/>
    </w:pPr>
    <w:rPr>
      <w:color w:val="FFFFFF" w:themeColor="background1"/>
    </w:rPr>
  </w:style>
  <w:style w:type="paragraph" w:customStyle="1" w:styleId="Boxreversedbullet">
    <w:name w:val="Box reversed bullet"/>
    <w:basedOn w:val="BoxBulletpink"/>
    <w:qFormat/>
    <w:rsid w:val="00BF1A21"/>
    <w:pPr>
      <w:pBdr>
        <w:top w:val="single" w:sz="8" w:space="1" w:color="033636" w:themeColor="text2"/>
        <w:left w:val="single" w:sz="8" w:space="4" w:color="033636" w:themeColor="text2"/>
        <w:bottom w:val="single" w:sz="8" w:space="1" w:color="033636" w:themeColor="text2"/>
        <w:right w:val="single" w:sz="8" w:space="4" w:color="033636" w:themeColor="text2"/>
      </w:pBdr>
      <w:shd w:val="clear" w:color="auto" w:fill="033636" w:themeFill="text2"/>
    </w:pPr>
    <w:rPr>
      <w:color w:val="FFFFFF" w:themeColor="background1"/>
    </w:rPr>
  </w:style>
  <w:style w:type="paragraph" w:customStyle="1" w:styleId="Boxtextreversed">
    <w:name w:val="Box text reversed"/>
    <w:basedOn w:val="BoxtextEmerald"/>
    <w:qFormat/>
    <w:rsid w:val="00BF1A21"/>
    <w:pPr>
      <w:shd w:val="clear" w:color="auto" w:fill="033636" w:themeFill="text2"/>
    </w:pPr>
    <w:rPr>
      <w:color w:val="FFFFFF" w:themeColor="background1"/>
    </w:rPr>
  </w:style>
  <w:style w:type="paragraph" w:styleId="TOCHeading">
    <w:name w:val="TOC Heading"/>
    <w:basedOn w:val="Heading1"/>
    <w:next w:val="Normal"/>
    <w:uiPriority w:val="39"/>
    <w:unhideWhenUsed/>
    <w:qFormat/>
    <w:rsid w:val="00F40769"/>
    <w:pPr>
      <w:pBdr>
        <w:bottom w:val="single" w:sz="12" w:space="1" w:color="00DCA1" w:themeColor="background2"/>
      </w:pBdr>
      <w:spacing w:before="480" w:after="0"/>
      <w:outlineLvl w:val="9"/>
    </w:pPr>
    <w:rPr>
      <w:rFonts w:asciiTheme="majorHAnsi" w:hAnsiTheme="majorHAnsi" w:cstheme="majorBidi"/>
      <w:kern w:val="0"/>
      <w:szCs w:val="28"/>
      <w:lang w:val="en-US"/>
      <w14:ligatures w14:val="none"/>
    </w:rPr>
  </w:style>
  <w:style w:type="paragraph" w:styleId="TOC1">
    <w:name w:val="toc 1"/>
    <w:basedOn w:val="Normal"/>
    <w:next w:val="Normal"/>
    <w:autoRedefine/>
    <w:uiPriority w:val="39"/>
    <w:unhideWhenUsed/>
    <w:rsid w:val="00F40769"/>
    <w:pPr>
      <w:spacing w:after="0"/>
    </w:pPr>
    <w:rPr>
      <w:rFonts w:asciiTheme="minorHAnsi" w:hAnsiTheme="minorHAnsi" w:cstheme="minorHAnsi"/>
      <w:b/>
      <w:bCs/>
      <w:iCs/>
    </w:rPr>
  </w:style>
  <w:style w:type="paragraph" w:styleId="TOC2">
    <w:name w:val="toc 2"/>
    <w:basedOn w:val="Normal"/>
    <w:next w:val="Normal"/>
    <w:autoRedefine/>
    <w:uiPriority w:val="39"/>
    <w:unhideWhenUsed/>
    <w:rsid w:val="00F40769"/>
    <w:pPr>
      <w:spacing w:after="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F40769"/>
    <w:pPr>
      <w:spacing w:before="0" w:after="0"/>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F40769"/>
    <w:pPr>
      <w:spacing w:before="0" w:after="0"/>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F40769"/>
    <w:pPr>
      <w:spacing w:before="0" w:after="0"/>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F40769"/>
    <w:pPr>
      <w:spacing w:before="0" w:after="0"/>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F40769"/>
    <w:pPr>
      <w:spacing w:before="0" w:after="0"/>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F40769"/>
    <w:pPr>
      <w:spacing w:before="0" w:after="0"/>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F40769"/>
    <w:pPr>
      <w:spacing w:before="0" w:after="0"/>
      <w:ind w:left="1920"/>
    </w:pPr>
    <w:rPr>
      <w:rFonts w:asciiTheme="minorHAnsi" w:hAnsiTheme="minorHAnsi" w:cstheme="minorHAnsi"/>
      <w:sz w:val="20"/>
      <w:szCs w:val="20"/>
    </w:rPr>
  </w:style>
  <w:style w:type="paragraph" w:styleId="TableofFigures">
    <w:name w:val="table of figures"/>
    <w:basedOn w:val="Normal"/>
    <w:next w:val="Normal"/>
    <w:uiPriority w:val="99"/>
    <w:unhideWhenUsed/>
    <w:rsid w:val="00F40769"/>
    <w:pPr>
      <w:spacing w:after="0"/>
    </w:pPr>
  </w:style>
  <w:style w:type="paragraph" w:styleId="TOAHeading">
    <w:name w:val="toa heading"/>
    <w:basedOn w:val="Normal"/>
    <w:next w:val="Normal"/>
    <w:uiPriority w:val="99"/>
    <w:unhideWhenUsed/>
    <w:rsid w:val="00F40769"/>
    <w:rPr>
      <w:rFonts w:asciiTheme="majorHAnsi" w:eastAsiaTheme="majorEastAsia" w:hAnsiTheme="majorHAnsi" w:cstheme="majorBidi"/>
      <w:b/>
      <w:bCs/>
    </w:rPr>
  </w:style>
  <w:style w:type="paragraph" w:customStyle="1" w:styleId="Footerpagenumber">
    <w:name w:val="Footer_page number"/>
    <w:basedOn w:val="Footer"/>
    <w:qFormat/>
    <w:rsid w:val="004B339D"/>
    <w:pPr>
      <w:tabs>
        <w:tab w:val="clear" w:pos="4513"/>
        <w:tab w:val="clear" w:pos="9026"/>
        <w:tab w:val="right" w:pos="9498"/>
      </w:tabs>
    </w:pPr>
    <w:rPr>
      <w:color w:val="FFFFFF" w:themeColor="background1"/>
    </w:rPr>
  </w:style>
  <w:style w:type="paragraph" w:customStyle="1" w:styleId="Bullet">
    <w:name w:val="Bullet"/>
    <w:basedOn w:val="Normal"/>
    <w:qFormat/>
    <w:rsid w:val="00AD7FD7"/>
    <w:pPr>
      <w:numPr>
        <w:numId w:val="6"/>
      </w:numPr>
      <w:contextualSpacing/>
    </w:pPr>
    <w:rPr>
      <w:rFonts w:eastAsia="Times New Roman" w:cs="Times New Roman"/>
      <w:kern w:val="0"/>
      <w:sz w:val="20"/>
      <w:szCs w:val="20"/>
      <w:lang w:eastAsia="en-AU"/>
      <w14:ligatures w14:val="none"/>
    </w:rPr>
  </w:style>
  <w:style w:type="paragraph" w:customStyle="1" w:styleId="CDCBullet">
    <w:name w:val="CDC_Bullet"/>
    <w:basedOn w:val="Normal"/>
    <w:rsid w:val="00AD7FD7"/>
    <w:pPr>
      <w:contextualSpacing/>
    </w:pPr>
    <w:rPr>
      <w:rFonts w:eastAsia="Times New Roman" w:cs="Times New Roman"/>
      <w:kern w:val="0"/>
      <w:sz w:val="20"/>
      <w:szCs w:val="20"/>
      <w:lang w:eastAsia="en-AU"/>
      <w14:ligatures w14:val="none"/>
    </w:rPr>
  </w:style>
  <w:style w:type="paragraph" w:customStyle="1" w:styleId="Tabletext-Indented">
    <w:name w:val="Table text-Indented"/>
    <w:basedOn w:val="Normal"/>
    <w:qFormat/>
    <w:rsid w:val="002E0E53"/>
    <w:pPr>
      <w:spacing w:before="0" w:after="0"/>
      <w:ind w:left="113"/>
    </w:pPr>
    <w:rPr>
      <w:rFonts w:eastAsia="Times New Roman" w:cs="Times New Roman"/>
      <w:kern w:val="0"/>
      <w:sz w:val="20"/>
      <w:szCs w:val="20"/>
      <w:lang w:eastAsia="en-AU"/>
      <w14:ligatures w14:val="none"/>
    </w:rPr>
  </w:style>
  <w:style w:type="paragraph" w:styleId="ListBullet2">
    <w:name w:val="List Bullet 2"/>
    <w:basedOn w:val="ListNumber2"/>
    <w:rsid w:val="001C3090"/>
    <w:pPr>
      <w:spacing w:before="60" w:after="60" w:line="240" w:lineRule="auto"/>
      <w:contextualSpacing w:val="0"/>
    </w:pPr>
    <w:rPr>
      <w:rFonts w:eastAsia="Times New Roman" w:cs="Times New Roman"/>
      <w:color w:val="000000" w:themeColor="text1"/>
      <w:kern w:val="0"/>
      <w:sz w:val="20"/>
      <w14:ligatures w14:val="none"/>
    </w:rPr>
  </w:style>
  <w:style w:type="paragraph" w:customStyle="1" w:styleId="Tabletextleft">
    <w:name w:val="Table text left"/>
    <w:autoRedefine/>
    <w:qFormat/>
    <w:locked/>
    <w:rsid w:val="001C3090"/>
    <w:pPr>
      <w:spacing w:before="60" w:after="60"/>
    </w:pPr>
    <w:rPr>
      <w:rFonts w:ascii="Arial" w:eastAsia="Times New Roman" w:hAnsi="Arial" w:cs="Times New Roman"/>
      <w:color w:val="000000" w:themeColor="text1"/>
      <w:kern w:val="0"/>
      <w:sz w:val="20"/>
      <w14:ligatures w14:val="none"/>
    </w:rPr>
  </w:style>
  <w:style w:type="paragraph" w:customStyle="1" w:styleId="Tablelistbullet">
    <w:name w:val="Table list bullet"/>
    <w:basedOn w:val="Tabletextleft"/>
    <w:qFormat/>
    <w:rsid w:val="001C3090"/>
    <w:pPr>
      <w:numPr>
        <w:numId w:val="7"/>
      </w:numPr>
    </w:pPr>
    <w:rPr>
      <w:szCs w:val="20"/>
      <w:lang w:eastAsia="en-AU"/>
    </w:rPr>
  </w:style>
  <w:style w:type="table" w:customStyle="1" w:styleId="DepartmentofHealthtable">
    <w:name w:val="Department of Health table"/>
    <w:basedOn w:val="TableNormal"/>
    <w:uiPriority w:val="99"/>
    <w:rsid w:val="001C3090"/>
    <w:rPr>
      <w:rFonts w:eastAsia="Times New Roman" w:cs="Times New Roman"/>
      <w:color w:val="000000" w:themeColor="text1"/>
      <w:kern w:val="0"/>
      <w:sz w:val="20"/>
      <w:szCs w:val="20"/>
      <w:lang w:eastAsia="en-AU"/>
      <w14:ligatures w14:val="none"/>
    </w:rPr>
    <w:tblPr/>
    <w:tblStylePr w:type="firstRow">
      <w:rPr>
        <w:rFonts w:ascii="Arial" w:hAnsi="Arial"/>
        <w:color w:val="F2F2F2" w:themeColor="background1" w:themeShade="F2"/>
        <w:sz w:val="22"/>
      </w:rPr>
    </w:tblStylePr>
    <w:tblStylePr w:type="lastRow">
      <w:rPr>
        <w:rFonts w:ascii="Arial" w:hAnsi="Arial"/>
        <w:color w:val="000000" w:themeColor="text1"/>
      </w:rPr>
    </w:tblStylePr>
  </w:style>
  <w:style w:type="paragraph" w:customStyle="1" w:styleId="Tablelistbullet2">
    <w:name w:val="Table list bullet 2"/>
    <w:basedOn w:val="ListBullet2"/>
    <w:link w:val="Tablelistbullet2Char"/>
    <w:qFormat/>
    <w:rsid w:val="001C3090"/>
  </w:style>
  <w:style w:type="character" w:customStyle="1" w:styleId="Tablelistbullet2Char">
    <w:name w:val="Table list bullet 2 Char"/>
    <w:basedOn w:val="DefaultParagraphFont"/>
    <w:link w:val="Tablelistbullet2"/>
    <w:rsid w:val="001C3090"/>
    <w:rPr>
      <w:rFonts w:ascii="Arial" w:eastAsia="Times New Roman" w:hAnsi="Arial" w:cs="Times New Roman"/>
      <w:color w:val="000000" w:themeColor="text1"/>
      <w:kern w:val="0"/>
      <w:sz w:val="20"/>
      <w14:ligatures w14:val="none"/>
    </w:rPr>
  </w:style>
  <w:style w:type="paragraph" w:styleId="ListNumber2">
    <w:name w:val="List Number 2"/>
    <w:basedOn w:val="Normal"/>
    <w:uiPriority w:val="99"/>
    <w:semiHidden/>
    <w:unhideWhenUsed/>
    <w:rsid w:val="001C3090"/>
    <w:pPr>
      <w:ind w:left="644" w:hanging="360"/>
      <w:contextualSpacing/>
    </w:pPr>
  </w:style>
  <w:style w:type="numbering" w:customStyle="1" w:styleId="CurrentList2">
    <w:name w:val="Current List2"/>
    <w:uiPriority w:val="99"/>
    <w:rsid w:val="001C3090"/>
    <w:pPr>
      <w:numPr>
        <w:numId w:val="8"/>
      </w:numPr>
    </w:pPr>
  </w:style>
  <w:style w:type="paragraph" w:styleId="CommentText">
    <w:name w:val="annotation text"/>
    <w:basedOn w:val="Normal"/>
    <w:link w:val="CommentTextChar"/>
    <w:uiPriority w:val="99"/>
    <w:unhideWhenUsed/>
    <w:rsid w:val="001C3090"/>
    <w:pPr>
      <w:spacing w:after="160" w:line="240" w:lineRule="auto"/>
    </w:pPr>
    <w:rPr>
      <w:rFonts w:ascii="Times New Roman" w:hAnsi="Times New Roman" w:cs="Times New Roman"/>
      <w:kern w:val="0"/>
      <w:sz w:val="20"/>
      <w:szCs w:val="20"/>
      <w14:ligatures w14:val="none"/>
    </w:rPr>
  </w:style>
  <w:style w:type="character" w:customStyle="1" w:styleId="CommentTextChar">
    <w:name w:val="Comment Text Char"/>
    <w:basedOn w:val="DefaultParagraphFont"/>
    <w:link w:val="CommentText"/>
    <w:uiPriority w:val="99"/>
    <w:qFormat/>
    <w:rsid w:val="001C3090"/>
    <w:rPr>
      <w:rFonts w:ascii="Times New Roman" w:hAnsi="Times New Roman" w:cs="Times New Roman"/>
      <w:kern w:val="0"/>
      <w:sz w:val="20"/>
      <w:szCs w:val="20"/>
      <w14:ligatures w14:val="none"/>
    </w:rPr>
  </w:style>
  <w:style w:type="character" w:styleId="CommentReference">
    <w:name w:val="annotation reference"/>
    <w:basedOn w:val="DefaultParagraphFont"/>
    <w:semiHidden/>
    <w:unhideWhenUsed/>
    <w:rsid w:val="001C3090"/>
    <w:rPr>
      <w:sz w:val="16"/>
      <w:szCs w:val="16"/>
    </w:rPr>
  </w:style>
  <w:style w:type="character" w:styleId="Mention">
    <w:name w:val="Mention"/>
    <w:basedOn w:val="DefaultParagraphFont"/>
    <w:uiPriority w:val="99"/>
    <w:unhideWhenUsed/>
    <w:rsid w:val="001C3090"/>
    <w:rPr>
      <w:color w:val="2B579A"/>
      <w:shd w:val="clear" w:color="auto" w:fill="E1DFDD"/>
    </w:rPr>
  </w:style>
  <w:style w:type="table" w:styleId="GridTable4-Accent1">
    <w:name w:val="Grid Table 4 Accent 1"/>
    <w:basedOn w:val="TableNormal"/>
    <w:uiPriority w:val="49"/>
    <w:rsid w:val="001C3090"/>
    <w:rPr>
      <w:rFonts w:eastAsia="Times New Roman" w:cs="Times New Roman"/>
      <w:kern w:val="0"/>
      <w:sz w:val="20"/>
      <w:szCs w:val="20"/>
      <w:lang w:eastAsia="en-AU"/>
      <w14:ligatures w14:val="none"/>
    </w:rPr>
    <w:tblPr>
      <w:tblStyleRowBandSize w:val="1"/>
      <w:tblStyleColBandSize w:val="1"/>
    </w:tblPr>
    <w:tcPr>
      <w:shd w:val="clear" w:color="auto" w:fill="BDD3FB" w:themeFill="accent1" w:themeFillTint="33"/>
    </w:tcPr>
    <w:tblStylePr w:type="firstRow">
      <w:rPr>
        <w:b/>
        <w:bCs/>
        <w:color w:val="FFFFFF" w:themeColor="background1"/>
      </w:rPr>
      <w:tblPr/>
      <w:tcPr>
        <w:tcBorders>
          <w:top w:val="single" w:sz="4" w:space="0" w:color="083E9C" w:themeColor="accent1"/>
          <w:left w:val="single" w:sz="4" w:space="0" w:color="083E9C" w:themeColor="accent1"/>
          <w:bottom w:val="single" w:sz="4" w:space="0" w:color="083E9C" w:themeColor="accent1"/>
          <w:right w:val="single" w:sz="4" w:space="0" w:color="083E9C" w:themeColor="accent1"/>
          <w:insideH w:val="nil"/>
          <w:insideV w:val="nil"/>
        </w:tcBorders>
        <w:shd w:val="clear" w:color="auto" w:fill="083E9C" w:themeFill="accent1"/>
      </w:tcPr>
    </w:tblStylePr>
    <w:tblStylePr w:type="lastRow">
      <w:rPr>
        <w:b/>
        <w:bCs/>
      </w:rPr>
      <w:tblPr/>
      <w:tcPr>
        <w:tcBorders>
          <w:top w:val="double" w:sz="4" w:space="0" w:color="083E9C" w:themeColor="accent1"/>
        </w:tcBorders>
      </w:tcPr>
    </w:tblStylePr>
    <w:tblStylePr w:type="firstCol">
      <w:rPr>
        <w:b/>
        <w:bCs/>
      </w:rPr>
    </w:tblStylePr>
    <w:tblStylePr w:type="lastCol">
      <w:rPr>
        <w:b/>
        <w:bCs/>
      </w:rPr>
    </w:tblStylePr>
  </w:style>
  <w:style w:type="paragraph" w:customStyle="1" w:styleId="paragraph">
    <w:name w:val="paragraph"/>
    <w:basedOn w:val="Normal"/>
    <w:rsid w:val="00F33847"/>
    <w:pPr>
      <w:spacing w:before="100" w:beforeAutospacing="1" w:after="100" w:afterAutospacing="1" w:line="240" w:lineRule="auto"/>
    </w:pPr>
    <w:rPr>
      <w:rFonts w:ascii="Times New Roman" w:eastAsia="Times New Roman" w:hAnsi="Times New Roman" w:cs="Times New Roman"/>
      <w:kern w:val="0"/>
      <w:lang w:eastAsia="en-AU"/>
      <w14:ligatures w14:val="none"/>
    </w:rPr>
  </w:style>
  <w:style w:type="character" w:customStyle="1" w:styleId="normaltextrun">
    <w:name w:val="normaltextrun"/>
    <w:basedOn w:val="DefaultParagraphFont"/>
    <w:rsid w:val="00F33847"/>
  </w:style>
  <w:style w:type="character" w:customStyle="1" w:styleId="eop">
    <w:name w:val="eop"/>
    <w:basedOn w:val="DefaultParagraphFont"/>
    <w:rsid w:val="00F33847"/>
  </w:style>
  <w:style w:type="paragraph" w:customStyle="1" w:styleId="Paragraphtext">
    <w:name w:val="Paragraph text"/>
    <w:basedOn w:val="Normal"/>
    <w:next w:val="Normal"/>
    <w:link w:val="ParagraphtextChar"/>
    <w:qFormat/>
    <w:rsid w:val="00FD69A3"/>
    <w:rPr>
      <w:rFonts w:eastAsia="Times New Roman" w:cs="Times New Roman"/>
      <w:color w:val="000000" w:themeColor="text1"/>
      <w:kern w:val="0"/>
      <w14:ligatures w14:val="none"/>
    </w:rPr>
  </w:style>
  <w:style w:type="character" w:customStyle="1" w:styleId="ParagraphtextChar">
    <w:name w:val="Paragraph text Char"/>
    <w:basedOn w:val="DefaultParagraphFont"/>
    <w:link w:val="Paragraphtext"/>
    <w:rsid w:val="00FD69A3"/>
    <w:rPr>
      <w:rFonts w:ascii="Arial" w:eastAsia="Times New Roman" w:hAnsi="Arial" w:cs="Times New Roman"/>
      <w:color w:val="000000" w:themeColor="text1"/>
      <w:kern w:val="0"/>
      <w14:ligatures w14:val="none"/>
    </w:rPr>
  </w:style>
  <w:style w:type="paragraph" w:styleId="CommentSubject">
    <w:name w:val="annotation subject"/>
    <w:basedOn w:val="CommentText"/>
    <w:next w:val="CommentText"/>
    <w:link w:val="CommentSubjectChar"/>
    <w:semiHidden/>
    <w:unhideWhenUsed/>
    <w:rsid w:val="00613939"/>
    <w:pPr>
      <w:spacing w:after="120"/>
    </w:pPr>
    <w:rPr>
      <w:rFonts w:ascii="Arial" w:hAnsi="Arial" w:cstheme="minorBidi"/>
      <w:b/>
      <w:bCs/>
      <w:kern w:val="2"/>
      <w14:ligatures w14:val="standardContextual"/>
    </w:rPr>
  </w:style>
  <w:style w:type="character" w:customStyle="1" w:styleId="CommentSubjectChar">
    <w:name w:val="Comment Subject Char"/>
    <w:basedOn w:val="CommentTextChar"/>
    <w:link w:val="CommentSubject"/>
    <w:semiHidden/>
    <w:rsid w:val="00613939"/>
    <w:rPr>
      <w:rFonts w:ascii="Arial" w:hAnsi="Arial" w:cs="Times New Roman"/>
      <w:b/>
      <w:bCs/>
      <w:kern w:val="0"/>
      <w:sz w:val="20"/>
      <w:szCs w:val="20"/>
      <w14:ligatures w14:val="none"/>
    </w:rPr>
  </w:style>
  <w:style w:type="character" w:styleId="FootnoteReference">
    <w:name w:val="footnote reference"/>
    <w:basedOn w:val="DefaultParagraphFont"/>
    <w:uiPriority w:val="99"/>
    <w:semiHidden/>
    <w:unhideWhenUsed/>
    <w:rsid w:val="00905532"/>
    <w:rPr>
      <w:vertAlign w:val="superscript"/>
    </w:rPr>
  </w:style>
  <w:style w:type="character" w:customStyle="1" w:styleId="FootnoteTextChar">
    <w:name w:val="Footnote Text Char"/>
    <w:basedOn w:val="DefaultParagraphFont"/>
    <w:link w:val="FootnoteText"/>
    <w:rsid w:val="00905532"/>
    <w:rPr>
      <w:sz w:val="20"/>
      <w:szCs w:val="20"/>
    </w:rPr>
  </w:style>
  <w:style w:type="paragraph" w:styleId="FootnoteText">
    <w:name w:val="footnote text"/>
    <w:basedOn w:val="Normal"/>
    <w:link w:val="FootnoteTextChar"/>
    <w:unhideWhenUsed/>
    <w:rsid w:val="00905532"/>
    <w:pPr>
      <w:spacing w:before="0" w:after="0" w:line="240" w:lineRule="auto"/>
    </w:pPr>
    <w:rPr>
      <w:rFonts w:asciiTheme="minorHAnsi" w:hAnsiTheme="minorHAnsi"/>
      <w:sz w:val="20"/>
      <w:szCs w:val="20"/>
    </w:rPr>
  </w:style>
  <w:style w:type="character" w:customStyle="1" w:styleId="FootnoteTextChar1">
    <w:name w:val="Footnote Text Char1"/>
    <w:basedOn w:val="DefaultParagraphFont"/>
    <w:uiPriority w:val="99"/>
    <w:semiHidden/>
    <w:rsid w:val="00905532"/>
    <w:rPr>
      <w:rFonts w:ascii="Arial" w:hAnsi="Arial"/>
      <w:sz w:val="20"/>
      <w:szCs w:val="20"/>
    </w:rPr>
  </w:style>
  <w:style w:type="paragraph" w:styleId="Revision">
    <w:name w:val="Revision"/>
    <w:hidden/>
    <w:uiPriority w:val="99"/>
    <w:semiHidden/>
    <w:rsid w:val="002E3496"/>
    <w:rPr>
      <w:rFonts w:ascii="Arial" w:hAnsi="Arial"/>
    </w:rPr>
  </w:style>
  <w:style w:type="paragraph" w:styleId="ListBullet">
    <w:name w:val="List Bullet"/>
    <w:basedOn w:val="Normal"/>
    <w:uiPriority w:val="99"/>
    <w:qFormat/>
    <w:rsid w:val="00365401"/>
    <w:pPr>
      <w:numPr>
        <w:numId w:val="9"/>
      </w:numPr>
      <w:spacing w:before="60" w:after="60" w:line="240" w:lineRule="auto"/>
    </w:pPr>
    <w:rPr>
      <w:rFonts w:eastAsia="Times New Roman" w:cs="Times New Roman"/>
      <w:color w:val="000000" w:themeColor="text1"/>
      <w:kern w:val="0"/>
      <w:sz w:val="21"/>
      <w14:ligatures w14:val="none"/>
    </w:rPr>
  </w:style>
  <w:style w:type="paragraph" w:customStyle="1" w:styleId="EndNoteBibliography">
    <w:name w:val="EndNote Bibliography"/>
    <w:basedOn w:val="Normal"/>
    <w:link w:val="EndNoteBibliographyChar"/>
    <w:rsid w:val="005B1970"/>
    <w:pPr>
      <w:spacing w:before="0" w:after="160" w:line="240" w:lineRule="auto"/>
    </w:pPr>
    <w:rPr>
      <w:rFonts w:ascii="Times New Roman" w:eastAsia="Times New Roman" w:hAnsi="Times New Roman" w:cs="Times New Roman"/>
      <w:noProof/>
      <w:color w:val="000000" w:themeColor="text1"/>
      <w:kern w:val="0"/>
      <w:lang w:val="en-US"/>
      <w14:ligatures w14:val="none"/>
    </w:rPr>
  </w:style>
  <w:style w:type="character" w:customStyle="1" w:styleId="EndNoteBibliographyChar">
    <w:name w:val="EndNote Bibliography Char"/>
    <w:basedOn w:val="ParagraphtextChar"/>
    <w:link w:val="EndNoteBibliography"/>
    <w:rsid w:val="005B1970"/>
    <w:rPr>
      <w:rFonts w:ascii="Times New Roman" w:eastAsia="Times New Roman" w:hAnsi="Times New Roman" w:cs="Times New Roman"/>
      <w:noProof/>
      <w:color w:val="000000" w:themeColor="text1"/>
      <w:kern w:val="0"/>
      <w:lang w:val="en-US"/>
      <w14:ligatures w14:val="none"/>
    </w:rPr>
  </w:style>
  <w:style w:type="character" w:styleId="FollowedHyperlink">
    <w:name w:val="FollowedHyperlink"/>
    <w:basedOn w:val="DefaultParagraphFont"/>
    <w:unhideWhenUsed/>
    <w:rsid w:val="003134BB"/>
    <w:rPr>
      <w:color w:val="6D6D70" w:themeColor="followedHyperlink"/>
      <w:u w:val="single"/>
    </w:rPr>
  </w:style>
  <w:style w:type="paragraph" w:styleId="Caption">
    <w:name w:val="caption"/>
    <w:basedOn w:val="Normal"/>
    <w:next w:val="Normal"/>
    <w:unhideWhenUsed/>
    <w:qFormat/>
    <w:rsid w:val="009E296F"/>
    <w:pPr>
      <w:spacing w:before="0" w:after="200" w:line="240" w:lineRule="auto"/>
    </w:pPr>
    <w:rPr>
      <w:i/>
      <w:iCs/>
      <w:color w:val="033636" w:themeColor="text2"/>
      <w:sz w:val="18"/>
      <w:szCs w:val="18"/>
    </w:rPr>
  </w:style>
  <w:style w:type="character" w:styleId="SubtleReference">
    <w:name w:val="Subtle Reference"/>
    <w:basedOn w:val="DefaultParagraphFont"/>
    <w:uiPriority w:val="31"/>
    <w:qFormat/>
    <w:rsid w:val="00F60334"/>
    <w:rPr>
      <w:smallCaps/>
      <w:color w:val="5A5A5A" w:themeColor="text1" w:themeTint="A5"/>
    </w:rPr>
  </w:style>
  <w:style w:type="table" w:customStyle="1" w:styleId="TableGrid1">
    <w:name w:val="Table Grid1"/>
    <w:basedOn w:val="TableNormal"/>
    <w:next w:val="TableGrid"/>
    <w:uiPriority w:val="39"/>
    <w:rsid w:val="00D158B3"/>
    <w:pPr>
      <w:spacing w:before="40" w:after="40"/>
    </w:pPr>
    <w:rPr>
      <w:rFonts w:eastAsia="Times New Roman" w:cs="Times New Roman"/>
      <w:kern w:val="0"/>
      <w:sz w:val="20"/>
      <w:szCs w:val="20"/>
      <w14:ligatures w14:val="none"/>
    </w:rPr>
    <w:tblPr>
      <w:tblStyleRowBandSize w:val="1"/>
      <w:tblInd w:w="0" w:type="nil"/>
      <w:tblBorders>
        <w:top w:val="single" w:sz="6" w:space="0" w:color="00DCA1" w:themeColor="background2"/>
        <w:bottom w:val="single" w:sz="6" w:space="0" w:color="00DCA1" w:themeColor="background2"/>
        <w:insideH w:val="single" w:sz="6" w:space="0" w:color="00DCA1" w:themeColor="background2"/>
      </w:tblBorders>
    </w:tblPr>
    <w:tcPr>
      <w:vAlign w:val="center"/>
    </w:tcPr>
    <w:tblStylePr w:type="firstRow">
      <w:tblPr/>
      <w:tcPr>
        <w:shd w:val="clear" w:color="auto" w:fill="00DCA1" w:themeFill="background2"/>
        <w:vAlign w:val="center"/>
      </w:tcPr>
    </w:tblStylePr>
    <w:tblStylePr w:type="lastRow">
      <w:rPr>
        <w:rFonts w:asciiTheme="minorHAnsi" w:hAnsiTheme="minorHAnsi" w:cs="Arial" w:hint="default"/>
        <w:b/>
        <w:sz w:val="20"/>
        <w:szCs w:val="20"/>
      </w:rPr>
    </w:tblStylePr>
    <w:tblStylePr w:type="band1Horz">
      <w:tblPr/>
      <w:tcPr>
        <w:tcBorders>
          <w:top w:val="single" w:sz="4" w:space="0" w:color="00DCA1" w:themeColor="background2"/>
          <w:left w:val="nil"/>
          <w:bottom w:val="single" w:sz="4" w:space="0" w:color="00DCA1" w:themeColor="background2"/>
          <w:right w:val="nil"/>
          <w:insideH w:val="nil"/>
          <w:insideV w:val="nil"/>
          <w:tl2br w:val="nil"/>
          <w:tr2bl w:val="nil"/>
        </w:tcBorders>
      </w:tcPr>
    </w:tblStylePr>
  </w:style>
  <w:style w:type="paragraph" w:customStyle="1" w:styleId="TableTitle">
    <w:name w:val="Table Title"/>
    <w:link w:val="TableTitleChar"/>
    <w:qFormat/>
    <w:locked/>
    <w:rsid w:val="00621D81"/>
    <w:pPr>
      <w:spacing w:before="120" w:after="120"/>
    </w:pPr>
    <w:rPr>
      <w:rFonts w:ascii="Arial" w:eastAsia="Times New Roman" w:hAnsi="Arial" w:cs="Times New Roman"/>
      <w:b/>
      <w:color w:val="000000" w:themeColor="text1"/>
      <w:kern w:val="0"/>
      <w:sz w:val="22"/>
      <w:lang w:val="en-US"/>
      <w14:ligatures w14:val="none"/>
    </w:rPr>
  </w:style>
  <w:style w:type="paragraph" w:customStyle="1" w:styleId="TableHeaderWhite">
    <w:name w:val="Table Header White"/>
    <w:basedOn w:val="Normal"/>
    <w:next w:val="Tabletextleft"/>
    <w:qFormat/>
    <w:rsid w:val="00621D81"/>
    <w:pPr>
      <w:spacing w:before="80" w:after="80"/>
    </w:pPr>
    <w:rPr>
      <w:rFonts w:eastAsia="Cambria" w:cs="Times New Roman"/>
      <w:b/>
      <w:color w:val="000000" w:themeColor="text1"/>
      <w:kern w:val="0"/>
      <w:sz w:val="22"/>
      <w:szCs w:val="22"/>
      <w:lang w:val="en-US"/>
      <w14:ligatures w14:val="none"/>
    </w:rPr>
  </w:style>
  <w:style w:type="paragraph" w:customStyle="1" w:styleId="Tablelistnumber">
    <w:name w:val="Table list number"/>
    <w:basedOn w:val="Tabletextleft"/>
    <w:qFormat/>
    <w:rsid w:val="00621D81"/>
    <w:pPr>
      <w:numPr>
        <w:numId w:val="11"/>
      </w:numPr>
    </w:pPr>
    <w:rPr>
      <w:bCs/>
      <w:sz w:val="21"/>
      <w14:numSpacing w14:val="proportional"/>
    </w:rPr>
  </w:style>
  <w:style w:type="paragraph" w:customStyle="1" w:styleId="TableHeader">
    <w:name w:val="Table Header"/>
    <w:basedOn w:val="Normal"/>
    <w:next w:val="Tabletextleft"/>
    <w:qFormat/>
    <w:rsid w:val="00474089"/>
    <w:pPr>
      <w:spacing w:before="240" w:after="80"/>
    </w:pPr>
    <w:rPr>
      <w:rFonts w:eastAsia="Cambria" w:cs="Times New Roman"/>
      <w:b/>
      <w:color w:val="033636" w:themeColor="text2"/>
      <w:kern w:val="0"/>
      <w:lang w:val="en-US"/>
      <w14:ligatures w14:val="none"/>
    </w:rPr>
  </w:style>
  <w:style w:type="paragraph" w:customStyle="1" w:styleId="VisionBox">
    <w:name w:val="VisionBox"/>
    <w:basedOn w:val="Normal"/>
    <w:qFormat/>
    <w:rsid w:val="00621D81"/>
    <w:pPr>
      <w:pBdr>
        <w:top w:val="single" w:sz="4" w:space="15" w:color="FFFFFF" w:themeColor="background1"/>
        <w:bottom w:val="single" w:sz="4" w:space="10" w:color="FFFFFF" w:themeColor="background1"/>
      </w:pBdr>
      <w:spacing w:before="240" w:after="240" w:line="340" w:lineRule="exact"/>
    </w:pPr>
    <w:rPr>
      <w:rFonts w:cs="Times New Roman"/>
      <w:color w:val="000000" w:themeColor="text1"/>
      <w:kern w:val="0"/>
      <w:sz w:val="22"/>
      <w14:ligatures w14:val="none"/>
    </w:rPr>
  </w:style>
  <w:style w:type="character" w:customStyle="1" w:styleId="BoldAllCaps">
    <w:name w:val="Bold All Caps"/>
    <w:basedOn w:val="DefaultParagraphFont"/>
    <w:uiPriority w:val="1"/>
    <w:qFormat/>
    <w:rsid w:val="00621D81"/>
    <w:rPr>
      <w:b/>
      <w:caps/>
      <w:smallCaps w:val="0"/>
      <w:color w:val="358189"/>
      <w:bdr w:val="none" w:sz="0" w:space="0" w:color="auto"/>
    </w:rPr>
  </w:style>
  <w:style w:type="paragraph" w:customStyle="1" w:styleId="PolicyStatement">
    <w:name w:val="PolicyStatement"/>
    <w:basedOn w:val="Normal"/>
    <w:qFormat/>
    <w:rsid w:val="00621D81"/>
    <w:pPr>
      <w:pBdr>
        <w:top w:val="single" w:sz="4" w:space="20" w:color="000000" w:themeColor="text1"/>
        <w:left w:val="single" w:sz="4" w:space="10" w:color="000000" w:themeColor="text1"/>
        <w:bottom w:val="single" w:sz="4" w:space="10" w:color="000000" w:themeColor="text1"/>
        <w:right w:val="single" w:sz="4" w:space="10" w:color="000000" w:themeColor="text1"/>
      </w:pBdr>
      <w:shd w:val="clear" w:color="auto" w:fill="000000" w:themeFill="text1"/>
      <w:spacing w:before="240" w:line="260" w:lineRule="auto"/>
      <w:ind w:left="227" w:right="227"/>
    </w:pPr>
    <w:rPr>
      <w:rFonts w:eastAsia="Times New Roman" w:cs="Times New Roman"/>
      <w:b/>
      <w:color w:val="FFFFFF"/>
      <w:kern w:val="0"/>
      <w:sz w:val="22"/>
      <w14:ligatures w14:val="none"/>
    </w:rPr>
  </w:style>
  <w:style w:type="character" w:customStyle="1" w:styleId="TableTitleChar">
    <w:name w:val="Table Title Char"/>
    <w:basedOn w:val="DefaultParagraphFont"/>
    <w:link w:val="TableTitle"/>
    <w:rsid w:val="00621D81"/>
    <w:rPr>
      <w:rFonts w:ascii="Arial" w:eastAsia="Times New Roman" w:hAnsi="Arial" w:cs="Times New Roman"/>
      <w:b/>
      <w:color w:val="000000" w:themeColor="text1"/>
      <w:kern w:val="0"/>
      <w:sz w:val="22"/>
      <w:lang w:val="en-US"/>
      <w14:ligatures w14:val="none"/>
    </w:rPr>
  </w:style>
  <w:style w:type="paragraph" w:customStyle="1" w:styleId="IntroPara">
    <w:name w:val="Intro Para"/>
    <w:basedOn w:val="Normal"/>
    <w:next w:val="Normal"/>
    <w:qFormat/>
    <w:rsid w:val="00621D81"/>
    <w:pPr>
      <w:spacing w:before="480" w:line="400" w:lineRule="exact"/>
    </w:pPr>
    <w:rPr>
      <w:rFonts w:eastAsia="Times New Roman" w:cs="Times New Roman"/>
      <w:color w:val="000000" w:themeColor="text1"/>
      <w:kern w:val="0"/>
      <w:sz w:val="28"/>
      <w14:ligatures w14:val="none"/>
    </w:rPr>
  </w:style>
  <w:style w:type="paragraph" w:customStyle="1" w:styleId="Tabletextright">
    <w:name w:val="Table text right"/>
    <w:basedOn w:val="Tabletextleft"/>
    <w:rsid w:val="00621D81"/>
    <w:pPr>
      <w:jc w:val="right"/>
    </w:pPr>
    <w:rPr>
      <w:sz w:val="21"/>
    </w:rPr>
  </w:style>
  <w:style w:type="paragraph" w:customStyle="1" w:styleId="Tabletextcentre">
    <w:name w:val="Table text centre"/>
    <w:basedOn w:val="Tabletextleft"/>
    <w:rsid w:val="00621D81"/>
    <w:pPr>
      <w:jc w:val="center"/>
    </w:pPr>
    <w:rPr>
      <w:sz w:val="21"/>
    </w:rPr>
  </w:style>
  <w:style w:type="paragraph" w:customStyle="1" w:styleId="Boxheading">
    <w:name w:val="Box heading"/>
    <w:basedOn w:val="Boxtype"/>
    <w:qFormat/>
    <w:rsid w:val="00621D81"/>
    <w:pPr>
      <w:spacing w:before="240"/>
    </w:pPr>
    <w:rPr>
      <w:rFonts w:cs="Times New Roman"/>
      <w:b/>
      <w:bCs/>
      <w:szCs w:val="20"/>
    </w:rPr>
  </w:style>
  <w:style w:type="paragraph" w:customStyle="1" w:styleId="Boxtype">
    <w:name w:val="Box type"/>
    <w:next w:val="Normal"/>
    <w:qFormat/>
    <w:rsid w:val="00621D81"/>
    <w:pPr>
      <w:pBdr>
        <w:top w:val="single" w:sz="6" w:space="20" w:color="FFFFFF" w:themeColor="background1"/>
        <w:left w:val="single" w:sz="6" w:space="10" w:color="FFFFFF" w:themeColor="background1"/>
        <w:bottom w:val="single" w:sz="6" w:space="10" w:color="FFFFFF" w:themeColor="background1"/>
        <w:right w:val="single" w:sz="6" w:space="10" w:color="FFFFFF" w:themeColor="background1"/>
      </w:pBdr>
      <w:spacing w:after="240" w:line="276" w:lineRule="auto"/>
      <w:ind w:left="227" w:right="227"/>
    </w:pPr>
    <w:rPr>
      <w:rFonts w:ascii="Arial" w:eastAsia="Times New Roman" w:hAnsi="Arial" w:cs="Arial"/>
      <w:color w:val="000000" w:themeColor="text1"/>
      <w:kern w:val="0"/>
      <w:sz w:val="22"/>
      <w:lang w:val="en"/>
      <w14:ligatures w14:val="none"/>
    </w:rPr>
  </w:style>
  <w:style w:type="table" w:customStyle="1" w:styleId="DepartmentofHealthtable1">
    <w:name w:val="Department of Health table1"/>
    <w:basedOn w:val="TableNormal"/>
    <w:uiPriority w:val="99"/>
    <w:rsid w:val="0094298D"/>
    <w:rPr>
      <w:rFonts w:ascii="Arial" w:eastAsia="Times New Roman" w:hAnsi="Arial" w:cs="Times New Roman"/>
      <w:color w:val="000000" w:themeColor="text1"/>
      <w:kern w:val="0"/>
      <w:sz w:val="21"/>
      <w:szCs w:val="20"/>
      <w:lang w:eastAsia="en-AU"/>
      <w14:ligatures w14:val="none"/>
    </w:rPr>
    <w:tblPr>
      <w:tblStyleRowBandSize w:val="1"/>
      <w:tblStyleColBandSize w:val="1"/>
      <w:tblBorders>
        <w:top w:val="single" w:sz="4" w:space="0" w:color="FFFFFF" w:themeColor="background1"/>
        <w:bottom w:val="single" w:sz="4" w:space="0" w:color="FFFFFF" w:themeColor="background1"/>
        <w:insideH w:val="single" w:sz="4" w:space="0" w:color="FFFFFF" w:themeColor="background1"/>
      </w:tblBorders>
    </w:tblPr>
    <w:tcPr>
      <w:shd w:val="clear" w:color="auto" w:fill="auto"/>
    </w:tcPr>
    <w:tblStylePr w:type="firstRow">
      <w:rPr>
        <w:rFonts w:ascii="Arial" w:hAnsi="Arial"/>
        <w:b/>
        <w:color w:val="033636" w:themeColor="text2"/>
        <w:sz w:val="22"/>
      </w:rPr>
      <w:tblPr/>
      <w:tcPr>
        <w:shd w:val="clear" w:color="auto" w:fill="FFFFFF" w:themeFill="background1"/>
      </w:tcPr>
    </w:tblStylePr>
    <w:tblStylePr w:type="lastRow">
      <w:rPr>
        <w:rFonts w:ascii="Arial" w:hAnsi="Arial"/>
        <w:b w:val="0"/>
        <w:color w:val="000000" w:themeColor="text1"/>
      </w:rPr>
      <w:tblPr/>
      <w:tcPr>
        <w:tcBorders>
          <w:top w:val="nil"/>
          <w:left w:val="nil"/>
          <w:bottom w:val="nil"/>
          <w:right w:val="nil"/>
          <w:insideH w:val="nil"/>
          <w:insideV w:val="nil"/>
          <w:tl2br w:val="nil"/>
          <w:tr2bl w:val="nil"/>
        </w:tcBorders>
      </w:tcPr>
    </w:tblStylePr>
    <w:tblStylePr w:type="band1Vert">
      <w:tblPr/>
      <w:tcPr>
        <w:tcBorders>
          <w:top w:val="single" w:sz="4" w:space="0" w:color="FFFFFF" w:themeColor="background1"/>
          <w:left w:val="nil"/>
          <w:bottom w:val="single" w:sz="4" w:space="0" w:color="FFFFFF" w:themeColor="background1"/>
          <w:right w:val="nil"/>
          <w:insideH w:val="nil"/>
          <w:insideV w:val="nil"/>
          <w:tl2br w:val="nil"/>
          <w:tr2bl w:val="nil"/>
        </w:tcBorders>
        <w:shd w:val="clear" w:color="auto" w:fill="auto"/>
      </w:tcPr>
    </w:tblStylePr>
  </w:style>
  <w:style w:type="paragraph" w:styleId="ListBullet3">
    <w:name w:val="List Bullet 3"/>
    <w:basedOn w:val="Normal"/>
    <w:uiPriority w:val="99"/>
    <w:unhideWhenUsed/>
    <w:rsid w:val="00AA70EF"/>
    <w:pPr>
      <w:numPr>
        <w:numId w:val="12"/>
      </w:numPr>
      <w:contextualSpacing/>
    </w:pPr>
  </w:style>
  <w:style w:type="paragraph" w:styleId="BodyText2">
    <w:name w:val="Body Text 2"/>
    <w:basedOn w:val="Normal"/>
    <w:link w:val="BodyText2Char"/>
    <w:rsid w:val="00AA70EF"/>
    <w:pPr>
      <w:widowControl w:val="0"/>
      <w:tabs>
        <w:tab w:val="left" w:pos="720"/>
        <w:tab w:val="left" w:pos="4500"/>
        <w:tab w:val="left" w:pos="6030"/>
      </w:tabs>
      <w:autoSpaceDE w:val="0"/>
      <w:autoSpaceDN w:val="0"/>
      <w:adjustRightInd w:val="0"/>
      <w:spacing w:before="1" w:after="0" w:line="276" w:lineRule="exact"/>
      <w:ind w:right="198"/>
    </w:pPr>
    <w:rPr>
      <w:rFonts w:ascii="Times New Roman" w:eastAsia="Times New Roman" w:hAnsi="Times New Roman" w:cs="Tahoma"/>
      <w:kern w:val="0"/>
      <w:sz w:val="22"/>
      <w:szCs w:val="20"/>
      <w14:ligatures w14:val="none"/>
    </w:rPr>
  </w:style>
  <w:style w:type="character" w:customStyle="1" w:styleId="BodyText2Char">
    <w:name w:val="Body Text 2 Char"/>
    <w:basedOn w:val="DefaultParagraphFont"/>
    <w:link w:val="BodyText2"/>
    <w:rsid w:val="00AA70EF"/>
    <w:rPr>
      <w:rFonts w:ascii="Times New Roman" w:eastAsia="Times New Roman" w:hAnsi="Times New Roman" w:cs="Tahoma"/>
      <w:kern w:val="0"/>
      <w:sz w:val="22"/>
      <w:szCs w:val="20"/>
      <w14:ligatures w14:val="none"/>
    </w:rPr>
  </w:style>
  <w:style w:type="paragraph" w:customStyle="1" w:styleId="head1">
    <w:name w:val="head1"/>
    <w:basedOn w:val="Heading2"/>
    <w:rsid w:val="00AA70EF"/>
    <w:pPr>
      <w:keepLines w:val="0"/>
      <w:widowControl w:val="0"/>
      <w:shd w:val="clear" w:color="auto" w:fill="F3F3F3"/>
      <w:autoSpaceDE w:val="0"/>
      <w:autoSpaceDN w:val="0"/>
      <w:adjustRightInd w:val="0"/>
      <w:spacing w:before="120" w:after="0" w:line="276" w:lineRule="exact"/>
      <w:ind w:right="198"/>
    </w:pPr>
    <w:rPr>
      <w:rFonts w:ascii="Tahoma" w:eastAsia="Times New Roman" w:hAnsi="Tahoma" w:cs="Times New Roman"/>
      <w:i/>
      <w:iCs/>
      <w:color w:val="auto"/>
      <w:kern w:val="0"/>
      <w:sz w:val="22"/>
      <w:szCs w:val="20"/>
      <w:shd w:val="clear" w:color="auto" w:fill="F3F3F3"/>
      <w:lang w:val="en-US" w:eastAsia="en-US"/>
      <w14:ligatures w14:val="none"/>
    </w:rPr>
  </w:style>
  <w:style w:type="paragraph" w:styleId="ListNumber">
    <w:name w:val="List Number"/>
    <w:basedOn w:val="Normal"/>
    <w:uiPriority w:val="99"/>
    <w:unhideWhenUsed/>
    <w:rsid w:val="00AA70EF"/>
    <w:pPr>
      <w:numPr>
        <w:numId w:val="14"/>
      </w:numPr>
      <w:contextualSpacing/>
    </w:pPr>
  </w:style>
  <w:style w:type="paragraph" w:customStyle="1" w:styleId="head3">
    <w:name w:val="head3"/>
    <w:basedOn w:val="Normal"/>
    <w:rsid w:val="00AA70EF"/>
    <w:pPr>
      <w:keepNext/>
      <w:widowControl w:val="0"/>
      <w:autoSpaceDE w:val="0"/>
      <w:autoSpaceDN w:val="0"/>
      <w:adjustRightInd w:val="0"/>
      <w:spacing w:after="0" w:line="276" w:lineRule="exact"/>
      <w:ind w:right="198"/>
      <w:jc w:val="both"/>
    </w:pPr>
    <w:rPr>
      <w:rFonts w:ascii="Tahoma" w:eastAsia="Times New Roman" w:hAnsi="Tahoma" w:cs="Arial"/>
      <w:b/>
      <w:i/>
      <w:iCs/>
      <w:kern w:val="0"/>
      <w:sz w:val="20"/>
      <w:szCs w:val="22"/>
      <w14:ligatures w14:val="none"/>
    </w:rPr>
  </w:style>
  <w:style w:type="paragraph" w:customStyle="1" w:styleId="head2">
    <w:name w:val="head2"/>
    <w:basedOn w:val="Normal"/>
    <w:rsid w:val="00AA70EF"/>
    <w:pPr>
      <w:keepNext/>
      <w:widowControl w:val="0"/>
      <w:autoSpaceDE w:val="0"/>
      <w:autoSpaceDN w:val="0"/>
      <w:adjustRightInd w:val="0"/>
      <w:spacing w:before="200" w:after="0" w:line="276" w:lineRule="exact"/>
      <w:ind w:right="198"/>
    </w:pPr>
    <w:rPr>
      <w:rFonts w:ascii="Tahoma" w:eastAsia="Times New Roman" w:hAnsi="Tahoma" w:cs="Arial"/>
      <w:b/>
      <w:kern w:val="0"/>
      <w:sz w:val="22"/>
      <w:szCs w:val="22"/>
      <w14:ligatures w14:val="none"/>
    </w:rPr>
  </w:style>
  <w:style w:type="paragraph" w:styleId="BodyTextIndent">
    <w:name w:val="Body Text Indent"/>
    <w:basedOn w:val="Normal"/>
    <w:link w:val="BodyTextIndentChar"/>
    <w:rsid w:val="00AA70EF"/>
    <w:pPr>
      <w:widowControl w:val="0"/>
      <w:autoSpaceDE w:val="0"/>
      <w:autoSpaceDN w:val="0"/>
      <w:adjustRightInd w:val="0"/>
      <w:spacing w:before="1" w:after="0" w:line="276" w:lineRule="exact"/>
      <w:ind w:left="720" w:right="198"/>
      <w:jc w:val="both"/>
    </w:pPr>
    <w:rPr>
      <w:rFonts w:ascii="Times New Roman" w:eastAsia="Times New Roman" w:hAnsi="Times New Roman" w:cs="Tahoma"/>
      <w:kern w:val="0"/>
      <w:sz w:val="22"/>
      <w:szCs w:val="20"/>
      <w14:ligatures w14:val="none"/>
    </w:rPr>
  </w:style>
  <w:style w:type="character" w:customStyle="1" w:styleId="BodyTextIndentChar">
    <w:name w:val="Body Text Indent Char"/>
    <w:basedOn w:val="DefaultParagraphFont"/>
    <w:link w:val="BodyTextIndent"/>
    <w:rsid w:val="00AA70EF"/>
    <w:rPr>
      <w:rFonts w:ascii="Times New Roman" w:eastAsia="Times New Roman" w:hAnsi="Times New Roman" w:cs="Tahoma"/>
      <w:kern w:val="0"/>
      <w:sz w:val="22"/>
      <w:szCs w:val="20"/>
      <w14:ligatures w14:val="none"/>
    </w:rPr>
  </w:style>
  <w:style w:type="paragraph" w:styleId="BalloonText">
    <w:name w:val="Balloon Text"/>
    <w:basedOn w:val="Normal"/>
    <w:link w:val="BalloonTextChar"/>
    <w:semiHidden/>
    <w:rsid w:val="00AA70EF"/>
    <w:pPr>
      <w:widowControl w:val="0"/>
      <w:autoSpaceDE w:val="0"/>
      <w:autoSpaceDN w:val="0"/>
      <w:adjustRightInd w:val="0"/>
      <w:spacing w:before="1" w:after="0" w:line="276" w:lineRule="exact"/>
      <w:ind w:right="198"/>
    </w:pPr>
    <w:rPr>
      <w:rFonts w:ascii="Tahoma" w:eastAsia="Times New Roman" w:hAnsi="Tahoma" w:cs="Tahoma"/>
      <w:kern w:val="0"/>
      <w:sz w:val="16"/>
      <w:szCs w:val="16"/>
      <w14:ligatures w14:val="none"/>
    </w:rPr>
  </w:style>
  <w:style w:type="character" w:customStyle="1" w:styleId="BalloonTextChar">
    <w:name w:val="Balloon Text Char"/>
    <w:basedOn w:val="DefaultParagraphFont"/>
    <w:link w:val="BalloonText"/>
    <w:semiHidden/>
    <w:rsid w:val="00AA70EF"/>
    <w:rPr>
      <w:rFonts w:ascii="Tahoma" w:eastAsia="Times New Roman" w:hAnsi="Tahoma" w:cs="Tahoma"/>
      <w:kern w:val="0"/>
      <w:sz w:val="16"/>
      <w:szCs w:val="16"/>
      <w14:ligatures w14:val="none"/>
    </w:rPr>
  </w:style>
  <w:style w:type="paragraph" w:styleId="BodyText">
    <w:name w:val="Body Text"/>
    <w:aliases w:val="Body Text(BOX)"/>
    <w:basedOn w:val="Normal"/>
    <w:link w:val="BodyTextChar"/>
    <w:rsid w:val="00AA70EF"/>
    <w:pPr>
      <w:widowControl w:val="0"/>
      <w:pBdr>
        <w:top w:val="single" w:sz="12" w:space="1" w:color="auto"/>
        <w:left w:val="single" w:sz="12" w:space="4" w:color="auto"/>
        <w:bottom w:val="single" w:sz="12" w:space="1" w:color="auto"/>
        <w:right w:val="single" w:sz="12" w:space="4" w:color="auto"/>
      </w:pBdr>
      <w:autoSpaceDE w:val="0"/>
      <w:autoSpaceDN w:val="0"/>
      <w:adjustRightInd w:val="0"/>
      <w:spacing w:line="276" w:lineRule="exact"/>
      <w:ind w:right="198"/>
    </w:pPr>
    <w:rPr>
      <w:rFonts w:asciiTheme="minorHAnsi" w:eastAsia="Times New Roman" w:hAnsiTheme="minorHAnsi" w:cs="Tahoma"/>
      <w:b/>
      <w:bCs/>
      <w:iCs/>
      <w:kern w:val="0"/>
      <w:sz w:val="22"/>
      <w:szCs w:val="22"/>
      <w14:ligatures w14:val="none"/>
    </w:rPr>
  </w:style>
  <w:style w:type="character" w:customStyle="1" w:styleId="BodyTextChar">
    <w:name w:val="Body Text Char"/>
    <w:aliases w:val="Body Text(BOX) Char"/>
    <w:basedOn w:val="DefaultParagraphFont"/>
    <w:link w:val="BodyText"/>
    <w:rsid w:val="00AA70EF"/>
    <w:rPr>
      <w:rFonts w:eastAsia="Times New Roman" w:cs="Tahoma"/>
      <w:b/>
      <w:bCs/>
      <w:iCs/>
      <w:kern w:val="0"/>
      <w:sz w:val="22"/>
      <w:szCs w:val="22"/>
      <w14:ligatures w14:val="none"/>
    </w:rPr>
  </w:style>
  <w:style w:type="paragraph" w:styleId="BodyTextIndent2">
    <w:name w:val="Body Text Indent 2"/>
    <w:basedOn w:val="Normal"/>
    <w:link w:val="BodyTextIndent2Char"/>
    <w:rsid w:val="00AA70EF"/>
    <w:pPr>
      <w:widowControl w:val="0"/>
      <w:autoSpaceDE w:val="0"/>
      <w:autoSpaceDN w:val="0"/>
      <w:adjustRightInd w:val="0"/>
      <w:spacing w:before="1" w:after="0" w:line="276" w:lineRule="exact"/>
      <w:ind w:right="198" w:firstLine="360"/>
    </w:pPr>
    <w:rPr>
      <w:rFonts w:ascii="Times New Roman" w:eastAsia="Times New Roman" w:hAnsi="Times New Roman" w:cs="Tahoma"/>
      <w:kern w:val="0"/>
      <w:sz w:val="20"/>
      <w:szCs w:val="20"/>
      <w14:ligatures w14:val="none"/>
    </w:rPr>
  </w:style>
  <w:style w:type="character" w:customStyle="1" w:styleId="BodyTextIndent2Char">
    <w:name w:val="Body Text Indent 2 Char"/>
    <w:basedOn w:val="DefaultParagraphFont"/>
    <w:link w:val="BodyTextIndent2"/>
    <w:rsid w:val="00AA70EF"/>
    <w:rPr>
      <w:rFonts w:ascii="Times New Roman" w:eastAsia="Times New Roman" w:hAnsi="Times New Roman" w:cs="Tahoma"/>
      <w:kern w:val="0"/>
      <w:sz w:val="20"/>
      <w:szCs w:val="20"/>
      <w14:ligatures w14:val="none"/>
    </w:rPr>
  </w:style>
  <w:style w:type="paragraph" w:styleId="BodyTextIndent3">
    <w:name w:val="Body Text Indent 3"/>
    <w:basedOn w:val="Normal"/>
    <w:link w:val="BodyTextIndent3Char"/>
    <w:rsid w:val="00AA70EF"/>
    <w:pPr>
      <w:widowControl w:val="0"/>
      <w:autoSpaceDE w:val="0"/>
      <w:autoSpaceDN w:val="0"/>
      <w:adjustRightInd w:val="0"/>
      <w:spacing w:before="1" w:after="0" w:line="276" w:lineRule="exact"/>
      <w:ind w:left="360" w:right="198"/>
    </w:pPr>
    <w:rPr>
      <w:rFonts w:ascii="Tahoma" w:eastAsia="Times New Roman" w:hAnsi="Tahoma" w:cs="Tahoma"/>
      <w:kern w:val="0"/>
      <w:sz w:val="22"/>
      <w:szCs w:val="22"/>
      <w14:ligatures w14:val="none"/>
    </w:rPr>
  </w:style>
  <w:style w:type="character" w:customStyle="1" w:styleId="BodyTextIndent3Char">
    <w:name w:val="Body Text Indent 3 Char"/>
    <w:basedOn w:val="DefaultParagraphFont"/>
    <w:link w:val="BodyTextIndent3"/>
    <w:rsid w:val="00AA70EF"/>
    <w:rPr>
      <w:rFonts w:ascii="Tahoma" w:eastAsia="Times New Roman" w:hAnsi="Tahoma" w:cs="Tahoma"/>
      <w:kern w:val="0"/>
      <w:sz w:val="22"/>
      <w:szCs w:val="22"/>
      <w14:ligatures w14:val="none"/>
    </w:rPr>
  </w:style>
  <w:style w:type="paragraph" w:customStyle="1" w:styleId="footnote">
    <w:name w:val="footnote"/>
    <w:basedOn w:val="Normal"/>
    <w:rsid w:val="00AA70EF"/>
    <w:pPr>
      <w:widowControl w:val="0"/>
      <w:autoSpaceDE w:val="0"/>
      <w:autoSpaceDN w:val="0"/>
      <w:adjustRightInd w:val="0"/>
      <w:spacing w:before="100" w:beforeAutospacing="1" w:after="100" w:afterAutospacing="1" w:line="276" w:lineRule="exact"/>
      <w:ind w:right="198"/>
    </w:pPr>
    <w:rPr>
      <w:rFonts w:ascii="Arial Unicode MS" w:eastAsia="Arial Unicode MS" w:hAnsi="Arial Unicode MS" w:cs="Arial Unicode MS"/>
      <w:kern w:val="0"/>
      <w:sz w:val="22"/>
      <w:szCs w:val="22"/>
      <w14:ligatures w14:val="none"/>
    </w:rPr>
  </w:style>
  <w:style w:type="paragraph" w:customStyle="1" w:styleId="head5">
    <w:name w:val="head5"/>
    <w:basedOn w:val="Normal"/>
    <w:next w:val="Normal"/>
    <w:rsid w:val="00AA70EF"/>
    <w:pPr>
      <w:widowControl w:val="0"/>
      <w:shd w:val="clear" w:color="auto" w:fill="E6E6E6"/>
      <w:autoSpaceDE w:val="0"/>
      <w:autoSpaceDN w:val="0"/>
      <w:adjustRightInd w:val="0"/>
      <w:spacing w:before="1" w:after="0" w:line="276" w:lineRule="exact"/>
      <w:ind w:right="198"/>
      <w:jc w:val="both"/>
    </w:pPr>
    <w:rPr>
      <w:rFonts w:eastAsia="Times New Roman" w:cs="Arial"/>
      <w:b/>
      <w:bCs/>
      <w:kern w:val="0"/>
      <w:sz w:val="20"/>
      <w:szCs w:val="20"/>
      <w14:ligatures w14:val="none"/>
    </w:rPr>
  </w:style>
  <w:style w:type="paragraph" w:customStyle="1" w:styleId="Default">
    <w:name w:val="Default"/>
    <w:rsid w:val="00AA70EF"/>
    <w:pPr>
      <w:autoSpaceDE w:val="0"/>
      <w:autoSpaceDN w:val="0"/>
      <w:adjustRightInd w:val="0"/>
    </w:pPr>
    <w:rPr>
      <w:rFonts w:ascii="JKZZLT+Helvetica" w:eastAsia="Times New Roman" w:hAnsi="JKZZLT+Helvetica" w:cs="JKZZLT+Helvetica"/>
      <w:color w:val="000000"/>
      <w:kern w:val="0"/>
      <w:lang w:eastAsia="en-AU"/>
      <w14:ligatures w14:val="none"/>
    </w:rPr>
  </w:style>
  <w:style w:type="paragraph" w:styleId="DocumentMap">
    <w:name w:val="Document Map"/>
    <w:basedOn w:val="Normal"/>
    <w:link w:val="DocumentMapChar"/>
    <w:semiHidden/>
    <w:rsid w:val="00AA70EF"/>
    <w:pPr>
      <w:widowControl w:val="0"/>
      <w:shd w:val="clear" w:color="auto" w:fill="000080"/>
      <w:autoSpaceDE w:val="0"/>
      <w:autoSpaceDN w:val="0"/>
      <w:adjustRightInd w:val="0"/>
      <w:spacing w:before="1" w:after="0" w:line="276" w:lineRule="exact"/>
      <w:ind w:right="198"/>
    </w:pPr>
    <w:rPr>
      <w:rFonts w:ascii="Tahoma" w:eastAsia="Times New Roman" w:hAnsi="Tahoma" w:cs="Tahoma"/>
      <w:kern w:val="0"/>
      <w:sz w:val="20"/>
      <w:szCs w:val="20"/>
      <w14:ligatures w14:val="none"/>
    </w:rPr>
  </w:style>
  <w:style w:type="character" w:customStyle="1" w:styleId="DocumentMapChar">
    <w:name w:val="Document Map Char"/>
    <w:basedOn w:val="DefaultParagraphFont"/>
    <w:link w:val="DocumentMap"/>
    <w:semiHidden/>
    <w:rsid w:val="00AA70EF"/>
    <w:rPr>
      <w:rFonts w:ascii="Tahoma" w:eastAsia="Times New Roman" w:hAnsi="Tahoma" w:cs="Tahoma"/>
      <w:kern w:val="0"/>
      <w:sz w:val="20"/>
      <w:szCs w:val="20"/>
      <w:shd w:val="clear" w:color="auto" w:fill="000080"/>
      <w14:ligatures w14:val="none"/>
    </w:rPr>
  </w:style>
  <w:style w:type="paragraph" w:customStyle="1" w:styleId="Head10">
    <w:name w:val="Head 1"/>
    <w:basedOn w:val="Normal"/>
    <w:rsid w:val="00AA70EF"/>
    <w:pPr>
      <w:widowControl w:val="0"/>
      <w:autoSpaceDE w:val="0"/>
      <w:autoSpaceDN w:val="0"/>
      <w:adjustRightInd w:val="0"/>
      <w:spacing w:before="1" w:after="0" w:line="276" w:lineRule="exact"/>
      <w:ind w:right="198"/>
      <w:jc w:val="center"/>
    </w:pPr>
    <w:rPr>
      <w:rFonts w:ascii="Tahoma" w:eastAsia="Times New Roman" w:hAnsi="Tahoma" w:cs="Tahoma"/>
      <w:b/>
      <w:bCs/>
      <w:kern w:val="0"/>
      <w:sz w:val="32"/>
      <w:szCs w:val="20"/>
      <w14:ligatures w14:val="none"/>
    </w:rPr>
  </w:style>
  <w:style w:type="paragraph" w:customStyle="1" w:styleId="Head20">
    <w:name w:val="Head 2"/>
    <w:basedOn w:val="Normal"/>
    <w:rsid w:val="00AA70EF"/>
    <w:pPr>
      <w:widowControl w:val="0"/>
      <w:autoSpaceDE w:val="0"/>
      <w:autoSpaceDN w:val="0"/>
      <w:adjustRightInd w:val="0"/>
      <w:spacing w:before="1" w:after="0" w:line="276" w:lineRule="exact"/>
      <w:ind w:right="198"/>
      <w:jc w:val="center"/>
    </w:pPr>
    <w:rPr>
      <w:rFonts w:ascii="Tahoma" w:eastAsia="Times New Roman" w:hAnsi="Tahoma" w:cs="Tahoma"/>
      <w:kern w:val="0"/>
      <w:sz w:val="32"/>
      <w:szCs w:val="20"/>
      <w14:ligatures w14:val="none"/>
    </w:rPr>
  </w:style>
  <w:style w:type="table" w:styleId="Table3Deffects2">
    <w:name w:val="Table 3D effects 2"/>
    <w:basedOn w:val="TableNormal"/>
    <w:rsid w:val="00AA70EF"/>
    <w:rPr>
      <w:rFonts w:ascii="Times New Roman" w:eastAsia="Times New Roman" w:hAnsi="Times New Roman" w:cs="Times New Roman"/>
      <w:kern w:val="0"/>
      <w:sz w:val="20"/>
      <w:szCs w:val="20"/>
      <w:lang w:eastAsia="en-AU"/>
      <w14:ligatures w14:val="none"/>
    </w:rPr>
    <w:tblPr>
      <w:tblStyleRowBandSize w:val="1"/>
    </w:tblPr>
    <w:tcPr>
      <w:tcBorders>
        <w:bottom w:val="single" w:sz="6" w:space="0" w:color="FFFFFF"/>
      </w:tcBorders>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ListBullet4">
    <w:name w:val="List Bullet 4"/>
    <w:basedOn w:val="Normal"/>
    <w:uiPriority w:val="99"/>
    <w:unhideWhenUsed/>
    <w:rsid w:val="00AA70EF"/>
    <w:pPr>
      <w:numPr>
        <w:numId w:val="13"/>
      </w:numPr>
      <w:contextualSpacing/>
    </w:pPr>
  </w:style>
  <w:style w:type="paragraph" w:styleId="ListBullet5">
    <w:name w:val="List Bullet 5"/>
    <w:basedOn w:val="Normal"/>
    <w:uiPriority w:val="99"/>
    <w:unhideWhenUsed/>
    <w:rsid w:val="00AA70EF"/>
    <w:pPr>
      <w:numPr>
        <w:numId w:val="15"/>
      </w:numPr>
      <w:contextualSpacing/>
    </w:pPr>
  </w:style>
  <w:style w:type="paragraph" w:customStyle="1" w:styleId="Copyrighttext">
    <w:name w:val="Copyright text"/>
    <w:basedOn w:val="Normal"/>
    <w:link w:val="CopyrighttextChar"/>
    <w:qFormat/>
    <w:rsid w:val="00AA70EF"/>
    <w:rPr>
      <w:sz w:val="20"/>
    </w:rPr>
  </w:style>
  <w:style w:type="character" w:customStyle="1" w:styleId="CopyrighttextChar">
    <w:name w:val="Copyright text Char"/>
    <w:basedOn w:val="DefaultParagraphFont"/>
    <w:link w:val="Copyrighttext"/>
    <w:rsid w:val="00AA70EF"/>
    <w:rPr>
      <w:rFonts w:ascii="Arial" w:hAnsi="Arial"/>
      <w:sz w:val="20"/>
    </w:rPr>
  </w:style>
  <w:style w:type="character" w:styleId="LineNumber">
    <w:name w:val="line number"/>
    <w:basedOn w:val="DefaultParagraphFont"/>
    <w:uiPriority w:val="99"/>
    <w:semiHidden/>
    <w:unhideWhenUsed/>
    <w:rsid w:val="00AA70EF"/>
  </w:style>
  <w:style w:type="table" w:styleId="TableGridLight">
    <w:name w:val="Grid Table Light"/>
    <w:basedOn w:val="TableNormal"/>
    <w:uiPriority w:val="40"/>
    <w:rsid w:val="00AA70EF"/>
    <w:tblPr/>
    <w:tblStylePr w:type="firstRow">
      <w:rPr>
        <w:b/>
      </w:rPr>
    </w:tblStylePr>
    <w:tblStylePr w:type="firstCol">
      <w:rPr>
        <w:rFonts w:asciiTheme="minorBidi" w:hAnsiTheme="minorBidi"/>
        <w:b/>
      </w:rPr>
    </w:tblStylePr>
  </w:style>
  <w:style w:type="table" w:styleId="GridTable1Light">
    <w:name w:val="Grid Table 1 Light"/>
    <w:basedOn w:val="TableNormal"/>
    <w:uiPriority w:val="46"/>
    <w:rsid w:val="00AA70E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Title">
    <w:name w:val="EndNote Bibliography Title"/>
    <w:basedOn w:val="Normal"/>
    <w:link w:val="EndNoteBibliographyTitleChar"/>
    <w:rsid w:val="00AA70EF"/>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AA70EF"/>
    <w:rPr>
      <w:rFonts w:ascii="Arial" w:hAnsi="Arial" w:cs="Arial"/>
      <w:noProof/>
      <w:lang w:val="en-US"/>
    </w:rPr>
  </w:style>
  <w:style w:type="paragraph" w:styleId="Date">
    <w:name w:val="Date"/>
    <w:basedOn w:val="Normal"/>
    <w:next w:val="Normal"/>
    <w:link w:val="DateChar"/>
    <w:uiPriority w:val="99"/>
    <w:unhideWhenUsed/>
    <w:rsid w:val="00AA70EF"/>
    <w:pPr>
      <w:spacing w:before="0" w:after="0" w:line="240" w:lineRule="auto"/>
      <w:contextualSpacing/>
    </w:pPr>
    <w:rPr>
      <w:color w:val="033636" w:themeColor="text2"/>
      <w:sz w:val="22"/>
    </w:rPr>
  </w:style>
  <w:style w:type="character" w:customStyle="1" w:styleId="DateChar">
    <w:name w:val="Date Char"/>
    <w:basedOn w:val="DefaultParagraphFont"/>
    <w:link w:val="Date"/>
    <w:uiPriority w:val="99"/>
    <w:rsid w:val="00AA70EF"/>
    <w:rPr>
      <w:rFonts w:ascii="Arial" w:hAnsi="Arial"/>
      <w:color w:val="033636" w:themeColor="text2"/>
      <w:sz w:val="22"/>
    </w:rPr>
  </w:style>
  <w:style w:type="paragraph" w:styleId="Bibliography">
    <w:name w:val="Bibliography"/>
    <w:basedOn w:val="Normal"/>
    <w:next w:val="Normal"/>
    <w:uiPriority w:val="37"/>
    <w:unhideWhenUsed/>
    <w:rsid w:val="00B47B8F"/>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5375497">
      <w:bodyDiv w:val="1"/>
      <w:marLeft w:val="0"/>
      <w:marRight w:val="0"/>
      <w:marTop w:val="0"/>
      <w:marBottom w:val="0"/>
      <w:divBdr>
        <w:top w:val="none" w:sz="0" w:space="0" w:color="auto"/>
        <w:left w:val="none" w:sz="0" w:space="0" w:color="auto"/>
        <w:bottom w:val="none" w:sz="0" w:space="0" w:color="auto"/>
        <w:right w:val="none" w:sz="0" w:space="0" w:color="auto"/>
      </w:divBdr>
    </w:div>
    <w:div w:id="103620447">
      <w:bodyDiv w:val="1"/>
      <w:marLeft w:val="0"/>
      <w:marRight w:val="0"/>
      <w:marTop w:val="0"/>
      <w:marBottom w:val="0"/>
      <w:divBdr>
        <w:top w:val="none" w:sz="0" w:space="0" w:color="auto"/>
        <w:left w:val="none" w:sz="0" w:space="0" w:color="auto"/>
        <w:bottom w:val="none" w:sz="0" w:space="0" w:color="auto"/>
        <w:right w:val="none" w:sz="0" w:space="0" w:color="auto"/>
      </w:divBdr>
    </w:div>
    <w:div w:id="122895230">
      <w:bodyDiv w:val="1"/>
      <w:marLeft w:val="0"/>
      <w:marRight w:val="0"/>
      <w:marTop w:val="0"/>
      <w:marBottom w:val="0"/>
      <w:divBdr>
        <w:top w:val="none" w:sz="0" w:space="0" w:color="auto"/>
        <w:left w:val="none" w:sz="0" w:space="0" w:color="auto"/>
        <w:bottom w:val="none" w:sz="0" w:space="0" w:color="auto"/>
        <w:right w:val="none" w:sz="0" w:space="0" w:color="auto"/>
      </w:divBdr>
      <w:divsChild>
        <w:div w:id="534124449">
          <w:marLeft w:val="0"/>
          <w:marRight w:val="0"/>
          <w:marTop w:val="0"/>
          <w:marBottom w:val="0"/>
          <w:divBdr>
            <w:top w:val="none" w:sz="0" w:space="0" w:color="auto"/>
            <w:left w:val="none" w:sz="0" w:space="0" w:color="auto"/>
            <w:bottom w:val="none" w:sz="0" w:space="0" w:color="auto"/>
            <w:right w:val="none" w:sz="0" w:space="0" w:color="auto"/>
          </w:divBdr>
          <w:divsChild>
            <w:div w:id="582374593">
              <w:marLeft w:val="-75"/>
              <w:marRight w:val="0"/>
              <w:marTop w:val="30"/>
              <w:marBottom w:val="30"/>
              <w:divBdr>
                <w:top w:val="none" w:sz="0" w:space="0" w:color="auto"/>
                <w:left w:val="none" w:sz="0" w:space="0" w:color="auto"/>
                <w:bottom w:val="none" w:sz="0" w:space="0" w:color="auto"/>
                <w:right w:val="none" w:sz="0" w:space="0" w:color="auto"/>
              </w:divBdr>
              <w:divsChild>
                <w:div w:id="88547754">
                  <w:marLeft w:val="0"/>
                  <w:marRight w:val="0"/>
                  <w:marTop w:val="0"/>
                  <w:marBottom w:val="0"/>
                  <w:divBdr>
                    <w:top w:val="none" w:sz="0" w:space="0" w:color="auto"/>
                    <w:left w:val="none" w:sz="0" w:space="0" w:color="auto"/>
                    <w:bottom w:val="none" w:sz="0" w:space="0" w:color="auto"/>
                    <w:right w:val="none" w:sz="0" w:space="0" w:color="auto"/>
                  </w:divBdr>
                  <w:divsChild>
                    <w:div w:id="1372656545">
                      <w:marLeft w:val="0"/>
                      <w:marRight w:val="0"/>
                      <w:marTop w:val="0"/>
                      <w:marBottom w:val="0"/>
                      <w:divBdr>
                        <w:top w:val="none" w:sz="0" w:space="0" w:color="auto"/>
                        <w:left w:val="none" w:sz="0" w:space="0" w:color="auto"/>
                        <w:bottom w:val="none" w:sz="0" w:space="0" w:color="auto"/>
                        <w:right w:val="none" w:sz="0" w:space="0" w:color="auto"/>
                      </w:divBdr>
                    </w:div>
                  </w:divsChild>
                </w:div>
                <w:div w:id="171578012">
                  <w:marLeft w:val="0"/>
                  <w:marRight w:val="0"/>
                  <w:marTop w:val="0"/>
                  <w:marBottom w:val="0"/>
                  <w:divBdr>
                    <w:top w:val="none" w:sz="0" w:space="0" w:color="auto"/>
                    <w:left w:val="none" w:sz="0" w:space="0" w:color="auto"/>
                    <w:bottom w:val="none" w:sz="0" w:space="0" w:color="auto"/>
                    <w:right w:val="none" w:sz="0" w:space="0" w:color="auto"/>
                  </w:divBdr>
                  <w:divsChild>
                    <w:div w:id="2016347477">
                      <w:marLeft w:val="0"/>
                      <w:marRight w:val="0"/>
                      <w:marTop w:val="0"/>
                      <w:marBottom w:val="0"/>
                      <w:divBdr>
                        <w:top w:val="none" w:sz="0" w:space="0" w:color="auto"/>
                        <w:left w:val="none" w:sz="0" w:space="0" w:color="auto"/>
                        <w:bottom w:val="none" w:sz="0" w:space="0" w:color="auto"/>
                        <w:right w:val="none" w:sz="0" w:space="0" w:color="auto"/>
                      </w:divBdr>
                    </w:div>
                  </w:divsChild>
                </w:div>
                <w:div w:id="1586527229">
                  <w:marLeft w:val="0"/>
                  <w:marRight w:val="0"/>
                  <w:marTop w:val="0"/>
                  <w:marBottom w:val="0"/>
                  <w:divBdr>
                    <w:top w:val="none" w:sz="0" w:space="0" w:color="auto"/>
                    <w:left w:val="none" w:sz="0" w:space="0" w:color="auto"/>
                    <w:bottom w:val="none" w:sz="0" w:space="0" w:color="auto"/>
                    <w:right w:val="none" w:sz="0" w:space="0" w:color="auto"/>
                  </w:divBdr>
                  <w:divsChild>
                    <w:div w:id="1405180350">
                      <w:marLeft w:val="0"/>
                      <w:marRight w:val="0"/>
                      <w:marTop w:val="0"/>
                      <w:marBottom w:val="0"/>
                      <w:divBdr>
                        <w:top w:val="none" w:sz="0" w:space="0" w:color="auto"/>
                        <w:left w:val="none" w:sz="0" w:space="0" w:color="auto"/>
                        <w:bottom w:val="none" w:sz="0" w:space="0" w:color="auto"/>
                        <w:right w:val="none" w:sz="0" w:space="0" w:color="auto"/>
                      </w:divBdr>
                    </w:div>
                  </w:divsChild>
                </w:div>
                <w:div w:id="2066374516">
                  <w:marLeft w:val="0"/>
                  <w:marRight w:val="0"/>
                  <w:marTop w:val="0"/>
                  <w:marBottom w:val="0"/>
                  <w:divBdr>
                    <w:top w:val="none" w:sz="0" w:space="0" w:color="auto"/>
                    <w:left w:val="none" w:sz="0" w:space="0" w:color="auto"/>
                    <w:bottom w:val="none" w:sz="0" w:space="0" w:color="auto"/>
                    <w:right w:val="none" w:sz="0" w:space="0" w:color="auto"/>
                  </w:divBdr>
                  <w:divsChild>
                    <w:div w:id="2038919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6617291">
          <w:marLeft w:val="0"/>
          <w:marRight w:val="0"/>
          <w:marTop w:val="0"/>
          <w:marBottom w:val="0"/>
          <w:divBdr>
            <w:top w:val="none" w:sz="0" w:space="0" w:color="auto"/>
            <w:left w:val="none" w:sz="0" w:space="0" w:color="auto"/>
            <w:bottom w:val="none" w:sz="0" w:space="0" w:color="auto"/>
            <w:right w:val="none" w:sz="0" w:space="0" w:color="auto"/>
          </w:divBdr>
        </w:div>
      </w:divsChild>
    </w:div>
    <w:div w:id="314723738">
      <w:bodyDiv w:val="1"/>
      <w:marLeft w:val="0"/>
      <w:marRight w:val="0"/>
      <w:marTop w:val="0"/>
      <w:marBottom w:val="0"/>
      <w:divBdr>
        <w:top w:val="none" w:sz="0" w:space="0" w:color="auto"/>
        <w:left w:val="none" w:sz="0" w:space="0" w:color="auto"/>
        <w:bottom w:val="none" w:sz="0" w:space="0" w:color="auto"/>
        <w:right w:val="none" w:sz="0" w:space="0" w:color="auto"/>
      </w:divBdr>
    </w:div>
    <w:div w:id="402410096">
      <w:bodyDiv w:val="1"/>
      <w:marLeft w:val="0"/>
      <w:marRight w:val="0"/>
      <w:marTop w:val="0"/>
      <w:marBottom w:val="0"/>
      <w:divBdr>
        <w:top w:val="none" w:sz="0" w:space="0" w:color="auto"/>
        <w:left w:val="none" w:sz="0" w:space="0" w:color="auto"/>
        <w:bottom w:val="none" w:sz="0" w:space="0" w:color="auto"/>
        <w:right w:val="none" w:sz="0" w:space="0" w:color="auto"/>
      </w:divBdr>
    </w:div>
    <w:div w:id="541283150">
      <w:bodyDiv w:val="1"/>
      <w:marLeft w:val="0"/>
      <w:marRight w:val="0"/>
      <w:marTop w:val="0"/>
      <w:marBottom w:val="0"/>
      <w:divBdr>
        <w:top w:val="none" w:sz="0" w:space="0" w:color="auto"/>
        <w:left w:val="none" w:sz="0" w:space="0" w:color="auto"/>
        <w:bottom w:val="none" w:sz="0" w:space="0" w:color="auto"/>
        <w:right w:val="none" w:sz="0" w:space="0" w:color="auto"/>
      </w:divBdr>
      <w:divsChild>
        <w:div w:id="69934403">
          <w:marLeft w:val="0"/>
          <w:marRight w:val="0"/>
          <w:marTop w:val="0"/>
          <w:marBottom w:val="0"/>
          <w:divBdr>
            <w:top w:val="none" w:sz="0" w:space="0" w:color="auto"/>
            <w:left w:val="none" w:sz="0" w:space="0" w:color="auto"/>
            <w:bottom w:val="none" w:sz="0" w:space="0" w:color="auto"/>
            <w:right w:val="none" w:sz="0" w:space="0" w:color="auto"/>
          </w:divBdr>
        </w:div>
        <w:div w:id="298657136">
          <w:marLeft w:val="0"/>
          <w:marRight w:val="0"/>
          <w:marTop w:val="0"/>
          <w:marBottom w:val="0"/>
          <w:divBdr>
            <w:top w:val="none" w:sz="0" w:space="0" w:color="auto"/>
            <w:left w:val="none" w:sz="0" w:space="0" w:color="auto"/>
            <w:bottom w:val="none" w:sz="0" w:space="0" w:color="auto"/>
            <w:right w:val="none" w:sz="0" w:space="0" w:color="auto"/>
          </w:divBdr>
        </w:div>
        <w:div w:id="462770153">
          <w:marLeft w:val="0"/>
          <w:marRight w:val="0"/>
          <w:marTop w:val="0"/>
          <w:marBottom w:val="0"/>
          <w:divBdr>
            <w:top w:val="none" w:sz="0" w:space="0" w:color="auto"/>
            <w:left w:val="none" w:sz="0" w:space="0" w:color="auto"/>
            <w:bottom w:val="none" w:sz="0" w:space="0" w:color="auto"/>
            <w:right w:val="none" w:sz="0" w:space="0" w:color="auto"/>
          </w:divBdr>
          <w:divsChild>
            <w:div w:id="1427268415">
              <w:marLeft w:val="-75"/>
              <w:marRight w:val="0"/>
              <w:marTop w:val="30"/>
              <w:marBottom w:val="30"/>
              <w:divBdr>
                <w:top w:val="none" w:sz="0" w:space="0" w:color="auto"/>
                <w:left w:val="none" w:sz="0" w:space="0" w:color="auto"/>
                <w:bottom w:val="none" w:sz="0" w:space="0" w:color="auto"/>
                <w:right w:val="none" w:sz="0" w:space="0" w:color="auto"/>
              </w:divBdr>
              <w:divsChild>
                <w:div w:id="118643988">
                  <w:marLeft w:val="0"/>
                  <w:marRight w:val="0"/>
                  <w:marTop w:val="0"/>
                  <w:marBottom w:val="0"/>
                  <w:divBdr>
                    <w:top w:val="none" w:sz="0" w:space="0" w:color="auto"/>
                    <w:left w:val="none" w:sz="0" w:space="0" w:color="auto"/>
                    <w:bottom w:val="none" w:sz="0" w:space="0" w:color="auto"/>
                    <w:right w:val="none" w:sz="0" w:space="0" w:color="auto"/>
                  </w:divBdr>
                  <w:divsChild>
                    <w:div w:id="1853646228">
                      <w:marLeft w:val="0"/>
                      <w:marRight w:val="0"/>
                      <w:marTop w:val="0"/>
                      <w:marBottom w:val="0"/>
                      <w:divBdr>
                        <w:top w:val="none" w:sz="0" w:space="0" w:color="auto"/>
                        <w:left w:val="none" w:sz="0" w:space="0" w:color="auto"/>
                        <w:bottom w:val="none" w:sz="0" w:space="0" w:color="auto"/>
                        <w:right w:val="none" w:sz="0" w:space="0" w:color="auto"/>
                      </w:divBdr>
                    </w:div>
                  </w:divsChild>
                </w:div>
                <w:div w:id="220024666">
                  <w:marLeft w:val="0"/>
                  <w:marRight w:val="0"/>
                  <w:marTop w:val="0"/>
                  <w:marBottom w:val="0"/>
                  <w:divBdr>
                    <w:top w:val="none" w:sz="0" w:space="0" w:color="auto"/>
                    <w:left w:val="none" w:sz="0" w:space="0" w:color="auto"/>
                    <w:bottom w:val="none" w:sz="0" w:space="0" w:color="auto"/>
                    <w:right w:val="none" w:sz="0" w:space="0" w:color="auto"/>
                  </w:divBdr>
                  <w:divsChild>
                    <w:div w:id="190995289">
                      <w:marLeft w:val="0"/>
                      <w:marRight w:val="0"/>
                      <w:marTop w:val="0"/>
                      <w:marBottom w:val="0"/>
                      <w:divBdr>
                        <w:top w:val="none" w:sz="0" w:space="0" w:color="auto"/>
                        <w:left w:val="none" w:sz="0" w:space="0" w:color="auto"/>
                        <w:bottom w:val="none" w:sz="0" w:space="0" w:color="auto"/>
                        <w:right w:val="none" w:sz="0" w:space="0" w:color="auto"/>
                      </w:divBdr>
                    </w:div>
                  </w:divsChild>
                </w:div>
                <w:div w:id="410198160">
                  <w:marLeft w:val="0"/>
                  <w:marRight w:val="0"/>
                  <w:marTop w:val="0"/>
                  <w:marBottom w:val="0"/>
                  <w:divBdr>
                    <w:top w:val="none" w:sz="0" w:space="0" w:color="auto"/>
                    <w:left w:val="none" w:sz="0" w:space="0" w:color="auto"/>
                    <w:bottom w:val="none" w:sz="0" w:space="0" w:color="auto"/>
                    <w:right w:val="none" w:sz="0" w:space="0" w:color="auto"/>
                  </w:divBdr>
                  <w:divsChild>
                    <w:div w:id="1960645677">
                      <w:marLeft w:val="0"/>
                      <w:marRight w:val="0"/>
                      <w:marTop w:val="0"/>
                      <w:marBottom w:val="0"/>
                      <w:divBdr>
                        <w:top w:val="none" w:sz="0" w:space="0" w:color="auto"/>
                        <w:left w:val="none" w:sz="0" w:space="0" w:color="auto"/>
                        <w:bottom w:val="none" w:sz="0" w:space="0" w:color="auto"/>
                        <w:right w:val="none" w:sz="0" w:space="0" w:color="auto"/>
                      </w:divBdr>
                    </w:div>
                  </w:divsChild>
                </w:div>
                <w:div w:id="558051724">
                  <w:marLeft w:val="0"/>
                  <w:marRight w:val="0"/>
                  <w:marTop w:val="0"/>
                  <w:marBottom w:val="0"/>
                  <w:divBdr>
                    <w:top w:val="none" w:sz="0" w:space="0" w:color="auto"/>
                    <w:left w:val="none" w:sz="0" w:space="0" w:color="auto"/>
                    <w:bottom w:val="none" w:sz="0" w:space="0" w:color="auto"/>
                    <w:right w:val="none" w:sz="0" w:space="0" w:color="auto"/>
                  </w:divBdr>
                  <w:divsChild>
                    <w:div w:id="1575355490">
                      <w:marLeft w:val="0"/>
                      <w:marRight w:val="0"/>
                      <w:marTop w:val="0"/>
                      <w:marBottom w:val="0"/>
                      <w:divBdr>
                        <w:top w:val="none" w:sz="0" w:space="0" w:color="auto"/>
                        <w:left w:val="none" w:sz="0" w:space="0" w:color="auto"/>
                        <w:bottom w:val="none" w:sz="0" w:space="0" w:color="auto"/>
                        <w:right w:val="none" w:sz="0" w:space="0" w:color="auto"/>
                      </w:divBdr>
                    </w:div>
                  </w:divsChild>
                </w:div>
                <w:div w:id="661933929">
                  <w:marLeft w:val="0"/>
                  <w:marRight w:val="0"/>
                  <w:marTop w:val="0"/>
                  <w:marBottom w:val="0"/>
                  <w:divBdr>
                    <w:top w:val="none" w:sz="0" w:space="0" w:color="auto"/>
                    <w:left w:val="none" w:sz="0" w:space="0" w:color="auto"/>
                    <w:bottom w:val="none" w:sz="0" w:space="0" w:color="auto"/>
                    <w:right w:val="none" w:sz="0" w:space="0" w:color="auto"/>
                  </w:divBdr>
                  <w:divsChild>
                    <w:div w:id="1709455802">
                      <w:marLeft w:val="0"/>
                      <w:marRight w:val="0"/>
                      <w:marTop w:val="0"/>
                      <w:marBottom w:val="0"/>
                      <w:divBdr>
                        <w:top w:val="none" w:sz="0" w:space="0" w:color="auto"/>
                        <w:left w:val="none" w:sz="0" w:space="0" w:color="auto"/>
                        <w:bottom w:val="none" w:sz="0" w:space="0" w:color="auto"/>
                        <w:right w:val="none" w:sz="0" w:space="0" w:color="auto"/>
                      </w:divBdr>
                    </w:div>
                  </w:divsChild>
                </w:div>
                <w:div w:id="941299652">
                  <w:marLeft w:val="0"/>
                  <w:marRight w:val="0"/>
                  <w:marTop w:val="0"/>
                  <w:marBottom w:val="0"/>
                  <w:divBdr>
                    <w:top w:val="none" w:sz="0" w:space="0" w:color="auto"/>
                    <w:left w:val="none" w:sz="0" w:space="0" w:color="auto"/>
                    <w:bottom w:val="none" w:sz="0" w:space="0" w:color="auto"/>
                    <w:right w:val="none" w:sz="0" w:space="0" w:color="auto"/>
                  </w:divBdr>
                  <w:divsChild>
                    <w:div w:id="1333869513">
                      <w:marLeft w:val="0"/>
                      <w:marRight w:val="0"/>
                      <w:marTop w:val="0"/>
                      <w:marBottom w:val="0"/>
                      <w:divBdr>
                        <w:top w:val="none" w:sz="0" w:space="0" w:color="auto"/>
                        <w:left w:val="none" w:sz="0" w:space="0" w:color="auto"/>
                        <w:bottom w:val="none" w:sz="0" w:space="0" w:color="auto"/>
                        <w:right w:val="none" w:sz="0" w:space="0" w:color="auto"/>
                      </w:divBdr>
                    </w:div>
                  </w:divsChild>
                </w:div>
                <w:div w:id="954948987">
                  <w:marLeft w:val="0"/>
                  <w:marRight w:val="0"/>
                  <w:marTop w:val="0"/>
                  <w:marBottom w:val="0"/>
                  <w:divBdr>
                    <w:top w:val="none" w:sz="0" w:space="0" w:color="auto"/>
                    <w:left w:val="none" w:sz="0" w:space="0" w:color="auto"/>
                    <w:bottom w:val="none" w:sz="0" w:space="0" w:color="auto"/>
                    <w:right w:val="none" w:sz="0" w:space="0" w:color="auto"/>
                  </w:divBdr>
                  <w:divsChild>
                    <w:div w:id="1382484217">
                      <w:marLeft w:val="0"/>
                      <w:marRight w:val="0"/>
                      <w:marTop w:val="0"/>
                      <w:marBottom w:val="0"/>
                      <w:divBdr>
                        <w:top w:val="none" w:sz="0" w:space="0" w:color="auto"/>
                        <w:left w:val="none" w:sz="0" w:space="0" w:color="auto"/>
                        <w:bottom w:val="none" w:sz="0" w:space="0" w:color="auto"/>
                        <w:right w:val="none" w:sz="0" w:space="0" w:color="auto"/>
                      </w:divBdr>
                    </w:div>
                  </w:divsChild>
                </w:div>
                <w:div w:id="1350181867">
                  <w:marLeft w:val="0"/>
                  <w:marRight w:val="0"/>
                  <w:marTop w:val="0"/>
                  <w:marBottom w:val="0"/>
                  <w:divBdr>
                    <w:top w:val="none" w:sz="0" w:space="0" w:color="auto"/>
                    <w:left w:val="none" w:sz="0" w:space="0" w:color="auto"/>
                    <w:bottom w:val="none" w:sz="0" w:space="0" w:color="auto"/>
                    <w:right w:val="none" w:sz="0" w:space="0" w:color="auto"/>
                  </w:divBdr>
                  <w:divsChild>
                    <w:div w:id="1625652495">
                      <w:marLeft w:val="0"/>
                      <w:marRight w:val="0"/>
                      <w:marTop w:val="0"/>
                      <w:marBottom w:val="0"/>
                      <w:divBdr>
                        <w:top w:val="none" w:sz="0" w:space="0" w:color="auto"/>
                        <w:left w:val="none" w:sz="0" w:space="0" w:color="auto"/>
                        <w:bottom w:val="none" w:sz="0" w:space="0" w:color="auto"/>
                        <w:right w:val="none" w:sz="0" w:space="0" w:color="auto"/>
                      </w:divBdr>
                    </w:div>
                  </w:divsChild>
                </w:div>
                <w:div w:id="1519733231">
                  <w:marLeft w:val="0"/>
                  <w:marRight w:val="0"/>
                  <w:marTop w:val="0"/>
                  <w:marBottom w:val="0"/>
                  <w:divBdr>
                    <w:top w:val="none" w:sz="0" w:space="0" w:color="auto"/>
                    <w:left w:val="none" w:sz="0" w:space="0" w:color="auto"/>
                    <w:bottom w:val="none" w:sz="0" w:space="0" w:color="auto"/>
                    <w:right w:val="none" w:sz="0" w:space="0" w:color="auto"/>
                  </w:divBdr>
                  <w:divsChild>
                    <w:div w:id="511839685">
                      <w:marLeft w:val="0"/>
                      <w:marRight w:val="0"/>
                      <w:marTop w:val="0"/>
                      <w:marBottom w:val="0"/>
                      <w:divBdr>
                        <w:top w:val="none" w:sz="0" w:space="0" w:color="auto"/>
                        <w:left w:val="none" w:sz="0" w:space="0" w:color="auto"/>
                        <w:bottom w:val="none" w:sz="0" w:space="0" w:color="auto"/>
                        <w:right w:val="none" w:sz="0" w:space="0" w:color="auto"/>
                      </w:divBdr>
                    </w:div>
                  </w:divsChild>
                </w:div>
                <w:div w:id="1793788671">
                  <w:marLeft w:val="0"/>
                  <w:marRight w:val="0"/>
                  <w:marTop w:val="0"/>
                  <w:marBottom w:val="0"/>
                  <w:divBdr>
                    <w:top w:val="none" w:sz="0" w:space="0" w:color="auto"/>
                    <w:left w:val="none" w:sz="0" w:space="0" w:color="auto"/>
                    <w:bottom w:val="none" w:sz="0" w:space="0" w:color="auto"/>
                    <w:right w:val="none" w:sz="0" w:space="0" w:color="auto"/>
                  </w:divBdr>
                  <w:divsChild>
                    <w:div w:id="59716040">
                      <w:marLeft w:val="0"/>
                      <w:marRight w:val="0"/>
                      <w:marTop w:val="0"/>
                      <w:marBottom w:val="0"/>
                      <w:divBdr>
                        <w:top w:val="none" w:sz="0" w:space="0" w:color="auto"/>
                        <w:left w:val="none" w:sz="0" w:space="0" w:color="auto"/>
                        <w:bottom w:val="none" w:sz="0" w:space="0" w:color="auto"/>
                        <w:right w:val="none" w:sz="0" w:space="0" w:color="auto"/>
                      </w:divBdr>
                    </w:div>
                  </w:divsChild>
                </w:div>
                <w:div w:id="2007393657">
                  <w:marLeft w:val="0"/>
                  <w:marRight w:val="0"/>
                  <w:marTop w:val="0"/>
                  <w:marBottom w:val="0"/>
                  <w:divBdr>
                    <w:top w:val="none" w:sz="0" w:space="0" w:color="auto"/>
                    <w:left w:val="none" w:sz="0" w:space="0" w:color="auto"/>
                    <w:bottom w:val="none" w:sz="0" w:space="0" w:color="auto"/>
                    <w:right w:val="none" w:sz="0" w:space="0" w:color="auto"/>
                  </w:divBdr>
                  <w:divsChild>
                    <w:div w:id="1106923105">
                      <w:marLeft w:val="0"/>
                      <w:marRight w:val="0"/>
                      <w:marTop w:val="0"/>
                      <w:marBottom w:val="0"/>
                      <w:divBdr>
                        <w:top w:val="none" w:sz="0" w:space="0" w:color="auto"/>
                        <w:left w:val="none" w:sz="0" w:space="0" w:color="auto"/>
                        <w:bottom w:val="none" w:sz="0" w:space="0" w:color="auto"/>
                        <w:right w:val="none" w:sz="0" w:space="0" w:color="auto"/>
                      </w:divBdr>
                    </w:div>
                  </w:divsChild>
                </w:div>
                <w:div w:id="2109041448">
                  <w:marLeft w:val="0"/>
                  <w:marRight w:val="0"/>
                  <w:marTop w:val="0"/>
                  <w:marBottom w:val="0"/>
                  <w:divBdr>
                    <w:top w:val="none" w:sz="0" w:space="0" w:color="auto"/>
                    <w:left w:val="none" w:sz="0" w:space="0" w:color="auto"/>
                    <w:bottom w:val="none" w:sz="0" w:space="0" w:color="auto"/>
                    <w:right w:val="none" w:sz="0" w:space="0" w:color="auto"/>
                  </w:divBdr>
                  <w:divsChild>
                    <w:div w:id="1035421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0265226">
          <w:marLeft w:val="0"/>
          <w:marRight w:val="0"/>
          <w:marTop w:val="0"/>
          <w:marBottom w:val="0"/>
          <w:divBdr>
            <w:top w:val="none" w:sz="0" w:space="0" w:color="auto"/>
            <w:left w:val="none" w:sz="0" w:space="0" w:color="auto"/>
            <w:bottom w:val="none" w:sz="0" w:space="0" w:color="auto"/>
            <w:right w:val="none" w:sz="0" w:space="0" w:color="auto"/>
          </w:divBdr>
        </w:div>
        <w:div w:id="822814949">
          <w:marLeft w:val="0"/>
          <w:marRight w:val="0"/>
          <w:marTop w:val="0"/>
          <w:marBottom w:val="0"/>
          <w:divBdr>
            <w:top w:val="none" w:sz="0" w:space="0" w:color="auto"/>
            <w:left w:val="none" w:sz="0" w:space="0" w:color="auto"/>
            <w:bottom w:val="none" w:sz="0" w:space="0" w:color="auto"/>
            <w:right w:val="none" w:sz="0" w:space="0" w:color="auto"/>
          </w:divBdr>
        </w:div>
        <w:div w:id="958032954">
          <w:marLeft w:val="0"/>
          <w:marRight w:val="0"/>
          <w:marTop w:val="0"/>
          <w:marBottom w:val="0"/>
          <w:divBdr>
            <w:top w:val="none" w:sz="0" w:space="0" w:color="auto"/>
            <w:left w:val="none" w:sz="0" w:space="0" w:color="auto"/>
            <w:bottom w:val="none" w:sz="0" w:space="0" w:color="auto"/>
            <w:right w:val="none" w:sz="0" w:space="0" w:color="auto"/>
          </w:divBdr>
        </w:div>
        <w:div w:id="1113328457">
          <w:marLeft w:val="0"/>
          <w:marRight w:val="0"/>
          <w:marTop w:val="0"/>
          <w:marBottom w:val="0"/>
          <w:divBdr>
            <w:top w:val="none" w:sz="0" w:space="0" w:color="auto"/>
            <w:left w:val="none" w:sz="0" w:space="0" w:color="auto"/>
            <w:bottom w:val="none" w:sz="0" w:space="0" w:color="auto"/>
            <w:right w:val="none" w:sz="0" w:space="0" w:color="auto"/>
          </w:divBdr>
        </w:div>
        <w:div w:id="1260989081">
          <w:marLeft w:val="0"/>
          <w:marRight w:val="0"/>
          <w:marTop w:val="0"/>
          <w:marBottom w:val="0"/>
          <w:divBdr>
            <w:top w:val="none" w:sz="0" w:space="0" w:color="auto"/>
            <w:left w:val="none" w:sz="0" w:space="0" w:color="auto"/>
            <w:bottom w:val="none" w:sz="0" w:space="0" w:color="auto"/>
            <w:right w:val="none" w:sz="0" w:space="0" w:color="auto"/>
          </w:divBdr>
        </w:div>
        <w:div w:id="1357922851">
          <w:marLeft w:val="0"/>
          <w:marRight w:val="0"/>
          <w:marTop w:val="0"/>
          <w:marBottom w:val="0"/>
          <w:divBdr>
            <w:top w:val="none" w:sz="0" w:space="0" w:color="auto"/>
            <w:left w:val="none" w:sz="0" w:space="0" w:color="auto"/>
            <w:bottom w:val="none" w:sz="0" w:space="0" w:color="auto"/>
            <w:right w:val="none" w:sz="0" w:space="0" w:color="auto"/>
          </w:divBdr>
        </w:div>
        <w:div w:id="1380207872">
          <w:marLeft w:val="0"/>
          <w:marRight w:val="0"/>
          <w:marTop w:val="0"/>
          <w:marBottom w:val="0"/>
          <w:divBdr>
            <w:top w:val="none" w:sz="0" w:space="0" w:color="auto"/>
            <w:left w:val="none" w:sz="0" w:space="0" w:color="auto"/>
            <w:bottom w:val="none" w:sz="0" w:space="0" w:color="auto"/>
            <w:right w:val="none" w:sz="0" w:space="0" w:color="auto"/>
          </w:divBdr>
        </w:div>
        <w:div w:id="2007399720">
          <w:marLeft w:val="0"/>
          <w:marRight w:val="0"/>
          <w:marTop w:val="0"/>
          <w:marBottom w:val="0"/>
          <w:divBdr>
            <w:top w:val="none" w:sz="0" w:space="0" w:color="auto"/>
            <w:left w:val="none" w:sz="0" w:space="0" w:color="auto"/>
            <w:bottom w:val="none" w:sz="0" w:space="0" w:color="auto"/>
            <w:right w:val="none" w:sz="0" w:space="0" w:color="auto"/>
          </w:divBdr>
        </w:div>
      </w:divsChild>
    </w:div>
    <w:div w:id="646250844">
      <w:bodyDiv w:val="1"/>
      <w:marLeft w:val="0"/>
      <w:marRight w:val="0"/>
      <w:marTop w:val="0"/>
      <w:marBottom w:val="0"/>
      <w:divBdr>
        <w:top w:val="none" w:sz="0" w:space="0" w:color="auto"/>
        <w:left w:val="none" w:sz="0" w:space="0" w:color="auto"/>
        <w:bottom w:val="none" w:sz="0" w:space="0" w:color="auto"/>
        <w:right w:val="none" w:sz="0" w:space="0" w:color="auto"/>
      </w:divBdr>
    </w:div>
    <w:div w:id="672682913">
      <w:bodyDiv w:val="1"/>
      <w:marLeft w:val="0"/>
      <w:marRight w:val="0"/>
      <w:marTop w:val="0"/>
      <w:marBottom w:val="0"/>
      <w:divBdr>
        <w:top w:val="none" w:sz="0" w:space="0" w:color="auto"/>
        <w:left w:val="none" w:sz="0" w:space="0" w:color="auto"/>
        <w:bottom w:val="none" w:sz="0" w:space="0" w:color="auto"/>
        <w:right w:val="none" w:sz="0" w:space="0" w:color="auto"/>
      </w:divBdr>
    </w:div>
    <w:div w:id="688334228">
      <w:bodyDiv w:val="1"/>
      <w:marLeft w:val="0"/>
      <w:marRight w:val="0"/>
      <w:marTop w:val="0"/>
      <w:marBottom w:val="0"/>
      <w:divBdr>
        <w:top w:val="none" w:sz="0" w:space="0" w:color="auto"/>
        <w:left w:val="none" w:sz="0" w:space="0" w:color="auto"/>
        <w:bottom w:val="none" w:sz="0" w:space="0" w:color="auto"/>
        <w:right w:val="none" w:sz="0" w:space="0" w:color="auto"/>
      </w:divBdr>
      <w:divsChild>
        <w:div w:id="304429675">
          <w:marLeft w:val="0"/>
          <w:marRight w:val="0"/>
          <w:marTop w:val="0"/>
          <w:marBottom w:val="0"/>
          <w:divBdr>
            <w:top w:val="none" w:sz="0" w:space="0" w:color="auto"/>
            <w:left w:val="none" w:sz="0" w:space="0" w:color="auto"/>
            <w:bottom w:val="none" w:sz="0" w:space="0" w:color="auto"/>
            <w:right w:val="none" w:sz="0" w:space="0" w:color="auto"/>
          </w:divBdr>
        </w:div>
        <w:div w:id="642779653">
          <w:marLeft w:val="0"/>
          <w:marRight w:val="0"/>
          <w:marTop w:val="0"/>
          <w:marBottom w:val="0"/>
          <w:divBdr>
            <w:top w:val="none" w:sz="0" w:space="0" w:color="auto"/>
            <w:left w:val="none" w:sz="0" w:space="0" w:color="auto"/>
            <w:bottom w:val="none" w:sz="0" w:space="0" w:color="auto"/>
            <w:right w:val="none" w:sz="0" w:space="0" w:color="auto"/>
          </w:divBdr>
        </w:div>
        <w:div w:id="690036171">
          <w:marLeft w:val="0"/>
          <w:marRight w:val="0"/>
          <w:marTop w:val="0"/>
          <w:marBottom w:val="0"/>
          <w:divBdr>
            <w:top w:val="none" w:sz="0" w:space="0" w:color="auto"/>
            <w:left w:val="none" w:sz="0" w:space="0" w:color="auto"/>
            <w:bottom w:val="none" w:sz="0" w:space="0" w:color="auto"/>
            <w:right w:val="none" w:sz="0" w:space="0" w:color="auto"/>
          </w:divBdr>
        </w:div>
        <w:div w:id="801726045">
          <w:marLeft w:val="0"/>
          <w:marRight w:val="0"/>
          <w:marTop w:val="0"/>
          <w:marBottom w:val="0"/>
          <w:divBdr>
            <w:top w:val="none" w:sz="0" w:space="0" w:color="auto"/>
            <w:left w:val="none" w:sz="0" w:space="0" w:color="auto"/>
            <w:bottom w:val="none" w:sz="0" w:space="0" w:color="auto"/>
            <w:right w:val="none" w:sz="0" w:space="0" w:color="auto"/>
          </w:divBdr>
          <w:divsChild>
            <w:div w:id="1131754207">
              <w:marLeft w:val="-75"/>
              <w:marRight w:val="0"/>
              <w:marTop w:val="30"/>
              <w:marBottom w:val="30"/>
              <w:divBdr>
                <w:top w:val="none" w:sz="0" w:space="0" w:color="auto"/>
                <w:left w:val="none" w:sz="0" w:space="0" w:color="auto"/>
                <w:bottom w:val="none" w:sz="0" w:space="0" w:color="auto"/>
                <w:right w:val="none" w:sz="0" w:space="0" w:color="auto"/>
              </w:divBdr>
              <w:divsChild>
                <w:div w:id="174002582">
                  <w:marLeft w:val="0"/>
                  <w:marRight w:val="0"/>
                  <w:marTop w:val="0"/>
                  <w:marBottom w:val="0"/>
                  <w:divBdr>
                    <w:top w:val="none" w:sz="0" w:space="0" w:color="auto"/>
                    <w:left w:val="none" w:sz="0" w:space="0" w:color="auto"/>
                    <w:bottom w:val="none" w:sz="0" w:space="0" w:color="auto"/>
                    <w:right w:val="none" w:sz="0" w:space="0" w:color="auto"/>
                  </w:divBdr>
                  <w:divsChild>
                    <w:div w:id="1276594852">
                      <w:marLeft w:val="0"/>
                      <w:marRight w:val="0"/>
                      <w:marTop w:val="0"/>
                      <w:marBottom w:val="0"/>
                      <w:divBdr>
                        <w:top w:val="none" w:sz="0" w:space="0" w:color="auto"/>
                        <w:left w:val="none" w:sz="0" w:space="0" w:color="auto"/>
                        <w:bottom w:val="none" w:sz="0" w:space="0" w:color="auto"/>
                        <w:right w:val="none" w:sz="0" w:space="0" w:color="auto"/>
                      </w:divBdr>
                    </w:div>
                  </w:divsChild>
                </w:div>
                <w:div w:id="188686608">
                  <w:marLeft w:val="0"/>
                  <w:marRight w:val="0"/>
                  <w:marTop w:val="0"/>
                  <w:marBottom w:val="0"/>
                  <w:divBdr>
                    <w:top w:val="none" w:sz="0" w:space="0" w:color="auto"/>
                    <w:left w:val="none" w:sz="0" w:space="0" w:color="auto"/>
                    <w:bottom w:val="none" w:sz="0" w:space="0" w:color="auto"/>
                    <w:right w:val="none" w:sz="0" w:space="0" w:color="auto"/>
                  </w:divBdr>
                  <w:divsChild>
                    <w:div w:id="1680884994">
                      <w:marLeft w:val="0"/>
                      <w:marRight w:val="0"/>
                      <w:marTop w:val="0"/>
                      <w:marBottom w:val="0"/>
                      <w:divBdr>
                        <w:top w:val="none" w:sz="0" w:space="0" w:color="auto"/>
                        <w:left w:val="none" w:sz="0" w:space="0" w:color="auto"/>
                        <w:bottom w:val="none" w:sz="0" w:space="0" w:color="auto"/>
                        <w:right w:val="none" w:sz="0" w:space="0" w:color="auto"/>
                      </w:divBdr>
                    </w:div>
                  </w:divsChild>
                </w:div>
                <w:div w:id="431098439">
                  <w:marLeft w:val="0"/>
                  <w:marRight w:val="0"/>
                  <w:marTop w:val="0"/>
                  <w:marBottom w:val="0"/>
                  <w:divBdr>
                    <w:top w:val="none" w:sz="0" w:space="0" w:color="auto"/>
                    <w:left w:val="none" w:sz="0" w:space="0" w:color="auto"/>
                    <w:bottom w:val="none" w:sz="0" w:space="0" w:color="auto"/>
                    <w:right w:val="none" w:sz="0" w:space="0" w:color="auto"/>
                  </w:divBdr>
                  <w:divsChild>
                    <w:div w:id="924336693">
                      <w:marLeft w:val="0"/>
                      <w:marRight w:val="0"/>
                      <w:marTop w:val="0"/>
                      <w:marBottom w:val="0"/>
                      <w:divBdr>
                        <w:top w:val="none" w:sz="0" w:space="0" w:color="auto"/>
                        <w:left w:val="none" w:sz="0" w:space="0" w:color="auto"/>
                        <w:bottom w:val="none" w:sz="0" w:space="0" w:color="auto"/>
                        <w:right w:val="none" w:sz="0" w:space="0" w:color="auto"/>
                      </w:divBdr>
                    </w:div>
                  </w:divsChild>
                </w:div>
                <w:div w:id="679966226">
                  <w:marLeft w:val="0"/>
                  <w:marRight w:val="0"/>
                  <w:marTop w:val="0"/>
                  <w:marBottom w:val="0"/>
                  <w:divBdr>
                    <w:top w:val="none" w:sz="0" w:space="0" w:color="auto"/>
                    <w:left w:val="none" w:sz="0" w:space="0" w:color="auto"/>
                    <w:bottom w:val="none" w:sz="0" w:space="0" w:color="auto"/>
                    <w:right w:val="none" w:sz="0" w:space="0" w:color="auto"/>
                  </w:divBdr>
                  <w:divsChild>
                    <w:div w:id="1601911856">
                      <w:marLeft w:val="0"/>
                      <w:marRight w:val="0"/>
                      <w:marTop w:val="0"/>
                      <w:marBottom w:val="0"/>
                      <w:divBdr>
                        <w:top w:val="none" w:sz="0" w:space="0" w:color="auto"/>
                        <w:left w:val="none" w:sz="0" w:space="0" w:color="auto"/>
                        <w:bottom w:val="none" w:sz="0" w:space="0" w:color="auto"/>
                        <w:right w:val="none" w:sz="0" w:space="0" w:color="auto"/>
                      </w:divBdr>
                    </w:div>
                  </w:divsChild>
                </w:div>
                <w:div w:id="815488513">
                  <w:marLeft w:val="0"/>
                  <w:marRight w:val="0"/>
                  <w:marTop w:val="0"/>
                  <w:marBottom w:val="0"/>
                  <w:divBdr>
                    <w:top w:val="none" w:sz="0" w:space="0" w:color="auto"/>
                    <w:left w:val="none" w:sz="0" w:space="0" w:color="auto"/>
                    <w:bottom w:val="none" w:sz="0" w:space="0" w:color="auto"/>
                    <w:right w:val="none" w:sz="0" w:space="0" w:color="auto"/>
                  </w:divBdr>
                  <w:divsChild>
                    <w:div w:id="1659115419">
                      <w:marLeft w:val="0"/>
                      <w:marRight w:val="0"/>
                      <w:marTop w:val="0"/>
                      <w:marBottom w:val="0"/>
                      <w:divBdr>
                        <w:top w:val="none" w:sz="0" w:space="0" w:color="auto"/>
                        <w:left w:val="none" w:sz="0" w:space="0" w:color="auto"/>
                        <w:bottom w:val="none" w:sz="0" w:space="0" w:color="auto"/>
                        <w:right w:val="none" w:sz="0" w:space="0" w:color="auto"/>
                      </w:divBdr>
                    </w:div>
                  </w:divsChild>
                </w:div>
                <w:div w:id="938565407">
                  <w:marLeft w:val="0"/>
                  <w:marRight w:val="0"/>
                  <w:marTop w:val="0"/>
                  <w:marBottom w:val="0"/>
                  <w:divBdr>
                    <w:top w:val="none" w:sz="0" w:space="0" w:color="auto"/>
                    <w:left w:val="none" w:sz="0" w:space="0" w:color="auto"/>
                    <w:bottom w:val="none" w:sz="0" w:space="0" w:color="auto"/>
                    <w:right w:val="none" w:sz="0" w:space="0" w:color="auto"/>
                  </w:divBdr>
                  <w:divsChild>
                    <w:div w:id="1204639565">
                      <w:marLeft w:val="0"/>
                      <w:marRight w:val="0"/>
                      <w:marTop w:val="0"/>
                      <w:marBottom w:val="0"/>
                      <w:divBdr>
                        <w:top w:val="none" w:sz="0" w:space="0" w:color="auto"/>
                        <w:left w:val="none" w:sz="0" w:space="0" w:color="auto"/>
                        <w:bottom w:val="none" w:sz="0" w:space="0" w:color="auto"/>
                        <w:right w:val="none" w:sz="0" w:space="0" w:color="auto"/>
                      </w:divBdr>
                    </w:div>
                  </w:divsChild>
                </w:div>
                <w:div w:id="1077478112">
                  <w:marLeft w:val="0"/>
                  <w:marRight w:val="0"/>
                  <w:marTop w:val="0"/>
                  <w:marBottom w:val="0"/>
                  <w:divBdr>
                    <w:top w:val="none" w:sz="0" w:space="0" w:color="auto"/>
                    <w:left w:val="none" w:sz="0" w:space="0" w:color="auto"/>
                    <w:bottom w:val="none" w:sz="0" w:space="0" w:color="auto"/>
                    <w:right w:val="none" w:sz="0" w:space="0" w:color="auto"/>
                  </w:divBdr>
                  <w:divsChild>
                    <w:div w:id="178742397">
                      <w:marLeft w:val="0"/>
                      <w:marRight w:val="0"/>
                      <w:marTop w:val="0"/>
                      <w:marBottom w:val="0"/>
                      <w:divBdr>
                        <w:top w:val="none" w:sz="0" w:space="0" w:color="auto"/>
                        <w:left w:val="none" w:sz="0" w:space="0" w:color="auto"/>
                        <w:bottom w:val="none" w:sz="0" w:space="0" w:color="auto"/>
                        <w:right w:val="none" w:sz="0" w:space="0" w:color="auto"/>
                      </w:divBdr>
                    </w:div>
                  </w:divsChild>
                </w:div>
                <w:div w:id="1097949074">
                  <w:marLeft w:val="0"/>
                  <w:marRight w:val="0"/>
                  <w:marTop w:val="0"/>
                  <w:marBottom w:val="0"/>
                  <w:divBdr>
                    <w:top w:val="none" w:sz="0" w:space="0" w:color="auto"/>
                    <w:left w:val="none" w:sz="0" w:space="0" w:color="auto"/>
                    <w:bottom w:val="none" w:sz="0" w:space="0" w:color="auto"/>
                    <w:right w:val="none" w:sz="0" w:space="0" w:color="auto"/>
                  </w:divBdr>
                  <w:divsChild>
                    <w:div w:id="1041900685">
                      <w:marLeft w:val="0"/>
                      <w:marRight w:val="0"/>
                      <w:marTop w:val="0"/>
                      <w:marBottom w:val="0"/>
                      <w:divBdr>
                        <w:top w:val="none" w:sz="0" w:space="0" w:color="auto"/>
                        <w:left w:val="none" w:sz="0" w:space="0" w:color="auto"/>
                        <w:bottom w:val="none" w:sz="0" w:space="0" w:color="auto"/>
                        <w:right w:val="none" w:sz="0" w:space="0" w:color="auto"/>
                      </w:divBdr>
                    </w:div>
                  </w:divsChild>
                </w:div>
                <w:div w:id="1475830006">
                  <w:marLeft w:val="0"/>
                  <w:marRight w:val="0"/>
                  <w:marTop w:val="0"/>
                  <w:marBottom w:val="0"/>
                  <w:divBdr>
                    <w:top w:val="none" w:sz="0" w:space="0" w:color="auto"/>
                    <w:left w:val="none" w:sz="0" w:space="0" w:color="auto"/>
                    <w:bottom w:val="none" w:sz="0" w:space="0" w:color="auto"/>
                    <w:right w:val="none" w:sz="0" w:space="0" w:color="auto"/>
                  </w:divBdr>
                  <w:divsChild>
                    <w:div w:id="1700742171">
                      <w:marLeft w:val="0"/>
                      <w:marRight w:val="0"/>
                      <w:marTop w:val="0"/>
                      <w:marBottom w:val="0"/>
                      <w:divBdr>
                        <w:top w:val="none" w:sz="0" w:space="0" w:color="auto"/>
                        <w:left w:val="none" w:sz="0" w:space="0" w:color="auto"/>
                        <w:bottom w:val="none" w:sz="0" w:space="0" w:color="auto"/>
                        <w:right w:val="none" w:sz="0" w:space="0" w:color="auto"/>
                      </w:divBdr>
                    </w:div>
                  </w:divsChild>
                </w:div>
                <w:div w:id="1507747363">
                  <w:marLeft w:val="0"/>
                  <w:marRight w:val="0"/>
                  <w:marTop w:val="0"/>
                  <w:marBottom w:val="0"/>
                  <w:divBdr>
                    <w:top w:val="none" w:sz="0" w:space="0" w:color="auto"/>
                    <w:left w:val="none" w:sz="0" w:space="0" w:color="auto"/>
                    <w:bottom w:val="none" w:sz="0" w:space="0" w:color="auto"/>
                    <w:right w:val="none" w:sz="0" w:space="0" w:color="auto"/>
                  </w:divBdr>
                  <w:divsChild>
                    <w:div w:id="73476865">
                      <w:marLeft w:val="0"/>
                      <w:marRight w:val="0"/>
                      <w:marTop w:val="0"/>
                      <w:marBottom w:val="0"/>
                      <w:divBdr>
                        <w:top w:val="none" w:sz="0" w:space="0" w:color="auto"/>
                        <w:left w:val="none" w:sz="0" w:space="0" w:color="auto"/>
                        <w:bottom w:val="none" w:sz="0" w:space="0" w:color="auto"/>
                        <w:right w:val="none" w:sz="0" w:space="0" w:color="auto"/>
                      </w:divBdr>
                    </w:div>
                  </w:divsChild>
                </w:div>
                <w:div w:id="1952396851">
                  <w:marLeft w:val="0"/>
                  <w:marRight w:val="0"/>
                  <w:marTop w:val="0"/>
                  <w:marBottom w:val="0"/>
                  <w:divBdr>
                    <w:top w:val="none" w:sz="0" w:space="0" w:color="auto"/>
                    <w:left w:val="none" w:sz="0" w:space="0" w:color="auto"/>
                    <w:bottom w:val="none" w:sz="0" w:space="0" w:color="auto"/>
                    <w:right w:val="none" w:sz="0" w:space="0" w:color="auto"/>
                  </w:divBdr>
                  <w:divsChild>
                    <w:div w:id="1845435377">
                      <w:marLeft w:val="0"/>
                      <w:marRight w:val="0"/>
                      <w:marTop w:val="0"/>
                      <w:marBottom w:val="0"/>
                      <w:divBdr>
                        <w:top w:val="none" w:sz="0" w:space="0" w:color="auto"/>
                        <w:left w:val="none" w:sz="0" w:space="0" w:color="auto"/>
                        <w:bottom w:val="none" w:sz="0" w:space="0" w:color="auto"/>
                        <w:right w:val="none" w:sz="0" w:space="0" w:color="auto"/>
                      </w:divBdr>
                    </w:div>
                  </w:divsChild>
                </w:div>
                <w:div w:id="2105690664">
                  <w:marLeft w:val="0"/>
                  <w:marRight w:val="0"/>
                  <w:marTop w:val="0"/>
                  <w:marBottom w:val="0"/>
                  <w:divBdr>
                    <w:top w:val="none" w:sz="0" w:space="0" w:color="auto"/>
                    <w:left w:val="none" w:sz="0" w:space="0" w:color="auto"/>
                    <w:bottom w:val="none" w:sz="0" w:space="0" w:color="auto"/>
                    <w:right w:val="none" w:sz="0" w:space="0" w:color="auto"/>
                  </w:divBdr>
                  <w:divsChild>
                    <w:div w:id="1114254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0144927">
          <w:marLeft w:val="0"/>
          <w:marRight w:val="0"/>
          <w:marTop w:val="0"/>
          <w:marBottom w:val="0"/>
          <w:divBdr>
            <w:top w:val="none" w:sz="0" w:space="0" w:color="auto"/>
            <w:left w:val="none" w:sz="0" w:space="0" w:color="auto"/>
            <w:bottom w:val="none" w:sz="0" w:space="0" w:color="auto"/>
            <w:right w:val="none" w:sz="0" w:space="0" w:color="auto"/>
          </w:divBdr>
        </w:div>
        <w:div w:id="939608262">
          <w:marLeft w:val="0"/>
          <w:marRight w:val="0"/>
          <w:marTop w:val="0"/>
          <w:marBottom w:val="0"/>
          <w:divBdr>
            <w:top w:val="none" w:sz="0" w:space="0" w:color="auto"/>
            <w:left w:val="none" w:sz="0" w:space="0" w:color="auto"/>
            <w:bottom w:val="none" w:sz="0" w:space="0" w:color="auto"/>
            <w:right w:val="none" w:sz="0" w:space="0" w:color="auto"/>
          </w:divBdr>
        </w:div>
        <w:div w:id="1144586362">
          <w:marLeft w:val="0"/>
          <w:marRight w:val="0"/>
          <w:marTop w:val="0"/>
          <w:marBottom w:val="0"/>
          <w:divBdr>
            <w:top w:val="none" w:sz="0" w:space="0" w:color="auto"/>
            <w:left w:val="none" w:sz="0" w:space="0" w:color="auto"/>
            <w:bottom w:val="none" w:sz="0" w:space="0" w:color="auto"/>
            <w:right w:val="none" w:sz="0" w:space="0" w:color="auto"/>
          </w:divBdr>
        </w:div>
        <w:div w:id="1429736912">
          <w:marLeft w:val="0"/>
          <w:marRight w:val="0"/>
          <w:marTop w:val="0"/>
          <w:marBottom w:val="0"/>
          <w:divBdr>
            <w:top w:val="none" w:sz="0" w:space="0" w:color="auto"/>
            <w:left w:val="none" w:sz="0" w:space="0" w:color="auto"/>
            <w:bottom w:val="none" w:sz="0" w:space="0" w:color="auto"/>
            <w:right w:val="none" w:sz="0" w:space="0" w:color="auto"/>
          </w:divBdr>
        </w:div>
        <w:div w:id="1803421831">
          <w:marLeft w:val="0"/>
          <w:marRight w:val="0"/>
          <w:marTop w:val="0"/>
          <w:marBottom w:val="0"/>
          <w:divBdr>
            <w:top w:val="none" w:sz="0" w:space="0" w:color="auto"/>
            <w:left w:val="none" w:sz="0" w:space="0" w:color="auto"/>
            <w:bottom w:val="none" w:sz="0" w:space="0" w:color="auto"/>
            <w:right w:val="none" w:sz="0" w:space="0" w:color="auto"/>
          </w:divBdr>
        </w:div>
        <w:div w:id="1821188954">
          <w:marLeft w:val="0"/>
          <w:marRight w:val="0"/>
          <w:marTop w:val="0"/>
          <w:marBottom w:val="0"/>
          <w:divBdr>
            <w:top w:val="none" w:sz="0" w:space="0" w:color="auto"/>
            <w:left w:val="none" w:sz="0" w:space="0" w:color="auto"/>
            <w:bottom w:val="none" w:sz="0" w:space="0" w:color="auto"/>
            <w:right w:val="none" w:sz="0" w:space="0" w:color="auto"/>
          </w:divBdr>
        </w:div>
        <w:div w:id="2007829245">
          <w:marLeft w:val="0"/>
          <w:marRight w:val="0"/>
          <w:marTop w:val="0"/>
          <w:marBottom w:val="0"/>
          <w:divBdr>
            <w:top w:val="none" w:sz="0" w:space="0" w:color="auto"/>
            <w:left w:val="none" w:sz="0" w:space="0" w:color="auto"/>
            <w:bottom w:val="none" w:sz="0" w:space="0" w:color="auto"/>
            <w:right w:val="none" w:sz="0" w:space="0" w:color="auto"/>
          </w:divBdr>
        </w:div>
      </w:divsChild>
    </w:div>
    <w:div w:id="759326321">
      <w:bodyDiv w:val="1"/>
      <w:marLeft w:val="0"/>
      <w:marRight w:val="0"/>
      <w:marTop w:val="0"/>
      <w:marBottom w:val="0"/>
      <w:divBdr>
        <w:top w:val="none" w:sz="0" w:space="0" w:color="auto"/>
        <w:left w:val="none" w:sz="0" w:space="0" w:color="auto"/>
        <w:bottom w:val="none" w:sz="0" w:space="0" w:color="auto"/>
        <w:right w:val="none" w:sz="0" w:space="0" w:color="auto"/>
      </w:divBdr>
    </w:div>
    <w:div w:id="874390892">
      <w:bodyDiv w:val="1"/>
      <w:marLeft w:val="0"/>
      <w:marRight w:val="0"/>
      <w:marTop w:val="0"/>
      <w:marBottom w:val="0"/>
      <w:divBdr>
        <w:top w:val="none" w:sz="0" w:space="0" w:color="auto"/>
        <w:left w:val="none" w:sz="0" w:space="0" w:color="auto"/>
        <w:bottom w:val="none" w:sz="0" w:space="0" w:color="auto"/>
        <w:right w:val="none" w:sz="0" w:space="0" w:color="auto"/>
      </w:divBdr>
    </w:div>
    <w:div w:id="1406149382">
      <w:bodyDiv w:val="1"/>
      <w:marLeft w:val="0"/>
      <w:marRight w:val="0"/>
      <w:marTop w:val="0"/>
      <w:marBottom w:val="0"/>
      <w:divBdr>
        <w:top w:val="none" w:sz="0" w:space="0" w:color="auto"/>
        <w:left w:val="none" w:sz="0" w:space="0" w:color="auto"/>
        <w:bottom w:val="none" w:sz="0" w:space="0" w:color="auto"/>
        <w:right w:val="none" w:sz="0" w:space="0" w:color="auto"/>
      </w:divBdr>
    </w:div>
    <w:div w:id="1425034645">
      <w:bodyDiv w:val="1"/>
      <w:marLeft w:val="0"/>
      <w:marRight w:val="0"/>
      <w:marTop w:val="0"/>
      <w:marBottom w:val="0"/>
      <w:divBdr>
        <w:top w:val="none" w:sz="0" w:space="0" w:color="auto"/>
        <w:left w:val="none" w:sz="0" w:space="0" w:color="auto"/>
        <w:bottom w:val="none" w:sz="0" w:space="0" w:color="auto"/>
        <w:right w:val="none" w:sz="0" w:space="0" w:color="auto"/>
      </w:divBdr>
    </w:div>
    <w:div w:id="1508592417">
      <w:bodyDiv w:val="1"/>
      <w:marLeft w:val="0"/>
      <w:marRight w:val="0"/>
      <w:marTop w:val="0"/>
      <w:marBottom w:val="0"/>
      <w:divBdr>
        <w:top w:val="none" w:sz="0" w:space="0" w:color="auto"/>
        <w:left w:val="none" w:sz="0" w:space="0" w:color="auto"/>
        <w:bottom w:val="none" w:sz="0" w:space="0" w:color="auto"/>
        <w:right w:val="none" w:sz="0" w:space="0" w:color="auto"/>
      </w:divBdr>
    </w:div>
    <w:div w:id="1511872605">
      <w:bodyDiv w:val="1"/>
      <w:marLeft w:val="0"/>
      <w:marRight w:val="0"/>
      <w:marTop w:val="0"/>
      <w:marBottom w:val="0"/>
      <w:divBdr>
        <w:top w:val="none" w:sz="0" w:space="0" w:color="auto"/>
        <w:left w:val="none" w:sz="0" w:space="0" w:color="auto"/>
        <w:bottom w:val="none" w:sz="0" w:space="0" w:color="auto"/>
        <w:right w:val="none" w:sz="0" w:space="0" w:color="auto"/>
      </w:divBdr>
    </w:div>
    <w:div w:id="1558660512">
      <w:bodyDiv w:val="1"/>
      <w:marLeft w:val="0"/>
      <w:marRight w:val="0"/>
      <w:marTop w:val="0"/>
      <w:marBottom w:val="0"/>
      <w:divBdr>
        <w:top w:val="none" w:sz="0" w:space="0" w:color="auto"/>
        <w:left w:val="none" w:sz="0" w:space="0" w:color="auto"/>
        <w:bottom w:val="none" w:sz="0" w:space="0" w:color="auto"/>
        <w:right w:val="none" w:sz="0" w:space="0" w:color="auto"/>
      </w:divBdr>
    </w:div>
    <w:div w:id="1693799068">
      <w:bodyDiv w:val="1"/>
      <w:marLeft w:val="0"/>
      <w:marRight w:val="0"/>
      <w:marTop w:val="0"/>
      <w:marBottom w:val="0"/>
      <w:divBdr>
        <w:top w:val="none" w:sz="0" w:space="0" w:color="auto"/>
        <w:left w:val="none" w:sz="0" w:space="0" w:color="auto"/>
        <w:bottom w:val="none" w:sz="0" w:space="0" w:color="auto"/>
        <w:right w:val="none" w:sz="0" w:space="0" w:color="auto"/>
      </w:divBdr>
    </w:div>
    <w:div w:id="1893735694">
      <w:bodyDiv w:val="1"/>
      <w:marLeft w:val="0"/>
      <w:marRight w:val="0"/>
      <w:marTop w:val="0"/>
      <w:marBottom w:val="0"/>
      <w:divBdr>
        <w:top w:val="none" w:sz="0" w:space="0" w:color="auto"/>
        <w:left w:val="none" w:sz="0" w:space="0" w:color="auto"/>
        <w:bottom w:val="none" w:sz="0" w:space="0" w:color="auto"/>
        <w:right w:val="none" w:sz="0" w:space="0" w:color="auto"/>
      </w:divBdr>
    </w:div>
    <w:div w:id="1993941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www.health.gov.au/resources/publications/monkeypox-laboratory-case-definition?language=en" TargetMode="External"/><Relationship Id="rId26" Type="http://schemas.openxmlformats.org/officeDocument/2006/relationships/hyperlink" Target="http://www.health.gov.au/resources/publications/monkeypox-treatment-guidelines" TargetMode="External"/><Relationship Id="rId39" Type="http://schemas.openxmlformats.org/officeDocument/2006/relationships/hyperlink" Target="https://www.cdc.gov.au/topics/mpox" TargetMode="External"/><Relationship Id="rId21" Type="http://schemas.openxmlformats.org/officeDocument/2006/relationships/hyperlink" Target="https://www.health.gov.au/resources/publications/phln-guidance-on-monkeypox-patient-referral-specimen-collection-and-test-requesting-for-general-practitioners-and-sexual-health-physicians" TargetMode="External"/><Relationship Id="rId34" Type="http://schemas.openxmlformats.org/officeDocument/2006/relationships/hyperlink" Target="https://immunisationhandbook.health.gov.au/contents/vaccine-preventable-diseases/mpox-previously-known-as-monkeypox" TargetMode="External"/><Relationship Id="rId42" Type="http://schemas.openxmlformats.org/officeDocument/2006/relationships/hyperlink" Target="https://www.lifeblood.com.au/faq/eligibility/medical-conditions-and-procedures/mpox" TargetMode="External"/><Relationship Id="rId47" Type="http://schemas.openxmlformats.org/officeDocument/2006/relationships/footer" Target="footer1.xml"/><Relationship Id="rId50" Type="http://schemas.openxmlformats.org/officeDocument/2006/relationships/footer" Target="footer3.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www.health.gov.au/resources/publications/monkeypox-virus-infection-surveillance-case-definition?language=en" TargetMode="External"/><Relationship Id="rId29" Type="http://schemas.openxmlformats.org/officeDocument/2006/relationships/hyperlink" Target="https://www.health.gov.au/resources/publications/monkeypox-treatment-guidelines?language=en" TargetMode="External"/><Relationship Id="rId11" Type="http://schemas.openxmlformats.org/officeDocument/2006/relationships/image" Target="media/image1.png"/><Relationship Id="rId24" Type="http://schemas.openxmlformats.org/officeDocument/2006/relationships/hyperlink" Target="https://www.health.gov.au/topics/mental-health-and-suicide-prevention/mental-health-and-suicide-prevention-contacts" TargetMode="External"/><Relationship Id="rId32" Type="http://schemas.openxmlformats.org/officeDocument/2006/relationships/hyperlink" Target="https://www.health.gov.au/resources/publications/monkeypox-treatment-guidelines?language=en" TargetMode="External"/><Relationship Id="rId37" Type="http://schemas.openxmlformats.org/officeDocument/2006/relationships/hyperlink" Target="https://www.health.gov.au/resources/publications/atagi-clinical-guidance-on-the-use-of-vaccines-for-the-prevention-of-mpox?language=en" TargetMode="External"/><Relationship Id="rId40" Type="http://schemas.openxmlformats.org/officeDocument/2006/relationships/hyperlink" Target="https://www.healthdirect.gov.au/monkeypox" TargetMode="External"/><Relationship Id="rId45"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nindss.health.gov.au/pbi-dashboard/" TargetMode="External"/><Relationship Id="rId23" Type="http://schemas.openxmlformats.org/officeDocument/2006/relationships/hyperlink" Target="mailto:health.ops@health.gov.au" TargetMode="External"/><Relationship Id="rId28" Type="http://schemas.openxmlformats.org/officeDocument/2006/relationships/hyperlink" Target="https://immunisationhandbook.health.gov.au/contents/vaccine-preventable-diseases/mpox-previously-known-as-monkeypox" TargetMode="External"/><Relationship Id="rId36" Type="http://schemas.openxmlformats.org/officeDocument/2006/relationships/hyperlink" Target="https://immunisationhandbook.health.gov.au/contents/vaccine-preventable-diseases/mpox-previously-known-as-monkeypox" TargetMode="External"/><Relationship Id="rId49"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hyperlink" Target="https://www.health.gov.au/resources/publications/monkeypox-laboratory-case-definition?language=en" TargetMode="External"/><Relationship Id="rId31" Type="http://schemas.openxmlformats.org/officeDocument/2006/relationships/hyperlink" Target="https://immunisationhandbook.health.gov.au/contents/vaccine-preventable-diseases/mpox-previously-known-as-monkeypox" TargetMode="External"/><Relationship Id="rId44" Type="http://schemas.openxmlformats.org/officeDocument/2006/relationships/hyperlink" Target="https://www.lifeblood.com.au/faq/eligibility/medical-conditions-and-procedures/mpox" TargetMode="External"/><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copyright@health.gov.au" TargetMode="External"/><Relationship Id="rId22" Type="http://schemas.openxmlformats.org/officeDocument/2006/relationships/hyperlink" Target="https://www.health.gov.au/resources/publications/monkeypox-laboratory-case-definition?language=en" TargetMode="External"/><Relationship Id="rId27" Type="http://schemas.openxmlformats.org/officeDocument/2006/relationships/hyperlink" Target="https://www.safetyandquality.gov.au/publications-and-resources/resource-library/australian-guidelines-prevention-and-control-infection-healthcare" TargetMode="External"/><Relationship Id="rId30" Type="http://schemas.openxmlformats.org/officeDocument/2006/relationships/hyperlink" Target="https://www.lifeblood.com.au/faq/eligibility/medical-conditions-and-procedures/mpox" TargetMode="External"/><Relationship Id="rId35" Type="http://schemas.openxmlformats.org/officeDocument/2006/relationships/hyperlink" Target="https://www.smartraveller.gov.au/news-and-updates/mpox-global-public-health-emergency" TargetMode="External"/><Relationship Id="rId43" Type="http://schemas.openxmlformats.org/officeDocument/2006/relationships/hyperlink" Target="https://www.cdc.gov.au/topics/mpox" TargetMode="External"/><Relationship Id="rId48" Type="http://schemas.openxmlformats.org/officeDocument/2006/relationships/footer" Target="footer2.xml"/><Relationship Id="rId8" Type="http://schemas.openxmlformats.org/officeDocument/2006/relationships/webSettings" Target="webSettings.xml"/><Relationship Id="rId51"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image" Target="cid:image003.png@01DABE5E.DA8A4930" TargetMode="External"/><Relationship Id="rId17" Type="http://schemas.openxmlformats.org/officeDocument/2006/relationships/hyperlink" Target="https://www.health.gov.au/resources/publications/monkeypox-virus-infection-surveillance-case-definition?language=en" TargetMode="External"/><Relationship Id="rId25" Type="http://schemas.openxmlformats.org/officeDocument/2006/relationships/hyperlink" Target="https://www.lifeblood.com.au/faq/eligibility/medical-conditions-and-procedures/mpox" TargetMode="External"/><Relationship Id="rId33" Type="http://schemas.openxmlformats.org/officeDocument/2006/relationships/hyperlink" Target="https://www.lifeblood.com.au/faq/eligibility/medical-conditions-and-procedures/mpox" TargetMode="External"/><Relationship Id="rId38" Type="http://schemas.openxmlformats.org/officeDocument/2006/relationships/hyperlink" Target="https://www.health.gov.au/resources/publications/monkeypox-treatment-guidelines" TargetMode="External"/><Relationship Id="rId46" Type="http://schemas.openxmlformats.org/officeDocument/2006/relationships/header" Target="header2.xml"/><Relationship Id="rId20" Type="http://schemas.openxmlformats.org/officeDocument/2006/relationships/hyperlink" Target="https://www.health.gov.au/resources/publications/monkeypox-laboratory-case-definition?language=en" TargetMode="External"/><Relationship Id="rId41" Type="http://schemas.openxmlformats.org/officeDocument/2006/relationships/hyperlink" Target="https://www.cdc.gov.au/topics/mpox" TargetMode="External"/><Relationship Id="rId1" Type="http://schemas.openxmlformats.org/officeDocument/2006/relationships/customXml" Target="../customXml/item1.xml"/><Relationship Id="rId6" Type="http://schemas.openxmlformats.org/officeDocument/2006/relationships/styles" Target="styles.xml"/></Relationships>
</file>

<file path=word/_rels/footer2.xml.rels><?xml version="1.0" encoding="UTF-8" standalone="yes"?>
<Relationships xmlns="http://schemas.openxmlformats.org/package/2006/relationships"><Relationship Id="rId1" Type="http://schemas.openxmlformats.org/officeDocument/2006/relationships/image" Target="media/image3.jpeg"/></Relationships>
</file>

<file path=word/_rels/footer3.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CDC">
  <a:themeElements>
    <a:clrScheme name="CDC">
      <a:dk1>
        <a:srgbClr val="000000"/>
      </a:dk1>
      <a:lt1>
        <a:srgbClr val="FFFFFF"/>
      </a:lt1>
      <a:dk2>
        <a:srgbClr val="033636"/>
      </a:dk2>
      <a:lt2>
        <a:srgbClr val="00DCA1"/>
      </a:lt2>
      <a:accent1>
        <a:srgbClr val="083E9C"/>
      </a:accent1>
      <a:accent2>
        <a:srgbClr val="511D81"/>
      </a:accent2>
      <a:accent3>
        <a:srgbClr val="A10000"/>
      </a:accent3>
      <a:accent4>
        <a:srgbClr val="C55500"/>
      </a:accent4>
      <a:accent5>
        <a:srgbClr val="FF6E73"/>
      </a:accent5>
      <a:accent6>
        <a:srgbClr val="FFD030"/>
      </a:accent6>
      <a:hlink>
        <a:srgbClr val="184174"/>
      </a:hlink>
      <a:folHlink>
        <a:srgbClr val="6D6D7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CDC" id="{03A27568-D0A4-4B67-95AA-CA1E9E833DA3}" vid="{27FB942B-FA4F-4756-9360-D91B8DD8CE8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F8B69BB7E9CF544B27BFBBD55EE43AF" ma:contentTypeVersion="8" ma:contentTypeDescription="Create a new document." ma:contentTypeScope="" ma:versionID="ad42661e2b0957dfdee5de6bf180ff74">
  <xsd:schema xmlns:xsd="http://www.w3.org/2001/XMLSchema" xmlns:xs="http://www.w3.org/2001/XMLSchema" xmlns:p="http://schemas.microsoft.com/office/2006/metadata/properties" xmlns:ns2="b240c28d-4ed4-457f-8235-fdae5d0c8929" targetNamespace="http://schemas.microsoft.com/office/2006/metadata/properties" ma:root="true" ma:fieldsID="29bf898750b2c4006181499d9e960d0b" ns2:_="">
    <xsd:import namespace="b240c28d-4ed4-457f-8235-fdae5d0c8929"/>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240c28d-4ed4-457f-8235-fdae5d0c892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DF0749-C047-4241-BF64-24CA8D360B1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2552AC3-E777-4590-873E-5035A1F7B00B}">
  <ds:schemaRefs>
    <ds:schemaRef ds:uri="http://schemas.microsoft.com/sharepoint/v3/contenttype/forms"/>
  </ds:schemaRefs>
</ds:datastoreItem>
</file>

<file path=customXml/itemProps3.xml><?xml version="1.0" encoding="utf-8"?>
<ds:datastoreItem xmlns:ds="http://schemas.openxmlformats.org/officeDocument/2006/customXml" ds:itemID="{446DDF4F-2767-4C51-8D9B-7841F28193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240c28d-4ed4-457f-8235-fdae5d0c892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67ABA88-CBE0-FC4A-8C00-4C64D752A9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8</Pages>
  <Words>52765</Words>
  <Characters>303933</Characters>
  <Application>Microsoft Office Word</Application>
  <DocSecurity>0</DocSecurity>
  <Lines>7068</Lines>
  <Paragraphs>3715</Paragraphs>
  <ScaleCrop>false</ScaleCrop>
  <HeadingPairs>
    <vt:vector size="2" baseType="variant">
      <vt:variant>
        <vt:lpstr>Title</vt:lpstr>
      </vt:variant>
      <vt:variant>
        <vt:i4>1</vt:i4>
      </vt:variant>
    </vt:vector>
  </HeadingPairs>
  <TitlesOfParts>
    <vt:vector size="1" baseType="lpstr">
      <vt:lpstr>Mpox - National guidelines for public health unit</vt:lpstr>
    </vt:vector>
  </TitlesOfParts>
  <Company/>
  <LinksUpToDate>false</LinksUpToDate>
  <CharactersWithSpaces>352983</CharactersWithSpaces>
  <SharedDoc>false</SharedDoc>
  <HLinks>
    <vt:vector size="336" baseType="variant">
      <vt:variant>
        <vt:i4>2818144</vt:i4>
      </vt:variant>
      <vt:variant>
        <vt:i4>427</vt:i4>
      </vt:variant>
      <vt:variant>
        <vt:i4>0</vt:i4>
      </vt:variant>
      <vt:variant>
        <vt:i4>5</vt:i4>
      </vt:variant>
      <vt:variant>
        <vt:lpwstr>https://www.lifeblood.com.au/faq/eligibility/medical-conditions-and-procedures/mpox</vt:lpwstr>
      </vt:variant>
      <vt:variant>
        <vt:lpwstr/>
      </vt:variant>
      <vt:variant>
        <vt:i4>7733352</vt:i4>
      </vt:variant>
      <vt:variant>
        <vt:i4>424</vt:i4>
      </vt:variant>
      <vt:variant>
        <vt:i4>0</vt:i4>
      </vt:variant>
      <vt:variant>
        <vt:i4>5</vt:i4>
      </vt:variant>
      <vt:variant>
        <vt:lpwstr>https://www.cdc.gov.au/topics/mpox</vt:lpwstr>
      </vt:variant>
      <vt:variant>
        <vt:lpwstr/>
      </vt:variant>
      <vt:variant>
        <vt:i4>2818144</vt:i4>
      </vt:variant>
      <vt:variant>
        <vt:i4>421</vt:i4>
      </vt:variant>
      <vt:variant>
        <vt:i4>0</vt:i4>
      </vt:variant>
      <vt:variant>
        <vt:i4>5</vt:i4>
      </vt:variant>
      <vt:variant>
        <vt:lpwstr>https://www.lifeblood.com.au/faq/eligibility/medical-conditions-and-procedures/mpox</vt:lpwstr>
      </vt:variant>
      <vt:variant>
        <vt:lpwstr/>
      </vt:variant>
      <vt:variant>
        <vt:i4>7733352</vt:i4>
      </vt:variant>
      <vt:variant>
        <vt:i4>418</vt:i4>
      </vt:variant>
      <vt:variant>
        <vt:i4>0</vt:i4>
      </vt:variant>
      <vt:variant>
        <vt:i4>5</vt:i4>
      </vt:variant>
      <vt:variant>
        <vt:lpwstr>https://www.cdc.gov.au/topics/mpox</vt:lpwstr>
      </vt:variant>
      <vt:variant>
        <vt:lpwstr/>
      </vt:variant>
      <vt:variant>
        <vt:i4>1835076</vt:i4>
      </vt:variant>
      <vt:variant>
        <vt:i4>415</vt:i4>
      </vt:variant>
      <vt:variant>
        <vt:i4>0</vt:i4>
      </vt:variant>
      <vt:variant>
        <vt:i4>5</vt:i4>
      </vt:variant>
      <vt:variant>
        <vt:lpwstr>https://www.healthdirect.gov.au/monkeypox</vt:lpwstr>
      </vt:variant>
      <vt:variant>
        <vt:lpwstr/>
      </vt:variant>
      <vt:variant>
        <vt:i4>7733352</vt:i4>
      </vt:variant>
      <vt:variant>
        <vt:i4>412</vt:i4>
      </vt:variant>
      <vt:variant>
        <vt:i4>0</vt:i4>
      </vt:variant>
      <vt:variant>
        <vt:i4>5</vt:i4>
      </vt:variant>
      <vt:variant>
        <vt:lpwstr>https://www.cdc.gov.au/topics/mpox</vt:lpwstr>
      </vt:variant>
      <vt:variant>
        <vt:lpwstr/>
      </vt:variant>
      <vt:variant>
        <vt:i4>2293793</vt:i4>
      </vt:variant>
      <vt:variant>
        <vt:i4>406</vt:i4>
      </vt:variant>
      <vt:variant>
        <vt:i4>0</vt:i4>
      </vt:variant>
      <vt:variant>
        <vt:i4>5</vt:i4>
      </vt:variant>
      <vt:variant>
        <vt:lpwstr/>
      </vt:variant>
      <vt:variant>
        <vt:lpwstr>_Outbreak_management</vt:lpwstr>
      </vt:variant>
      <vt:variant>
        <vt:i4>2818144</vt:i4>
      </vt:variant>
      <vt:variant>
        <vt:i4>403</vt:i4>
      </vt:variant>
      <vt:variant>
        <vt:i4>0</vt:i4>
      </vt:variant>
      <vt:variant>
        <vt:i4>5</vt:i4>
      </vt:variant>
      <vt:variant>
        <vt:lpwstr>https://www.health.gov.au/resources/publications/monkeypox-treatment-guidelines</vt:lpwstr>
      </vt:variant>
      <vt:variant>
        <vt:lpwstr/>
      </vt:variant>
      <vt:variant>
        <vt:i4>6422574</vt:i4>
      </vt:variant>
      <vt:variant>
        <vt:i4>400</vt:i4>
      </vt:variant>
      <vt:variant>
        <vt:i4>0</vt:i4>
      </vt:variant>
      <vt:variant>
        <vt:i4>5</vt:i4>
      </vt:variant>
      <vt:variant>
        <vt:lpwstr>https://www.health.gov.au/resources/publications/atagi-clinical-guidance-on-the-use-of-vaccines-for-the-prevention-of-mpox?language=en</vt:lpwstr>
      </vt:variant>
      <vt:variant>
        <vt:lpwstr/>
      </vt:variant>
      <vt:variant>
        <vt:i4>3014760</vt:i4>
      </vt:variant>
      <vt:variant>
        <vt:i4>397</vt:i4>
      </vt:variant>
      <vt:variant>
        <vt:i4>0</vt:i4>
      </vt:variant>
      <vt:variant>
        <vt:i4>5</vt:i4>
      </vt:variant>
      <vt:variant>
        <vt:lpwstr>https://immunisationhandbook.health.gov.au/contents/vaccine-preventable-diseases/mpox-previously-known-as-monkeypox</vt:lpwstr>
      </vt:variant>
      <vt:variant>
        <vt:lpwstr/>
      </vt:variant>
      <vt:variant>
        <vt:i4>1245205</vt:i4>
      </vt:variant>
      <vt:variant>
        <vt:i4>391</vt:i4>
      </vt:variant>
      <vt:variant>
        <vt:i4>0</vt:i4>
      </vt:variant>
      <vt:variant>
        <vt:i4>5</vt:i4>
      </vt:variant>
      <vt:variant>
        <vt:lpwstr>https://www.smartraveller.gov.au/news-and-updates/mpox-global-public-health-emergency</vt:lpwstr>
      </vt:variant>
      <vt:variant>
        <vt:lpwstr/>
      </vt:variant>
      <vt:variant>
        <vt:i4>4522062</vt:i4>
      </vt:variant>
      <vt:variant>
        <vt:i4>388</vt:i4>
      </vt:variant>
      <vt:variant>
        <vt:i4>0</vt:i4>
      </vt:variant>
      <vt:variant>
        <vt:i4>5</vt:i4>
      </vt:variant>
      <vt:variant>
        <vt:lpwstr/>
      </vt:variant>
      <vt:variant>
        <vt:lpwstr>_Response_procedure</vt:lpwstr>
      </vt:variant>
      <vt:variant>
        <vt:i4>6094867</vt:i4>
      </vt:variant>
      <vt:variant>
        <vt:i4>385</vt:i4>
      </vt:variant>
      <vt:variant>
        <vt:i4>0</vt:i4>
      </vt:variant>
      <vt:variant>
        <vt:i4>5</vt:i4>
      </vt:variant>
      <vt:variant>
        <vt:lpwstr/>
      </vt:variant>
      <vt:variant>
        <vt:lpwstr>_Aboriginal_and_Torres_2</vt:lpwstr>
      </vt:variant>
      <vt:variant>
        <vt:i4>1507391</vt:i4>
      </vt:variant>
      <vt:variant>
        <vt:i4>382</vt:i4>
      </vt:variant>
      <vt:variant>
        <vt:i4>0</vt:i4>
      </vt:variant>
      <vt:variant>
        <vt:i4>5</vt:i4>
      </vt:variant>
      <vt:variant>
        <vt:lpwstr/>
      </vt:variant>
      <vt:variant>
        <vt:lpwstr>_Information_for_contacts</vt:lpwstr>
      </vt:variant>
      <vt:variant>
        <vt:i4>4259854</vt:i4>
      </vt:variant>
      <vt:variant>
        <vt:i4>379</vt:i4>
      </vt:variant>
      <vt:variant>
        <vt:i4>0</vt:i4>
      </vt:variant>
      <vt:variant>
        <vt:i4>5</vt:i4>
      </vt:variant>
      <vt:variant>
        <vt:lpwstr>https://immunisationhandbook.health.gov.au/contents/vaccine-preventable-diseases/mpox-previously-known-as-monkeypox</vt:lpwstr>
      </vt:variant>
      <vt:variant>
        <vt:lpwstr>recommendations</vt:lpwstr>
      </vt:variant>
      <vt:variant>
        <vt:i4>2818144</vt:i4>
      </vt:variant>
      <vt:variant>
        <vt:i4>376</vt:i4>
      </vt:variant>
      <vt:variant>
        <vt:i4>0</vt:i4>
      </vt:variant>
      <vt:variant>
        <vt:i4>5</vt:i4>
      </vt:variant>
      <vt:variant>
        <vt:lpwstr>https://www.lifeblood.com.au/faq/eligibility/medical-conditions-and-procedures/mpox</vt:lpwstr>
      </vt:variant>
      <vt:variant>
        <vt:lpwstr/>
      </vt:variant>
      <vt:variant>
        <vt:i4>7536702</vt:i4>
      </vt:variant>
      <vt:variant>
        <vt:i4>373</vt:i4>
      </vt:variant>
      <vt:variant>
        <vt:i4>0</vt:i4>
      </vt:variant>
      <vt:variant>
        <vt:i4>5</vt:i4>
      </vt:variant>
      <vt:variant>
        <vt:lpwstr>https://www.health.gov.au/resources/publications/monkeypox-treatment-guidelines?language=en</vt:lpwstr>
      </vt:variant>
      <vt:variant>
        <vt:lpwstr/>
      </vt:variant>
      <vt:variant>
        <vt:i4>4259854</vt:i4>
      </vt:variant>
      <vt:variant>
        <vt:i4>370</vt:i4>
      </vt:variant>
      <vt:variant>
        <vt:i4>0</vt:i4>
      </vt:variant>
      <vt:variant>
        <vt:i4>5</vt:i4>
      </vt:variant>
      <vt:variant>
        <vt:lpwstr>https://immunisationhandbook.health.gov.au/contents/vaccine-preventable-diseases/mpox-previously-known-as-monkeypox</vt:lpwstr>
      </vt:variant>
      <vt:variant>
        <vt:lpwstr>recommendations</vt:lpwstr>
      </vt:variant>
      <vt:variant>
        <vt:i4>2818144</vt:i4>
      </vt:variant>
      <vt:variant>
        <vt:i4>367</vt:i4>
      </vt:variant>
      <vt:variant>
        <vt:i4>0</vt:i4>
      </vt:variant>
      <vt:variant>
        <vt:i4>5</vt:i4>
      </vt:variant>
      <vt:variant>
        <vt:lpwstr>https://www.lifeblood.com.au/faq/eligibility/medical-conditions-and-procedures/mpox</vt:lpwstr>
      </vt:variant>
      <vt:variant>
        <vt:lpwstr/>
      </vt:variant>
      <vt:variant>
        <vt:i4>7536702</vt:i4>
      </vt:variant>
      <vt:variant>
        <vt:i4>364</vt:i4>
      </vt:variant>
      <vt:variant>
        <vt:i4>0</vt:i4>
      </vt:variant>
      <vt:variant>
        <vt:i4>5</vt:i4>
      </vt:variant>
      <vt:variant>
        <vt:lpwstr>https://www.health.gov.au/resources/publications/monkeypox-treatment-guidelines?language=en</vt:lpwstr>
      </vt:variant>
      <vt:variant>
        <vt:lpwstr/>
      </vt:variant>
      <vt:variant>
        <vt:i4>4259854</vt:i4>
      </vt:variant>
      <vt:variant>
        <vt:i4>361</vt:i4>
      </vt:variant>
      <vt:variant>
        <vt:i4>0</vt:i4>
      </vt:variant>
      <vt:variant>
        <vt:i4>5</vt:i4>
      </vt:variant>
      <vt:variant>
        <vt:lpwstr>https://immunisationhandbook.health.gov.au/contents/vaccine-preventable-diseases/mpox-previously-known-as-monkeypox</vt:lpwstr>
      </vt:variant>
      <vt:variant>
        <vt:lpwstr>recommendations</vt:lpwstr>
      </vt:variant>
      <vt:variant>
        <vt:i4>4522062</vt:i4>
      </vt:variant>
      <vt:variant>
        <vt:i4>355</vt:i4>
      </vt:variant>
      <vt:variant>
        <vt:i4>0</vt:i4>
      </vt:variant>
      <vt:variant>
        <vt:i4>5</vt:i4>
      </vt:variant>
      <vt:variant>
        <vt:lpwstr/>
      </vt:variant>
      <vt:variant>
        <vt:lpwstr>_Response_procedure</vt:lpwstr>
      </vt:variant>
      <vt:variant>
        <vt:i4>7864381</vt:i4>
      </vt:variant>
      <vt:variant>
        <vt:i4>352</vt:i4>
      </vt:variant>
      <vt:variant>
        <vt:i4>0</vt:i4>
      </vt:variant>
      <vt:variant>
        <vt:i4>5</vt:i4>
      </vt:variant>
      <vt:variant>
        <vt:lpwstr>https://www.safetyandquality.gov.au/publications-and-resources/resource-library/australian-guidelines-prevention-and-control-infection-healthcare</vt:lpwstr>
      </vt:variant>
      <vt:variant>
        <vt:lpwstr>:~:text=The%20Australian%20Guidelines%20for%20the%20Prevention%20and%20Control,on%20core%20principles%20and%20priority%20areas%20for%20action.</vt:lpwstr>
      </vt:variant>
      <vt:variant>
        <vt:i4>7864371</vt:i4>
      </vt:variant>
      <vt:variant>
        <vt:i4>346</vt:i4>
      </vt:variant>
      <vt:variant>
        <vt:i4>0</vt:i4>
      </vt:variant>
      <vt:variant>
        <vt:i4>5</vt:i4>
      </vt:variant>
      <vt:variant>
        <vt:lpwstr>http://www.health.gov.au/resources/publications/monkeypox-treatment-guidelines</vt:lpwstr>
      </vt:variant>
      <vt:variant>
        <vt:lpwstr/>
      </vt:variant>
      <vt:variant>
        <vt:i4>7077955</vt:i4>
      </vt:variant>
      <vt:variant>
        <vt:i4>343</vt:i4>
      </vt:variant>
      <vt:variant>
        <vt:i4>0</vt:i4>
      </vt:variant>
      <vt:variant>
        <vt:i4>5</vt:i4>
      </vt:variant>
      <vt:variant>
        <vt:lpwstr/>
      </vt:variant>
      <vt:variant>
        <vt:lpwstr>_Information_for_cases</vt:lpwstr>
      </vt:variant>
      <vt:variant>
        <vt:i4>2818144</vt:i4>
      </vt:variant>
      <vt:variant>
        <vt:i4>337</vt:i4>
      </vt:variant>
      <vt:variant>
        <vt:i4>0</vt:i4>
      </vt:variant>
      <vt:variant>
        <vt:i4>5</vt:i4>
      </vt:variant>
      <vt:variant>
        <vt:lpwstr>https://www.lifeblood.com.au/faq/eligibility/medical-conditions-and-procedures/mpox</vt:lpwstr>
      </vt:variant>
      <vt:variant>
        <vt:lpwstr/>
      </vt:variant>
      <vt:variant>
        <vt:i4>4194369</vt:i4>
      </vt:variant>
      <vt:variant>
        <vt:i4>331</vt:i4>
      </vt:variant>
      <vt:variant>
        <vt:i4>0</vt:i4>
      </vt:variant>
      <vt:variant>
        <vt:i4>5</vt:i4>
      </vt:variant>
      <vt:variant>
        <vt:lpwstr/>
      </vt:variant>
      <vt:variant>
        <vt:lpwstr>_Case_clearance</vt:lpwstr>
      </vt:variant>
      <vt:variant>
        <vt:i4>4063280</vt:i4>
      </vt:variant>
      <vt:variant>
        <vt:i4>328</vt:i4>
      </vt:variant>
      <vt:variant>
        <vt:i4>0</vt:i4>
      </vt:variant>
      <vt:variant>
        <vt:i4>5</vt:i4>
      </vt:variant>
      <vt:variant>
        <vt:lpwstr>https://www.health.gov.au/topics/mental-health-and-suicide-prevention/mental-health-and-suicide-prevention-contacts</vt:lpwstr>
      </vt:variant>
      <vt:variant>
        <vt:lpwstr/>
      </vt:variant>
      <vt:variant>
        <vt:i4>4653137</vt:i4>
      </vt:variant>
      <vt:variant>
        <vt:i4>325</vt:i4>
      </vt:variant>
      <vt:variant>
        <vt:i4>0</vt:i4>
      </vt:variant>
      <vt:variant>
        <vt:i4>5</vt:i4>
      </vt:variant>
      <vt:variant>
        <vt:lpwstr/>
      </vt:variant>
      <vt:variant>
        <vt:lpwstr>_Infectious_period</vt:lpwstr>
      </vt:variant>
      <vt:variant>
        <vt:i4>6094867</vt:i4>
      </vt:variant>
      <vt:variant>
        <vt:i4>322</vt:i4>
      </vt:variant>
      <vt:variant>
        <vt:i4>0</vt:i4>
      </vt:variant>
      <vt:variant>
        <vt:i4>5</vt:i4>
      </vt:variant>
      <vt:variant>
        <vt:lpwstr/>
      </vt:variant>
      <vt:variant>
        <vt:lpwstr>_Aboriginal_and_Torres_2</vt:lpwstr>
      </vt:variant>
      <vt:variant>
        <vt:i4>1048613</vt:i4>
      </vt:variant>
      <vt:variant>
        <vt:i4>319</vt:i4>
      </vt:variant>
      <vt:variant>
        <vt:i4>0</vt:i4>
      </vt:variant>
      <vt:variant>
        <vt:i4>5</vt:i4>
      </vt:variant>
      <vt:variant>
        <vt:lpwstr>mailto:health.ops@health.gov.au</vt:lpwstr>
      </vt:variant>
      <vt:variant>
        <vt:lpwstr/>
      </vt:variant>
      <vt:variant>
        <vt:i4>4456517</vt:i4>
      </vt:variant>
      <vt:variant>
        <vt:i4>313</vt:i4>
      </vt:variant>
      <vt:variant>
        <vt:i4>0</vt:i4>
      </vt:variant>
      <vt:variant>
        <vt:i4>5</vt:i4>
      </vt:variant>
      <vt:variant>
        <vt:lpwstr>https://www.health.gov.au/resources/publications/monkeypox-laboratory-case-definition?language=en</vt:lpwstr>
      </vt:variant>
      <vt:variant>
        <vt:lpwstr/>
      </vt:variant>
      <vt:variant>
        <vt:i4>6815870</vt:i4>
      </vt:variant>
      <vt:variant>
        <vt:i4>310</vt:i4>
      </vt:variant>
      <vt:variant>
        <vt:i4>0</vt:i4>
      </vt:variant>
      <vt:variant>
        <vt:i4>5</vt:i4>
      </vt:variant>
      <vt:variant>
        <vt:lpwstr>https://www.health.gov.au/resources/publications/phln-guidance-on-monkeypox-patient-referral-specimen-collection-and-test-requesting-for-general-practitioners-and-sexual-health-physicians</vt:lpwstr>
      </vt:variant>
      <vt:variant>
        <vt:lpwstr/>
      </vt:variant>
      <vt:variant>
        <vt:i4>4456517</vt:i4>
      </vt:variant>
      <vt:variant>
        <vt:i4>307</vt:i4>
      </vt:variant>
      <vt:variant>
        <vt:i4>0</vt:i4>
      </vt:variant>
      <vt:variant>
        <vt:i4>5</vt:i4>
      </vt:variant>
      <vt:variant>
        <vt:lpwstr>https://www.health.gov.au/resources/publications/monkeypox-laboratory-case-definition?language=en</vt:lpwstr>
      </vt:variant>
      <vt:variant>
        <vt:lpwstr/>
      </vt:variant>
      <vt:variant>
        <vt:i4>7536734</vt:i4>
      </vt:variant>
      <vt:variant>
        <vt:i4>226</vt:i4>
      </vt:variant>
      <vt:variant>
        <vt:i4>0</vt:i4>
      </vt:variant>
      <vt:variant>
        <vt:i4>5</vt:i4>
      </vt:variant>
      <vt:variant>
        <vt:lpwstr/>
      </vt:variant>
      <vt:variant>
        <vt:lpwstr>_Guidance_for_asymptomatic</vt:lpwstr>
      </vt:variant>
      <vt:variant>
        <vt:i4>6750273</vt:i4>
      </vt:variant>
      <vt:variant>
        <vt:i4>223</vt:i4>
      </vt:variant>
      <vt:variant>
        <vt:i4>0</vt:i4>
      </vt:variant>
      <vt:variant>
        <vt:i4>5</vt:i4>
      </vt:variant>
      <vt:variant>
        <vt:lpwstr/>
      </vt:variant>
      <vt:variant>
        <vt:lpwstr>_Guidance_for_cases</vt:lpwstr>
      </vt:variant>
      <vt:variant>
        <vt:i4>8323192</vt:i4>
      </vt:variant>
      <vt:variant>
        <vt:i4>145</vt:i4>
      </vt:variant>
      <vt:variant>
        <vt:i4>0</vt:i4>
      </vt:variant>
      <vt:variant>
        <vt:i4>5</vt:i4>
      </vt:variant>
      <vt:variant>
        <vt:lpwstr/>
      </vt:variant>
      <vt:variant>
        <vt:lpwstr>_Contact_management</vt:lpwstr>
      </vt:variant>
      <vt:variant>
        <vt:i4>655459</vt:i4>
      </vt:variant>
      <vt:variant>
        <vt:i4>142</vt:i4>
      </vt:variant>
      <vt:variant>
        <vt:i4>0</vt:i4>
      </vt:variant>
      <vt:variant>
        <vt:i4>5</vt:i4>
      </vt:variant>
      <vt:variant>
        <vt:lpwstr/>
      </vt:variant>
      <vt:variant>
        <vt:lpwstr>_Case_management_1</vt:lpwstr>
      </vt:variant>
      <vt:variant>
        <vt:i4>4522062</vt:i4>
      </vt:variant>
      <vt:variant>
        <vt:i4>81</vt:i4>
      </vt:variant>
      <vt:variant>
        <vt:i4>0</vt:i4>
      </vt:variant>
      <vt:variant>
        <vt:i4>5</vt:i4>
      </vt:variant>
      <vt:variant>
        <vt:lpwstr/>
      </vt:variant>
      <vt:variant>
        <vt:lpwstr>_Response_procedure</vt:lpwstr>
      </vt:variant>
      <vt:variant>
        <vt:i4>6357112</vt:i4>
      </vt:variant>
      <vt:variant>
        <vt:i4>78</vt:i4>
      </vt:variant>
      <vt:variant>
        <vt:i4>0</vt:i4>
      </vt:variant>
      <vt:variant>
        <vt:i4>5</vt:i4>
      </vt:variant>
      <vt:variant>
        <vt:lpwstr>https://nindss.health.gov.au/pbi-dashboard/</vt:lpwstr>
      </vt:variant>
      <vt:variant>
        <vt:lpwstr/>
      </vt:variant>
      <vt:variant>
        <vt:i4>1638450</vt:i4>
      </vt:variant>
      <vt:variant>
        <vt:i4>71</vt:i4>
      </vt:variant>
      <vt:variant>
        <vt:i4>0</vt:i4>
      </vt:variant>
      <vt:variant>
        <vt:i4>5</vt:i4>
      </vt:variant>
      <vt:variant>
        <vt:lpwstr/>
      </vt:variant>
      <vt:variant>
        <vt:lpwstr>_Toc208503886</vt:lpwstr>
      </vt:variant>
      <vt:variant>
        <vt:i4>1638450</vt:i4>
      </vt:variant>
      <vt:variant>
        <vt:i4>65</vt:i4>
      </vt:variant>
      <vt:variant>
        <vt:i4>0</vt:i4>
      </vt:variant>
      <vt:variant>
        <vt:i4>5</vt:i4>
      </vt:variant>
      <vt:variant>
        <vt:lpwstr/>
      </vt:variant>
      <vt:variant>
        <vt:lpwstr>_Toc208503885</vt:lpwstr>
      </vt:variant>
      <vt:variant>
        <vt:i4>1638450</vt:i4>
      </vt:variant>
      <vt:variant>
        <vt:i4>59</vt:i4>
      </vt:variant>
      <vt:variant>
        <vt:i4>0</vt:i4>
      </vt:variant>
      <vt:variant>
        <vt:i4>5</vt:i4>
      </vt:variant>
      <vt:variant>
        <vt:lpwstr/>
      </vt:variant>
      <vt:variant>
        <vt:lpwstr>_Toc208503884</vt:lpwstr>
      </vt:variant>
      <vt:variant>
        <vt:i4>1638450</vt:i4>
      </vt:variant>
      <vt:variant>
        <vt:i4>53</vt:i4>
      </vt:variant>
      <vt:variant>
        <vt:i4>0</vt:i4>
      </vt:variant>
      <vt:variant>
        <vt:i4>5</vt:i4>
      </vt:variant>
      <vt:variant>
        <vt:lpwstr/>
      </vt:variant>
      <vt:variant>
        <vt:lpwstr>_Toc208503883</vt:lpwstr>
      </vt:variant>
      <vt:variant>
        <vt:i4>1638450</vt:i4>
      </vt:variant>
      <vt:variant>
        <vt:i4>47</vt:i4>
      </vt:variant>
      <vt:variant>
        <vt:i4>0</vt:i4>
      </vt:variant>
      <vt:variant>
        <vt:i4>5</vt:i4>
      </vt:variant>
      <vt:variant>
        <vt:lpwstr/>
      </vt:variant>
      <vt:variant>
        <vt:lpwstr>_Toc208503882</vt:lpwstr>
      </vt:variant>
      <vt:variant>
        <vt:i4>1638450</vt:i4>
      </vt:variant>
      <vt:variant>
        <vt:i4>41</vt:i4>
      </vt:variant>
      <vt:variant>
        <vt:i4>0</vt:i4>
      </vt:variant>
      <vt:variant>
        <vt:i4>5</vt:i4>
      </vt:variant>
      <vt:variant>
        <vt:lpwstr/>
      </vt:variant>
      <vt:variant>
        <vt:lpwstr>_Toc208503881</vt:lpwstr>
      </vt:variant>
      <vt:variant>
        <vt:i4>1638450</vt:i4>
      </vt:variant>
      <vt:variant>
        <vt:i4>35</vt:i4>
      </vt:variant>
      <vt:variant>
        <vt:i4>0</vt:i4>
      </vt:variant>
      <vt:variant>
        <vt:i4>5</vt:i4>
      </vt:variant>
      <vt:variant>
        <vt:lpwstr/>
      </vt:variant>
      <vt:variant>
        <vt:lpwstr>_Toc208503880</vt:lpwstr>
      </vt:variant>
      <vt:variant>
        <vt:i4>1441842</vt:i4>
      </vt:variant>
      <vt:variant>
        <vt:i4>29</vt:i4>
      </vt:variant>
      <vt:variant>
        <vt:i4>0</vt:i4>
      </vt:variant>
      <vt:variant>
        <vt:i4>5</vt:i4>
      </vt:variant>
      <vt:variant>
        <vt:lpwstr/>
      </vt:variant>
      <vt:variant>
        <vt:lpwstr>_Toc208503879</vt:lpwstr>
      </vt:variant>
      <vt:variant>
        <vt:i4>1441842</vt:i4>
      </vt:variant>
      <vt:variant>
        <vt:i4>23</vt:i4>
      </vt:variant>
      <vt:variant>
        <vt:i4>0</vt:i4>
      </vt:variant>
      <vt:variant>
        <vt:i4>5</vt:i4>
      </vt:variant>
      <vt:variant>
        <vt:lpwstr/>
      </vt:variant>
      <vt:variant>
        <vt:lpwstr>_Toc208503878</vt:lpwstr>
      </vt:variant>
      <vt:variant>
        <vt:i4>1441842</vt:i4>
      </vt:variant>
      <vt:variant>
        <vt:i4>17</vt:i4>
      </vt:variant>
      <vt:variant>
        <vt:i4>0</vt:i4>
      </vt:variant>
      <vt:variant>
        <vt:i4>5</vt:i4>
      </vt:variant>
      <vt:variant>
        <vt:lpwstr/>
      </vt:variant>
      <vt:variant>
        <vt:lpwstr>_Toc208503877</vt:lpwstr>
      </vt:variant>
      <vt:variant>
        <vt:i4>1441842</vt:i4>
      </vt:variant>
      <vt:variant>
        <vt:i4>11</vt:i4>
      </vt:variant>
      <vt:variant>
        <vt:i4>0</vt:i4>
      </vt:variant>
      <vt:variant>
        <vt:i4>5</vt:i4>
      </vt:variant>
      <vt:variant>
        <vt:lpwstr/>
      </vt:variant>
      <vt:variant>
        <vt:lpwstr>_Toc208503876</vt:lpwstr>
      </vt:variant>
      <vt:variant>
        <vt:i4>1441842</vt:i4>
      </vt:variant>
      <vt:variant>
        <vt:i4>5</vt:i4>
      </vt:variant>
      <vt:variant>
        <vt:i4>0</vt:i4>
      </vt:variant>
      <vt:variant>
        <vt:i4>5</vt:i4>
      </vt:variant>
      <vt:variant>
        <vt:lpwstr/>
      </vt:variant>
      <vt:variant>
        <vt:lpwstr>_Toc208503875</vt:lpwstr>
      </vt:variant>
      <vt:variant>
        <vt:i4>7798796</vt:i4>
      </vt:variant>
      <vt:variant>
        <vt:i4>0</vt:i4>
      </vt:variant>
      <vt:variant>
        <vt:i4>0</vt:i4>
      </vt:variant>
      <vt:variant>
        <vt:i4>5</vt:i4>
      </vt:variant>
      <vt:variant>
        <vt:lpwstr>mailto:copyright@health.gov.au</vt:lpwstr>
      </vt:variant>
      <vt:variant>
        <vt:lpwstr/>
      </vt:variant>
      <vt:variant>
        <vt:i4>2818065</vt:i4>
      </vt:variant>
      <vt:variant>
        <vt:i4>0</vt:i4>
      </vt:variant>
      <vt:variant>
        <vt:i4>0</vt:i4>
      </vt:variant>
      <vt:variant>
        <vt:i4>5</vt:i4>
      </vt:variant>
      <vt:variant>
        <vt:lpwstr>mailto:Jill.Padrotta@health.gov.au</vt:lpwstr>
      </vt:variant>
      <vt:variant>
        <vt:lpwstr/>
      </vt:variant>
      <vt:variant>
        <vt:i4>2949178</vt:i4>
      </vt:variant>
      <vt:variant>
        <vt:i4>3</vt:i4>
      </vt:variant>
      <vt:variant>
        <vt:i4>0</vt:i4>
      </vt:variant>
      <vt:variant>
        <vt:i4>5</vt:i4>
      </vt:variant>
      <vt:variant>
        <vt:lpwstr>https://www.health.gov.au/resources/publications/monkeypox-laboratory-case-definition?language=en</vt:lpwstr>
      </vt:variant>
      <vt:variant>
        <vt:lpwstr>:~:text=The%20Public%20Health%20Laboratory%20Network%20%28PHLN%29%20has%20developed,aim%20to%20provide%20documents%20in%20an%20accessible%20format.</vt:lpwstr>
      </vt:variant>
      <vt:variant>
        <vt:i4>2621501</vt:i4>
      </vt:variant>
      <vt:variant>
        <vt:i4>0</vt:i4>
      </vt:variant>
      <vt:variant>
        <vt:i4>0</vt:i4>
      </vt:variant>
      <vt:variant>
        <vt:i4>5</vt:i4>
      </vt:variant>
      <vt:variant>
        <vt:lpwstr>https://www.health.gov.au/resources/publications/monkeypox-virus-infection-surveillance-case-definition?language=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pox - National Guidelines for Public Health Units</dc:title>
  <dc:subject>Mpox; communicable diseases</dc:subject>
  <dc:creator>Communicable Diseases Network Australia</dc:creator>
  <cp:keywords>Mpox; communicable diseases</cp:keywords>
  <cp:revision>3</cp:revision>
  <cp:lastPrinted>2025-12-22T23:09:00Z</cp:lastPrinted>
  <dcterms:created xsi:type="dcterms:W3CDTF">2025-12-22T23:08:00Z</dcterms:created>
  <dcterms:modified xsi:type="dcterms:W3CDTF">2025-12-22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ZOTERO_PREF_2">
    <vt:lpwstr>elayCitationUpdates" value="true"/&gt;&lt;/prefs&gt;&lt;/data&gt;</vt:lpwstr>
  </property>
  <property fmtid="{D5CDD505-2E9C-101B-9397-08002B2CF9AE}" pid="4" name="ClassificationContentMarkingHeaderShapeIds">
    <vt:lpwstr>5981d631,260c36bf,4d1d50a1</vt:lpwstr>
  </property>
  <property fmtid="{D5CDD505-2E9C-101B-9397-08002B2CF9AE}" pid="5" name="ClassificationContentMarkingHeaderFontProps">
    <vt:lpwstr>#ff0000,12,Aptos</vt:lpwstr>
  </property>
  <property fmtid="{D5CDD505-2E9C-101B-9397-08002B2CF9AE}" pid="6" name="ClassificationContentMarkingHeaderText">
    <vt:lpwstr>OFFICIAL</vt:lpwstr>
  </property>
  <property fmtid="{D5CDD505-2E9C-101B-9397-08002B2CF9AE}" pid="7" name="ClassificationContentMarkingFooterShapeIds">
    <vt:lpwstr>33c5cf0a,10abb6ee,7105d398</vt:lpwstr>
  </property>
  <property fmtid="{D5CDD505-2E9C-101B-9397-08002B2CF9AE}" pid="8" name="ClassificationContentMarkingFooterFontProps">
    <vt:lpwstr>#ff0000,12,Aptos</vt:lpwstr>
  </property>
  <property fmtid="{D5CDD505-2E9C-101B-9397-08002B2CF9AE}" pid="9" name="ClassificationContentMarkingFooterText">
    <vt:lpwstr>OFFICIAL</vt:lpwstr>
  </property>
  <property fmtid="{D5CDD505-2E9C-101B-9397-08002B2CF9AE}" pid="10" name="MSIP_Label_7cd3e8b9-ffed-43a8-b7f4-cc2fa0382d36_Enabled">
    <vt:lpwstr>true</vt:lpwstr>
  </property>
  <property fmtid="{D5CDD505-2E9C-101B-9397-08002B2CF9AE}" pid="11" name="MSIP_Label_7cd3e8b9-ffed-43a8-b7f4-cc2fa0382d36_SetDate">
    <vt:lpwstr>2025-09-02T07:32:47Z</vt:lpwstr>
  </property>
  <property fmtid="{D5CDD505-2E9C-101B-9397-08002B2CF9AE}" pid="12" name="MSIP_Label_7cd3e8b9-ffed-43a8-b7f4-cc2fa0382d36_Method">
    <vt:lpwstr>Privileged</vt:lpwstr>
  </property>
  <property fmtid="{D5CDD505-2E9C-101B-9397-08002B2CF9AE}" pid="13" name="MSIP_Label_7cd3e8b9-ffed-43a8-b7f4-cc2fa0382d36_Name">
    <vt:lpwstr>O</vt:lpwstr>
  </property>
  <property fmtid="{D5CDD505-2E9C-101B-9397-08002B2CF9AE}" pid="14" name="MSIP_Label_7cd3e8b9-ffed-43a8-b7f4-cc2fa0382d36_SiteId">
    <vt:lpwstr>34a3929c-73cf-4954-abfe-147dc3517892</vt:lpwstr>
  </property>
  <property fmtid="{D5CDD505-2E9C-101B-9397-08002B2CF9AE}" pid="15" name="MSIP_Label_7cd3e8b9-ffed-43a8-b7f4-cc2fa0382d36_ActionId">
    <vt:lpwstr>99b555f9-16bc-466e-ab7f-526fcc6ea71d</vt:lpwstr>
  </property>
  <property fmtid="{D5CDD505-2E9C-101B-9397-08002B2CF9AE}" pid="16" name="MSIP_Label_7cd3e8b9-ffed-43a8-b7f4-cc2fa0382d36_ContentBits">
    <vt:lpwstr>3</vt:lpwstr>
  </property>
  <property fmtid="{D5CDD505-2E9C-101B-9397-08002B2CF9AE}" pid="17" name="MSIP_Label_7cd3e8b9-ffed-43a8-b7f4-cc2fa0382d36_Tag">
    <vt:lpwstr>10, 0, 1, 2</vt:lpwstr>
  </property>
  <property fmtid="{D5CDD505-2E9C-101B-9397-08002B2CF9AE}" pid="18" name="docLang">
    <vt:lpwstr>en</vt:lpwstr>
  </property>
  <property fmtid="{D5CDD505-2E9C-101B-9397-08002B2CF9AE}" pid="19" name="ZOTERO_PREF_1">
    <vt:lpwstr>&lt;data data-version="3" zotero-version="7.0.27"&gt;&lt;session id="DDHrg9g3"/&gt;&lt;style id="http://www.zotero.org/styles/vancouver" locale="en-AU" hasBibliography="1" bibliographyStyleHasBeenSet="1"/&gt;&lt;prefs&gt;&lt;pref name="fieldType" value="Field"/&gt;&lt;pref name="dontAskD</vt:lpwstr>
  </property>
  <property fmtid="{D5CDD505-2E9C-101B-9397-08002B2CF9AE}" pid="20" name="MSIP_Label_76a44f01-6907-4156-9b79-a71e6c56ad93_Enabled">
    <vt:lpwstr>true</vt:lpwstr>
  </property>
  <property fmtid="{D5CDD505-2E9C-101B-9397-08002B2CF9AE}" pid="21" name="MSIP_Label_76a44f01-6907-4156-9b79-a71e6c56ad93_SetDate">
    <vt:lpwstr>2025-11-05T22:24:27Z</vt:lpwstr>
  </property>
  <property fmtid="{D5CDD505-2E9C-101B-9397-08002B2CF9AE}" pid="22" name="MSIP_Label_76a44f01-6907-4156-9b79-a71e6c56ad93_Method">
    <vt:lpwstr>Privileged</vt:lpwstr>
  </property>
  <property fmtid="{D5CDD505-2E9C-101B-9397-08002B2CF9AE}" pid="23" name="MSIP_Label_76a44f01-6907-4156-9b79-a71e6c56ad93_Name">
    <vt:lpwstr>OFFICIAL</vt:lpwstr>
  </property>
  <property fmtid="{D5CDD505-2E9C-101B-9397-08002B2CF9AE}" pid="24" name="MSIP_Label_76a44f01-6907-4156-9b79-a71e6c56ad93_SiteId">
    <vt:lpwstr>a687a7bf-02db-43df-bcbb-e7a8bda611a2</vt:lpwstr>
  </property>
  <property fmtid="{D5CDD505-2E9C-101B-9397-08002B2CF9AE}" pid="25" name="MSIP_Label_76a44f01-6907-4156-9b79-a71e6c56ad93_ActionId">
    <vt:lpwstr>bd0c8d14-be1b-4475-b3a5-4eaf056c5695</vt:lpwstr>
  </property>
  <property fmtid="{D5CDD505-2E9C-101B-9397-08002B2CF9AE}" pid="26" name="MSIP_Label_76a44f01-6907-4156-9b79-a71e6c56ad93_ContentBits">
    <vt:lpwstr>0</vt:lpwstr>
  </property>
  <property fmtid="{D5CDD505-2E9C-101B-9397-08002B2CF9AE}" pid="27" name="MSIP_Label_76a44f01-6907-4156-9b79-a71e6c56ad93_Tag">
    <vt:lpwstr>10, 0, 1, 1</vt:lpwstr>
  </property>
  <property fmtid="{D5CDD505-2E9C-101B-9397-08002B2CF9AE}" pid="28" name="ContentTypeId">
    <vt:lpwstr>0x010100BF8B69BB7E9CF544B27BFBBD55EE43AF</vt:lpwstr>
  </property>
</Properties>
</file>